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7A5758" w14:textId="77777777" w:rsidR="005A5128" w:rsidRPr="00F20EDB" w:rsidRDefault="005A5128" w:rsidP="005A5128">
      <w:pPr>
        <w:pStyle w:val="Body"/>
        <w:spacing w:line="360" w:lineRule="auto"/>
        <w:rPr>
          <w:rFonts w:ascii="Garamond" w:eastAsia="Garamond" w:hAnsi="Garamond" w:cs="Garamond"/>
          <w:b/>
          <w:bCs/>
          <w:lang w:val="en-US"/>
        </w:rPr>
      </w:pPr>
      <w:r w:rsidRPr="00F20EDB">
        <w:rPr>
          <w:rFonts w:ascii="Garamond" w:hAnsi="Garamond"/>
          <w:b/>
          <w:bCs/>
          <w:lang w:val="en-US"/>
        </w:rPr>
        <w:t>Surviving Sepsis Campaign Guidelines on the Management Adults with Coronavirus Disease 2019 (COVID-19) in the intensive care unit: First Update</w:t>
      </w:r>
    </w:p>
    <w:p w14:paraId="3875B85D" w14:textId="77777777" w:rsidR="005A5128" w:rsidRPr="00F20EDB" w:rsidRDefault="005A5128" w:rsidP="005A5128">
      <w:pPr>
        <w:pStyle w:val="Body"/>
        <w:spacing w:line="360" w:lineRule="auto"/>
        <w:rPr>
          <w:rFonts w:ascii="Garamond" w:eastAsia="Garamond" w:hAnsi="Garamond" w:cs="Garamond"/>
          <w:b/>
          <w:bCs/>
          <w:lang w:val="en-US"/>
        </w:rPr>
      </w:pPr>
      <w:r w:rsidRPr="00F20EDB">
        <w:rPr>
          <w:rFonts w:ascii="Garamond" w:hAnsi="Garamond"/>
          <w:b/>
          <w:bCs/>
          <w:lang w:val="en-US"/>
        </w:rPr>
        <w:t>Authors</w:t>
      </w:r>
    </w:p>
    <w:p w14:paraId="172EA91F" w14:textId="77777777" w:rsidR="005A5128" w:rsidRPr="00F20EDB" w:rsidRDefault="005A5128" w:rsidP="005A5128">
      <w:pPr>
        <w:pStyle w:val="Body"/>
        <w:spacing w:line="360" w:lineRule="auto"/>
        <w:rPr>
          <w:rFonts w:ascii="Garamond" w:eastAsia="Garamond" w:hAnsi="Garamond" w:cs="Garamond"/>
          <w:lang w:val="en-US"/>
        </w:rPr>
      </w:pPr>
      <w:r w:rsidRPr="00F20EDB">
        <w:rPr>
          <w:rFonts w:ascii="Garamond" w:hAnsi="Garamond"/>
          <w:lang w:val="en-US"/>
        </w:rPr>
        <w:t>Waleed Alhazzani</w:t>
      </w:r>
      <w:r w:rsidRPr="00F20EDB">
        <w:rPr>
          <w:rFonts w:ascii="Garamond" w:hAnsi="Garamond"/>
          <w:vertAlign w:val="superscript"/>
          <w:lang w:val="en-US"/>
        </w:rPr>
        <w:t>1,2</w:t>
      </w:r>
      <w:r w:rsidRPr="00F20EDB">
        <w:rPr>
          <w:rFonts w:ascii="Garamond" w:hAnsi="Garamond"/>
          <w:lang w:val="en-US"/>
        </w:rPr>
        <w:t>, Laura Evans</w:t>
      </w:r>
      <w:r w:rsidRPr="00F20EDB">
        <w:rPr>
          <w:rFonts w:ascii="Garamond" w:hAnsi="Garamond"/>
          <w:vertAlign w:val="superscript"/>
          <w:lang w:val="en-US"/>
        </w:rPr>
        <w:t>3</w:t>
      </w:r>
      <w:r w:rsidRPr="00F20EDB">
        <w:rPr>
          <w:rFonts w:ascii="Garamond" w:hAnsi="Garamond"/>
          <w:lang w:val="en-US"/>
        </w:rPr>
        <w:t>, Fayez Alshamsi</w:t>
      </w:r>
      <w:r w:rsidRPr="00F20EDB">
        <w:rPr>
          <w:rFonts w:ascii="Garamond" w:hAnsi="Garamond"/>
          <w:vertAlign w:val="superscript"/>
          <w:lang w:val="en-US"/>
        </w:rPr>
        <w:t>4</w:t>
      </w:r>
      <w:r w:rsidRPr="00F20EDB">
        <w:rPr>
          <w:rFonts w:ascii="Garamond" w:hAnsi="Garamond"/>
          <w:lang w:val="en-US"/>
        </w:rPr>
        <w:t>, Morten Hylander Møller</w:t>
      </w:r>
      <w:r w:rsidRPr="00F20EDB">
        <w:rPr>
          <w:rFonts w:ascii="Garamond" w:hAnsi="Garamond"/>
          <w:vertAlign w:val="superscript"/>
          <w:lang w:val="en-US"/>
        </w:rPr>
        <w:t>5,6</w:t>
      </w:r>
      <w:r w:rsidRPr="00F20EDB">
        <w:rPr>
          <w:rFonts w:ascii="Garamond" w:hAnsi="Garamond"/>
          <w:lang w:val="en-US"/>
        </w:rPr>
        <w:t>, Marlies Ostermann</w:t>
      </w:r>
      <w:r w:rsidRPr="00F20EDB">
        <w:rPr>
          <w:rFonts w:ascii="Garamond" w:hAnsi="Garamond"/>
          <w:vertAlign w:val="superscript"/>
          <w:lang w:val="en-US"/>
        </w:rPr>
        <w:t>7</w:t>
      </w:r>
      <w:r w:rsidRPr="00F20EDB">
        <w:rPr>
          <w:rFonts w:ascii="Garamond" w:hAnsi="Garamond"/>
          <w:lang w:val="en-US"/>
        </w:rPr>
        <w:t>, Hallie C. Prescott</w:t>
      </w:r>
      <w:r w:rsidRPr="00F20EDB">
        <w:rPr>
          <w:rFonts w:ascii="Garamond" w:hAnsi="Garamond"/>
          <w:vertAlign w:val="superscript"/>
          <w:lang w:val="en-US"/>
        </w:rPr>
        <w:t>8</w:t>
      </w:r>
      <w:r w:rsidRPr="00F20EDB">
        <w:rPr>
          <w:rFonts w:ascii="Garamond" w:hAnsi="Garamond"/>
          <w:lang w:val="en-US"/>
        </w:rPr>
        <w:t>, Yaseen M. Arabi</w:t>
      </w:r>
      <w:r w:rsidRPr="00F20EDB">
        <w:rPr>
          <w:rFonts w:ascii="Garamond" w:hAnsi="Garamond"/>
          <w:vertAlign w:val="superscript"/>
          <w:lang w:val="en-US"/>
        </w:rPr>
        <w:t>9</w:t>
      </w:r>
      <w:r w:rsidRPr="00F20EDB">
        <w:rPr>
          <w:rFonts w:ascii="Garamond" w:hAnsi="Garamond"/>
          <w:lang w:val="en-US"/>
        </w:rPr>
        <w:t>, Mark Loeb</w:t>
      </w:r>
      <w:r w:rsidRPr="00F20EDB">
        <w:rPr>
          <w:rFonts w:ascii="Garamond" w:hAnsi="Garamond"/>
          <w:vertAlign w:val="superscript"/>
          <w:lang w:val="en-US"/>
        </w:rPr>
        <w:t>1,2</w:t>
      </w:r>
      <w:r w:rsidRPr="00F20EDB">
        <w:rPr>
          <w:rFonts w:ascii="Garamond" w:hAnsi="Garamond"/>
          <w:lang w:val="en-US"/>
        </w:rPr>
        <w:t>, Michelle Ng Gong</w:t>
      </w:r>
      <w:r w:rsidRPr="00F20EDB">
        <w:rPr>
          <w:rFonts w:ascii="Garamond" w:hAnsi="Garamond"/>
          <w:vertAlign w:val="superscript"/>
          <w:lang w:val="en-US"/>
        </w:rPr>
        <w:t>10</w:t>
      </w:r>
      <w:r w:rsidRPr="00F20EDB">
        <w:rPr>
          <w:rFonts w:ascii="Garamond" w:hAnsi="Garamond"/>
          <w:lang w:val="en-US"/>
        </w:rPr>
        <w:t>, Eddy Fan</w:t>
      </w:r>
      <w:r w:rsidRPr="00F20EDB">
        <w:rPr>
          <w:rFonts w:ascii="Garamond" w:hAnsi="Garamond"/>
          <w:vertAlign w:val="superscript"/>
          <w:lang w:val="en-US"/>
        </w:rPr>
        <w:t>11</w:t>
      </w:r>
      <w:r w:rsidRPr="00F20EDB">
        <w:rPr>
          <w:rFonts w:ascii="Garamond" w:hAnsi="Garamond"/>
          <w:lang w:val="en-US"/>
        </w:rPr>
        <w:t>, Simon Oczkowski</w:t>
      </w:r>
      <w:r w:rsidRPr="00F20EDB">
        <w:rPr>
          <w:rFonts w:ascii="Garamond" w:hAnsi="Garamond"/>
          <w:vertAlign w:val="superscript"/>
          <w:lang w:val="en-US"/>
        </w:rPr>
        <w:t>1,2</w:t>
      </w:r>
      <w:r w:rsidRPr="00F20EDB">
        <w:rPr>
          <w:rFonts w:ascii="Garamond" w:hAnsi="Garamond"/>
          <w:lang w:val="en-US"/>
        </w:rPr>
        <w:t>, Mitchell M. Levy</w:t>
      </w:r>
      <w:r w:rsidRPr="00F20EDB">
        <w:rPr>
          <w:rFonts w:ascii="Garamond" w:hAnsi="Garamond"/>
          <w:vertAlign w:val="superscript"/>
          <w:lang w:val="en-US"/>
        </w:rPr>
        <w:t>12,13</w:t>
      </w:r>
      <w:r w:rsidRPr="00F20EDB">
        <w:rPr>
          <w:rFonts w:ascii="Garamond" w:hAnsi="Garamond"/>
          <w:lang w:val="en-US"/>
        </w:rPr>
        <w:t>, Lennie Derde</w:t>
      </w:r>
      <w:r w:rsidRPr="00F20EDB">
        <w:rPr>
          <w:rFonts w:ascii="Garamond" w:hAnsi="Garamond"/>
          <w:vertAlign w:val="superscript"/>
          <w:lang w:val="en-US"/>
        </w:rPr>
        <w:t>14,15</w:t>
      </w:r>
      <w:r w:rsidRPr="00F20EDB">
        <w:rPr>
          <w:rFonts w:ascii="Garamond" w:hAnsi="Garamond"/>
          <w:lang w:val="en-US"/>
        </w:rPr>
        <w:t>, Amy Dzierba</w:t>
      </w:r>
      <w:r w:rsidRPr="00F20EDB">
        <w:rPr>
          <w:rFonts w:ascii="Garamond" w:hAnsi="Garamond"/>
          <w:vertAlign w:val="superscript"/>
          <w:lang w:val="en-US"/>
        </w:rPr>
        <w:t>16</w:t>
      </w:r>
      <w:r w:rsidRPr="00F20EDB">
        <w:rPr>
          <w:rFonts w:ascii="Garamond" w:hAnsi="Garamond"/>
          <w:lang w:val="en-US"/>
        </w:rPr>
        <w:t>, Bin Du</w:t>
      </w:r>
      <w:r w:rsidRPr="00F20EDB">
        <w:rPr>
          <w:rFonts w:ascii="Garamond" w:hAnsi="Garamond"/>
          <w:vertAlign w:val="superscript"/>
          <w:lang w:val="en-US"/>
        </w:rPr>
        <w:t>17</w:t>
      </w:r>
      <w:r w:rsidRPr="00F20EDB">
        <w:rPr>
          <w:rFonts w:ascii="Garamond" w:hAnsi="Garamond"/>
          <w:lang w:val="en-US"/>
        </w:rPr>
        <w:t>,</w:t>
      </w:r>
      <w:r w:rsidRPr="00F20EDB">
        <w:rPr>
          <w:rFonts w:ascii="Garamond" w:hAnsi="Garamond"/>
          <w:sz w:val="26"/>
          <w:szCs w:val="26"/>
          <w:lang w:val="en-US"/>
        </w:rPr>
        <w:t xml:space="preserve"> </w:t>
      </w:r>
      <w:r w:rsidRPr="00F20EDB">
        <w:rPr>
          <w:rFonts w:ascii="Garamond" w:hAnsi="Garamond"/>
          <w:lang w:val="en-US"/>
        </w:rPr>
        <w:t>Flavia Machado</w:t>
      </w:r>
      <w:r w:rsidRPr="00F20EDB">
        <w:rPr>
          <w:rFonts w:ascii="Garamond" w:hAnsi="Garamond"/>
          <w:vertAlign w:val="superscript"/>
          <w:lang w:val="en-US"/>
        </w:rPr>
        <w:t>18</w:t>
      </w:r>
      <w:r w:rsidRPr="00F20EDB">
        <w:rPr>
          <w:rFonts w:ascii="Garamond" w:hAnsi="Garamond"/>
          <w:lang w:val="en-US"/>
        </w:rPr>
        <w:t>, Hannah Wunsch</w:t>
      </w:r>
      <w:r w:rsidRPr="00F20EDB">
        <w:rPr>
          <w:rFonts w:ascii="Garamond" w:hAnsi="Garamond"/>
          <w:vertAlign w:val="superscript"/>
          <w:lang w:val="en-US"/>
        </w:rPr>
        <w:t>19,20</w:t>
      </w:r>
      <w:r w:rsidRPr="00F20EDB">
        <w:rPr>
          <w:rFonts w:ascii="Garamond" w:hAnsi="Garamond"/>
          <w:lang w:val="en-US"/>
        </w:rPr>
        <w:t>,</w:t>
      </w:r>
      <w:r w:rsidRPr="00F20EDB">
        <w:rPr>
          <w:rFonts w:ascii="Garamond" w:hAnsi="Garamond"/>
          <w:sz w:val="26"/>
          <w:szCs w:val="26"/>
          <w:lang w:val="en-US"/>
        </w:rPr>
        <w:t xml:space="preserve"> </w:t>
      </w:r>
      <w:r w:rsidRPr="00F20EDB">
        <w:rPr>
          <w:rFonts w:ascii="Garamond" w:hAnsi="Garamond"/>
          <w:lang w:val="en-US"/>
        </w:rPr>
        <w:t>Mark Crowther</w:t>
      </w:r>
      <w:r w:rsidRPr="00F20EDB">
        <w:rPr>
          <w:rFonts w:ascii="Garamond" w:hAnsi="Garamond"/>
          <w:vertAlign w:val="superscript"/>
          <w:lang w:val="en-US"/>
        </w:rPr>
        <w:t>1,2</w:t>
      </w:r>
      <w:r w:rsidRPr="00F20EDB">
        <w:rPr>
          <w:rFonts w:ascii="Garamond" w:hAnsi="Garamond"/>
          <w:lang w:val="en-US"/>
        </w:rPr>
        <w:t>, Maurizio Cecconi</w:t>
      </w:r>
      <w:r w:rsidRPr="00F20EDB">
        <w:rPr>
          <w:rFonts w:ascii="Garamond" w:hAnsi="Garamond"/>
          <w:vertAlign w:val="superscript"/>
          <w:lang w:val="en-US"/>
        </w:rPr>
        <w:t>21,22</w:t>
      </w:r>
      <w:r w:rsidRPr="00F20EDB">
        <w:rPr>
          <w:rFonts w:ascii="Garamond" w:hAnsi="Garamond"/>
          <w:lang w:val="en-US"/>
        </w:rPr>
        <w:t>, Younsuck Koh</w:t>
      </w:r>
      <w:r w:rsidRPr="00F20EDB">
        <w:rPr>
          <w:rFonts w:ascii="Garamond" w:hAnsi="Garamond"/>
          <w:vertAlign w:val="superscript"/>
          <w:lang w:val="en-US"/>
        </w:rPr>
        <w:t>23</w:t>
      </w:r>
      <w:r w:rsidRPr="00F20EDB">
        <w:rPr>
          <w:rFonts w:ascii="Garamond" w:hAnsi="Garamond"/>
          <w:lang w:val="en-US"/>
        </w:rPr>
        <w:t>, Lisa Burry</w:t>
      </w:r>
      <w:r w:rsidRPr="00F20EDB">
        <w:rPr>
          <w:rFonts w:ascii="Garamond" w:hAnsi="Garamond"/>
          <w:vertAlign w:val="superscript"/>
          <w:lang w:val="en-US"/>
        </w:rPr>
        <w:t>24</w:t>
      </w:r>
      <w:r w:rsidRPr="00F20EDB">
        <w:rPr>
          <w:rFonts w:ascii="Garamond" w:hAnsi="Garamond"/>
          <w:lang w:val="en-US"/>
        </w:rPr>
        <w:t>, Daniel S. Chertow</w:t>
      </w:r>
      <w:r w:rsidRPr="00F20EDB">
        <w:rPr>
          <w:rFonts w:ascii="Garamond" w:hAnsi="Garamond"/>
          <w:vertAlign w:val="superscript"/>
          <w:lang w:val="en-US"/>
        </w:rPr>
        <w:t>25</w:t>
      </w:r>
      <w:r w:rsidRPr="00F20EDB">
        <w:rPr>
          <w:rFonts w:ascii="Garamond" w:hAnsi="Garamond"/>
          <w:lang w:val="en-US"/>
        </w:rPr>
        <w:t>,</w:t>
      </w:r>
      <w:r w:rsidRPr="00F20EDB">
        <w:rPr>
          <w:rFonts w:ascii="Garamond" w:hAnsi="Garamond"/>
          <w:sz w:val="26"/>
          <w:szCs w:val="26"/>
          <w:lang w:val="en-US"/>
        </w:rPr>
        <w:t xml:space="preserve"> </w:t>
      </w:r>
      <w:r w:rsidRPr="00F20EDB">
        <w:rPr>
          <w:rFonts w:ascii="Garamond" w:hAnsi="Garamond" w:cs="Arial"/>
          <w:lang w:val="en-US"/>
        </w:rPr>
        <w:t xml:space="preserve">Wojciech </w:t>
      </w:r>
      <w:r w:rsidRPr="00F20EDB">
        <w:rPr>
          <w:rFonts w:ascii="Garamond" w:hAnsi="Garamond"/>
          <w:lang w:val="en-US"/>
        </w:rPr>
        <w:t>Szczeklik</w:t>
      </w:r>
      <w:r w:rsidRPr="00F20EDB">
        <w:rPr>
          <w:rFonts w:ascii="Garamond" w:hAnsi="Garamond"/>
          <w:vertAlign w:val="superscript"/>
          <w:lang w:val="en-US"/>
        </w:rPr>
        <w:t>26</w:t>
      </w:r>
      <w:r w:rsidRPr="00F20EDB">
        <w:rPr>
          <w:rFonts w:ascii="Garamond" w:hAnsi="Garamond"/>
          <w:lang w:val="en-US"/>
        </w:rPr>
        <w:t>, Emilie Belley-Cote</w:t>
      </w:r>
      <w:r w:rsidRPr="00F20EDB">
        <w:rPr>
          <w:rFonts w:ascii="Garamond" w:hAnsi="Garamond"/>
          <w:vertAlign w:val="superscript"/>
          <w:lang w:val="en-US"/>
        </w:rPr>
        <w:t>1,27</w:t>
      </w:r>
      <w:r w:rsidRPr="00F20EDB">
        <w:rPr>
          <w:rFonts w:ascii="Garamond" w:hAnsi="Garamond"/>
          <w:lang w:val="en-US"/>
        </w:rPr>
        <w:t>, Massimiliano Greco</w:t>
      </w:r>
      <w:r w:rsidRPr="00F20EDB">
        <w:rPr>
          <w:rFonts w:ascii="Garamond" w:hAnsi="Garamond"/>
          <w:vertAlign w:val="superscript"/>
          <w:lang w:val="en-US"/>
        </w:rPr>
        <w:t>21,22</w:t>
      </w:r>
      <w:r w:rsidRPr="00F20EDB">
        <w:rPr>
          <w:rFonts w:ascii="Garamond" w:hAnsi="Garamond"/>
          <w:lang w:val="en-US"/>
        </w:rPr>
        <w:t>, Malgorzata Bala</w:t>
      </w:r>
      <w:r w:rsidRPr="00F20EDB">
        <w:rPr>
          <w:rFonts w:ascii="Garamond" w:hAnsi="Garamond"/>
          <w:vertAlign w:val="superscript"/>
          <w:lang w:val="en-US"/>
        </w:rPr>
        <w:t>28</w:t>
      </w:r>
      <w:r w:rsidRPr="00F20EDB">
        <w:rPr>
          <w:rFonts w:ascii="Garamond" w:hAnsi="Garamond"/>
          <w:lang w:val="en-US"/>
        </w:rPr>
        <w:t>, Ryan Zarychanski</w:t>
      </w:r>
      <w:r w:rsidRPr="00F20EDB">
        <w:rPr>
          <w:rFonts w:ascii="Garamond" w:hAnsi="Garamond"/>
          <w:vertAlign w:val="superscript"/>
          <w:lang w:val="en-US"/>
        </w:rPr>
        <w:t>29</w:t>
      </w:r>
      <w:r w:rsidRPr="00F20EDB">
        <w:rPr>
          <w:rFonts w:ascii="Garamond" w:hAnsi="Garamond"/>
          <w:lang w:val="en-US"/>
        </w:rPr>
        <w:t>, Jozef Kesecioglu</w:t>
      </w:r>
      <w:r w:rsidRPr="00F20EDB">
        <w:rPr>
          <w:rFonts w:ascii="Garamond" w:hAnsi="Garamond"/>
          <w:vertAlign w:val="superscript"/>
          <w:lang w:val="en-US"/>
        </w:rPr>
        <w:t>14</w:t>
      </w:r>
      <w:r w:rsidRPr="00F20EDB">
        <w:rPr>
          <w:rFonts w:ascii="Garamond" w:hAnsi="Garamond"/>
          <w:lang w:val="en-US"/>
        </w:rPr>
        <w:t>, Allison McGeer</w:t>
      </w:r>
      <w:r w:rsidRPr="00F20EDB">
        <w:rPr>
          <w:rFonts w:ascii="Garamond" w:hAnsi="Garamond"/>
          <w:vertAlign w:val="superscript"/>
          <w:lang w:val="en-US"/>
        </w:rPr>
        <w:t>30</w:t>
      </w:r>
      <w:r w:rsidRPr="00F20EDB">
        <w:rPr>
          <w:rFonts w:ascii="Garamond" w:hAnsi="Garamond"/>
          <w:lang w:val="en-US"/>
        </w:rPr>
        <w:t>, Leonard Mermel</w:t>
      </w:r>
      <w:r w:rsidRPr="00F20EDB">
        <w:rPr>
          <w:rFonts w:ascii="Garamond" w:hAnsi="Garamond"/>
          <w:vertAlign w:val="superscript"/>
          <w:lang w:val="en-US"/>
        </w:rPr>
        <w:t>12</w:t>
      </w:r>
      <w:r w:rsidRPr="00F20EDB">
        <w:rPr>
          <w:rFonts w:ascii="Garamond" w:hAnsi="Garamond"/>
          <w:lang w:val="en-US"/>
        </w:rPr>
        <w:t>, Manoj J. Mammen</w:t>
      </w:r>
      <w:r w:rsidRPr="00F20EDB">
        <w:rPr>
          <w:rFonts w:ascii="Garamond" w:hAnsi="Garamond"/>
          <w:vertAlign w:val="superscript"/>
          <w:lang w:val="en-US"/>
        </w:rPr>
        <w:t>31</w:t>
      </w:r>
      <w:r w:rsidRPr="00F20EDB">
        <w:rPr>
          <w:rFonts w:ascii="Garamond" w:hAnsi="Garamond"/>
          <w:lang w:val="en-US"/>
        </w:rPr>
        <w:t>,</w:t>
      </w:r>
      <w:r w:rsidRPr="00F20EDB">
        <w:rPr>
          <w:rFonts w:ascii="Garamond" w:hAnsi="Garamond"/>
          <w:sz w:val="26"/>
          <w:szCs w:val="26"/>
          <w:lang w:val="en-US"/>
        </w:rPr>
        <w:t xml:space="preserve"> </w:t>
      </w:r>
      <w:r w:rsidRPr="00F20EDB">
        <w:rPr>
          <w:rFonts w:ascii="Garamond" w:hAnsi="Garamond"/>
          <w:lang w:val="en-US"/>
        </w:rPr>
        <w:t>Sheila Nainan Myatra</w:t>
      </w:r>
      <w:r w:rsidRPr="00F20EDB">
        <w:rPr>
          <w:rFonts w:ascii="Garamond" w:hAnsi="Garamond"/>
          <w:vertAlign w:val="superscript"/>
          <w:lang w:val="en-US"/>
        </w:rPr>
        <w:t>32</w:t>
      </w:r>
      <w:r w:rsidRPr="00F20EDB">
        <w:rPr>
          <w:rFonts w:ascii="Garamond" w:hAnsi="Garamond"/>
          <w:lang w:val="en-US"/>
        </w:rPr>
        <w:t>, Amy Arrington</w:t>
      </w:r>
      <w:r w:rsidRPr="00F20EDB">
        <w:rPr>
          <w:rFonts w:ascii="Garamond" w:hAnsi="Garamond"/>
          <w:vertAlign w:val="superscript"/>
          <w:lang w:val="en-US"/>
        </w:rPr>
        <w:t>33</w:t>
      </w:r>
      <w:r w:rsidRPr="00F20EDB">
        <w:rPr>
          <w:rFonts w:ascii="Garamond" w:hAnsi="Garamond"/>
          <w:lang w:val="en-US"/>
        </w:rPr>
        <w:t>, Ruth Kleinpell</w:t>
      </w:r>
      <w:r w:rsidRPr="00F20EDB">
        <w:rPr>
          <w:rFonts w:ascii="Garamond" w:hAnsi="Garamond"/>
          <w:vertAlign w:val="superscript"/>
          <w:lang w:val="en-US"/>
        </w:rPr>
        <w:t>34</w:t>
      </w:r>
      <w:r w:rsidRPr="00F20EDB">
        <w:rPr>
          <w:rFonts w:ascii="Garamond" w:hAnsi="Garamond"/>
          <w:lang w:val="en-US"/>
        </w:rPr>
        <w:t>, Giuseppe Citerio</w:t>
      </w:r>
      <w:r w:rsidRPr="00F20EDB">
        <w:rPr>
          <w:rFonts w:ascii="Garamond" w:hAnsi="Garamond"/>
          <w:vertAlign w:val="superscript"/>
          <w:lang w:val="en-US"/>
        </w:rPr>
        <w:t>35,36</w:t>
      </w:r>
      <w:r w:rsidRPr="00F20EDB">
        <w:rPr>
          <w:rFonts w:ascii="Garamond" w:hAnsi="Garamond"/>
          <w:lang w:val="en-US"/>
        </w:rPr>
        <w:t>, Kimberley Lewis</w:t>
      </w:r>
      <w:r w:rsidRPr="00F20EDB">
        <w:rPr>
          <w:rFonts w:ascii="Garamond" w:hAnsi="Garamond"/>
          <w:vertAlign w:val="superscript"/>
          <w:lang w:val="en-US"/>
        </w:rPr>
        <w:t>1,2</w:t>
      </w:r>
      <w:r w:rsidRPr="00F20EDB">
        <w:rPr>
          <w:rFonts w:ascii="Garamond" w:hAnsi="Garamond"/>
          <w:lang w:val="en-US"/>
        </w:rPr>
        <w:t>, Elizabeth Bridges</w:t>
      </w:r>
      <w:r w:rsidRPr="00F20EDB">
        <w:rPr>
          <w:rFonts w:ascii="Garamond" w:hAnsi="Garamond"/>
          <w:vertAlign w:val="superscript"/>
          <w:lang w:val="en-US"/>
        </w:rPr>
        <w:t>37</w:t>
      </w:r>
      <w:r w:rsidRPr="00F20EDB">
        <w:rPr>
          <w:rFonts w:ascii="Garamond" w:hAnsi="Garamond"/>
          <w:lang w:val="en-US"/>
        </w:rPr>
        <w:t>, Ziad A. Memish</w:t>
      </w:r>
      <w:r w:rsidRPr="00F20EDB">
        <w:rPr>
          <w:rFonts w:ascii="Garamond" w:hAnsi="Garamond"/>
          <w:vertAlign w:val="superscript"/>
          <w:lang w:val="en-US"/>
        </w:rPr>
        <w:t>38</w:t>
      </w:r>
      <w:r w:rsidRPr="00F20EDB">
        <w:rPr>
          <w:rFonts w:ascii="Garamond" w:hAnsi="Garamond"/>
          <w:lang w:val="en-US"/>
        </w:rPr>
        <w:t>, Naomi Hammond</w:t>
      </w:r>
      <w:r w:rsidRPr="00F20EDB">
        <w:rPr>
          <w:rFonts w:ascii="Garamond" w:hAnsi="Garamond"/>
          <w:vertAlign w:val="superscript"/>
          <w:lang w:val="en-US"/>
        </w:rPr>
        <w:t>39,40</w:t>
      </w:r>
      <w:r w:rsidRPr="00F20EDB">
        <w:rPr>
          <w:rFonts w:ascii="Garamond" w:hAnsi="Garamond"/>
          <w:lang w:val="en-US"/>
        </w:rPr>
        <w:t>,</w:t>
      </w:r>
      <w:r w:rsidRPr="00F20EDB">
        <w:rPr>
          <w:rFonts w:ascii="Garamond" w:hAnsi="Garamond"/>
          <w:b/>
          <w:bCs/>
          <w:lang w:val="en-US"/>
        </w:rPr>
        <w:t xml:space="preserve"> </w:t>
      </w:r>
      <w:r w:rsidRPr="00F20EDB">
        <w:rPr>
          <w:rFonts w:ascii="Garamond" w:hAnsi="Garamond"/>
          <w:lang w:val="en-US"/>
        </w:rPr>
        <w:t>Frederick G. Hayden</w:t>
      </w:r>
      <w:r w:rsidRPr="00F20EDB">
        <w:rPr>
          <w:rFonts w:ascii="Garamond" w:hAnsi="Garamond"/>
          <w:vertAlign w:val="superscript"/>
          <w:lang w:val="en-US"/>
        </w:rPr>
        <w:t>41</w:t>
      </w:r>
      <w:r w:rsidRPr="00F20EDB">
        <w:rPr>
          <w:rFonts w:ascii="Garamond" w:hAnsi="Garamond"/>
          <w:lang w:val="en-US"/>
        </w:rPr>
        <w:t>, Muhammed Alshahrani</w:t>
      </w:r>
      <w:r w:rsidRPr="00F20EDB">
        <w:rPr>
          <w:rFonts w:ascii="Garamond" w:hAnsi="Garamond"/>
          <w:vertAlign w:val="superscript"/>
          <w:lang w:val="en-US"/>
        </w:rPr>
        <w:t>42</w:t>
      </w:r>
      <w:r w:rsidRPr="00F20EDB">
        <w:rPr>
          <w:rFonts w:ascii="Garamond" w:hAnsi="Garamond"/>
          <w:lang w:val="en-US"/>
        </w:rPr>
        <w:t>, Zainab Al Duhailib</w:t>
      </w:r>
      <w:r w:rsidRPr="00F20EDB">
        <w:rPr>
          <w:rFonts w:ascii="Garamond" w:hAnsi="Garamond"/>
          <w:vertAlign w:val="superscript"/>
          <w:lang w:val="en-US"/>
        </w:rPr>
        <w:t>2,43</w:t>
      </w:r>
      <w:r w:rsidRPr="00F20EDB">
        <w:rPr>
          <w:rFonts w:ascii="Garamond" w:hAnsi="Garamond"/>
          <w:lang w:val="en-US"/>
        </w:rPr>
        <w:t>, Greg S. Martin</w:t>
      </w:r>
      <w:r w:rsidRPr="00F20EDB">
        <w:rPr>
          <w:rFonts w:ascii="Garamond" w:hAnsi="Garamond"/>
          <w:vertAlign w:val="superscript"/>
          <w:lang w:val="en-US"/>
        </w:rPr>
        <w:t>44</w:t>
      </w:r>
      <w:r w:rsidRPr="00F20EDB">
        <w:rPr>
          <w:rFonts w:ascii="Garamond" w:hAnsi="Garamond"/>
          <w:lang w:val="en-US"/>
        </w:rPr>
        <w:t>, Lewis J. Kaplan</w:t>
      </w:r>
      <w:r w:rsidRPr="00F20EDB">
        <w:rPr>
          <w:rFonts w:ascii="Garamond" w:hAnsi="Garamond"/>
          <w:vertAlign w:val="superscript"/>
          <w:lang w:val="en-US"/>
        </w:rPr>
        <w:t>45</w:t>
      </w:r>
      <w:r w:rsidRPr="00F20EDB">
        <w:rPr>
          <w:rFonts w:ascii="Garamond" w:hAnsi="Garamond"/>
          <w:lang w:val="en-US"/>
        </w:rPr>
        <w:t>, Craig M. Coopersmith</w:t>
      </w:r>
      <w:r w:rsidRPr="00F20EDB">
        <w:rPr>
          <w:rFonts w:ascii="Garamond" w:hAnsi="Garamond"/>
          <w:vertAlign w:val="superscript"/>
          <w:lang w:val="en-US"/>
        </w:rPr>
        <w:t>46</w:t>
      </w:r>
      <w:r w:rsidRPr="00F20EDB">
        <w:rPr>
          <w:rFonts w:ascii="Garamond" w:hAnsi="Garamond"/>
          <w:lang w:val="en-US"/>
        </w:rPr>
        <w:t>, Massimo Antonelli</w:t>
      </w:r>
      <w:r w:rsidRPr="00F20EDB">
        <w:rPr>
          <w:rFonts w:ascii="Garamond" w:hAnsi="Garamond"/>
          <w:vertAlign w:val="superscript"/>
          <w:lang w:val="en-US"/>
        </w:rPr>
        <w:t>47,48</w:t>
      </w:r>
      <w:r w:rsidRPr="00F20EDB">
        <w:rPr>
          <w:rFonts w:ascii="Garamond" w:hAnsi="Garamond"/>
          <w:lang w:val="en-US"/>
        </w:rPr>
        <w:t>, Andrew Rhodes</w:t>
      </w:r>
      <w:r w:rsidRPr="00F20EDB">
        <w:rPr>
          <w:rFonts w:ascii="Garamond" w:hAnsi="Garamond"/>
          <w:vertAlign w:val="superscript"/>
          <w:lang w:val="en-US"/>
        </w:rPr>
        <w:t>49</w:t>
      </w:r>
    </w:p>
    <w:p w14:paraId="741ABBDD" w14:textId="77777777" w:rsidR="005A5128" w:rsidRPr="00F20EDB" w:rsidRDefault="005A5128" w:rsidP="005A5128">
      <w:pPr>
        <w:pStyle w:val="Body"/>
        <w:spacing w:line="360" w:lineRule="auto"/>
        <w:rPr>
          <w:rFonts w:ascii="Garamond" w:eastAsia="Garamond" w:hAnsi="Garamond" w:cs="Garamond"/>
          <w:b/>
          <w:bCs/>
          <w:lang w:val="en-US"/>
        </w:rPr>
      </w:pPr>
      <w:r w:rsidRPr="00F20EDB">
        <w:rPr>
          <w:rFonts w:ascii="Garamond" w:hAnsi="Garamond"/>
          <w:b/>
          <w:bCs/>
          <w:lang w:val="en-US"/>
        </w:rPr>
        <w:t>Affiliation</w:t>
      </w:r>
    </w:p>
    <w:p w14:paraId="40A5F091" w14:textId="77777777" w:rsidR="005A5128" w:rsidRPr="00F20EDB" w:rsidRDefault="005A5128" w:rsidP="005A5128">
      <w:pPr>
        <w:pStyle w:val="NormalWeb"/>
        <w:spacing w:before="0" w:after="0"/>
        <w:rPr>
          <w:rFonts w:ascii="Garamond" w:eastAsia="Garamond" w:hAnsi="Garamond" w:cs="Garamond"/>
          <w:lang w:val="en-US"/>
        </w:rPr>
      </w:pPr>
      <w:r w:rsidRPr="00F20EDB">
        <w:rPr>
          <w:rFonts w:ascii="Garamond" w:hAnsi="Garamond"/>
          <w:lang w:val="en-US"/>
        </w:rPr>
        <w:t>1 Department of Medicine, McMaster University, Hamilton, Canada</w:t>
      </w:r>
    </w:p>
    <w:p w14:paraId="390AB814" w14:textId="77777777" w:rsidR="005A5128" w:rsidRPr="00F20EDB" w:rsidRDefault="005A5128" w:rsidP="005A5128">
      <w:pPr>
        <w:pStyle w:val="NormalWeb"/>
        <w:spacing w:before="0" w:after="0"/>
        <w:rPr>
          <w:rFonts w:ascii="Garamond" w:eastAsia="Garamond" w:hAnsi="Garamond" w:cs="Garamond"/>
          <w:lang w:val="en-US"/>
        </w:rPr>
      </w:pPr>
      <w:r w:rsidRPr="00F20EDB">
        <w:rPr>
          <w:rFonts w:ascii="Garamond" w:hAnsi="Garamond"/>
          <w:lang w:val="en-US"/>
        </w:rPr>
        <w:t>2 Department of Health Research Methods, Evidence, and Impact, McMaster University, Canada</w:t>
      </w:r>
    </w:p>
    <w:p w14:paraId="6B44A317" w14:textId="77777777" w:rsidR="005A5128" w:rsidRPr="00F20EDB" w:rsidRDefault="005A5128" w:rsidP="005A5128">
      <w:pPr>
        <w:pStyle w:val="Body"/>
        <w:rPr>
          <w:rFonts w:ascii="Garamond" w:eastAsia="Garamond" w:hAnsi="Garamond" w:cs="Garamond"/>
          <w:lang w:val="en-US"/>
        </w:rPr>
      </w:pPr>
      <w:r w:rsidRPr="00F20EDB">
        <w:rPr>
          <w:rFonts w:ascii="Garamond" w:hAnsi="Garamond"/>
          <w:lang w:val="en-US"/>
        </w:rPr>
        <w:t>3 Department of Pulmonary and Critical Care Medicine, University of Washington, USA</w:t>
      </w:r>
    </w:p>
    <w:p w14:paraId="4331A2AA" w14:textId="77777777" w:rsidR="005A5128" w:rsidRPr="00F20EDB" w:rsidRDefault="005A5128" w:rsidP="005A5128">
      <w:pPr>
        <w:pStyle w:val="Body"/>
        <w:rPr>
          <w:rFonts w:ascii="Garamond" w:eastAsia="Garamond" w:hAnsi="Garamond" w:cs="Garamond"/>
          <w:lang w:val="en-US"/>
        </w:rPr>
      </w:pPr>
      <w:r w:rsidRPr="00F20EDB">
        <w:rPr>
          <w:rFonts w:ascii="Garamond" w:hAnsi="Garamond"/>
          <w:lang w:val="en-US"/>
        </w:rPr>
        <w:t>4 Department of Internal Medicine, College of Medicine and Health Sciences, United Arab Emirates University, PO Box 17666, Al Ain, United Arab Emirates</w:t>
      </w:r>
    </w:p>
    <w:p w14:paraId="623A3098" w14:textId="77777777" w:rsidR="005A5128" w:rsidRPr="00F20EDB" w:rsidRDefault="005A5128" w:rsidP="005A5128">
      <w:pPr>
        <w:pStyle w:val="NormalWeb"/>
        <w:shd w:val="clear" w:color="auto" w:fill="FFFFFF"/>
        <w:spacing w:before="0" w:after="0"/>
        <w:rPr>
          <w:rFonts w:ascii="Garamond" w:eastAsia="Garamond" w:hAnsi="Garamond" w:cs="Garamond"/>
          <w:lang w:val="en-US"/>
        </w:rPr>
      </w:pPr>
      <w:r w:rsidRPr="00F20EDB">
        <w:rPr>
          <w:rFonts w:ascii="Garamond" w:hAnsi="Garamond"/>
          <w:lang w:val="en-US"/>
        </w:rPr>
        <w:t>5 Copenhagen University Hospital Rigshospitalet, Department of Intensive Care 4131, Copenhagen, Denmark</w:t>
      </w:r>
    </w:p>
    <w:p w14:paraId="6D671314" w14:textId="77777777" w:rsidR="005A5128" w:rsidRPr="00F20EDB" w:rsidRDefault="005A5128" w:rsidP="005A5128">
      <w:pPr>
        <w:pStyle w:val="NormalWeb"/>
        <w:shd w:val="clear" w:color="auto" w:fill="FFFFFF"/>
        <w:spacing w:before="0" w:after="0"/>
        <w:rPr>
          <w:rFonts w:ascii="Garamond" w:eastAsia="Garamond" w:hAnsi="Garamond" w:cs="Garamond"/>
          <w:lang w:val="en-US"/>
        </w:rPr>
      </w:pPr>
      <w:r w:rsidRPr="00F20EDB">
        <w:rPr>
          <w:rFonts w:ascii="Garamond" w:hAnsi="Garamond"/>
          <w:lang w:val="en-US"/>
        </w:rPr>
        <w:t>6 Scandinavian Society of Anaesthesiology and Intensive Care Medicine (SSAI)</w:t>
      </w:r>
    </w:p>
    <w:p w14:paraId="2653DAA2" w14:textId="77777777" w:rsidR="005A5128" w:rsidRPr="00F20EDB" w:rsidRDefault="005A5128" w:rsidP="005A5128">
      <w:pPr>
        <w:pStyle w:val="NormalWeb"/>
        <w:shd w:val="clear" w:color="auto" w:fill="FFFFFF"/>
        <w:spacing w:before="0" w:after="0"/>
        <w:rPr>
          <w:rFonts w:ascii="Garamond" w:eastAsia="Garamond" w:hAnsi="Garamond" w:cs="Garamond"/>
          <w:lang w:val="en-US"/>
        </w:rPr>
      </w:pPr>
      <w:r w:rsidRPr="00F20EDB">
        <w:rPr>
          <w:rFonts w:ascii="Garamond" w:hAnsi="Garamond"/>
          <w:lang w:val="en-US"/>
        </w:rPr>
        <w:t>7 Department of Critical Care, King's College London, Guy's &amp; St Thomas' Hospital, London, UK</w:t>
      </w:r>
    </w:p>
    <w:p w14:paraId="79F72FC5" w14:textId="77777777" w:rsidR="005A5128" w:rsidRPr="00F20EDB" w:rsidRDefault="005A5128" w:rsidP="005A5128">
      <w:pPr>
        <w:pStyle w:val="NormalWeb"/>
        <w:shd w:val="clear" w:color="auto" w:fill="FFFFFF"/>
        <w:rPr>
          <w:rFonts w:ascii="Garamond" w:eastAsia="Garamond" w:hAnsi="Garamond" w:cs="Garamond"/>
          <w:lang w:val="en-US"/>
        </w:rPr>
      </w:pPr>
      <w:r w:rsidRPr="00F20EDB">
        <w:rPr>
          <w:rFonts w:ascii="Garamond" w:hAnsi="Garamond"/>
          <w:lang w:val="en-US"/>
        </w:rPr>
        <w:t xml:space="preserve">8 Department of Medicine, University of Michigan, Ann Arbor, USA </w:t>
      </w:r>
      <w:r w:rsidRPr="00F20EDB">
        <w:rPr>
          <w:rFonts w:ascii="Garamond" w:hAnsi="Garamond" w:cs="Arial"/>
          <w:lang w:val="en-US"/>
        </w:rPr>
        <w:t>and VA Ann Arbor Healthcare System</w:t>
      </w:r>
    </w:p>
    <w:p w14:paraId="1AF09E3E" w14:textId="77777777" w:rsidR="005A5128" w:rsidRPr="00F20EDB" w:rsidRDefault="005A5128" w:rsidP="005A5128">
      <w:pPr>
        <w:pStyle w:val="NormalWeb"/>
        <w:shd w:val="clear" w:color="auto" w:fill="FFFFFF"/>
        <w:spacing w:before="0" w:after="0"/>
        <w:rPr>
          <w:rFonts w:ascii="Garamond" w:eastAsia="Garamond" w:hAnsi="Garamond" w:cs="Garamond"/>
          <w:lang w:val="en-US"/>
        </w:rPr>
      </w:pPr>
      <w:r w:rsidRPr="00F20EDB">
        <w:rPr>
          <w:rFonts w:ascii="Garamond" w:hAnsi="Garamond"/>
          <w:lang w:val="en-US"/>
        </w:rPr>
        <w:t xml:space="preserve">9 Intensive Care Department, Ministry of National Guard Health Affairs, King Saud Bin Abdulaziz University for Health Sciences, </w:t>
      </w:r>
      <w:r w:rsidRPr="00F20EDB">
        <w:rPr>
          <w:rFonts w:ascii="Garamond" w:hAnsi="Garamond"/>
          <w:shd w:val="clear" w:color="auto" w:fill="FFFFFF"/>
          <w:lang w:val="en-US"/>
        </w:rPr>
        <w:t>King Abdullah International Medical Research Center,</w:t>
      </w:r>
      <w:r w:rsidRPr="00F20EDB">
        <w:rPr>
          <w:rFonts w:ascii="Garamond" w:hAnsi="Garamond"/>
          <w:lang w:val="en-US"/>
        </w:rPr>
        <w:t xml:space="preserve"> Riyadh, Kingdom of Saudi Arabia</w:t>
      </w:r>
    </w:p>
    <w:p w14:paraId="1BF365CD" w14:textId="77777777" w:rsidR="005A5128" w:rsidRPr="00F20EDB" w:rsidRDefault="005A5128" w:rsidP="005A5128">
      <w:pPr>
        <w:pStyle w:val="NormalWeb"/>
        <w:shd w:val="clear" w:color="auto" w:fill="FFFFFF"/>
        <w:rPr>
          <w:rFonts w:ascii="Garamond" w:eastAsia="Garamond" w:hAnsi="Garamond" w:cs="Garamond"/>
          <w:lang w:val="en-US"/>
        </w:rPr>
      </w:pPr>
      <w:r w:rsidRPr="00F20EDB">
        <w:rPr>
          <w:rFonts w:ascii="Garamond" w:hAnsi="Garamond"/>
          <w:lang w:val="en-US"/>
        </w:rPr>
        <w:t>10 Division of Critical Care Medicine, Division of Pulmonary Medicine, Department of Medicine, Montefiore Healthcare System/Albert Einstein College of Medicine, Bronx, NY, USA</w:t>
      </w:r>
    </w:p>
    <w:p w14:paraId="63952291" w14:textId="77777777" w:rsidR="005A5128" w:rsidRPr="00F20EDB" w:rsidRDefault="005A5128" w:rsidP="005A5128">
      <w:pPr>
        <w:pStyle w:val="NormalWeb"/>
        <w:spacing w:before="0" w:after="0"/>
        <w:rPr>
          <w:rFonts w:ascii="Garamond" w:eastAsia="Garamond" w:hAnsi="Garamond" w:cs="Garamond"/>
          <w:lang w:val="en-US"/>
        </w:rPr>
      </w:pPr>
      <w:r w:rsidRPr="00F20EDB">
        <w:rPr>
          <w:rFonts w:ascii="Garamond" w:hAnsi="Garamond"/>
          <w:lang w:val="en-US"/>
        </w:rPr>
        <w:lastRenderedPageBreak/>
        <w:t>11 Interdepartmental Division of Critical Care Medicine and the Institute of Health Policy, Management and Evaluation, University of Toronto, Toronto, Canada</w:t>
      </w:r>
    </w:p>
    <w:p w14:paraId="6B5BFE3F" w14:textId="77777777" w:rsidR="005A5128" w:rsidRPr="00F20EDB" w:rsidRDefault="005A5128" w:rsidP="005A5128">
      <w:pPr>
        <w:pStyle w:val="NormalWeb"/>
        <w:spacing w:before="0" w:after="0"/>
        <w:rPr>
          <w:rFonts w:ascii="Garamond" w:eastAsia="Garamond" w:hAnsi="Garamond" w:cs="Garamond"/>
          <w:lang w:val="en-US"/>
        </w:rPr>
      </w:pPr>
      <w:r w:rsidRPr="00F20EDB">
        <w:rPr>
          <w:rFonts w:ascii="Garamond" w:hAnsi="Garamond"/>
          <w:lang w:val="en-US"/>
        </w:rPr>
        <w:t>12 Warren Alpert School of Medicine at Brown University, Providence, Rhode Island</w:t>
      </w:r>
    </w:p>
    <w:p w14:paraId="4335B477" w14:textId="77777777" w:rsidR="005A5128" w:rsidRPr="00F20EDB" w:rsidRDefault="005A5128" w:rsidP="005A5128">
      <w:pPr>
        <w:pStyle w:val="NormalWeb"/>
        <w:spacing w:before="0" w:after="0"/>
        <w:rPr>
          <w:rFonts w:ascii="Garamond" w:eastAsia="Garamond" w:hAnsi="Garamond" w:cs="Garamond"/>
          <w:lang w:val="en-US"/>
        </w:rPr>
      </w:pPr>
      <w:r w:rsidRPr="00F20EDB">
        <w:rPr>
          <w:rFonts w:ascii="Garamond" w:hAnsi="Garamond"/>
          <w:lang w:val="en-US"/>
        </w:rPr>
        <w:t>13 Rhode Island Hospital, Providence, Rhode Island</w:t>
      </w:r>
    </w:p>
    <w:p w14:paraId="7E59238D" w14:textId="77777777" w:rsidR="005A5128" w:rsidRPr="00F20EDB" w:rsidRDefault="005A5128" w:rsidP="005A5128">
      <w:pPr>
        <w:pStyle w:val="NormalWeb"/>
        <w:spacing w:before="0" w:after="0"/>
        <w:rPr>
          <w:rFonts w:ascii="Garamond" w:eastAsia="Garamond" w:hAnsi="Garamond" w:cs="Garamond"/>
          <w:lang w:val="en-US"/>
        </w:rPr>
      </w:pPr>
      <w:r w:rsidRPr="00F20EDB">
        <w:rPr>
          <w:rFonts w:ascii="Garamond" w:hAnsi="Garamond"/>
          <w:lang w:val="en-US"/>
        </w:rPr>
        <w:t>14 Department of Intensive Care Medicine, University medical Center Utrecht, Utrecht University, the Netherlands</w:t>
      </w:r>
    </w:p>
    <w:p w14:paraId="3CB5CEC2" w14:textId="77777777" w:rsidR="005A5128" w:rsidRPr="00F20EDB" w:rsidRDefault="005A5128" w:rsidP="005A5128">
      <w:pPr>
        <w:pStyle w:val="NormalWeb"/>
        <w:spacing w:before="0" w:after="0"/>
        <w:rPr>
          <w:rFonts w:ascii="Garamond" w:eastAsia="Garamond" w:hAnsi="Garamond" w:cs="Garamond"/>
          <w:lang w:val="en-US"/>
        </w:rPr>
      </w:pPr>
      <w:r w:rsidRPr="00F20EDB">
        <w:rPr>
          <w:rFonts w:ascii="Garamond" w:hAnsi="Garamond"/>
          <w:lang w:val="en-US"/>
        </w:rPr>
        <w:t>15 Julius Center for Health Sciences and Primary Care, Utrecht, The Netherlands</w:t>
      </w:r>
    </w:p>
    <w:p w14:paraId="25C9D01B" w14:textId="77777777" w:rsidR="005A5128" w:rsidRPr="00F20EDB" w:rsidRDefault="005A5128" w:rsidP="005A5128">
      <w:pPr>
        <w:pStyle w:val="NormalWeb"/>
        <w:spacing w:before="0" w:after="0"/>
        <w:rPr>
          <w:rFonts w:ascii="Garamond" w:eastAsia="Garamond" w:hAnsi="Garamond" w:cs="Garamond"/>
          <w:lang w:val="en-US"/>
        </w:rPr>
      </w:pPr>
      <w:r w:rsidRPr="00F20EDB">
        <w:rPr>
          <w:rFonts w:ascii="Garamond" w:hAnsi="Garamond"/>
          <w:lang w:val="en-US"/>
        </w:rPr>
        <w:t>16 Department of Pharmacy, NewYork-Presbyterian Hospital, Columbia University Irving Medical Center, New York, NY, USA</w:t>
      </w:r>
    </w:p>
    <w:p w14:paraId="4A41574D" w14:textId="77777777" w:rsidR="005A5128" w:rsidRPr="00F20EDB" w:rsidRDefault="005A5128" w:rsidP="005A5128">
      <w:pPr>
        <w:pStyle w:val="Body"/>
        <w:rPr>
          <w:rFonts w:ascii="Garamond" w:eastAsia="Garamond" w:hAnsi="Garamond" w:cs="Garamond"/>
          <w:lang w:val="en-US"/>
        </w:rPr>
      </w:pPr>
      <w:r w:rsidRPr="00F20EDB">
        <w:rPr>
          <w:rFonts w:ascii="Garamond" w:hAnsi="Garamond"/>
          <w:lang w:val="en-US"/>
        </w:rPr>
        <w:t>17 Medical ICU, Peking Union Medical College Hospital, 1 Shuai Fu Yuan, Beijing 100730, China</w:t>
      </w:r>
    </w:p>
    <w:p w14:paraId="47BF075A" w14:textId="77777777" w:rsidR="005A5128" w:rsidRPr="00F20EDB" w:rsidRDefault="005A5128" w:rsidP="005A5128">
      <w:pPr>
        <w:pStyle w:val="Body"/>
        <w:rPr>
          <w:rFonts w:ascii="Garamond" w:eastAsia="Garamond" w:hAnsi="Garamond" w:cs="Garamond"/>
          <w:lang w:val="en-US"/>
        </w:rPr>
      </w:pPr>
      <w:r w:rsidRPr="00F20EDB">
        <w:rPr>
          <w:rFonts w:ascii="Garamond" w:hAnsi="Garamond"/>
          <w:lang w:val="en-US"/>
        </w:rPr>
        <w:t>18 Anaesthesiology, Pain and Intensive Care Department, Universidade Federal de Sao Paulo, Sao Paulo, Brazil.</w:t>
      </w:r>
    </w:p>
    <w:p w14:paraId="0689F47F" w14:textId="77777777" w:rsidR="005A5128" w:rsidRPr="00F20EDB" w:rsidRDefault="005A5128" w:rsidP="005A5128">
      <w:pPr>
        <w:pStyle w:val="NormalWeb"/>
        <w:spacing w:before="0" w:after="0"/>
        <w:rPr>
          <w:rFonts w:ascii="Garamond" w:eastAsia="Garamond" w:hAnsi="Garamond" w:cs="Garamond"/>
          <w:lang w:val="en-US"/>
        </w:rPr>
      </w:pPr>
      <w:r w:rsidRPr="00F20EDB">
        <w:rPr>
          <w:rFonts w:ascii="Garamond" w:hAnsi="Garamond"/>
          <w:lang w:val="en-US"/>
        </w:rPr>
        <w:t>19 Department of Critical Care Medicine, Sunnybrook Health Sciences Centre, Toronto, Ontario, Canada</w:t>
      </w:r>
    </w:p>
    <w:p w14:paraId="757555B8" w14:textId="77777777" w:rsidR="005A5128" w:rsidRPr="00F20EDB" w:rsidRDefault="005A5128" w:rsidP="005A5128">
      <w:pPr>
        <w:pStyle w:val="NormalWeb"/>
        <w:spacing w:before="0" w:after="0"/>
        <w:rPr>
          <w:rFonts w:ascii="Garamond" w:eastAsia="Garamond" w:hAnsi="Garamond" w:cs="Garamond"/>
          <w:lang w:val="en-US"/>
        </w:rPr>
      </w:pPr>
      <w:r w:rsidRPr="00F20EDB">
        <w:rPr>
          <w:rFonts w:ascii="Garamond" w:hAnsi="Garamond"/>
          <w:lang w:val="en-US"/>
        </w:rPr>
        <w:t>20 Department of Anesthesia and Interdepartmental Division of Critical Care Medicine, University of Toronto, Toronto, Ontario, Canada</w:t>
      </w:r>
    </w:p>
    <w:p w14:paraId="31666CC7" w14:textId="77777777" w:rsidR="005A5128" w:rsidRPr="00F20EDB" w:rsidRDefault="005A5128" w:rsidP="005A5128">
      <w:pPr>
        <w:pStyle w:val="Body"/>
        <w:rPr>
          <w:rFonts w:ascii="Garamond" w:eastAsia="Arial Unicode MS" w:hAnsi="Garamond" w:cs="Arial Unicode MS"/>
          <w:lang w:val="en-US"/>
        </w:rPr>
      </w:pPr>
      <w:r w:rsidRPr="00F20EDB">
        <w:rPr>
          <w:rFonts w:ascii="Garamond" w:hAnsi="Garamond"/>
          <w:lang w:val="en-US"/>
        </w:rPr>
        <w:t xml:space="preserve">21 </w:t>
      </w:r>
      <w:r w:rsidRPr="00F20EDB">
        <w:rPr>
          <w:rFonts w:ascii="Garamond" w:hAnsi="Garamond" w:cs="Arial Unicode MS"/>
          <w:lang w:val="en-US" w:eastAsia="en-GB"/>
        </w:rPr>
        <w:t>Humanitas Clinical and Research Center </w:t>
      </w:r>
      <w:r w:rsidRPr="00F20EDB">
        <w:rPr>
          <w:rFonts w:ascii="Garamond" w:hAnsi="Garamond" w:cs="Arial Unicode MS"/>
          <w:b/>
          <w:bCs/>
          <w:lang w:val="en-US" w:eastAsia="en-GB"/>
        </w:rPr>
        <w:t xml:space="preserve">– </w:t>
      </w:r>
      <w:r w:rsidRPr="00F20EDB">
        <w:rPr>
          <w:rFonts w:ascii="Garamond" w:hAnsi="Garamond" w:cs="Arial Unicode MS"/>
          <w:bCs/>
          <w:lang w:val="en-US" w:eastAsia="en-GB"/>
        </w:rPr>
        <w:t>IRCCS</w:t>
      </w:r>
      <w:r w:rsidRPr="00F20EDB">
        <w:rPr>
          <w:rFonts w:ascii="Garamond" w:hAnsi="Garamond" w:cs="Arial Unicode MS"/>
          <w:lang w:val="en-US" w:eastAsia="en-GB"/>
        </w:rPr>
        <w:t> , via Manzoni 56, 20089 Rozzano (Mi)</w:t>
      </w:r>
      <w:r w:rsidRPr="00F20EDB">
        <w:rPr>
          <w:rFonts w:ascii="Garamond" w:hAnsi="Garamond"/>
          <w:lang w:val="en-US"/>
        </w:rPr>
        <w:t>,</w:t>
      </w:r>
      <w:r w:rsidRPr="00F20EDB">
        <w:rPr>
          <w:rFonts w:ascii="Garamond" w:hAnsi="Garamond" w:cs="Arial Unicode MS"/>
          <w:lang w:val="en-US" w:eastAsia="en-GB"/>
        </w:rPr>
        <w:t xml:space="preserve"> Italy</w:t>
      </w:r>
    </w:p>
    <w:p w14:paraId="4167EEBA" w14:textId="77777777" w:rsidR="005A5128" w:rsidRPr="00F20EDB" w:rsidRDefault="005A5128" w:rsidP="005A5128">
      <w:pPr>
        <w:pStyle w:val="Body"/>
        <w:rPr>
          <w:rFonts w:ascii="Garamond" w:hAnsi="Garamond" w:cs="Arial Unicode MS"/>
          <w:lang w:val="en-US" w:eastAsia="en-GB"/>
        </w:rPr>
      </w:pPr>
      <w:r w:rsidRPr="00F20EDB">
        <w:rPr>
          <w:rFonts w:ascii="Garamond" w:hAnsi="Garamond"/>
          <w:lang w:val="en-US"/>
        </w:rPr>
        <w:t xml:space="preserve">22 </w:t>
      </w:r>
      <w:r w:rsidRPr="00F20EDB">
        <w:rPr>
          <w:rFonts w:ascii="Garamond" w:hAnsi="Garamond" w:cs="Arial Unicode MS"/>
          <w:lang w:val="en-US" w:eastAsia="en-GB"/>
        </w:rPr>
        <w:t>Humanitas University, Department of Biomedical Science</w:t>
      </w:r>
      <w:r w:rsidRPr="00F20EDB">
        <w:rPr>
          <w:rFonts w:ascii="Garamond" w:hAnsi="Garamond" w:cs="Arial Unicode MS"/>
          <w:b/>
          <w:bCs/>
          <w:lang w:val="en-US" w:eastAsia="en-GB"/>
        </w:rPr>
        <w:t>s</w:t>
      </w:r>
      <w:r w:rsidRPr="00F20EDB">
        <w:rPr>
          <w:rFonts w:ascii="Garamond" w:hAnsi="Garamond" w:cs="Arial Unicode MS"/>
          <w:lang w:val="en-US" w:eastAsia="en-GB"/>
        </w:rPr>
        <w:t>, Via Rita Levi Montalcini 4, 20090 Pieve Emanuele</w:t>
      </w:r>
      <w:r w:rsidRPr="00F20EDB">
        <w:rPr>
          <w:rFonts w:ascii="Garamond" w:hAnsi="Garamond"/>
          <w:lang w:val="en-US"/>
        </w:rPr>
        <w:t xml:space="preserve">, </w:t>
      </w:r>
      <w:r w:rsidRPr="00F20EDB">
        <w:rPr>
          <w:rFonts w:ascii="Garamond" w:hAnsi="Garamond" w:cs="Arial Unicode MS"/>
          <w:lang w:val="en-US" w:eastAsia="en-GB"/>
        </w:rPr>
        <w:t>Milan, Italy</w:t>
      </w:r>
    </w:p>
    <w:p w14:paraId="4B3E26A4" w14:textId="77777777" w:rsidR="005A5128" w:rsidRPr="00F20EDB" w:rsidRDefault="005A5128" w:rsidP="005A5128">
      <w:pPr>
        <w:pStyle w:val="Body"/>
        <w:rPr>
          <w:rFonts w:ascii="Garamond" w:eastAsia="Garamond" w:hAnsi="Garamond" w:cs="Garamond"/>
          <w:lang w:val="en-US"/>
        </w:rPr>
      </w:pPr>
      <w:r w:rsidRPr="00F20EDB">
        <w:rPr>
          <w:rFonts w:ascii="Garamond" w:hAnsi="Garamond"/>
          <w:lang w:val="en-US"/>
        </w:rPr>
        <w:t>23 Department of Pulmonary and Critical Care Medicine, Asan Medical Center, University of Ulsan College of Medicine, Seoul, Korea</w:t>
      </w:r>
    </w:p>
    <w:p w14:paraId="2A5D4FF3" w14:textId="77777777" w:rsidR="005A5128" w:rsidRPr="00F20EDB" w:rsidRDefault="005A5128" w:rsidP="005A5128">
      <w:pPr>
        <w:pStyle w:val="NormalWeb"/>
        <w:rPr>
          <w:rFonts w:ascii="Garamond" w:eastAsia="Garamond" w:hAnsi="Garamond" w:cs="Garamond"/>
          <w:lang w:val="en-US"/>
        </w:rPr>
      </w:pPr>
      <w:r w:rsidRPr="00F20EDB">
        <w:rPr>
          <w:rFonts w:ascii="Garamond" w:hAnsi="Garamond"/>
          <w:lang w:val="en-US"/>
        </w:rPr>
        <w:t>24 Leslie Dan Faculty of Pharmacy, University of Toronto</w:t>
      </w:r>
    </w:p>
    <w:p w14:paraId="58D0E61B" w14:textId="77777777" w:rsidR="005A5128" w:rsidRPr="00F20EDB" w:rsidRDefault="005A5128" w:rsidP="005A5128">
      <w:pPr>
        <w:pStyle w:val="NormalWeb"/>
        <w:rPr>
          <w:rFonts w:ascii="Garamond" w:eastAsia="Garamond" w:hAnsi="Garamond" w:cs="Garamond"/>
          <w:lang w:val="en-US"/>
        </w:rPr>
      </w:pPr>
      <w:r w:rsidRPr="00F20EDB">
        <w:rPr>
          <w:rFonts w:ascii="Garamond" w:hAnsi="Garamond"/>
          <w:lang w:val="en-US"/>
        </w:rPr>
        <w:t>25 Critical Care Medicine Department, National Institutes of Health Clinical Center and Laboratory of Immunoregulation, National Institute of Allergy and Infectious Diseases</w:t>
      </w:r>
    </w:p>
    <w:p w14:paraId="611888ED" w14:textId="77777777" w:rsidR="005A5128" w:rsidRPr="00F20EDB" w:rsidRDefault="005A5128" w:rsidP="005A5128">
      <w:pPr>
        <w:pStyle w:val="NormalWeb"/>
        <w:rPr>
          <w:rFonts w:ascii="Garamond" w:eastAsia="Garamond" w:hAnsi="Garamond" w:cs="Garamond"/>
          <w:lang w:val="en-US"/>
        </w:rPr>
      </w:pPr>
      <w:r w:rsidRPr="00F20EDB">
        <w:rPr>
          <w:rFonts w:ascii="Garamond" w:hAnsi="Garamond"/>
          <w:lang w:val="en-US"/>
        </w:rPr>
        <w:t>26 Center for Intensive Care and Perioperative Medicine, Jagiellonian University Medical College, Kraków, Poland</w:t>
      </w:r>
    </w:p>
    <w:p w14:paraId="0549D440" w14:textId="77777777" w:rsidR="005A5128" w:rsidRPr="00F20EDB" w:rsidRDefault="005A5128" w:rsidP="005A5128">
      <w:pPr>
        <w:pStyle w:val="NormalWeb"/>
        <w:spacing w:before="0" w:after="0"/>
        <w:rPr>
          <w:rFonts w:ascii="Garamond" w:eastAsia="Garamond" w:hAnsi="Garamond" w:cs="Garamond"/>
          <w:lang w:val="en-US"/>
        </w:rPr>
      </w:pPr>
      <w:r w:rsidRPr="00F20EDB">
        <w:rPr>
          <w:rFonts w:ascii="Garamond" w:hAnsi="Garamond"/>
          <w:lang w:val="en-US"/>
        </w:rPr>
        <w:t>27 Population Health Research Institute, Hamilton, Canada</w:t>
      </w:r>
    </w:p>
    <w:p w14:paraId="7C606128" w14:textId="77777777" w:rsidR="005A5128" w:rsidRPr="00F20EDB" w:rsidRDefault="005A5128" w:rsidP="005A5128">
      <w:pPr>
        <w:pStyle w:val="Body"/>
        <w:rPr>
          <w:rFonts w:ascii="Garamond" w:eastAsia="Garamond" w:hAnsi="Garamond" w:cs="Garamond"/>
          <w:lang w:val="en-US"/>
        </w:rPr>
      </w:pPr>
      <w:r w:rsidRPr="00F20EDB">
        <w:rPr>
          <w:rFonts w:ascii="Garamond" w:hAnsi="Garamond"/>
          <w:lang w:val="en-US"/>
        </w:rPr>
        <w:t>28 Chair of Epidemiology and Preventive Medicine, Department of Hygiene and Dietetics, Jagiellonian University Medical College, Krakow, Poland</w:t>
      </w:r>
    </w:p>
    <w:p w14:paraId="187C276E" w14:textId="77777777" w:rsidR="005A5128" w:rsidRPr="00F20EDB" w:rsidRDefault="005A5128" w:rsidP="005A5128">
      <w:pPr>
        <w:pStyle w:val="Body"/>
        <w:rPr>
          <w:rFonts w:ascii="Garamond" w:eastAsia="Garamond" w:hAnsi="Garamond" w:cs="Garamond"/>
          <w:lang w:val="en-US"/>
        </w:rPr>
      </w:pPr>
      <w:r w:rsidRPr="00F20EDB">
        <w:rPr>
          <w:rFonts w:ascii="Garamond" w:hAnsi="Garamond"/>
          <w:lang w:val="en-US"/>
        </w:rPr>
        <w:t>29</w:t>
      </w:r>
      <w:r w:rsidRPr="00F20EDB">
        <w:rPr>
          <w:rFonts w:ascii="Garamond" w:hAnsi="Garamond"/>
          <w:color w:val="212121"/>
          <w:u w:color="212121"/>
          <w:shd w:val="clear" w:color="auto" w:fill="FFFFFF"/>
          <w:lang w:val="en-US"/>
        </w:rPr>
        <w:t xml:space="preserve"> </w:t>
      </w:r>
      <w:r w:rsidRPr="00F20EDB">
        <w:rPr>
          <w:rFonts w:ascii="Garamond" w:hAnsi="Garamond"/>
          <w:lang w:val="en-US"/>
        </w:rPr>
        <w:t>Department of Internal Medicine, University of Manitoba, Winnipeg, Manitoba, Canada</w:t>
      </w:r>
    </w:p>
    <w:p w14:paraId="6E017003" w14:textId="77777777" w:rsidR="005A5128" w:rsidRPr="00F20EDB" w:rsidRDefault="005A5128" w:rsidP="005A5128">
      <w:pPr>
        <w:pStyle w:val="Body"/>
        <w:rPr>
          <w:rFonts w:ascii="Garamond" w:eastAsia="Garamond" w:hAnsi="Garamond" w:cs="Garamond"/>
          <w:lang w:val="en-US"/>
        </w:rPr>
      </w:pPr>
      <w:r w:rsidRPr="00F20EDB">
        <w:rPr>
          <w:rFonts w:ascii="Garamond" w:hAnsi="Garamond"/>
          <w:lang w:val="en-US"/>
        </w:rPr>
        <w:t>30 Division of Infectious Diseases, University of Toronto, Toronto, Canada</w:t>
      </w:r>
    </w:p>
    <w:p w14:paraId="4833271D" w14:textId="77777777" w:rsidR="005A5128" w:rsidRPr="00F20EDB" w:rsidRDefault="005A5128" w:rsidP="005A5128">
      <w:pPr>
        <w:pStyle w:val="Body"/>
        <w:rPr>
          <w:rFonts w:ascii="Garamond" w:eastAsia="Garamond" w:hAnsi="Garamond" w:cs="Garamond"/>
          <w:lang w:val="en-US"/>
        </w:rPr>
      </w:pPr>
      <w:r w:rsidRPr="00F20EDB">
        <w:rPr>
          <w:rFonts w:ascii="Garamond" w:hAnsi="Garamond"/>
          <w:lang w:val="en-US"/>
        </w:rPr>
        <w:t>31 Department of Medicine, Jacobs School of Medicine and Biomedical Sciences, State University of New York at Buffalo, Buffalo, USA</w:t>
      </w:r>
    </w:p>
    <w:p w14:paraId="6D705F78" w14:textId="77777777" w:rsidR="005A5128" w:rsidRPr="00F20EDB" w:rsidRDefault="005A5128" w:rsidP="005A5128">
      <w:pPr>
        <w:pStyle w:val="Body"/>
        <w:rPr>
          <w:rFonts w:ascii="Garamond" w:eastAsia="Garamond" w:hAnsi="Garamond" w:cs="Garamond"/>
          <w:lang w:val="en-US"/>
        </w:rPr>
      </w:pPr>
      <w:r w:rsidRPr="00F20EDB">
        <w:rPr>
          <w:rFonts w:ascii="Garamond" w:hAnsi="Garamond"/>
          <w:lang w:val="en-US"/>
        </w:rPr>
        <w:lastRenderedPageBreak/>
        <w:t>32 Department of Anaesthesiology, Critical Care and Pain, Tata Memorial Hospital, Homi Bhabha National Institute, Mumbai, India.</w:t>
      </w:r>
    </w:p>
    <w:p w14:paraId="0B0B79EE" w14:textId="77777777" w:rsidR="005A5128" w:rsidRPr="00F20EDB" w:rsidRDefault="005A5128" w:rsidP="005A5128">
      <w:pPr>
        <w:pStyle w:val="Body"/>
        <w:rPr>
          <w:rFonts w:ascii="Garamond" w:eastAsia="Garamond" w:hAnsi="Garamond" w:cs="Garamond"/>
          <w:lang w:val="en-US"/>
        </w:rPr>
      </w:pPr>
      <w:r w:rsidRPr="00F20EDB">
        <w:rPr>
          <w:rFonts w:ascii="Garamond" w:hAnsi="Garamond"/>
          <w:lang w:val="en-US"/>
        </w:rPr>
        <w:t>33 Houston Children’s Hospital, Baylor college of Medicine, USA</w:t>
      </w:r>
    </w:p>
    <w:p w14:paraId="52515256" w14:textId="77777777" w:rsidR="005A5128" w:rsidRPr="00F20EDB" w:rsidRDefault="005A5128" w:rsidP="005A5128">
      <w:pPr>
        <w:pStyle w:val="Body"/>
        <w:rPr>
          <w:rFonts w:ascii="Garamond" w:eastAsia="Garamond" w:hAnsi="Garamond" w:cs="Garamond"/>
          <w:lang w:val="en-US"/>
        </w:rPr>
      </w:pPr>
      <w:r w:rsidRPr="00F20EDB">
        <w:rPr>
          <w:rFonts w:ascii="Garamond" w:hAnsi="Garamond"/>
          <w:lang w:val="en-US"/>
        </w:rPr>
        <w:t>34 Vanderbilt University School of Nursing, TN and Rush University College of Nursing, Chicago, USA</w:t>
      </w:r>
    </w:p>
    <w:p w14:paraId="14D093E6" w14:textId="77777777" w:rsidR="005A5128" w:rsidRPr="00F20EDB" w:rsidRDefault="005A5128" w:rsidP="005A5128">
      <w:pPr>
        <w:pStyle w:val="NormalWeb"/>
        <w:spacing w:before="0" w:after="0"/>
        <w:rPr>
          <w:rFonts w:ascii="Garamond" w:eastAsia="Garamond" w:hAnsi="Garamond" w:cs="Garamond"/>
          <w:lang w:val="en-US"/>
        </w:rPr>
      </w:pPr>
      <w:r w:rsidRPr="00F20EDB">
        <w:rPr>
          <w:rFonts w:ascii="Garamond" w:hAnsi="Garamond"/>
          <w:lang w:val="en-US"/>
        </w:rPr>
        <w:t>35 School of Medicine and Surgery, Milano-Bicocca University, Milano, Italy</w:t>
      </w:r>
    </w:p>
    <w:p w14:paraId="20C68C30" w14:textId="77777777" w:rsidR="005A5128" w:rsidRPr="00F20EDB" w:rsidRDefault="005A5128" w:rsidP="005A5128">
      <w:pPr>
        <w:pStyle w:val="NormalWeb"/>
        <w:spacing w:before="0" w:after="0"/>
        <w:rPr>
          <w:rFonts w:ascii="Garamond" w:eastAsia="Garamond" w:hAnsi="Garamond" w:cs="Garamond"/>
          <w:lang w:val="en-US"/>
        </w:rPr>
      </w:pPr>
      <w:r w:rsidRPr="00F20EDB">
        <w:rPr>
          <w:rFonts w:ascii="Garamond" w:hAnsi="Garamond"/>
          <w:lang w:val="en-US"/>
        </w:rPr>
        <w:t>36 ASST-Monza, San Gerardo Hospital, Monza, Italy</w:t>
      </w:r>
    </w:p>
    <w:p w14:paraId="7BFCD8AA" w14:textId="77777777" w:rsidR="005A5128" w:rsidRPr="00F20EDB" w:rsidRDefault="005A5128" w:rsidP="005A5128">
      <w:pPr>
        <w:pStyle w:val="Body"/>
        <w:rPr>
          <w:rFonts w:ascii="Garamond" w:eastAsia="Garamond" w:hAnsi="Garamond" w:cs="Garamond"/>
          <w:lang w:val="en-US"/>
        </w:rPr>
      </w:pPr>
      <w:r w:rsidRPr="00F20EDB">
        <w:rPr>
          <w:rFonts w:ascii="Garamond" w:hAnsi="Garamond"/>
          <w:lang w:val="en-US"/>
        </w:rPr>
        <w:t>37 Biobehavioral Nursing and Health Informatics – University of Washington School of Nursing/University of Washington Medical Center, Seattle, WA, USA</w:t>
      </w:r>
    </w:p>
    <w:p w14:paraId="2E10D9AF" w14:textId="77777777" w:rsidR="005A5128" w:rsidRPr="00F20EDB" w:rsidRDefault="005A5128" w:rsidP="005A5128">
      <w:pPr>
        <w:pStyle w:val="Body"/>
        <w:rPr>
          <w:rFonts w:ascii="Garamond" w:eastAsia="Garamond" w:hAnsi="Garamond" w:cs="Garamond"/>
          <w:lang w:val="en-US"/>
        </w:rPr>
      </w:pPr>
      <w:r w:rsidRPr="00F20EDB">
        <w:rPr>
          <w:rFonts w:ascii="Garamond" w:hAnsi="Garamond"/>
          <w:lang w:val="en-US"/>
        </w:rPr>
        <w:t>38 Director, Research &amp; Innovation Centre, King Saud Medical City, Ministry of Health &amp; College of Medicine, Alfaisal University, Riyadh, Kingdom of Saudi Arabia</w:t>
      </w:r>
    </w:p>
    <w:p w14:paraId="577BE604" w14:textId="77777777" w:rsidR="005A5128" w:rsidRPr="00F20EDB" w:rsidRDefault="005A5128" w:rsidP="005A5128">
      <w:pPr>
        <w:pStyle w:val="Body"/>
        <w:rPr>
          <w:rFonts w:ascii="Garamond" w:eastAsia="Garamond" w:hAnsi="Garamond" w:cs="Garamond"/>
          <w:lang w:val="en-US"/>
        </w:rPr>
      </w:pPr>
      <w:r w:rsidRPr="00F20EDB">
        <w:rPr>
          <w:rFonts w:ascii="Garamond" w:hAnsi="Garamond"/>
          <w:lang w:val="en-US"/>
        </w:rPr>
        <w:t>39 Critical Care Division, The George Institute for Global Health and UNSW Sydney, Australia</w:t>
      </w:r>
    </w:p>
    <w:p w14:paraId="47340051" w14:textId="77777777" w:rsidR="005A5128" w:rsidRPr="00F20EDB" w:rsidRDefault="005A5128" w:rsidP="005A5128">
      <w:pPr>
        <w:pStyle w:val="Body"/>
        <w:rPr>
          <w:rFonts w:ascii="Garamond" w:eastAsia="Garamond" w:hAnsi="Garamond" w:cs="Garamond"/>
          <w:lang w:val="en-US"/>
        </w:rPr>
      </w:pPr>
      <w:r w:rsidRPr="00F20EDB">
        <w:rPr>
          <w:rFonts w:ascii="Garamond" w:hAnsi="Garamond"/>
          <w:lang w:val="en-US"/>
        </w:rPr>
        <w:t>40 Malcolm Fisher Department of Intensive Care, Royal North Shore Hospital, Sydney, Australia</w:t>
      </w:r>
    </w:p>
    <w:p w14:paraId="30FD0D9A" w14:textId="77777777" w:rsidR="005A5128" w:rsidRPr="00F20EDB" w:rsidRDefault="005A5128" w:rsidP="005A5128">
      <w:pPr>
        <w:pStyle w:val="NormalWeb"/>
        <w:spacing w:before="0" w:after="0"/>
        <w:rPr>
          <w:rFonts w:ascii="Garamond" w:eastAsia="Garamond" w:hAnsi="Garamond" w:cs="Garamond"/>
          <w:lang w:val="en-US"/>
        </w:rPr>
      </w:pPr>
      <w:r w:rsidRPr="00F20EDB">
        <w:rPr>
          <w:rFonts w:ascii="Garamond" w:hAnsi="Garamond"/>
          <w:lang w:val="en-US"/>
        </w:rPr>
        <w:t>41 Division of Infectious Diseases and International Health, Department of Medicine, University of Virginia, School of Medicine, Charlottesville, VA, USA </w:t>
      </w:r>
    </w:p>
    <w:p w14:paraId="76FF8F2E" w14:textId="77777777" w:rsidR="005A5128" w:rsidRPr="00F20EDB" w:rsidRDefault="005A5128" w:rsidP="005A5128">
      <w:pPr>
        <w:pStyle w:val="NormalWeb"/>
        <w:rPr>
          <w:rFonts w:ascii="Garamond" w:eastAsia="Garamond" w:hAnsi="Garamond" w:cs="Garamond"/>
          <w:lang w:val="en-US"/>
        </w:rPr>
      </w:pPr>
      <w:r w:rsidRPr="00F20EDB">
        <w:rPr>
          <w:rFonts w:ascii="Garamond" w:hAnsi="Garamond"/>
          <w:lang w:val="en-US"/>
        </w:rPr>
        <w:t>42</w:t>
      </w:r>
      <w:r w:rsidRPr="00F20EDB">
        <w:rPr>
          <w:rFonts w:ascii="Garamond" w:hAnsi="Garamond"/>
          <w:color w:val="212121"/>
          <w:u w:color="212121"/>
          <w:shd w:val="clear" w:color="auto" w:fill="FFFFFF"/>
          <w:lang w:val="en-US"/>
        </w:rPr>
        <w:t xml:space="preserve"> </w:t>
      </w:r>
      <w:r w:rsidRPr="00F20EDB">
        <w:rPr>
          <w:rFonts w:ascii="Garamond" w:hAnsi="Garamond"/>
          <w:lang w:val="en-US"/>
        </w:rPr>
        <w:t>Department of Emergency and Critical Care, Imam Abdulrahman Ben Faisal University, Dammam, Saudi Arabia</w:t>
      </w:r>
    </w:p>
    <w:p w14:paraId="4524C76E" w14:textId="77777777" w:rsidR="005A5128" w:rsidRPr="00F20EDB" w:rsidRDefault="005A5128" w:rsidP="005A5128">
      <w:pPr>
        <w:pStyle w:val="NormalWeb"/>
        <w:rPr>
          <w:rFonts w:ascii="Garamond" w:hAnsi="Garamond"/>
          <w:lang w:val="en-US"/>
        </w:rPr>
      </w:pPr>
      <w:r w:rsidRPr="00F20EDB">
        <w:rPr>
          <w:rFonts w:ascii="Garamond" w:hAnsi="Garamond"/>
          <w:lang w:val="en-US"/>
        </w:rPr>
        <w:t xml:space="preserve">43 </w:t>
      </w:r>
      <w:r w:rsidRPr="00F20EDB">
        <w:rPr>
          <w:rFonts w:ascii="Garamond" w:hAnsi="Garamond" w:cs="Arial Unicode MS"/>
          <w:color w:val="000000"/>
          <w:u w:color="000000"/>
          <w:lang w:val="en-US" w:eastAsia="en-GB"/>
        </w:rPr>
        <w:t>Department of Critical Care Medicine, King Faisal Specialist Hospital and Research Centre, Riyadh, Saudi Arabia</w:t>
      </w:r>
    </w:p>
    <w:p w14:paraId="2F039A35" w14:textId="77777777" w:rsidR="005A5128" w:rsidRPr="00F20EDB" w:rsidRDefault="005A5128" w:rsidP="005A5128">
      <w:pPr>
        <w:pStyle w:val="NormalWeb"/>
        <w:rPr>
          <w:rFonts w:ascii="Garamond" w:eastAsia="Garamond" w:hAnsi="Garamond" w:cs="Garamond"/>
          <w:lang w:val="en-US"/>
        </w:rPr>
      </w:pPr>
      <w:r w:rsidRPr="00F20EDB">
        <w:rPr>
          <w:rFonts w:ascii="Garamond" w:hAnsi="Garamond"/>
          <w:lang w:val="en-US"/>
        </w:rPr>
        <w:t>44 Division of Pulmonary, Allergy, Critical Care and Sleep Medicine, Department of Medicine, Emory University School of Medicine and Grady Memorial Hospital, Atlanta, GA, USA</w:t>
      </w:r>
    </w:p>
    <w:p w14:paraId="383FB587" w14:textId="77777777" w:rsidR="005A5128" w:rsidRPr="00F20EDB" w:rsidRDefault="005A5128" w:rsidP="005A5128">
      <w:pPr>
        <w:pStyle w:val="NormalWeb"/>
        <w:rPr>
          <w:rFonts w:ascii="Garamond" w:eastAsia="Garamond" w:hAnsi="Garamond" w:cs="Garamond"/>
          <w:lang w:val="en-US"/>
        </w:rPr>
      </w:pPr>
      <w:r w:rsidRPr="00F20EDB">
        <w:rPr>
          <w:rFonts w:ascii="Garamond" w:hAnsi="Garamond"/>
          <w:lang w:val="en-US"/>
        </w:rPr>
        <w:t xml:space="preserve">45 </w:t>
      </w:r>
      <w:r w:rsidRPr="00F20EDB">
        <w:rPr>
          <w:rFonts w:ascii="Garamond" w:hAnsi="Garamond" w:cs="Arial"/>
          <w:bCs/>
          <w:lang w:val="en-US"/>
        </w:rPr>
        <w:t>Perelman School of Medicine, University of Pennsylvania; Department of Surgery; Division of Traumatology, Surgical Critical Care and Emergency Surgery, Philadelphia, Pennsylvania</w:t>
      </w:r>
    </w:p>
    <w:p w14:paraId="7F23C073" w14:textId="77777777" w:rsidR="005A5128" w:rsidRPr="00F20EDB" w:rsidRDefault="005A5128" w:rsidP="005A5128">
      <w:pPr>
        <w:pStyle w:val="NormalWeb"/>
        <w:rPr>
          <w:rFonts w:ascii="Garamond" w:eastAsia="Garamond" w:hAnsi="Garamond" w:cs="Garamond"/>
          <w:lang w:val="en-US"/>
        </w:rPr>
      </w:pPr>
      <w:r w:rsidRPr="00F20EDB">
        <w:rPr>
          <w:rFonts w:ascii="Garamond" w:hAnsi="Garamond"/>
          <w:lang w:val="en-US"/>
        </w:rPr>
        <w:t>46 Department of Surgery and Emory Critical Care center, Emory University School of Medicine, Atlanta, GA, USA</w:t>
      </w:r>
    </w:p>
    <w:p w14:paraId="199AF5C3" w14:textId="77777777" w:rsidR="005A5128" w:rsidRPr="00F20EDB" w:rsidRDefault="005A5128" w:rsidP="005A5128">
      <w:pPr>
        <w:pStyle w:val="NormalWeb"/>
        <w:rPr>
          <w:rFonts w:ascii="Garamond" w:eastAsia="Garamond" w:hAnsi="Garamond" w:cs="Garamond"/>
          <w:lang w:val="en-US"/>
        </w:rPr>
      </w:pPr>
      <w:r w:rsidRPr="00F20EDB">
        <w:rPr>
          <w:rFonts w:ascii="Garamond" w:hAnsi="Garamond"/>
          <w:lang w:val="en-US"/>
        </w:rPr>
        <w:t>47</w:t>
      </w:r>
      <w:r w:rsidRPr="00F20EDB">
        <w:rPr>
          <w:rFonts w:ascii="Garamond" w:hAnsi="Garamond"/>
          <w:color w:val="212121"/>
          <w:u w:color="212121"/>
          <w:shd w:val="clear" w:color="auto" w:fill="FFFFFF"/>
          <w:lang w:val="en-US"/>
        </w:rPr>
        <w:t xml:space="preserve"> </w:t>
      </w:r>
      <w:r w:rsidRPr="00F20EDB">
        <w:rPr>
          <w:rFonts w:ascii="Garamond" w:hAnsi="Garamond"/>
          <w:lang w:val="en-US"/>
        </w:rPr>
        <w:t>Department of Anesthesiology Intensive Care and Emergency Medicine, Fondazione Policlinico Universitario A.Gemelli IRCCS, Rome, Italy</w:t>
      </w:r>
    </w:p>
    <w:p w14:paraId="68D30896" w14:textId="77777777" w:rsidR="005A5128" w:rsidRPr="00F20EDB" w:rsidRDefault="005A5128" w:rsidP="005A5128">
      <w:pPr>
        <w:pStyle w:val="NormalWeb"/>
        <w:rPr>
          <w:rFonts w:ascii="Garamond" w:hAnsi="Garamond"/>
          <w:lang w:val="en-US"/>
        </w:rPr>
      </w:pPr>
      <w:r w:rsidRPr="00F20EDB">
        <w:rPr>
          <w:rFonts w:ascii="Garamond" w:hAnsi="Garamond"/>
          <w:lang w:val="en-US"/>
        </w:rPr>
        <w:t>48 Istituto di Anestesiologia e Rianimazione, Università Cattolica del Sacro Cuore, Rome, Italy</w:t>
      </w:r>
    </w:p>
    <w:p w14:paraId="02FD5F07" w14:textId="77777777" w:rsidR="005A5128" w:rsidRPr="00F20EDB" w:rsidRDefault="005A5128" w:rsidP="005A5128">
      <w:pPr>
        <w:pStyle w:val="NormalWeb"/>
        <w:spacing w:before="0" w:after="0"/>
        <w:rPr>
          <w:rFonts w:ascii="Garamond" w:eastAsia="Garamond" w:hAnsi="Garamond" w:cs="Garamond"/>
          <w:lang w:val="en-US"/>
        </w:rPr>
      </w:pPr>
      <w:r w:rsidRPr="00F20EDB">
        <w:rPr>
          <w:rFonts w:ascii="Garamond" w:hAnsi="Garamond"/>
          <w:lang w:val="en-US"/>
        </w:rPr>
        <w:t>49 Adult Critical Care, St George’s University Hospitals NHS Foundation Trust &amp; St George’s University of London, London, UK</w:t>
      </w:r>
    </w:p>
    <w:p w14:paraId="3BD7AC0C" w14:textId="1320B2DC" w:rsidR="002774D8" w:rsidRPr="00F20EDB" w:rsidRDefault="002774D8" w:rsidP="002774D8">
      <w:pPr>
        <w:pStyle w:val="NormalWeb"/>
        <w:spacing w:before="0" w:after="0"/>
        <w:rPr>
          <w:rFonts w:ascii="Garamond" w:eastAsia="Garamond" w:hAnsi="Garamond" w:cs="Garamond"/>
          <w:lang w:val="en-US"/>
        </w:rPr>
      </w:pPr>
    </w:p>
    <w:p w14:paraId="6F0CFA05" w14:textId="77777777" w:rsidR="001B1F61" w:rsidRPr="00F20EDB" w:rsidRDefault="001B1F61">
      <w:pPr>
        <w:pStyle w:val="TOCHeading"/>
        <w:sectPr w:rsidR="001B1F61" w:rsidRPr="00F20EDB" w:rsidSect="004F04F2">
          <w:headerReference w:type="default" r:id="rId8"/>
          <w:footerReference w:type="even" r:id="rId9"/>
          <w:footerReference w:type="default" r:id="rId10"/>
          <w:pgSz w:w="12240" w:h="15840"/>
          <w:pgMar w:top="1440" w:right="1440" w:bottom="1440" w:left="1440" w:header="708" w:footer="708" w:gutter="0"/>
          <w:cols w:space="708"/>
          <w:docGrid w:linePitch="360"/>
        </w:sectPr>
      </w:pPr>
    </w:p>
    <w:p w14:paraId="3FAD8A3D" w14:textId="77777777" w:rsidR="001F60B1" w:rsidRPr="00F20EDB" w:rsidRDefault="001F60B1" w:rsidP="00D05FFE">
      <w:pPr>
        <w:rPr>
          <w:rFonts w:ascii="Garamond" w:hAnsi="Garamond"/>
          <w:b/>
          <w:lang w:val="en-US"/>
        </w:rPr>
      </w:pPr>
    </w:p>
    <w:p w14:paraId="010BC2AD" w14:textId="56AD4216" w:rsidR="001F60B1" w:rsidRPr="00F20EDB" w:rsidRDefault="001F60B1" w:rsidP="001F60B1">
      <w:pPr>
        <w:pStyle w:val="Body"/>
        <w:spacing w:line="360" w:lineRule="auto"/>
        <w:rPr>
          <w:rFonts w:ascii="Garamond" w:hAnsi="Garamond"/>
          <w:b/>
          <w:bCs/>
          <w:lang w:val="en-US"/>
        </w:rPr>
      </w:pPr>
      <w:r w:rsidRPr="00F20EDB">
        <w:rPr>
          <w:rFonts w:ascii="Garamond" w:hAnsi="Garamond"/>
          <w:b/>
          <w:bCs/>
          <w:lang w:val="en-US"/>
        </w:rPr>
        <w:t>Methods</w:t>
      </w:r>
    </w:p>
    <w:p w14:paraId="13FE9E83" w14:textId="44F1886E" w:rsidR="001F60B1" w:rsidRPr="00F20EDB" w:rsidRDefault="001F60B1" w:rsidP="001F60B1">
      <w:pPr>
        <w:pStyle w:val="Body"/>
        <w:spacing w:line="360" w:lineRule="auto"/>
        <w:rPr>
          <w:rFonts w:ascii="Garamond" w:eastAsia="Garamond" w:hAnsi="Garamond" w:cs="Garamond"/>
          <w:b/>
          <w:bCs/>
          <w:lang w:val="en-US"/>
        </w:rPr>
      </w:pPr>
      <w:r w:rsidRPr="00F20EDB">
        <w:rPr>
          <w:rFonts w:ascii="Garamond" w:hAnsi="Garamond"/>
          <w:b/>
          <w:bCs/>
          <w:lang w:val="en-US"/>
        </w:rPr>
        <w:t>Guideline Scope</w:t>
      </w:r>
    </w:p>
    <w:p w14:paraId="2A13C15C" w14:textId="25F7311D" w:rsidR="001F60B1" w:rsidRPr="00F20EDB" w:rsidRDefault="001F60B1" w:rsidP="001F60B1">
      <w:pPr>
        <w:pStyle w:val="Body"/>
        <w:spacing w:line="360" w:lineRule="auto"/>
        <w:rPr>
          <w:rFonts w:ascii="Garamond" w:eastAsia="Garamond" w:hAnsi="Garamond" w:cs="Garamond"/>
          <w:lang w:val="en-US"/>
        </w:rPr>
      </w:pPr>
      <w:r w:rsidRPr="00F20EDB">
        <w:rPr>
          <w:rFonts w:ascii="Garamond" w:hAnsi="Garamond"/>
          <w:lang w:val="en-US"/>
        </w:rPr>
        <w:t xml:space="preserve">This guideline provides recommendations to support frontline clinicians, allied health professionals, and policymakers managing adults with severe or critical COVID-19 in the intensive care unit (ICU). </w:t>
      </w:r>
    </w:p>
    <w:p w14:paraId="52EDC1FC" w14:textId="77777777" w:rsidR="001F60B1" w:rsidRPr="00F20EDB" w:rsidRDefault="001F60B1" w:rsidP="001F60B1">
      <w:pPr>
        <w:pStyle w:val="Body"/>
        <w:spacing w:line="360" w:lineRule="auto"/>
        <w:rPr>
          <w:rFonts w:ascii="Garamond" w:eastAsia="Garamond" w:hAnsi="Garamond" w:cs="Garamond"/>
          <w:b/>
          <w:bCs/>
          <w:lang w:val="en-US"/>
        </w:rPr>
      </w:pPr>
    </w:p>
    <w:p w14:paraId="0637B90B" w14:textId="77777777" w:rsidR="001F60B1" w:rsidRPr="00F20EDB" w:rsidRDefault="001F60B1" w:rsidP="001F60B1">
      <w:pPr>
        <w:pStyle w:val="Body"/>
        <w:spacing w:line="360" w:lineRule="auto"/>
        <w:rPr>
          <w:rFonts w:ascii="Garamond" w:eastAsia="Garamond" w:hAnsi="Garamond" w:cs="Garamond"/>
          <w:b/>
          <w:bCs/>
          <w:lang w:val="en-US"/>
        </w:rPr>
      </w:pPr>
      <w:r w:rsidRPr="00F20EDB">
        <w:rPr>
          <w:rFonts w:ascii="Garamond" w:hAnsi="Garamond"/>
          <w:b/>
          <w:bCs/>
          <w:lang w:val="en-US"/>
        </w:rPr>
        <w:t>Guideline Teams and Structure</w:t>
      </w:r>
    </w:p>
    <w:p w14:paraId="22C27BF7" w14:textId="77777777" w:rsidR="001F60B1" w:rsidRPr="00F20EDB" w:rsidRDefault="001F60B1" w:rsidP="001F60B1">
      <w:pPr>
        <w:pStyle w:val="Body"/>
        <w:spacing w:line="360" w:lineRule="auto"/>
        <w:rPr>
          <w:rFonts w:ascii="Garamond" w:eastAsia="Garamond" w:hAnsi="Garamond" w:cs="Garamond"/>
          <w:lang w:val="en-US"/>
        </w:rPr>
      </w:pPr>
      <w:r w:rsidRPr="00F20EDB">
        <w:rPr>
          <w:rFonts w:ascii="Garamond" w:hAnsi="Garamond" w:cs="Arial"/>
          <w:lang w:val="en-US"/>
        </w:rPr>
        <w:t>While no major changes were made to the SSC COVID-19 panel structure, we expanded the panel to include 8 new members to further balance topic expertise, geographic representation, and gender</w:t>
      </w:r>
      <w:r w:rsidRPr="00F20EDB">
        <w:rPr>
          <w:rFonts w:ascii="Garamond" w:hAnsi="Garamond"/>
          <w:lang w:val="en-US"/>
        </w:rPr>
        <w:t>. The panel included experts in guideline development, infection control, infectious diseases and microbiology, critical care, hematology and thrombosis,</w:t>
      </w:r>
      <w:r w:rsidRPr="00F20EDB">
        <w:rPr>
          <w:rFonts w:ascii="Garamond" w:hAnsi="Garamond" w:cs="Arial"/>
          <w:lang w:val="en-US"/>
        </w:rPr>
        <w:t xml:space="preserve"> surgery,</w:t>
      </w:r>
      <w:r w:rsidRPr="00F20EDB">
        <w:rPr>
          <w:rFonts w:ascii="Garamond" w:hAnsi="Garamond"/>
          <w:lang w:val="en-US"/>
        </w:rPr>
        <w:t xml:space="preserve"> emergency medicine, nursing, pharmacy, and public health. The </w:t>
      </w:r>
      <w:r w:rsidRPr="00F20EDB">
        <w:rPr>
          <w:rFonts w:ascii="Garamond" w:hAnsi="Garamond"/>
          <w:i/>
          <w:iCs/>
          <w:lang w:val="en-US"/>
        </w:rPr>
        <w:t>Guidelines in Intensive Care Development and Evaluation</w:t>
      </w:r>
      <w:r w:rsidRPr="00F20EDB">
        <w:rPr>
          <w:rFonts w:ascii="Garamond" w:hAnsi="Garamond"/>
          <w:lang w:val="en-US"/>
        </w:rPr>
        <w:t xml:space="preserve"> (GUIDE) group (</w:t>
      </w:r>
      <w:hyperlink r:id="rId11" w:history="1">
        <w:r w:rsidRPr="00F20EDB">
          <w:rPr>
            <w:rStyle w:val="Hyperlink0"/>
            <w:lang w:val="en-US"/>
          </w:rPr>
          <w:t>http://www.guidecanada.org/</w:t>
        </w:r>
      </w:hyperlink>
      <w:r w:rsidRPr="00F20EDB">
        <w:rPr>
          <w:rFonts w:ascii="Garamond" w:hAnsi="Garamond"/>
          <w:lang w:val="en-US"/>
        </w:rPr>
        <w:t>) provided methods support throughout the guideline development process.</w:t>
      </w:r>
    </w:p>
    <w:p w14:paraId="1A1A8993" w14:textId="77777777" w:rsidR="001F60B1" w:rsidRPr="00F20EDB" w:rsidRDefault="001F60B1" w:rsidP="001F60B1">
      <w:pPr>
        <w:pStyle w:val="Body"/>
        <w:spacing w:line="360" w:lineRule="auto"/>
        <w:rPr>
          <w:rFonts w:ascii="Garamond" w:eastAsia="Garamond" w:hAnsi="Garamond" w:cs="Garamond"/>
          <w:b/>
          <w:bCs/>
          <w:lang w:val="en-US"/>
        </w:rPr>
      </w:pPr>
    </w:p>
    <w:p w14:paraId="071C93E3" w14:textId="77777777" w:rsidR="001F60B1" w:rsidRPr="00F20EDB" w:rsidRDefault="001F60B1" w:rsidP="001F60B1">
      <w:pPr>
        <w:pStyle w:val="Body"/>
        <w:spacing w:line="360" w:lineRule="auto"/>
        <w:rPr>
          <w:rFonts w:ascii="Garamond" w:eastAsia="Garamond" w:hAnsi="Garamond" w:cs="Garamond"/>
          <w:b/>
          <w:bCs/>
          <w:lang w:val="en-US"/>
        </w:rPr>
      </w:pPr>
      <w:r w:rsidRPr="00F20EDB">
        <w:rPr>
          <w:rFonts w:ascii="Garamond" w:hAnsi="Garamond"/>
          <w:b/>
          <w:bCs/>
          <w:lang w:val="en-US"/>
        </w:rPr>
        <w:t>Management of Conflict of Interests</w:t>
      </w:r>
    </w:p>
    <w:p w14:paraId="6E6229E1" w14:textId="62196A5E" w:rsidR="001F60B1" w:rsidRPr="00F20EDB" w:rsidRDefault="001F60B1" w:rsidP="001F60B1">
      <w:pPr>
        <w:pStyle w:val="Body"/>
        <w:spacing w:line="360" w:lineRule="auto"/>
        <w:rPr>
          <w:rFonts w:ascii="Garamond" w:eastAsia="Garamond" w:hAnsi="Garamond" w:cs="Garamond"/>
          <w:lang w:val="en-US"/>
        </w:rPr>
      </w:pPr>
      <w:r w:rsidRPr="00F20EDB">
        <w:rPr>
          <w:rFonts w:ascii="Garamond" w:hAnsi="Garamond"/>
          <w:lang w:val="en-US"/>
        </w:rPr>
        <w:t xml:space="preserve">All panel members completed an electronic conflict of interest (COI) form prior to joining the guideline panel </w:t>
      </w:r>
      <w:r w:rsidRPr="00F20EDB">
        <w:rPr>
          <w:rFonts w:ascii="Garamond" w:eastAsia="Garamond" w:hAnsi="Garamond" w:cs="Garamond"/>
          <w:lang w:val="en-US"/>
        </w:rPr>
        <w:fldChar w:fldCharType="begin">
          <w:fldData xml:space="preserve">PEVuZE5vdGU+PENpdGU+PEF1dGhvcj5BbGhhenphbmk8L0F1dGhvcj48WWVhcj4yMDE4PC9ZZWFy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</w:fldData>
        </w:fldChar>
      </w:r>
      <w:r w:rsidRPr="00F20EDB">
        <w:rPr>
          <w:rFonts w:ascii="Garamond" w:eastAsia="Garamond" w:hAnsi="Garamond" w:cs="Garamond"/>
          <w:lang w:val="en-US"/>
        </w:rPr>
        <w:instrText xml:space="preserve"> ADDIN EN.CITE </w:instrText>
      </w:r>
      <w:r w:rsidRPr="00F20EDB">
        <w:rPr>
          <w:rFonts w:ascii="Garamond" w:eastAsia="Garamond" w:hAnsi="Garamond" w:cs="Garamond"/>
          <w:lang w:val="en-US"/>
        </w:rPr>
        <w:fldChar w:fldCharType="begin">
          <w:fldData xml:space="preserve">PEVuZE5vdGU+PENpdGU+PEF1dGhvcj5BbGhhenphbmk8L0F1dGhvcj48WWVhcj4yMDE4PC9ZZWFy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</w:fldData>
        </w:fldChar>
      </w:r>
      <w:r w:rsidRPr="00F20EDB">
        <w:rPr>
          <w:rFonts w:ascii="Garamond" w:eastAsia="Garamond" w:hAnsi="Garamond" w:cs="Garamond"/>
          <w:lang w:val="en-US"/>
        </w:rPr>
        <w:instrText xml:space="preserve"> ADDIN EN.CITE.DATA </w:instrText>
      </w:r>
      <w:r w:rsidRPr="00F20EDB">
        <w:rPr>
          <w:rFonts w:ascii="Garamond" w:eastAsia="Garamond" w:hAnsi="Garamond" w:cs="Garamond"/>
          <w:lang w:val="en-US"/>
        </w:rPr>
      </w:r>
      <w:r w:rsidRPr="00F20EDB">
        <w:rPr>
          <w:rFonts w:ascii="Garamond" w:eastAsia="Garamond" w:hAnsi="Garamond" w:cs="Garamond"/>
          <w:lang w:val="en-US"/>
        </w:rPr>
        <w:fldChar w:fldCharType="end"/>
      </w:r>
      <w:r w:rsidRPr="00F20EDB">
        <w:rPr>
          <w:rFonts w:ascii="Garamond" w:eastAsia="Garamond" w:hAnsi="Garamond" w:cs="Garamond"/>
          <w:lang w:val="en-US"/>
        </w:rPr>
        <w:fldChar w:fldCharType="separate"/>
      </w:r>
      <w:r w:rsidRPr="00F20EDB">
        <w:rPr>
          <w:rFonts w:ascii="Garamond" w:eastAsia="Garamond" w:hAnsi="Garamond" w:cs="Garamond"/>
          <w:noProof/>
          <w:lang w:val="en-US"/>
        </w:rPr>
        <w:t>[1, 2]</w:t>
      </w:r>
      <w:r w:rsidRPr="00F20EDB">
        <w:rPr>
          <w:rFonts w:ascii="Garamond" w:eastAsia="Garamond" w:hAnsi="Garamond" w:cs="Garamond"/>
          <w:lang w:val="en-US"/>
        </w:rPr>
        <w:fldChar w:fldCharType="end"/>
      </w:r>
      <w:r w:rsidRPr="00F20EDB">
        <w:rPr>
          <w:rFonts w:ascii="Garamond" w:hAnsi="Garamond"/>
          <w:lang w:val="en-US"/>
        </w:rPr>
        <w:t>. Direct financial and industry-related COIs were not permitted. We defined intellectual COI as leading clinical trial(s) relevant to the recommendation. Panel members were not allowed to vote on recommendations with a potential intellectual COI.</w:t>
      </w:r>
    </w:p>
    <w:p w14:paraId="46ED8257" w14:textId="77777777" w:rsidR="001F60B1" w:rsidRPr="00F20EDB" w:rsidRDefault="001F60B1" w:rsidP="001F60B1">
      <w:pPr>
        <w:pStyle w:val="Body"/>
        <w:spacing w:line="360" w:lineRule="auto"/>
        <w:rPr>
          <w:rFonts w:ascii="Garamond" w:eastAsia="Garamond" w:hAnsi="Garamond" w:cs="Garamond"/>
          <w:lang w:val="en-US"/>
        </w:rPr>
      </w:pPr>
    </w:p>
    <w:p w14:paraId="20AE2923" w14:textId="13C61BAE" w:rsidR="001F60B1" w:rsidRPr="00F20EDB" w:rsidRDefault="001F60B1" w:rsidP="001F60B1">
      <w:pPr>
        <w:pStyle w:val="Body"/>
        <w:spacing w:line="360" w:lineRule="auto"/>
        <w:rPr>
          <w:rFonts w:ascii="Garamond" w:eastAsia="Garamond" w:hAnsi="Garamond" w:cs="Garamond"/>
          <w:b/>
          <w:bCs/>
          <w:lang w:val="en-US"/>
        </w:rPr>
      </w:pPr>
      <w:r w:rsidRPr="00F20EDB">
        <w:rPr>
          <w:rFonts w:ascii="Garamond" w:hAnsi="Garamond"/>
          <w:b/>
          <w:bCs/>
          <w:lang w:val="en-US"/>
        </w:rPr>
        <w:t>Guideline Development</w:t>
      </w:r>
    </w:p>
    <w:p w14:paraId="546CDBE9" w14:textId="69DF8927" w:rsidR="001F60B1" w:rsidRPr="00F20EDB" w:rsidRDefault="001F60B1" w:rsidP="001F60B1">
      <w:pPr>
        <w:pStyle w:val="Body"/>
        <w:spacing w:line="360" w:lineRule="auto"/>
        <w:rPr>
          <w:rFonts w:ascii="Garamond" w:eastAsia="Garamond" w:hAnsi="Garamond" w:cs="Garamond"/>
          <w:lang w:val="en-US"/>
        </w:rPr>
      </w:pPr>
      <w:r w:rsidRPr="00F20EDB">
        <w:rPr>
          <w:rFonts w:ascii="Garamond" w:hAnsi="Garamond"/>
          <w:lang w:val="en-US"/>
        </w:rPr>
        <w:t>We used similar methodology to the first iteration of the SSC COVID-19 guidelines, but we formally used the evidence to decision (EtD) framework to generate recommendations</w:t>
      </w:r>
      <w:r w:rsidRPr="00F20EDB">
        <w:rPr>
          <w:rFonts w:ascii="Garamond" w:eastAsia="Garamond" w:hAnsi="Garamond" w:cs="Garamond"/>
          <w:lang w:val="en-US"/>
        </w:rPr>
        <w:fldChar w:fldCharType="begin">
          <w:fldData xml:space="preserve">PEVuZE5vdGU+PENpdGU+PEF1dGhvcj5TY2h1bmVtYW5uPC9BdXRob3I+PFllYXI+MjAxNzwvWWVh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</w:fldData>
        </w:fldChar>
      </w:r>
      <w:r w:rsidRPr="00F20EDB">
        <w:rPr>
          <w:rFonts w:ascii="Garamond" w:eastAsia="Garamond" w:hAnsi="Garamond" w:cs="Garamond"/>
          <w:lang w:val="en-US"/>
        </w:rPr>
        <w:instrText xml:space="preserve"> ADDIN EN.CITE </w:instrText>
      </w:r>
      <w:r w:rsidRPr="00F20EDB">
        <w:rPr>
          <w:rFonts w:ascii="Garamond" w:eastAsia="Garamond" w:hAnsi="Garamond" w:cs="Garamond"/>
          <w:lang w:val="en-US"/>
        </w:rPr>
        <w:fldChar w:fldCharType="begin">
          <w:fldData xml:space="preserve">PEVuZE5vdGU+PENpdGU+PEF1dGhvcj5TY2h1bmVtYW5uPC9BdXRob3I+PFllYXI+MjAxNzwvWWVh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</w:fldData>
        </w:fldChar>
      </w:r>
      <w:r w:rsidRPr="00F20EDB">
        <w:rPr>
          <w:rFonts w:ascii="Garamond" w:eastAsia="Garamond" w:hAnsi="Garamond" w:cs="Garamond"/>
          <w:lang w:val="en-US"/>
        </w:rPr>
        <w:instrText xml:space="preserve"> ADDIN EN.CITE.DATA </w:instrText>
      </w:r>
      <w:r w:rsidRPr="00F20EDB">
        <w:rPr>
          <w:rFonts w:ascii="Garamond" w:eastAsia="Garamond" w:hAnsi="Garamond" w:cs="Garamond"/>
          <w:lang w:val="en-US"/>
        </w:rPr>
      </w:r>
      <w:r w:rsidRPr="00F20EDB">
        <w:rPr>
          <w:rFonts w:ascii="Garamond" w:eastAsia="Garamond" w:hAnsi="Garamond" w:cs="Garamond"/>
          <w:lang w:val="en-US"/>
        </w:rPr>
        <w:fldChar w:fldCharType="end"/>
      </w:r>
      <w:r w:rsidRPr="00F20EDB">
        <w:rPr>
          <w:rFonts w:ascii="Garamond" w:eastAsia="Garamond" w:hAnsi="Garamond" w:cs="Garamond"/>
          <w:lang w:val="en-US"/>
        </w:rPr>
        <w:fldChar w:fldCharType="separate"/>
      </w:r>
      <w:r w:rsidRPr="00F20EDB">
        <w:rPr>
          <w:rFonts w:ascii="Garamond" w:eastAsia="Garamond" w:hAnsi="Garamond" w:cs="Garamond"/>
          <w:noProof/>
          <w:lang w:val="en-US"/>
        </w:rPr>
        <w:t>[3]</w:t>
      </w:r>
      <w:r w:rsidRPr="00F20EDB">
        <w:rPr>
          <w:rFonts w:ascii="Garamond" w:eastAsia="Garamond" w:hAnsi="Garamond" w:cs="Garamond"/>
          <w:lang w:val="en-US"/>
        </w:rPr>
        <w:fldChar w:fldCharType="end"/>
      </w:r>
      <w:r w:rsidRPr="00F20EDB">
        <w:rPr>
          <w:rFonts w:ascii="Garamond" w:hAnsi="Garamond"/>
          <w:lang w:val="en-US"/>
        </w:rPr>
        <w:t>. The guideline development process is summarized in Figure1. Please refer to the first iteration of the guideline for more details on methods</w:t>
      </w:r>
      <w:r w:rsidRPr="00F20EDB">
        <w:rPr>
          <w:rFonts w:ascii="Garamond" w:eastAsia="Garamond" w:hAnsi="Garamond" w:cs="Garamond"/>
          <w:lang w:val="en-US"/>
        </w:rPr>
        <w:fldChar w:fldCharType="begin">
          <w:fldData xml:space="preserve">PEVuZE5vdGU+PENpdGU+PEF1dGhvcj5BbGhhenphbmk8L0F1dGhvcj48WWVhcj4yMDIwPC9ZZWFy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</w:fldData>
        </w:fldChar>
      </w:r>
      <w:r w:rsidRPr="00F20EDB">
        <w:rPr>
          <w:rFonts w:ascii="Garamond" w:eastAsia="Garamond" w:hAnsi="Garamond" w:cs="Garamond"/>
          <w:lang w:val="en-US"/>
        </w:rPr>
        <w:instrText xml:space="preserve"> ADDIN EN.CITE </w:instrText>
      </w:r>
      <w:r w:rsidRPr="00F20EDB">
        <w:rPr>
          <w:rFonts w:ascii="Garamond" w:eastAsia="Garamond" w:hAnsi="Garamond" w:cs="Garamond"/>
          <w:lang w:val="en-US"/>
        </w:rPr>
        <w:fldChar w:fldCharType="begin">
          <w:fldData xml:space="preserve">PEVuZE5vdGU+PENpdGU+PEF1dGhvcj5BbGhhenphbmk8L0F1dGhvcj48WWVhcj4yMDIwPC9ZZWFy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</w:fldData>
        </w:fldChar>
      </w:r>
      <w:r w:rsidRPr="00F20EDB">
        <w:rPr>
          <w:rFonts w:ascii="Garamond" w:eastAsia="Garamond" w:hAnsi="Garamond" w:cs="Garamond"/>
          <w:lang w:val="en-US"/>
        </w:rPr>
        <w:instrText xml:space="preserve"> ADDIN EN.CITE.DATA </w:instrText>
      </w:r>
      <w:r w:rsidRPr="00F20EDB">
        <w:rPr>
          <w:rFonts w:ascii="Garamond" w:eastAsia="Garamond" w:hAnsi="Garamond" w:cs="Garamond"/>
          <w:lang w:val="en-US"/>
        </w:rPr>
      </w:r>
      <w:r w:rsidRPr="00F20EDB">
        <w:rPr>
          <w:rFonts w:ascii="Garamond" w:eastAsia="Garamond" w:hAnsi="Garamond" w:cs="Garamond"/>
          <w:lang w:val="en-US"/>
        </w:rPr>
        <w:fldChar w:fldCharType="end"/>
      </w:r>
      <w:r w:rsidRPr="00F20EDB">
        <w:rPr>
          <w:rFonts w:ascii="Garamond" w:eastAsia="Garamond" w:hAnsi="Garamond" w:cs="Garamond"/>
          <w:lang w:val="en-US"/>
        </w:rPr>
        <w:fldChar w:fldCharType="separate"/>
      </w:r>
      <w:r w:rsidRPr="00F20EDB">
        <w:rPr>
          <w:rFonts w:ascii="Garamond" w:eastAsia="Garamond" w:hAnsi="Garamond" w:cs="Garamond"/>
          <w:noProof/>
          <w:lang w:val="en-US"/>
        </w:rPr>
        <w:t>[4, 5]</w:t>
      </w:r>
      <w:r w:rsidRPr="00F20EDB">
        <w:rPr>
          <w:rFonts w:ascii="Garamond" w:eastAsia="Garamond" w:hAnsi="Garamond" w:cs="Garamond"/>
          <w:lang w:val="en-US"/>
        </w:rPr>
        <w:fldChar w:fldCharType="end"/>
      </w:r>
      <w:r w:rsidRPr="00F20EDB">
        <w:rPr>
          <w:rFonts w:ascii="Garamond" w:hAnsi="Garamond"/>
          <w:lang w:val="en-US"/>
        </w:rPr>
        <w:t>. The SSC COVID-19 panel proposed the recommendations that need to be updated in view of new evidence and any new questions that are considered a priority for the target users of this guideline. Future updates will follow the same process.</w:t>
      </w:r>
    </w:p>
    <w:p w14:paraId="6F3D5C53" w14:textId="77777777" w:rsidR="001F60B1" w:rsidRPr="00F20EDB" w:rsidRDefault="001F60B1" w:rsidP="001F60B1">
      <w:pPr>
        <w:pStyle w:val="Body"/>
        <w:spacing w:line="360" w:lineRule="auto"/>
        <w:rPr>
          <w:rFonts w:ascii="Garamond" w:eastAsia="Garamond" w:hAnsi="Garamond" w:cs="Garamond"/>
          <w:lang w:val="en-US"/>
        </w:rPr>
      </w:pPr>
    </w:p>
    <w:p w14:paraId="200BBE76" w14:textId="77777777" w:rsidR="001F60B1" w:rsidRPr="00F20EDB" w:rsidRDefault="001F60B1" w:rsidP="001F60B1">
      <w:pPr>
        <w:pStyle w:val="Body"/>
        <w:spacing w:line="360" w:lineRule="auto"/>
        <w:rPr>
          <w:rFonts w:ascii="Garamond" w:eastAsia="Garamond" w:hAnsi="Garamond" w:cs="Garamond"/>
          <w:b/>
          <w:bCs/>
          <w:lang w:val="en-US"/>
        </w:rPr>
      </w:pPr>
      <w:r w:rsidRPr="00F20EDB">
        <w:rPr>
          <w:rFonts w:ascii="Garamond" w:hAnsi="Garamond"/>
          <w:b/>
          <w:bCs/>
          <w:lang w:val="en-US"/>
        </w:rPr>
        <w:t>Systematic review process</w:t>
      </w:r>
    </w:p>
    <w:p w14:paraId="7D967454" w14:textId="25F97D8F" w:rsidR="001F60B1" w:rsidRPr="00F20EDB" w:rsidRDefault="001F60B1" w:rsidP="001F60B1">
      <w:pPr>
        <w:pStyle w:val="Body"/>
        <w:spacing w:line="360" w:lineRule="auto"/>
        <w:rPr>
          <w:rFonts w:ascii="Garamond" w:eastAsia="Garamond" w:hAnsi="Garamond" w:cs="Garamond"/>
          <w:lang w:val="en-US"/>
        </w:rPr>
      </w:pPr>
      <w:r w:rsidRPr="00F20EDB">
        <w:rPr>
          <w:rFonts w:ascii="Garamond" w:hAnsi="Garamond"/>
          <w:lang w:val="en-US"/>
        </w:rPr>
        <w:lastRenderedPageBreak/>
        <w:t>With the help of professional medical librarians, we designed a search strategy of Cochrane Central and MEDLINE with regular updates (supplement). A team of trained reviewers screened and assessed studies for eligibility in duplicate. We included studies published in English from December 2019 to November 2020. Please refer to the first version of the guideline for more details</w:t>
      </w:r>
      <w:r w:rsidRPr="00F20EDB">
        <w:rPr>
          <w:rFonts w:ascii="Garamond" w:eastAsia="Garamond" w:hAnsi="Garamond" w:cs="Garamond"/>
          <w:lang w:val="en-US"/>
        </w:rPr>
        <w:fldChar w:fldCharType="begin">
          <w:fldData xml:space="preserve">PEVuZE5vdGU+PENpdGU+PEF1dGhvcj5BbGhhenphbmk8L0F1dGhvcj48WWVhcj4yMDIwPC9ZZWFy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</w:fldData>
        </w:fldChar>
      </w:r>
      <w:r w:rsidRPr="00F20EDB">
        <w:rPr>
          <w:rFonts w:ascii="Garamond" w:eastAsia="Garamond" w:hAnsi="Garamond" w:cs="Garamond"/>
          <w:lang w:val="en-US"/>
        </w:rPr>
        <w:instrText xml:space="preserve"> ADDIN EN.CITE </w:instrText>
      </w:r>
      <w:r w:rsidRPr="00F20EDB">
        <w:rPr>
          <w:rFonts w:ascii="Garamond" w:eastAsia="Garamond" w:hAnsi="Garamond" w:cs="Garamond"/>
          <w:lang w:val="en-US"/>
        </w:rPr>
        <w:fldChar w:fldCharType="begin">
          <w:fldData xml:space="preserve">PEVuZE5vdGU+PENpdGU+PEF1dGhvcj5BbGhhenphbmk8L0F1dGhvcj48WWVhcj4yMDIwPC9ZZWFy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</w:fldData>
        </w:fldChar>
      </w:r>
      <w:r w:rsidRPr="00F20EDB">
        <w:rPr>
          <w:rFonts w:ascii="Garamond" w:eastAsia="Garamond" w:hAnsi="Garamond" w:cs="Garamond"/>
          <w:lang w:val="en-US"/>
        </w:rPr>
        <w:instrText xml:space="preserve"> ADDIN EN.CITE.DATA </w:instrText>
      </w:r>
      <w:r w:rsidRPr="00F20EDB">
        <w:rPr>
          <w:rFonts w:ascii="Garamond" w:eastAsia="Garamond" w:hAnsi="Garamond" w:cs="Garamond"/>
          <w:lang w:val="en-US"/>
        </w:rPr>
      </w:r>
      <w:r w:rsidRPr="00F20EDB">
        <w:rPr>
          <w:rFonts w:ascii="Garamond" w:eastAsia="Garamond" w:hAnsi="Garamond" w:cs="Garamond"/>
          <w:lang w:val="en-US"/>
        </w:rPr>
        <w:fldChar w:fldCharType="end"/>
      </w:r>
      <w:r w:rsidRPr="00F20EDB">
        <w:rPr>
          <w:rFonts w:ascii="Garamond" w:eastAsia="Garamond" w:hAnsi="Garamond" w:cs="Garamond"/>
          <w:lang w:val="en-US"/>
        </w:rPr>
        <w:fldChar w:fldCharType="separate"/>
      </w:r>
      <w:r w:rsidRPr="00F20EDB">
        <w:rPr>
          <w:rFonts w:ascii="Garamond" w:eastAsia="Garamond" w:hAnsi="Garamond" w:cs="Garamond"/>
          <w:noProof/>
          <w:lang w:val="en-US"/>
        </w:rPr>
        <w:t>[4, 5]</w:t>
      </w:r>
      <w:r w:rsidRPr="00F20EDB">
        <w:rPr>
          <w:rFonts w:ascii="Garamond" w:eastAsia="Garamond" w:hAnsi="Garamond" w:cs="Garamond"/>
          <w:lang w:val="en-US"/>
        </w:rPr>
        <w:fldChar w:fldCharType="end"/>
      </w:r>
      <w:r w:rsidRPr="00F20EDB">
        <w:rPr>
          <w:rFonts w:ascii="Garamond" w:hAnsi="Garamond"/>
          <w:lang w:val="en-US"/>
        </w:rPr>
        <w:t>.</w:t>
      </w:r>
    </w:p>
    <w:p w14:paraId="0FF9B4F4" w14:textId="77777777" w:rsidR="001F60B1" w:rsidRPr="00F20EDB" w:rsidRDefault="001F60B1" w:rsidP="001F60B1">
      <w:pPr>
        <w:pStyle w:val="Body"/>
        <w:spacing w:line="360" w:lineRule="auto"/>
        <w:rPr>
          <w:rFonts w:ascii="Garamond" w:eastAsia="Garamond" w:hAnsi="Garamond" w:cs="Garamond"/>
          <w:b/>
          <w:bCs/>
          <w:lang w:val="en-US"/>
        </w:rPr>
      </w:pPr>
    </w:p>
    <w:p w14:paraId="799FA09F" w14:textId="77777777" w:rsidR="001F60B1" w:rsidRPr="00F20EDB" w:rsidRDefault="001F60B1" w:rsidP="001F60B1">
      <w:pPr>
        <w:pStyle w:val="Body"/>
        <w:spacing w:line="360" w:lineRule="auto"/>
        <w:rPr>
          <w:rFonts w:ascii="Garamond" w:eastAsia="Garamond" w:hAnsi="Garamond" w:cs="Garamond"/>
          <w:b/>
          <w:bCs/>
          <w:lang w:val="en-US"/>
        </w:rPr>
      </w:pPr>
      <w:r w:rsidRPr="00F20EDB">
        <w:rPr>
          <w:rFonts w:ascii="Garamond" w:hAnsi="Garamond"/>
          <w:b/>
          <w:bCs/>
          <w:lang w:val="en-US"/>
        </w:rPr>
        <w:t>Quality of evidence</w:t>
      </w:r>
    </w:p>
    <w:p w14:paraId="7BE1E580" w14:textId="0B01E9B4" w:rsidR="001F60B1" w:rsidRPr="00F20EDB" w:rsidRDefault="001F60B1" w:rsidP="001F60B1">
      <w:pPr>
        <w:pStyle w:val="Body"/>
        <w:spacing w:line="360" w:lineRule="auto"/>
        <w:rPr>
          <w:rFonts w:ascii="Garamond" w:eastAsia="Garamond" w:hAnsi="Garamond" w:cs="Garamond"/>
          <w:lang w:val="en-US"/>
        </w:rPr>
      </w:pPr>
      <w:r w:rsidRPr="00F20EDB">
        <w:rPr>
          <w:rFonts w:ascii="Garamond" w:hAnsi="Garamond"/>
          <w:lang w:val="en-US"/>
        </w:rPr>
        <w:t xml:space="preserve">We used the </w:t>
      </w:r>
      <w:r w:rsidRPr="00F20EDB">
        <w:rPr>
          <w:rFonts w:ascii="Garamond" w:hAnsi="Garamond"/>
          <w:i/>
          <w:lang w:val="en-US"/>
        </w:rPr>
        <w:t>Grading of Recommendations, Assessment, Development and Evaluation</w:t>
      </w:r>
      <w:r w:rsidRPr="00F20EDB">
        <w:rPr>
          <w:rFonts w:ascii="Garamond" w:hAnsi="Garamond"/>
          <w:i/>
          <w:iCs/>
          <w:lang w:val="en-US"/>
        </w:rPr>
        <w:t xml:space="preserve"> </w:t>
      </w:r>
      <w:r w:rsidRPr="00F20EDB">
        <w:rPr>
          <w:rFonts w:ascii="Garamond" w:hAnsi="Garamond"/>
          <w:lang w:val="en-US"/>
        </w:rPr>
        <w:t xml:space="preserve">(GRADE) approach to assess the quality of evidence </w:t>
      </w:r>
      <w:r w:rsidRPr="00F20EDB">
        <w:rPr>
          <w:rFonts w:ascii="Garamond" w:eastAsia="Garamond" w:hAnsi="Garamond" w:cs="Garamond"/>
          <w:lang w:val="en-US"/>
        </w:rPr>
        <w:fldChar w:fldCharType="begin"/>
      </w:r>
      <w:r w:rsidRPr="00F20EDB">
        <w:rPr>
          <w:rFonts w:ascii="Garamond" w:eastAsia="Garamond" w:hAnsi="Garamond" w:cs="Garamond"/>
          <w:lang w:val="en-US"/>
        </w:rPr>
        <w:instrText xml:space="preserve"> ADDIN EN.CITE &lt;EndNote&gt;&lt;Cite  &gt;&lt;Author&gt;Guyatt&lt;/Author&gt;&lt;Year&gt;2008&lt;/Year&gt;&lt;RecNum&gt;14&lt;/RecNum&gt;&lt;DisplayText&gt;[6]&lt;/DisplayText&gt;&lt;record&gt;&lt;rec-number&gt;14&lt;/rec-number&gt;&lt;foreign-keys&gt;&lt;key app="EN" db-id="vt5wx5zx40525zed9vm59xdsr5sfz9devvtf" timestamp="1473265792"&gt;14&lt;/key&gt;&lt;/foreign-keys&gt;&lt;ref-type name="Journal Article"&gt;17&lt;/ref-type&gt;&lt;contributors&gt;&lt;authors&gt;&lt;author&gt;Guyatt, G. H.&lt;/author&gt;&lt;author&gt;Oxman, A. D.&lt;/author&gt;&lt;author&gt;Vist, G. E.&lt;/author&gt;&lt;author&gt;Kunz, R.&lt;/author&gt;&lt;author&gt;Falck-Ytter, Y.&lt;/author&gt;&lt;author&gt;Alonso-Coello, P.&lt;/author&gt;&lt;author&gt;Schunemann, H. J.&lt;/author&gt;&lt;author&gt;Grade Working Group&lt;/author&gt;&lt;/authors&gt;&lt;/contributors&gt;&lt;auth-address&gt;Department of Clinical Epidemiology and Biostatistics, McMaster University, Hamilton, ON, Canada L8N 3Z5. guyatt@mcmaster.ca&lt;/auth-address&gt;&lt;titles&gt;&lt;title&gt;GRADE: an emerging consensus on rating quality of evidence and strength of recommendations&lt;/title&gt;&lt;secondary-title&gt;BMJ&lt;/secondary-title&gt;&lt;/titles&gt;&lt;periodical&gt;&lt;full-title&gt;BMJ&lt;/full-title&gt;&lt;/periodical&gt;&lt;pages&gt;924-6&lt;/pages&gt;&lt;volume&gt;336&lt;/volume&gt;&lt;number&gt;7650&lt;/number&gt;&lt;keywords&gt;&lt;keyword&gt;Consensus&lt;/keyword&gt;&lt;keyword&gt;Decision Making&lt;/keyword&gt;&lt;keyword&gt;Evidence-Based Medicine/standards&lt;/keyword&gt;&lt;keyword&gt;Practice Guidelines as Topic/*standards&lt;/keyword&gt;&lt;keyword&gt;Quality Indicators, Health Care&lt;/keyword&gt;&lt;/keywords&gt;&lt;dates&gt;&lt;year&gt;2008&lt;/year&gt;&lt;pub-dates&gt;&lt;date&gt;Apr 26&lt;/date&gt;&lt;/pub-dates&gt;&lt;/dates&gt;&lt;isbn&gt;1756-1833 (Electronic)&amp;#13;0959-535X (Linking)&lt;/isbn&gt;&lt;accession-num&gt;18436948&lt;/accession-num&gt;&lt;urls&gt;&lt;related-urls&gt;&lt;url&gt;https://www.ncbi.nlm.nih.gov/pubmed/18436948&lt;/url&gt;&lt;/related-urls&gt;&lt;/urls&gt;&lt;custom2&gt;PMC2335261&lt;/custom2&gt;&lt;electronic-resource-num&gt;10.1136/bmj.39489.470347.AD&lt;/electronic-resource-num&gt;&lt;/record&gt;&lt;/Cite&gt;&lt;/EndNote&gt;</w:instrText>
      </w:r>
      <w:r w:rsidRPr="00F20EDB">
        <w:rPr>
          <w:rFonts w:ascii="Garamond" w:eastAsia="Garamond" w:hAnsi="Garamond" w:cs="Garamond"/>
          <w:lang w:val="en-US"/>
        </w:rPr>
        <w:fldChar w:fldCharType="separate"/>
      </w:r>
      <w:r w:rsidRPr="00F20EDB">
        <w:rPr>
          <w:rFonts w:ascii="Garamond" w:hAnsi="Garamond"/>
          <w:lang w:val="en-US"/>
        </w:rPr>
        <w:t>[6]</w:t>
      </w:r>
      <w:r w:rsidRPr="00F20EDB">
        <w:rPr>
          <w:rFonts w:ascii="Garamond" w:eastAsia="Garamond" w:hAnsi="Garamond" w:cs="Garamond"/>
          <w:lang w:val="en-US"/>
        </w:rPr>
        <w:fldChar w:fldCharType="end"/>
      </w:r>
      <w:r w:rsidRPr="00F20EDB">
        <w:rPr>
          <w:rFonts w:ascii="Garamond" w:hAnsi="Garamond"/>
          <w:lang w:val="en-US"/>
        </w:rPr>
        <w:t>. Although we used indirect evidence to inform many recommendations in the previous iteration of the SSC COVID-19 guidelines, for this update we used only direct evidence, with the exception of questions related to anticoagulation, for which direct evidence lacked; we followed the same approach for including indirect evidence as in the first iteration of this guideline</w:t>
      </w:r>
      <w:r w:rsidRPr="00F20EDB">
        <w:rPr>
          <w:rFonts w:ascii="Garamond" w:eastAsia="Garamond" w:hAnsi="Garamond" w:cs="Garamond"/>
          <w:lang w:val="en-US"/>
        </w:rPr>
        <w:t xml:space="preserve"> </w:t>
      </w:r>
      <w:r w:rsidRPr="00F20EDB">
        <w:rPr>
          <w:rFonts w:ascii="Garamond" w:eastAsia="Garamond" w:hAnsi="Garamond" w:cs="Garamond"/>
          <w:lang w:val="en-US"/>
        </w:rPr>
        <w:fldChar w:fldCharType="begin">
          <w:fldData xml:space="preserve">PEVuZE5vdGU+PENpdGU+PEF1dGhvcj5BbGhhenphbmk8L0F1dGhvcj48WWVhcj4yMDIwPC9ZZWFy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</w:fldData>
        </w:fldChar>
      </w:r>
      <w:r w:rsidRPr="00F20EDB">
        <w:rPr>
          <w:rFonts w:ascii="Garamond" w:eastAsia="Garamond" w:hAnsi="Garamond" w:cs="Garamond"/>
          <w:lang w:val="en-US"/>
        </w:rPr>
        <w:instrText xml:space="preserve"> ADDIN EN.CITE </w:instrText>
      </w:r>
      <w:r w:rsidRPr="00F20EDB">
        <w:rPr>
          <w:rFonts w:ascii="Garamond" w:eastAsia="Garamond" w:hAnsi="Garamond" w:cs="Garamond"/>
          <w:lang w:val="en-US"/>
        </w:rPr>
        <w:fldChar w:fldCharType="begin">
          <w:fldData xml:space="preserve">PEVuZE5vdGU+PENpdGU+PEF1dGhvcj5BbGhhenphbmk8L0F1dGhvcj48WWVhcj4yMDIwPC9ZZWFy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</w:fldData>
        </w:fldChar>
      </w:r>
      <w:r w:rsidRPr="00F20EDB">
        <w:rPr>
          <w:rFonts w:ascii="Garamond" w:eastAsia="Garamond" w:hAnsi="Garamond" w:cs="Garamond"/>
          <w:lang w:val="en-US"/>
        </w:rPr>
        <w:instrText xml:space="preserve"> ADDIN EN.CITE.DATA </w:instrText>
      </w:r>
      <w:r w:rsidRPr="00F20EDB">
        <w:rPr>
          <w:rFonts w:ascii="Garamond" w:eastAsia="Garamond" w:hAnsi="Garamond" w:cs="Garamond"/>
          <w:lang w:val="en-US"/>
        </w:rPr>
      </w:r>
      <w:r w:rsidRPr="00F20EDB">
        <w:rPr>
          <w:rFonts w:ascii="Garamond" w:eastAsia="Garamond" w:hAnsi="Garamond" w:cs="Garamond"/>
          <w:lang w:val="en-US"/>
        </w:rPr>
        <w:fldChar w:fldCharType="end"/>
      </w:r>
      <w:r w:rsidRPr="00F20EDB">
        <w:rPr>
          <w:rFonts w:ascii="Garamond" w:eastAsia="Garamond" w:hAnsi="Garamond" w:cs="Garamond"/>
          <w:lang w:val="en-US"/>
        </w:rPr>
        <w:fldChar w:fldCharType="separate"/>
      </w:r>
      <w:r w:rsidRPr="00F20EDB">
        <w:rPr>
          <w:rFonts w:ascii="Garamond" w:eastAsia="Garamond" w:hAnsi="Garamond" w:cs="Garamond"/>
          <w:noProof/>
          <w:lang w:val="en-US"/>
        </w:rPr>
        <w:t>[4, 5]</w:t>
      </w:r>
      <w:r w:rsidRPr="00F20EDB">
        <w:rPr>
          <w:rFonts w:ascii="Garamond" w:eastAsia="Garamond" w:hAnsi="Garamond" w:cs="Garamond"/>
          <w:lang w:val="en-US"/>
        </w:rPr>
        <w:fldChar w:fldCharType="end"/>
      </w:r>
      <w:r w:rsidRPr="00F20EDB">
        <w:rPr>
          <w:rFonts w:ascii="Garamond" w:hAnsi="Garamond"/>
          <w:lang w:val="en-US"/>
        </w:rPr>
        <w:t>.</w:t>
      </w:r>
    </w:p>
    <w:p w14:paraId="242E5584" w14:textId="77777777" w:rsidR="001F60B1" w:rsidRPr="00F20EDB" w:rsidRDefault="001F60B1" w:rsidP="001F60B1">
      <w:pPr>
        <w:pStyle w:val="Body"/>
        <w:spacing w:line="360" w:lineRule="auto"/>
        <w:rPr>
          <w:rFonts w:ascii="Garamond" w:eastAsia="Garamond" w:hAnsi="Garamond" w:cs="Garamond"/>
          <w:b/>
          <w:bCs/>
          <w:lang w:val="en-US"/>
        </w:rPr>
      </w:pPr>
    </w:p>
    <w:p w14:paraId="20935FBA" w14:textId="77777777" w:rsidR="001F60B1" w:rsidRPr="00F20EDB" w:rsidRDefault="001F60B1" w:rsidP="001F60B1">
      <w:pPr>
        <w:pStyle w:val="Body"/>
        <w:spacing w:line="360" w:lineRule="auto"/>
        <w:rPr>
          <w:rFonts w:ascii="Garamond" w:eastAsia="Garamond" w:hAnsi="Garamond" w:cs="Garamond"/>
          <w:b/>
          <w:bCs/>
          <w:lang w:val="en-US"/>
        </w:rPr>
      </w:pPr>
      <w:r w:rsidRPr="00F20EDB">
        <w:rPr>
          <w:rFonts w:ascii="Garamond" w:hAnsi="Garamond"/>
          <w:b/>
          <w:bCs/>
          <w:lang w:val="en-US"/>
        </w:rPr>
        <w:t>Recommendation Formulation</w:t>
      </w:r>
    </w:p>
    <w:p w14:paraId="50CC33F1" w14:textId="03BED475" w:rsidR="001F60B1" w:rsidRPr="00F20EDB" w:rsidRDefault="001F60B1" w:rsidP="001F60B1">
      <w:pPr>
        <w:pStyle w:val="Body"/>
        <w:spacing w:line="360" w:lineRule="auto"/>
        <w:rPr>
          <w:rFonts w:ascii="Garamond" w:eastAsia="Garamond" w:hAnsi="Garamond" w:cs="Garamond"/>
          <w:lang w:val="en-US"/>
        </w:rPr>
      </w:pPr>
      <w:r w:rsidRPr="00F20EDB">
        <w:rPr>
          <w:rFonts w:ascii="Garamond" w:hAnsi="Garamond"/>
          <w:lang w:val="en-US"/>
        </w:rPr>
        <w:t>For each question, we used the EtD framework to formulate recommendations (</w:t>
      </w:r>
      <w:r w:rsidRPr="00F20EDB">
        <w:rPr>
          <w:rFonts w:ascii="Garamond" w:hAnsi="Garamond"/>
          <w:b/>
          <w:bCs/>
          <w:lang w:val="en-US"/>
        </w:rPr>
        <w:t>supplement</w:t>
      </w:r>
      <w:r w:rsidRPr="00F20EDB">
        <w:rPr>
          <w:rFonts w:ascii="Garamond" w:hAnsi="Garamond"/>
          <w:lang w:val="en-US"/>
        </w:rPr>
        <w:t>). Non-conflicted panel members completed online EtD forms for each recommendation. The methodologist used feedback and input from panel members to refine the judgement from EtD forms and draft the final recommendation. We used the wording “we recommend” for strong recommendations and “we suggest” for weak recommendations. We present the guideline’s statements and recommendations in Table 2</w:t>
      </w:r>
      <w:r w:rsidRPr="00F20EDB">
        <w:rPr>
          <w:rFonts w:ascii="Garamond" w:hAnsi="Garamond"/>
          <w:lang w:val="en-US"/>
        </w:rPr>
        <w:t xml:space="preserve"> in the text</w:t>
      </w:r>
      <w:r w:rsidRPr="00F20EDB">
        <w:rPr>
          <w:rFonts w:ascii="Garamond" w:hAnsi="Garamond"/>
          <w:lang w:val="en-US"/>
        </w:rPr>
        <w:t>.</w:t>
      </w:r>
    </w:p>
    <w:p w14:paraId="0CF3DB57" w14:textId="77777777" w:rsidR="001F60B1" w:rsidRPr="00F20EDB" w:rsidRDefault="001F60B1" w:rsidP="00D05FFE">
      <w:pPr>
        <w:rPr>
          <w:rFonts w:ascii="Garamond" w:eastAsia="Calibri" w:hAnsi="Garamond" w:cs="Calibri"/>
          <w:color w:val="000000"/>
          <w:u w:color="000000"/>
          <w:bdr w:val="nil"/>
          <w:lang w:val="en-US"/>
          <w14:textOutline w14:w="0" w14:cap="flat" w14:cmpd="sng" w14:algn="ctr">
            <w14:noFill/>
            <w14:prstDash w14:val="solid"/>
            <w14:bevel/>
          </w14:textOutline>
        </w:rPr>
      </w:pPr>
    </w:p>
    <w:p w14:paraId="115E0F17" w14:textId="77777777" w:rsidR="00F20EDB" w:rsidRPr="00F20EDB" w:rsidRDefault="00F20EDB" w:rsidP="00F20EDB">
      <w:pPr>
        <w:rPr>
          <w:rFonts w:ascii="Garamond" w:eastAsia="Calibri" w:hAnsi="Garamond" w:cs="Calibri"/>
          <w:color w:val="000000"/>
          <w:u w:color="000000"/>
          <w:bdr w:val="nil"/>
          <w:lang w:val="en-US"/>
          <w14:textOutline w14:w="0" w14:cap="flat" w14:cmpd="sng" w14:algn="ctr">
            <w14:noFill/>
            <w14:prstDash w14:val="solid"/>
            <w14:bevel/>
          </w14:textOutline>
        </w:rPr>
        <w:sectPr w:rsidR="00F20EDB" w:rsidRPr="00F20EDB" w:rsidSect="00D05FFE">
          <w:pgSz w:w="12240" w:h="15840"/>
          <w:pgMar w:top="1440" w:right="1440" w:bottom="1440" w:left="1440" w:header="709" w:footer="709" w:gutter="0"/>
          <w:cols w:space="708"/>
          <w:docGrid w:linePitch="360"/>
        </w:sectPr>
      </w:pPr>
    </w:p>
    <w:p w14:paraId="60759D7A" w14:textId="0CD8B796" w:rsidR="00F20EDB" w:rsidRPr="00F20EDB" w:rsidRDefault="00F20EDB" w:rsidP="00F20EDB">
      <w:pPr>
        <w:pStyle w:val="Body"/>
        <w:rPr>
          <w:rFonts w:ascii="Garamond" w:eastAsia="Garamond" w:hAnsi="Garamond" w:cs="Garamond"/>
          <w:b/>
          <w:bCs/>
          <w:lang w:val="en-US"/>
        </w:rPr>
      </w:pPr>
      <w:r w:rsidRPr="00F20EDB">
        <w:rPr>
          <w:rFonts w:ascii="Garamond" w:hAnsi="Garamond"/>
          <w:b/>
          <w:bCs/>
          <w:lang w:val="en-US"/>
        </w:rPr>
        <w:lastRenderedPageBreak/>
        <w:t>Figur</w:t>
      </w:r>
      <w:r w:rsidRPr="00F20EDB">
        <w:rPr>
          <w:rFonts w:ascii="Garamond" w:hAnsi="Garamond"/>
          <w:b/>
          <w:bCs/>
          <w:lang w:val="en-US"/>
        </w:rPr>
        <w:t>e</w:t>
      </w:r>
      <w:r w:rsidRPr="00F20EDB">
        <w:rPr>
          <w:rFonts w:ascii="Garamond" w:hAnsi="Garamond"/>
          <w:b/>
          <w:bCs/>
          <w:lang w:val="en-US"/>
        </w:rPr>
        <w:t>. SSC COVID-19 Guideline Development Process</w:t>
      </w:r>
    </w:p>
    <w:p w14:paraId="1B272D09" w14:textId="77777777" w:rsidR="00F20EDB" w:rsidRPr="00F20EDB" w:rsidRDefault="00F20EDB" w:rsidP="00F20EDB">
      <w:pPr>
        <w:pStyle w:val="Body"/>
        <w:rPr>
          <w:rFonts w:ascii="Garamond" w:eastAsia="Garamond" w:hAnsi="Garamond" w:cs="Garamond"/>
          <w:lang w:val="en-US"/>
        </w:rPr>
      </w:pPr>
      <w:r w:rsidRPr="00F20EDB">
        <w:rPr>
          <w:rFonts w:ascii="Garamond" w:hAnsi="Garamond" w:cs="Arial"/>
          <w:noProof/>
          <w:lang w:val="en-US"/>
        </w:rPr>
        <w:drawing>
          <wp:inline distT="0" distB="0" distL="0" distR="0" wp14:anchorId="57EA0C55" wp14:editId="48E7F078">
            <wp:extent cx="8900942" cy="5006898"/>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908393" cy="5011089"/>
                    </a:xfrm>
                    <a:prstGeom prst="rect">
                      <a:avLst/>
                    </a:prstGeom>
                  </pic:spPr>
                </pic:pic>
              </a:graphicData>
            </a:graphic>
          </wp:inline>
        </w:drawing>
      </w:r>
    </w:p>
    <w:p w14:paraId="48F77255" w14:textId="77777777" w:rsidR="00F20EDB" w:rsidRPr="00F20EDB" w:rsidRDefault="00F20EDB" w:rsidP="00F20EDB">
      <w:pPr>
        <w:pStyle w:val="Body"/>
        <w:rPr>
          <w:rFonts w:ascii="Garamond" w:eastAsia="Garamond" w:hAnsi="Garamond" w:cs="Garamond"/>
          <w:lang w:val="en-US"/>
        </w:rPr>
      </w:pPr>
    </w:p>
    <w:p w14:paraId="61975107" w14:textId="0D1247ED" w:rsidR="00F20EDB" w:rsidRPr="00F20EDB" w:rsidRDefault="00F20EDB" w:rsidP="00F20EDB">
      <w:pPr>
        <w:rPr>
          <w:rFonts w:ascii="Garamond" w:eastAsia="Calibri" w:hAnsi="Garamond" w:cs="Calibri"/>
          <w:color w:val="000000"/>
          <w:u w:color="000000"/>
          <w:bdr w:val="nil"/>
          <w:lang w:val="en-US"/>
          <w14:textOutline w14:w="0" w14:cap="flat" w14:cmpd="sng" w14:algn="ctr">
            <w14:noFill/>
            <w14:prstDash w14:val="solid"/>
            <w14:bevel/>
          </w14:textOutline>
        </w:rPr>
      </w:pPr>
    </w:p>
    <w:p w14:paraId="47E73CBF" w14:textId="77777777" w:rsidR="00F20EDB" w:rsidRPr="00F20EDB" w:rsidRDefault="00F20EDB" w:rsidP="00F20EDB">
      <w:pPr>
        <w:rPr>
          <w:rFonts w:ascii="Garamond" w:eastAsia="Calibri" w:hAnsi="Garamond" w:cs="Calibri"/>
          <w:color w:val="000000"/>
          <w:u w:color="000000"/>
          <w:bdr w:val="nil"/>
          <w:lang w:val="en-US"/>
          <w14:textOutline w14:w="0" w14:cap="flat" w14:cmpd="sng" w14:algn="ctr">
            <w14:noFill/>
            <w14:prstDash w14:val="solid"/>
            <w14:bevel/>
          </w14:textOutline>
        </w:rPr>
      </w:pPr>
    </w:p>
    <w:p w14:paraId="44127AD2" w14:textId="050C6765" w:rsidR="00F20EDB" w:rsidRPr="00F20EDB" w:rsidRDefault="00F20EDB" w:rsidP="00F20EDB">
      <w:pPr>
        <w:rPr>
          <w:rFonts w:ascii="Garamond" w:hAnsi="Garamond"/>
          <w:lang w:val="en-US"/>
        </w:rPr>
        <w:sectPr w:rsidR="00F20EDB" w:rsidRPr="00F20EDB" w:rsidSect="00F20EDB">
          <w:pgSz w:w="15840" w:h="12240" w:orient="landscape"/>
          <w:pgMar w:top="1440" w:right="1440" w:bottom="1440" w:left="1440" w:header="709" w:footer="709" w:gutter="0"/>
          <w:cols w:space="708"/>
          <w:docGrid w:linePitch="360"/>
        </w:sectPr>
      </w:pPr>
    </w:p>
    <w:p w14:paraId="4DBC935A" w14:textId="2788BEF5" w:rsidR="00D05FFE" w:rsidRPr="00F20EDB" w:rsidRDefault="00D05FFE" w:rsidP="00D05FFE">
      <w:pPr>
        <w:rPr>
          <w:rFonts w:ascii="Garamond" w:hAnsi="Garamond"/>
          <w:b/>
          <w:lang w:val="en-US"/>
        </w:rPr>
      </w:pPr>
      <w:r w:rsidRPr="00F20EDB">
        <w:rPr>
          <w:rFonts w:ascii="Garamond" w:hAnsi="Garamond"/>
          <w:b/>
          <w:lang w:val="en-US"/>
        </w:rPr>
        <w:lastRenderedPageBreak/>
        <w:t>Search Strategy</w:t>
      </w:r>
    </w:p>
    <w:p w14:paraId="63BA5AA6" w14:textId="77777777" w:rsidR="00D05FFE" w:rsidRPr="00F20EDB" w:rsidRDefault="00D05FFE" w:rsidP="00D05FFE">
      <w:pPr>
        <w:pBdr>
          <w:bottom w:val="single" w:sz="12" w:space="1" w:color="auto"/>
        </w:pBdr>
        <w:rPr>
          <w:b/>
          <w:lang w:val="en-US"/>
        </w:rPr>
      </w:pPr>
      <w:r w:rsidRPr="00F20EDB">
        <w:rPr>
          <w:b/>
          <w:lang w:val="en-US"/>
        </w:rPr>
        <w:t>Embase &lt;1974 to 2020 March 02&gt;, OVID Medline Epub Ahead of Print, In-Process &amp; Other Non-Indexed Citations, Ovid MEDLINE(R) Daily and Ovid MEDLINE(R) 1946 to Present</w:t>
      </w:r>
    </w:p>
    <w:p w14:paraId="7F3480BF" w14:textId="77777777" w:rsidR="00D05FFE" w:rsidRPr="00F20EDB" w:rsidRDefault="00D05FFE" w:rsidP="00D05FFE">
      <w:pPr>
        <w:pBdr>
          <w:bottom w:val="single" w:sz="12" w:space="1" w:color="auto"/>
        </w:pBdr>
        <w:rPr>
          <w:lang w:val="en-US"/>
        </w:rPr>
      </w:pPr>
    </w:p>
    <w:p w14:paraId="1C3C158D" w14:textId="77777777" w:rsidR="00D05FFE" w:rsidRPr="00F20EDB" w:rsidRDefault="00D05FFE" w:rsidP="00D05FFE">
      <w:pPr>
        <w:pBdr>
          <w:bottom w:val="single" w:sz="12" w:space="1" w:color="auto"/>
        </w:pBdr>
        <w:rPr>
          <w:lang w:val="en-US"/>
        </w:rPr>
      </w:pPr>
      <w:r w:rsidRPr="00F20EDB">
        <w:rPr>
          <w:lang w:val="en-US"/>
        </w:rPr>
        <w:t>1     exp Coronaviridae/ (23825)</w:t>
      </w:r>
    </w:p>
    <w:p w14:paraId="481386EF" w14:textId="77777777" w:rsidR="00D05FFE" w:rsidRPr="00F20EDB" w:rsidRDefault="00D05FFE" w:rsidP="00D05FFE">
      <w:pPr>
        <w:pBdr>
          <w:bottom w:val="single" w:sz="12" w:space="1" w:color="auto"/>
        </w:pBdr>
        <w:rPr>
          <w:lang w:val="en-US"/>
        </w:rPr>
      </w:pPr>
      <w:r w:rsidRPr="00F20EDB">
        <w:rPr>
          <w:lang w:val="en-US"/>
        </w:rPr>
        <w:t>2     exp Coronaviridae Infections/ (21427)</w:t>
      </w:r>
    </w:p>
    <w:p w14:paraId="302C47F5" w14:textId="77777777" w:rsidR="00D05FFE" w:rsidRPr="00F20EDB" w:rsidRDefault="00D05FFE" w:rsidP="00D05FFE">
      <w:pPr>
        <w:pBdr>
          <w:bottom w:val="single" w:sz="12" w:space="1" w:color="auto"/>
        </w:pBdr>
        <w:rPr>
          <w:lang w:val="en-US"/>
        </w:rPr>
      </w:pPr>
      <w:r w:rsidRPr="00F20EDB">
        <w:rPr>
          <w:lang w:val="en-US"/>
        </w:rPr>
        <w:t>3     coronavirus*.mp. or ("covid-19" or nCoV or hCoV or 2019nCoV or 2019-nCoV or SARS-CoV-2 or SARS-CoV or MERS-CoV).ti,ab. (31522)</w:t>
      </w:r>
    </w:p>
    <w:p w14:paraId="2DD14045" w14:textId="77777777" w:rsidR="00D05FFE" w:rsidRPr="00F20EDB" w:rsidRDefault="00D05FFE" w:rsidP="00D05FFE">
      <w:pPr>
        <w:pBdr>
          <w:bottom w:val="single" w:sz="12" w:space="1" w:color="auto"/>
        </w:pBdr>
        <w:rPr>
          <w:lang w:val="en-US"/>
        </w:rPr>
      </w:pPr>
      <w:r w:rsidRPr="00F20EDB">
        <w:rPr>
          <w:lang w:val="en-US"/>
        </w:rPr>
        <w:t>4     Middle East Respiratory Syndrome Coronavirus/ or Middle East respiratory syndrome/ (6613)</w:t>
      </w:r>
    </w:p>
    <w:p w14:paraId="4F9B6EBB" w14:textId="77777777" w:rsidR="00D05FFE" w:rsidRPr="00F20EDB" w:rsidRDefault="00D05FFE" w:rsidP="00D05FFE">
      <w:pPr>
        <w:pBdr>
          <w:bottom w:val="single" w:sz="12" w:space="1" w:color="auto"/>
        </w:pBdr>
        <w:rPr>
          <w:lang w:val="en-US"/>
        </w:rPr>
      </w:pPr>
      <w:r w:rsidRPr="00F20EDB">
        <w:rPr>
          <w:lang w:val="en-US"/>
        </w:rPr>
        <w:t>5     middle east respiratory syndrome.ti,ab. (3585)</w:t>
      </w:r>
    </w:p>
    <w:p w14:paraId="18F3E9B5" w14:textId="77777777" w:rsidR="00D05FFE" w:rsidRPr="00F20EDB" w:rsidRDefault="00D05FFE" w:rsidP="00D05FFE">
      <w:pPr>
        <w:pBdr>
          <w:bottom w:val="single" w:sz="12" w:space="1" w:color="auto"/>
        </w:pBdr>
        <w:rPr>
          <w:lang w:val="en-US"/>
        </w:rPr>
      </w:pPr>
      <w:r w:rsidRPr="00F20EDB">
        <w:rPr>
          <w:lang w:val="en-US"/>
        </w:rPr>
        <w:t>6     acute respiratory syndrom*.ti,ab. (9602)</w:t>
      </w:r>
    </w:p>
    <w:p w14:paraId="60597C33" w14:textId="77777777" w:rsidR="00D05FFE" w:rsidRPr="00F20EDB" w:rsidRDefault="00D05FFE" w:rsidP="00D05FFE">
      <w:pPr>
        <w:pBdr>
          <w:bottom w:val="single" w:sz="12" w:space="1" w:color="auto"/>
        </w:pBdr>
        <w:rPr>
          <w:lang w:val="en-US"/>
        </w:rPr>
      </w:pPr>
      <w:r w:rsidRPr="00F20EDB">
        <w:rPr>
          <w:lang w:val="en-US"/>
        </w:rPr>
        <w:t>7     Severe Acute Respiratory Syndrome/ or SARS coronavirus/ (15877)</w:t>
      </w:r>
    </w:p>
    <w:p w14:paraId="63FE9A40" w14:textId="77777777" w:rsidR="00D05FFE" w:rsidRPr="00F20EDB" w:rsidRDefault="00D05FFE" w:rsidP="00D05FFE">
      <w:pPr>
        <w:pBdr>
          <w:bottom w:val="single" w:sz="12" w:space="1" w:color="auto"/>
        </w:pBdr>
        <w:rPr>
          <w:lang w:val="en-US"/>
        </w:rPr>
      </w:pPr>
      <w:r w:rsidRPr="00F20EDB">
        <w:rPr>
          <w:lang w:val="en-US"/>
        </w:rPr>
        <w:t>8     MERS.ti,ab. (8412)</w:t>
      </w:r>
    </w:p>
    <w:p w14:paraId="39706E67" w14:textId="77777777" w:rsidR="00D05FFE" w:rsidRPr="00F20EDB" w:rsidRDefault="00D05FFE" w:rsidP="00D05FFE">
      <w:pPr>
        <w:pBdr>
          <w:bottom w:val="single" w:sz="12" w:space="1" w:color="auto"/>
        </w:pBdr>
        <w:rPr>
          <w:lang w:val="en-US"/>
        </w:rPr>
      </w:pPr>
      <w:r w:rsidRPr="00F20EDB">
        <w:rPr>
          <w:lang w:val="en-US"/>
        </w:rPr>
        <w:t>9     SARS Virus/ (7359)</w:t>
      </w:r>
    </w:p>
    <w:p w14:paraId="29484780" w14:textId="77777777" w:rsidR="00D05FFE" w:rsidRPr="00F20EDB" w:rsidRDefault="00D05FFE" w:rsidP="00D05FFE">
      <w:pPr>
        <w:pBdr>
          <w:bottom w:val="single" w:sz="12" w:space="1" w:color="auto"/>
        </w:pBdr>
        <w:rPr>
          <w:lang w:val="en-US"/>
        </w:rPr>
      </w:pPr>
      <w:r w:rsidRPr="00F20EDB">
        <w:rPr>
          <w:lang w:val="en-US"/>
        </w:rPr>
        <w:t>10     SARS.ti,ab. (17613)</w:t>
      </w:r>
    </w:p>
    <w:p w14:paraId="54EBCA6C" w14:textId="77777777" w:rsidR="00D05FFE" w:rsidRPr="00F20EDB" w:rsidRDefault="00D05FFE" w:rsidP="00D05FFE">
      <w:pPr>
        <w:pBdr>
          <w:bottom w:val="single" w:sz="12" w:space="1" w:color="auto"/>
        </w:pBdr>
        <w:rPr>
          <w:lang w:val="en-US"/>
        </w:rPr>
      </w:pPr>
      <w:r w:rsidRPr="00F20EDB">
        <w:rPr>
          <w:lang w:val="en-US"/>
        </w:rPr>
        <w:t>11     or/1-10 (54736)</w:t>
      </w:r>
    </w:p>
    <w:p w14:paraId="74C171AA" w14:textId="77777777" w:rsidR="00D05FFE" w:rsidRPr="00F20EDB" w:rsidRDefault="00D05FFE" w:rsidP="00D05FFE">
      <w:pPr>
        <w:pBdr>
          <w:bottom w:val="single" w:sz="12" w:space="1" w:color="auto"/>
        </w:pBdr>
        <w:rPr>
          <w:lang w:val="en-US"/>
        </w:rPr>
      </w:pPr>
      <w:r w:rsidRPr="00F20EDB">
        <w:rPr>
          <w:lang w:val="en-US"/>
        </w:rPr>
        <w:t>Annotation: Coronavirus terms</w:t>
      </w:r>
    </w:p>
    <w:p w14:paraId="3C327E32" w14:textId="77777777" w:rsidR="00D05FFE" w:rsidRPr="00F20EDB" w:rsidRDefault="00D05FFE" w:rsidP="00D05FFE">
      <w:pPr>
        <w:pBdr>
          <w:bottom w:val="single" w:sz="12" w:space="1" w:color="auto"/>
        </w:pBdr>
        <w:rPr>
          <w:lang w:val="en-US"/>
        </w:rPr>
      </w:pPr>
      <w:r w:rsidRPr="00F20EDB">
        <w:rPr>
          <w:lang w:val="en-US"/>
        </w:rPr>
        <w:t>12     exp animals/ (48189323)</w:t>
      </w:r>
    </w:p>
    <w:p w14:paraId="78200C51" w14:textId="77777777" w:rsidR="00D05FFE" w:rsidRPr="00F20EDB" w:rsidRDefault="00D05FFE" w:rsidP="00D05FFE">
      <w:pPr>
        <w:pBdr>
          <w:bottom w:val="single" w:sz="12" w:space="1" w:color="auto"/>
        </w:pBdr>
        <w:rPr>
          <w:lang w:val="en-US"/>
        </w:rPr>
      </w:pPr>
      <w:r w:rsidRPr="00F20EDB">
        <w:rPr>
          <w:lang w:val="en-US"/>
        </w:rPr>
        <w:t>13     exp animal experimentation/ or exp animal experiment/ (2518101)</w:t>
      </w:r>
    </w:p>
    <w:p w14:paraId="00857C8F" w14:textId="77777777" w:rsidR="00D05FFE" w:rsidRPr="00F20EDB" w:rsidRDefault="00D05FFE" w:rsidP="00D05FFE">
      <w:pPr>
        <w:pBdr>
          <w:bottom w:val="single" w:sz="12" w:space="1" w:color="auto"/>
        </w:pBdr>
        <w:rPr>
          <w:lang w:val="en-US"/>
        </w:rPr>
      </w:pPr>
      <w:r w:rsidRPr="00F20EDB">
        <w:rPr>
          <w:lang w:val="en-US"/>
        </w:rPr>
        <w:t>14     exp models animal/ (1907991)</w:t>
      </w:r>
    </w:p>
    <w:p w14:paraId="1C083A9D" w14:textId="77777777" w:rsidR="00D05FFE" w:rsidRPr="00F20EDB" w:rsidRDefault="00D05FFE" w:rsidP="00D05FFE">
      <w:pPr>
        <w:pBdr>
          <w:bottom w:val="single" w:sz="12" w:space="1" w:color="auto"/>
        </w:pBdr>
        <w:rPr>
          <w:lang w:val="en-US"/>
        </w:rPr>
      </w:pPr>
      <w:r w:rsidRPr="00F20EDB">
        <w:rPr>
          <w:lang w:val="en-US"/>
        </w:rPr>
        <w:t>15     nonhuman/ (6103801)</w:t>
      </w:r>
    </w:p>
    <w:p w14:paraId="02BD6983" w14:textId="77777777" w:rsidR="00D05FFE" w:rsidRPr="00F20EDB" w:rsidRDefault="00D05FFE" w:rsidP="00D05FFE">
      <w:pPr>
        <w:pBdr>
          <w:bottom w:val="single" w:sz="12" w:space="1" w:color="auto"/>
        </w:pBdr>
        <w:rPr>
          <w:lang w:val="en-US"/>
        </w:rPr>
      </w:pPr>
      <w:r w:rsidRPr="00F20EDB">
        <w:rPr>
          <w:lang w:val="en-US"/>
        </w:rPr>
        <w:t>16     exp vertebrate/ or exp vertebrates/ (46882286)</w:t>
      </w:r>
    </w:p>
    <w:p w14:paraId="378588B7" w14:textId="77777777" w:rsidR="00D05FFE" w:rsidRPr="00F20EDB" w:rsidRDefault="00D05FFE" w:rsidP="00D05FFE">
      <w:pPr>
        <w:pBdr>
          <w:bottom w:val="single" w:sz="12" w:space="1" w:color="auto"/>
        </w:pBdr>
        <w:rPr>
          <w:lang w:val="en-US"/>
        </w:rPr>
      </w:pPr>
      <w:r w:rsidRPr="00F20EDB">
        <w:rPr>
          <w:lang w:val="en-US"/>
        </w:rPr>
        <w:t>17     12 or 13 or 14 or 15 or 16 (50020009)</w:t>
      </w:r>
    </w:p>
    <w:p w14:paraId="18DAA692" w14:textId="77777777" w:rsidR="00D05FFE" w:rsidRPr="00F20EDB" w:rsidRDefault="00D05FFE" w:rsidP="00D05FFE">
      <w:pPr>
        <w:pBdr>
          <w:bottom w:val="single" w:sz="12" w:space="1" w:color="auto"/>
        </w:pBdr>
        <w:rPr>
          <w:lang w:val="en-US"/>
        </w:rPr>
      </w:pPr>
      <w:r w:rsidRPr="00F20EDB">
        <w:rPr>
          <w:lang w:val="en-US"/>
        </w:rPr>
        <w:t>18     exp humans/ (38921016)</w:t>
      </w:r>
    </w:p>
    <w:p w14:paraId="1734E5D1" w14:textId="77777777" w:rsidR="00D05FFE" w:rsidRPr="00F20EDB" w:rsidRDefault="00D05FFE" w:rsidP="00D05FFE">
      <w:pPr>
        <w:pBdr>
          <w:bottom w:val="single" w:sz="12" w:space="1" w:color="auto"/>
        </w:pBdr>
        <w:rPr>
          <w:lang w:val="en-US"/>
        </w:rPr>
      </w:pPr>
      <w:r w:rsidRPr="00F20EDB">
        <w:rPr>
          <w:lang w:val="en-US"/>
        </w:rPr>
        <w:t>19     exp human experimentation/ or exp human experiment/ (499315)</w:t>
      </w:r>
    </w:p>
    <w:p w14:paraId="63612DEF" w14:textId="77777777" w:rsidR="00D05FFE" w:rsidRPr="00F20EDB" w:rsidRDefault="00D05FFE" w:rsidP="00D05FFE">
      <w:pPr>
        <w:pBdr>
          <w:bottom w:val="single" w:sz="12" w:space="1" w:color="auto"/>
        </w:pBdr>
        <w:rPr>
          <w:lang w:val="en-US"/>
        </w:rPr>
      </w:pPr>
      <w:r w:rsidRPr="00F20EDB">
        <w:rPr>
          <w:lang w:val="en-US"/>
        </w:rPr>
        <w:t>20     18 or 19 (38923183)</w:t>
      </w:r>
    </w:p>
    <w:p w14:paraId="222C0DB5" w14:textId="77777777" w:rsidR="00D05FFE" w:rsidRPr="00F20EDB" w:rsidRDefault="00D05FFE" w:rsidP="00D05FFE">
      <w:pPr>
        <w:pBdr>
          <w:bottom w:val="single" w:sz="12" w:space="1" w:color="auto"/>
        </w:pBdr>
        <w:rPr>
          <w:lang w:val="en-US"/>
        </w:rPr>
      </w:pPr>
      <w:r w:rsidRPr="00F20EDB">
        <w:rPr>
          <w:lang w:val="en-US"/>
        </w:rPr>
        <w:t>21     17 not 20 (11098392)</w:t>
      </w:r>
    </w:p>
    <w:p w14:paraId="0F16911A" w14:textId="77777777" w:rsidR="00D05FFE" w:rsidRPr="00F20EDB" w:rsidRDefault="00D05FFE" w:rsidP="00D05FFE">
      <w:pPr>
        <w:pBdr>
          <w:bottom w:val="single" w:sz="12" w:space="1" w:color="auto"/>
        </w:pBdr>
        <w:rPr>
          <w:lang w:val="en-US"/>
        </w:rPr>
      </w:pPr>
      <w:r w:rsidRPr="00F20EDB">
        <w:rPr>
          <w:lang w:val="en-US"/>
        </w:rPr>
        <w:t>22     11 not 21 (34343)</w:t>
      </w:r>
    </w:p>
    <w:p w14:paraId="6FC95CB2" w14:textId="77777777" w:rsidR="00D05FFE" w:rsidRPr="00F20EDB" w:rsidRDefault="00D05FFE" w:rsidP="00D05FFE">
      <w:pPr>
        <w:pBdr>
          <w:bottom w:val="single" w:sz="12" w:space="1" w:color="auto"/>
        </w:pBdr>
        <w:rPr>
          <w:lang w:val="en-US"/>
        </w:rPr>
      </w:pPr>
      <w:r w:rsidRPr="00F20EDB">
        <w:rPr>
          <w:lang w:val="en-US"/>
        </w:rPr>
        <w:t>Annotation: Limiting to studies on humans</w:t>
      </w:r>
    </w:p>
    <w:p w14:paraId="1AF61918" w14:textId="77777777" w:rsidR="00D05FFE" w:rsidRPr="00F20EDB" w:rsidRDefault="00D05FFE" w:rsidP="00D05FFE">
      <w:pPr>
        <w:pBdr>
          <w:bottom w:val="single" w:sz="12" w:space="1" w:color="auto"/>
        </w:pBdr>
        <w:rPr>
          <w:lang w:val="en-US"/>
        </w:rPr>
      </w:pPr>
      <w:r w:rsidRPr="00F20EDB">
        <w:rPr>
          <w:lang w:val="en-US"/>
        </w:rPr>
        <w:t>23     exp Hospitals/ or exp Hospital Units/ or exp Hospital/ (1465431)</w:t>
      </w:r>
    </w:p>
    <w:p w14:paraId="6E2D6E14" w14:textId="77777777" w:rsidR="00D05FFE" w:rsidRPr="00F20EDB" w:rsidRDefault="00D05FFE" w:rsidP="00D05FFE">
      <w:pPr>
        <w:pBdr>
          <w:bottom w:val="single" w:sz="12" w:space="1" w:color="auto"/>
        </w:pBdr>
        <w:rPr>
          <w:lang w:val="en-US"/>
        </w:rPr>
      </w:pPr>
      <w:r w:rsidRPr="00F20EDB">
        <w:rPr>
          <w:lang w:val="en-US"/>
        </w:rPr>
        <w:t>24     (hospital$ or ward or wards).ti,ab. (3180116)</w:t>
      </w:r>
    </w:p>
    <w:p w14:paraId="5FE4F697" w14:textId="77777777" w:rsidR="00D05FFE" w:rsidRPr="00F20EDB" w:rsidRDefault="00D05FFE" w:rsidP="00D05FFE">
      <w:pPr>
        <w:pBdr>
          <w:bottom w:val="single" w:sz="12" w:space="1" w:color="auto"/>
        </w:pBdr>
        <w:rPr>
          <w:lang w:val="en-US"/>
        </w:rPr>
      </w:pPr>
      <w:r w:rsidRPr="00F20EDB">
        <w:rPr>
          <w:lang w:val="en-US"/>
        </w:rPr>
        <w:t>25     Hospitalization/ (463451)</w:t>
      </w:r>
    </w:p>
    <w:p w14:paraId="6DD4EC79" w14:textId="77777777" w:rsidR="00D05FFE" w:rsidRPr="00F20EDB" w:rsidRDefault="00D05FFE" w:rsidP="00D05FFE">
      <w:pPr>
        <w:pBdr>
          <w:bottom w:val="single" w:sz="12" w:space="1" w:color="auto"/>
        </w:pBdr>
        <w:rPr>
          <w:lang w:val="en-US"/>
        </w:rPr>
      </w:pPr>
      <w:r w:rsidRPr="00F20EDB">
        <w:rPr>
          <w:lang w:val="en-US"/>
        </w:rPr>
        <w:t>26     "length of stay"/ or Patient admission/ or Patient discharge/ or Patient readmission/ or Patient transfer/ or hospital admission/ or hospital discharge/ or hospital readmission/ or patient transport/ (633668)</w:t>
      </w:r>
    </w:p>
    <w:p w14:paraId="1C80D432" w14:textId="77777777" w:rsidR="00D05FFE" w:rsidRPr="00F20EDB" w:rsidRDefault="00D05FFE" w:rsidP="00D05FFE">
      <w:pPr>
        <w:pBdr>
          <w:bottom w:val="single" w:sz="12" w:space="1" w:color="auto"/>
        </w:pBdr>
        <w:rPr>
          <w:lang w:val="en-US"/>
        </w:rPr>
      </w:pPr>
      <w:r w:rsidRPr="00F20EDB">
        <w:rPr>
          <w:lang w:val="en-US"/>
        </w:rPr>
        <w:t>27     ((patient? or hospital$).ti,hw. and (discharg$ or admission? or admit* or re-admit* or readmission? or readmit$ or transfer?).ti.) or "length of stay".ti,ab. (272250)</w:t>
      </w:r>
    </w:p>
    <w:p w14:paraId="15594DEB" w14:textId="77777777" w:rsidR="00D05FFE" w:rsidRPr="00F20EDB" w:rsidRDefault="00D05FFE" w:rsidP="00D05FFE">
      <w:pPr>
        <w:pBdr>
          <w:bottom w:val="single" w:sz="12" w:space="1" w:color="auto"/>
        </w:pBdr>
        <w:rPr>
          <w:lang w:val="en-US"/>
        </w:rPr>
      </w:pPr>
      <w:r w:rsidRPr="00F20EDB">
        <w:rPr>
          <w:lang w:val="en-US"/>
        </w:rPr>
        <w:t>28     Inpatients/ or hospital patient/ (185813)</w:t>
      </w:r>
    </w:p>
    <w:p w14:paraId="1E0EFC5A" w14:textId="77777777" w:rsidR="00D05FFE" w:rsidRPr="00F20EDB" w:rsidRDefault="00D05FFE" w:rsidP="00D05FFE">
      <w:pPr>
        <w:pBdr>
          <w:bottom w:val="single" w:sz="12" w:space="1" w:color="auto"/>
        </w:pBdr>
        <w:rPr>
          <w:lang w:val="en-US"/>
        </w:rPr>
      </w:pPr>
      <w:r w:rsidRPr="00F20EDB">
        <w:rPr>
          <w:lang w:val="en-US"/>
        </w:rPr>
        <w:t>29     (inpatient? or in-patient?).ti,ab. (4442814)</w:t>
      </w:r>
    </w:p>
    <w:p w14:paraId="3FF3C337" w14:textId="77777777" w:rsidR="00D05FFE" w:rsidRPr="00F20EDB" w:rsidRDefault="00D05FFE" w:rsidP="00D05FFE">
      <w:pPr>
        <w:pBdr>
          <w:bottom w:val="single" w:sz="12" w:space="1" w:color="auto"/>
        </w:pBdr>
        <w:rPr>
          <w:lang w:val="en-US"/>
        </w:rPr>
      </w:pPr>
      <w:r w:rsidRPr="00F20EDB">
        <w:rPr>
          <w:lang w:val="en-US"/>
        </w:rPr>
        <w:t>30     exp Hospital departments/ or Hospital shared services/ or hospital department/ or exp hospital service/ (220128)</w:t>
      </w:r>
    </w:p>
    <w:p w14:paraId="0594E981" w14:textId="77777777" w:rsidR="00D05FFE" w:rsidRPr="00F20EDB" w:rsidRDefault="00D05FFE" w:rsidP="00D05FFE">
      <w:pPr>
        <w:pBdr>
          <w:bottom w:val="single" w:sz="12" w:space="1" w:color="auto"/>
        </w:pBdr>
        <w:rPr>
          <w:lang w:val="en-US"/>
        </w:rPr>
      </w:pPr>
      <w:r w:rsidRPr="00F20EDB">
        <w:rPr>
          <w:lang w:val="en-US"/>
        </w:rPr>
        <w:t>31     medical staff, hospital/ or hospitalists/ or medical staff/ (62404)</w:t>
      </w:r>
    </w:p>
    <w:p w14:paraId="3CCEA925" w14:textId="77777777" w:rsidR="00D05FFE" w:rsidRPr="00F20EDB" w:rsidRDefault="00D05FFE" w:rsidP="00D05FFE">
      <w:pPr>
        <w:pBdr>
          <w:bottom w:val="single" w:sz="12" w:space="1" w:color="auto"/>
        </w:pBdr>
        <w:rPr>
          <w:lang w:val="en-US"/>
        </w:rPr>
      </w:pPr>
      <w:r w:rsidRPr="00F20EDB">
        <w:rPr>
          <w:lang w:val="en-US"/>
        </w:rPr>
        <w:t>32     exp Critical Care/ (738202)</w:t>
      </w:r>
    </w:p>
    <w:p w14:paraId="5F3BBB85" w14:textId="77777777" w:rsidR="00D05FFE" w:rsidRPr="00F20EDB" w:rsidRDefault="00D05FFE" w:rsidP="00D05FFE">
      <w:pPr>
        <w:pBdr>
          <w:bottom w:val="single" w:sz="12" w:space="1" w:color="auto"/>
        </w:pBdr>
        <w:rPr>
          <w:lang w:val="en-US"/>
        </w:rPr>
      </w:pPr>
      <w:r w:rsidRPr="00F20EDB">
        <w:rPr>
          <w:lang w:val="en-US"/>
        </w:rPr>
        <w:t>33     exp Intensive Care units/ (264439)</w:t>
      </w:r>
    </w:p>
    <w:p w14:paraId="1195B74F" w14:textId="77777777" w:rsidR="00D05FFE" w:rsidRPr="00F20EDB" w:rsidRDefault="00D05FFE" w:rsidP="00D05FFE">
      <w:pPr>
        <w:pBdr>
          <w:bottom w:val="single" w:sz="12" w:space="1" w:color="auto"/>
        </w:pBdr>
        <w:rPr>
          <w:lang w:val="en-US"/>
        </w:rPr>
      </w:pPr>
      <w:r w:rsidRPr="00F20EDB">
        <w:rPr>
          <w:lang w:val="en-US"/>
        </w:rPr>
        <w:lastRenderedPageBreak/>
        <w:t>34     exp Trauma Centers/ (108724)</w:t>
      </w:r>
    </w:p>
    <w:p w14:paraId="37A60AF2" w14:textId="77777777" w:rsidR="00D05FFE" w:rsidRPr="00F20EDB" w:rsidRDefault="00D05FFE" w:rsidP="00D05FFE">
      <w:pPr>
        <w:pBdr>
          <w:bottom w:val="single" w:sz="12" w:space="1" w:color="auto"/>
        </w:pBdr>
        <w:rPr>
          <w:lang w:val="en-US"/>
        </w:rPr>
      </w:pPr>
      <w:r w:rsidRPr="00F20EDB">
        <w:rPr>
          <w:lang w:val="en-US"/>
        </w:rPr>
        <w:t>35     (critical care unit or intensive care unit or cardica care unit or intensive therapy unit or high-dependency unit).ti,ab. (230783)</w:t>
      </w:r>
    </w:p>
    <w:p w14:paraId="77FEB70F" w14:textId="77777777" w:rsidR="00D05FFE" w:rsidRPr="00F20EDB" w:rsidRDefault="00D05FFE" w:rsidP="00D05FFE">
      <w:pPr>
        <w:pBdr>
          <w:bottom w:val="single" w:sz="12" w:space="1" w:color="auto"/>
        </w:pBdr>
        <w:rPr>
          <w:lang w:val="en-US"/>
        </w:rPr>
      </w:pPr>
      <w:r w:rsidRPr="00F20EDB">
        <w:rPr>
          <w:lang w:val="en-US"/>
        </w:rPr>
        <w:t>36     (ICU or PICU or MICU or CICU or CVICU or CCU or NICU or SICU or POCCU or ITU or HDU).ti,ab. (213752)</w:t>
      </w:r>
    </w:p>
    <w:p w14:paraId="01C1AFCB" w14:textId="77777777" w:rsidR="00D05FFE" w:rsidRPr="00F20EDB" w:rsidRDefault="00D05FFE" w:rsidP="00D05FFE">
      <w:pPr>
        <w:pBdr>
          <w:bottom w:val="single" w:sz="12" w:space="1" w:color="auto"/>
        </w:pBdr>
        <w:rPr>
          <w:lang w:val="en-US"/>
        </w:rPr>
      </w:pPr>
      <w:r w:rsidRPr="00F20EDB">
        <w:rPr>
          <w:lang w:val="en-US"/>
        </w:rPr>
        <w:t>37     or/23-35 (8372028)</w:t>
      </w:r>
    </w:p>
    <w:p w14:paraId="7E819D3D" w14:textId="77777777" w:rsidR="00D05FFE" w:rsidRPr="00F20EDB" w:rsidRDefault="00D05FFE" w:rsidP="00D05FFE">
      <w:pPr>
        <w:pBdr>
          <w:bottom w:val="single" w:sz="12" w:space="1" w:color="auto"/>
        </w:pBdr>
        <w:rPr>
          <w:lang w:val="en-US"/>
        </w:rPr>
      </w:pPr>
      <w:r w:rsidRPr="00F20EDB">
        <w:rPr>
          <w:lang w:val="en-US"/>
        </w:rPr>
        <w:t>38     22 and 37 (6879)</w:t>
      </w:r>
    </w:p>
    <w:p w14:paraId="4D7A2A98" w14:textId="77777777" w:rsidR="00D05FFE" w:rsidRPr="00F20EDB" w:rsidRDefault="00D05FFE" w:rsidP="00D05FFE">
      <w:pPr>
        <w:pBdr>
          <w:bottom w:val="single" w:sz="12" w:space="1" w:color="auto"/>
        </w:pBdr>
        <w:rPr>
          <w:lang w:val="en-US"/>
        </w:rPr>
      </w:pPr>
      <w:r w:rsidRPr="00F20EDB">
        <w:rPr>
          <w:lang w:val="en-US"/>
        </w:rPr>
        <w:t xml:space="preserve">Annotation: Limiting to in-hospital </w:t>
      </w:r>
    </w:p>
    <w:p w14:paraId="62C0D651" w14:textId="77777777" w:rsidR="00D05FFE" w:rsidRPr="00F20EDB" w:rsidRDefault="00D05FFE" w:rsidP="00D05FFE">
      <w:pPr>
        <w:pBdr>
          <w:bottom w:val="single" w:sz="12" w:space="1" w:color="auto"/>
        </w:pBdr>
        <w:rPr>
          <w:lang w:val="en-US"/>
        </w:rPr>
      </w:pPr>
      <w:r w:rsidRPr="00F20EDB">
        <w:rPr>
          <w:lang w:val="en-US"/>
        </w:rPr>
        <w:t>39     from 38 keep 1-6000 (6000)</w:t>
      </w:r>
    </w:p>
    <w:p w14:paraId="1AEADE1C" w14:textId="77777777" w:rsidR="00D05FFE" w:rsidRPr="00F20EDB" w:rsidRDefault="00D05FFE" w:rsidP="00D05FFE">
      <w:pPr>
        <w:pBdr>
          <w:bottom w:val="single" w:sz="12" w:space="1" w:color="auto"/>
        </w:pBdr>
        <w:rPr>
          <w:lang w:val="en-US"/>
        </w:rPr>
      </w:pPr>
      <w:r w:rsidRPr="00F20EDB">
        <w:rPr>
          <w:lang w:val="en-US"/>
        </w:rPr>
        <w:t>40     remove duplicates from 39 (4635)</w:t>
      </w:r>
    </w:p>
    <w:p w14:paraId="3F57953D" w14:textId="77777777" w:rsidR="00D05FFE" w:rsidRPr="00F20EDB" w:rsidRDefault="00D05FFE" w:rsidP="00D05FFE">
      <w:pPr>
        <w:pBdr>
          <w:bottom w:val="single" w:sz="12" w:space="1" w:color="auto"/>
        </w:pBdr>
        <w:rPr>
          <w:lang w:val="en-US"/>
        </w:rPr>
      </w:pPr>
      <w:r w:rsidRPr="00F20EDB">
        <w:rPr>
          <w:lang w:val="en-US"/>
        </w:rPr>
        <w:t>41     from 38 keep 6001-6879 (879)</w:t>
      </w:r>
    </w:p>
    <w:p w14:paraId="1E05206D" w14:textId="77777777" w:rsidR="00D05FFE" w:rsidRPr="00F20EDB" w:rsidRDefault="00D05FFE" w:rsidP="00D05FFE">
      <w:pPr>
        <w:pBdr>
          <w:bottom w:val="single" w:sz="12" w:space="1" w:color="auto"/>
        </w:pBdr>
        <w:rPr>
          <w:lang w:val="en-US"/>
        </w:rPr>
      </w:pPr>
      <w:r w:rsidRPr="00F20EDB">
        <w:rPr>
          <w:lang w:val="en-US"/>
        </w:rPr>
        <w:t>42     40 or 41 (5514)</w:t>
      </w:r>
    </w:p>
    <w:p w14:paraId="45B9B237" w14:textId="77777777" w:rsidR="00D05FFE" w:rsidRPr="00F20EDB" w:rsidRDefault="00D05FFE" w:rsidP="00D05FFE">
      <w:pPr>
        <w:pBdr>
          <w:bottom w:val="single" w:sz="12" w:space="1" w:color="auto"/>
        </w:pBdr>
        <w:rPr>
          <w:lang w:val="en-US"/>
        </w:rPr>
      </w:pPr>
      <w:r w:rsidRPr="00F20EDB">
        <w:rPr>
          <w:lang w:val="en-US"/>
        </w:rPr>
        <w:t>43     remove duplicates from 42 (4725)</w:t>
      </w:r>
    </w:p>
    <w:p w14:paraId="7FF6BFCB" w14:textId="77777777" w:rsidR="00D05FFE" w:rsidRPr="00F20EDB" w:rsidRDefault="00D05FFE" w:rsidP="00D05FFE">
      <w:pPr>
        <w:pBdr>
          <w:bottom w:val="single" w:sz="12" w:space="1" w:color="auto"/>
        </w:pBdr>
        <w:rPr>
          <w:lang w:val="en-US"/>
        </w:rPr>
      </w:pPr>
      <w:r w:rsidRPr="00F20EDB">
        <w:rPr>
          <w:lang w:val="en-US"/>
        </w:rPr>
        <w:t>_____________________________________________________________________________________</w:t>
      </w:r>
    </w:p>
    <w:p w14:paraId="3828CA74" w14:textId="77777777" w:rsidR="00D05FFE" w:rsidRPr="00F20EDB" w:rsidRDefault="00D05FFE" w:rsidP="00D05FFE">
      <w:pPr>
        <w:pBdr>
          <w:bottom w:val="single" w:sz="12" w:space="1" w:color="auto"/>
        </w:pBdr>
        <w:rPr>
          <w:lang w:val="en-US"/>
        </w:rPr>
      </w:pPr>
    </w:p>
    <w:p w14:paraId="0FEB99C9" w14:textId="77777777" w:rsidR="00D05FFE" w:rsidRPr="00F20EDB" w:rsidRDefault="00D05FFE" w:rsidP="00D05FFE">
      <w:pPr>
        <w:pBdr>
          <w:bottom w:val="single" w:sz="12" w:space="1" w:color="auto"/>
        </w:pBdr>
        <w:rPr>
          <w:lang w:val="en-US"/>
        </w:rPr>
      </w:pPr>
      <w:r w:rsidRPr="00F20EDB">
        <w:rPr>
          <w:b/>
          <w:lang w:val="en-US"/>
        </w:rPr>
        <w:t>AMED</w:t>
      </w:r>
      <w:r w:rsidRPr="00F20EDB">
        <w:rPr>
          <w:lang w:val="en-US"/>
        </w:rPr>
        <w:t xml:space="preserve"> (Allied and Complementary Medicine) &lt;1985 to March 2020&gt;</w:t>
      </w:r>
    </w:p>
    <w:p w14:paraId="5C777F19" w14:textId="77777777" w:rsidR="00D05FFE" w:rsidRPr="00F20EDB" w:rsidRDefault="00D05FFE" w:rsidP="00D05FFE">
      <w:pPr>
        <w:pBdr>
          <w:bottom w:val="single" w:sz="12" w:space="1" w:color="auto"/>
        </w:pBdr>
        <w:rPr>
          <w:sz w:val="20"/>
          <w:lang w:val="en-US"/>
        </w:rPr>
      </w:pPr>
    </w:p>
    <w:p w14:paraId="6F53BC11" w14:textId="77777777" w:rsidR="00D05FFE" w:rsidRPr="00F20EDB" w:rsidRDefault="00D05FFE" w:rsidP="00D05FFE">
      <w:pPr>
        <w:pBdr>
          <w:bottom w:val="single" w:sz="12" w:space="1" w:color="auto"/>
        </w:pBdr>
        <w:rPr>
          <w:sz w:val="20"/>
          <w:lang w:val="en-US"/>
        </w:rPr>
      </w:pPr>
      <w:r w:rsidRPr="00F20EDB">
        <w:rPr>
          <w:sz w:val="20"/>
          <w:lang w:val="en-US"/>
        </w:rPr>
        <w:t>1     exp Coronaviridae/ (0)</w:t>
      </w:r>
    </w:p>
    <w:p w14:paraId="7A62DE25" w14:textId="77777777" w:rsidR="00D05FFE" w:rsidRPr="00F20EDB" w:rsidRDefault="00D05FFE" w:rsidP="00D05FFE">
      <w:pPr>
        <w:pBdr>
          <w:bottom w:val="single" w:sz="12" w:space="1" w:color="auto"/>
        </w:pBdr>
        <w:rPr>
          <w:sz w:val="20"/>
          <w:lang w:val="en-US"/>
        </w:rPr>
      </w:pPr>
      <w:r w:rsidRPr="00F20EDB">
        <w:rPr>
          <w:sz w:val="20"/>
          <w:lang w:val="en-US"/>
        </w:rPr>
        <w:t>2     exp Coronaviridae Infections/ (0)</w:t>
      </w:r>
    </w:p>
    <w:p w14:paraId="3DF128F4" w14:textId="77777777" w:rsidR="00D05FFE" w:rsidRPr="00F20EDB" w:rsidRDefault="00D05FFE" w:rsidP="00D05FFE">
      <w:pPr>
        <w:pBdr>
          <w:bottom w:val="single" w:sz="12" w:space="1" w:color="auto"/>
        </w:pBdr>
        <w:rPr>
          <w:sz w:val="20"/>
          <w:lang w:val="en-US"/>
        </w:rPr>
      </w:pPr>
      <w:r w:rsidRPr="00F20EDB">
        <w:rPr>
          <w:sz w:val="20"/>
          <w:lang w:val="en-US"/>
        </w:rPr>
        <w:t>3     coronavirus*.mp. or ("covid-19" or nCoV or hCoV or 2019nCoV or 2019-nCoV or SARS-CoV-2 or SARS-CoV or MERS-CoV).ti,ab. (8)</w:t>
      </w:r>
    </w:p>
    <w:p w14:paraId="67BCE7B0" w14:textId="77777777" w:rsidR="00D05FFE" w:rsidRPr="00F20EDB" w:rsidRDefault="00D05FFE" w:rsidP="00D05FFE">
      <w:pPr>
        <w:pBdr>
          <w:bottom w:val="single" w:sz="12" w:space="1" w:color="auto"/>
        </w:pBdr>
        <w:rPr>
          <w:sz w:val="20"/>
          <w:lang w:val="en-US"/>
        </w:rPr>
      </w:pPr>
      <w:r w:rsidRPr="00F20EDB">
        <w:rPr>
          <w:sz w:val="20"/>
          <w:lang w:val="en-US"/>
        </w:rPr>
        <w:t>4     Middle East Respiratory Syndrome Coronavirus/ or Middle East respiratory syndrome/ (0)</w:t>
      </w:r>
    </w:p>
    <w:p w14:paraId="55113CFA" w14:textId="77777777" w:rsidR="00D05FFE" w:rsidRPr="00F20EDB" w:rsidRDefault="00D05FFE" w:rsidP="00D05FFE">
      <w:pPr>
        <w:pBdr>
          <w:bottom w:val="single" w:sz="12" w:space="1" w:color="auto"/>
        </w:pBdr>
        <w:rPr>
          <w:sz w:val="20"/>
          <w:lang w:val="en-US"/>
        </w:rPr>
      </w:pPr>
      <w:r w:rsidRPr="00F20EDB">
        <w:rPr>
          <w:sz w:val="20"/>
          <w:lang w:val="en-US"/>
        </w:rPr>
        <w:t>5     middle east respiratory syndrome.ti,ab. (0)</w:t>
      </w:r>
    </w:p>
    <w:p w14:paraId="115D2E32" w14:textId="77777777" w:rsidR="00D05FFE" w:rsidRPr="00F20EDB" w:rsidRDefault="00D05FFE" w:rsidP="00D05FFE">
      <w:pPr>
        <w:pBdr>
          <w:bottom w:val="single" w:sz="12" w:space="1" w:color="auto"/>
        </w:pBdr>
        <w:rPr>
          <w:sz w:val="20"/>
          <w:lang w:val="en-US"/>
        </w:rPr>
      </w:pPr>
      <w:r w:rsidRPr="00F20EDB">
        <w:rPr>
          <w:sz w:val="20"/>
          <w:lang w:val="en-US"/>
        </w:rPr>
        <w:t>6     acute respiratory syndrom*.ti,ab. (28)</w:t>
      </w:r>
    </w:p>
    <w:p w14:paraId="3EC1F2CE" w14:textId="77777777" w:rsidR="00D05FFE" w:rsidRPr="00F20EDB" w:rsidRDefault="00D05FFE" w:rsidP="00D05FFE">
      <w:pPr>
        <w:pBdr>
          <w:bottom w:val="single" w:sz="12" w:space="1" w:color="auto"/>
        </w:pBdr>
        <w:rPr>
          <w:sz w:val="20"/>
          <w:lang w:val="en-US"/>
        </w:rPr>
      </w:pPr>
      <w:r w:rsidRPr="00F20EDB">
        <w:rPr>
          <w:sz w:val="20"/>
          <w:lang w:val="en-US"/>
        </w:rPr>
        <w:t>7     Severe Acute Respiratory Syndrome/ or SARS coronavirus/ (15)</w:t>
      </w:r>
    </w:p>
    <w:p w14:paraId="318C9CFB" w14:textId="77777777" w:rsidR="00D05FFE" w:rsidRPr="00F20EDB" w:rsidRDefault="00D05FFE" w:rsidP="00D05FFE">
      <w:pPr>
        <w:pBdr>
          <w:bottom w:val="single" w:sz="12" w:space="1" w:color="auto"/>
        </w:pBdr>
        <w:rPr>
          <w:sz w:val="20"/>
          <w:lang w:val="en-US"/>
        </w:rPr>
      </w:pPr>
      <w:r w:rsidRPr="00F20EDB">
        <w:rPr>
          <w:sz w:val="20"/>
          <w:lang w:val="en-US"/>
        </w:rPr>
        <w:t>8     MERS.ti,ab. (1)</w:t>
      </w:r>
    </w:p>
    <w:p w14:paraId="7A6F2258" w14:textId="77777777" w:rsidR="00D05FFE" w:rsidRPr="00F20EDB" w:rsidRDefault="00D05FFE" w:rsidP="00D05FFE">
      <w:pPr>
        <w:pBdr>
          <w:bottom w:val="single" w:sz="12" w:space="1" w:color="auto"/>
        </w:pBdr>
        <w:rPr>
          <w:sz w:val="20"/>
          <w:lang w:val="en-US"/>
        </w:rPr>
      </w:pPr>
      <w:r w:rsidRPr="00F20EDB">
        <w:rPr>
          <w:sz w:val="20"/>
          <w:lang w:val="en-US"/>
        </w:rPr>
        <w:t>9     SARS Virus/ (2)</w:t>
      </w:r>
    </w:p>
    <w:p w14:paraId="14859005" w14:textId="77777777" w:rsidR="00D05FFE" w:rsidRPr="00F20EDB" w:rsidRDefault="00D05FFE" w:rsidP="00D05FFE">
      <w:pPr>
        <w:pBdr>
          <w:bottom w:val="single" w:sz="12" w:space="1" w:color="auto"/>
        </w:pBdr>
        <w:rPr>
          <w:sz w:val="20"/>
          <w:lang w:val="en-US"/>
        </w:rPr>
      </w:pPr>
      <w:r w:rsidRPr="00F20EDB">
        <w:rPr>
          <w:sz w:val="20"/>
          <w:lang w:val="en-US"/>
        </w:rPr>
        <w:t>10     SARS.ti,ab. (44)</w:t>
      </w:r>
    </w:p>
    <w:p w14:paraId="62F2C1A4" w14:textId="77777777" w:rsidR="00D05FFE" w:rsidRPr="00F20EDB" w:rsidRDefault="00D05FFE" w:rsidP="00D05FFE">
      <w:pPr>
        <w:pBdr>
          <w:bottom w:val="single" w:sz="12" w:space="1" w:color="auto"/>
        </w:pBdr>
        <w:rPr>
          <w:sz w:val="20"/>
          <w:lang w:val="en-US"/>
        </w:rPr>
      </w:pPr>
      <w:r w:rsidRPr="00F20EDB">
        <w:rPr>
          <w:sz w:val="20"/>
          <w:lang w:val="en-US"/>
        </w:rPr>
        <w:t>11     or/1-10 (52)</w:t>
      </w:r>
    </w:p>
    <w:p w14:paraId="15FBA8C4" w14:textId="77777777" w:rsidR="00D05FFE" w:rsidRPr="00F20EDB" w:rsidRDefault="00D05FFE" w:rsidP="00D05FFE">
      <w:pPr>
        <w:pBdr>
          <w:bottom w:val="single" w:sz="12" w:space="1" w:color="auto"/>
        </w:pBdr>
        <w:rPr>
          <w:sz w:val="20"/>
          <w:lang w:val="en-US"/>
        </w:rPr>
      </w:pPr>
      <w:r w:rsidRPr="00F20EDB">
        <w:rPr>
          <w:sz w:val="20"/>
          <w:lang w:val="en-US"/>
        </w:rPr>
        <w:t>12     exp Hospitals/ or exp Hospital Units/ or exp Hospital/ (1384)</w:t>
      </w:r>
    </w:p>
    <w:p w14:paraId="7286282A" w14:textId="77777777" w:rsidR="00D05FFE" w:rsidRPr="00F20EDB" w:rsidRDefault="00D05FFE" w:rsidP="00D05FFE">
      <w:pPr>
        <w:pBdr>
          <w:bottom w:val="single" w:sz="12" w:space="1" w:color="auto"/>
        </w:pBdr>
        <w:rPr>
          <w:sz w:val="20"/>
          <w:lang w:val="en-US"/>
        </w:rPr>
      </w:pPr>
      <w:r w:rsidRPr="00F20EDB">
        <w:rPr>
          <w:sz w:val="20"/>
          <w:lang w:val="en-US"/>
        </w:rPr>
        <w:t>13     (hospital$ or ward or wards).ti,ab. (13445)</w:t>
      </w:r>
    </w:p>
    <w:p w14:paraId="1FBFBF9B" w14:textId="77777777" w:rsidR="00D05FFE" w:rsidRPr="00F20EDB" w:rsidRDefault="00D05FFE" w:rsidP="00D05FFE">
      <w:pPr>
        <w:pBdr>
          <w:bottom w:val="single" w:sz="12" w:space="1" w:color="auto"/>
        </w:pBdr>
        <w:rPr>
          <w:sz w:val="20"/>
          <w:lang w:val="en-US"/>
        </w:rPr>
      </w:pPr>
      <w:r w:rsidRPr="00F20EDB">
        <w:rPr>
          <w:sz w:val="20"/>
          <w:lang w:val="en-US"/>
        </w:rPr>
        <w:t>14     Hospitalization/ (1997)</w:t>
      </w:r>
    </w:p>
    <w:p w14:paraId="1A2669F6" w14:textId="77777777" w:rsidR="00D05FFE" w:rsidRPr="00F20EDB" w:rsidRDefault="00D05FFE" w:rsidP="00D05FFE">
      <w:pPr>
        <w:pBdr>
          <w:bottom w:val="single" w:sz="12" w:space="1" w:color="auto"/>
        </w:pBdr>
        <w:rPr>
          <w:sz w:val="20"/>
          <w:lang w:val="en-US"/>
        </w:rPr>
      </w:pPr>
      <w:r w:rsidRPr="00F20EDB">
        <w:rPr>
          <w:sz w:val="20"/>
          <w:lang w:val="en-US"/>
        </w:rPr>
        <w:t>15     "length of stay"/ or Patient admission/ or Patient discharge/ or Patient readmission/ or Patient transfer/ or hospital admission/ or hospital discharge/ or hospital readmission/ or patient transport/ (1484)</w:t>
      </w:r>
    </w:p>
    <w:p w14:paraId="4EBBD53D" w14:textId="77777777" w:rsidR="00D05FFE" w:rsidRPr="00F20EDB" w:rsidRDefault="00D05FFE" w:rsidP="00D05FFE">
      <w:pPr>
        <w:pBdr>
          <w:bottom w:val="single" w:sz="12" w:space="1" w:color="auto"/>
        </w:pBdr>
        <w:rPr>
          <w:sz w:val="20"/>
          <w:lang w:val="en-US"/>
        </w:rPr>
      </w:pPr>
      <w:r w:rsidRPr="00F20EDB">
        <w:rPr>
          <w:sz w:val="20"/>
          <w:lang w:val="en-US"/>
        </w:rPr>
        <w:t>16     ((patient? or hospital$).ti,hw. and (discharg$ or admission? or admit* or re-admit* or readmission? or readmit$ or transfer?).ti.) or "length of stay".ti,ab. (1804)</w:t>
      </w:r>
    </w:p>
    <w:p w14:paraId="16F05AF5" w14:textId="77777777" w:rsidR="00D05FFE" w:rsidRPr="00F20EDB" w:rsidRDefault="00D05FFE" w:rsidP="00D05FFE">
      <w:pPr>
        <w:pBdr>
          <w:bottom w:val="single" w:sz="12" w:space="1" w:color="auto"/>
        </w:pBdr>
        <w:rPr>
          <w:sz w:val="20"/>
          <w:lang w:val="en-US"/>
        </w:rPr>
      </w:pPr>
      <w:r w:rsidRPr="00F20EDB">
        <w:rPr>
          <w:sz w:val="20"/>
          <w:lang w:val="en-US"/>
        </w:rPr>
        <w:t>17     Inpatients/ or hospital patient/ (480)</w:t>
      </w:r>
    </w:p>
    <w:p w14:paraId="1DDE1BA8" w14:textId="77777777" w:rsidR="00D05FFE" w:rsidRPr="00F20EDB" w:rsidRDefault="00D05FFE" w:rsidP="00D05FFE">
      <w:pPr>
        <w:pBdr>
          <w:bottom w:val="single" w:sz="12" w:space="1" w:color="auto"/>
        </w:pBdr>
        <w:rPr>
          <w:sz w:val="20"/>
          <w:lang w:val="en-US"/>
        </w:rPr>
      </w:pPr>
      <w:r w:rsidRPr="00F20EDB">
        <w:rPr>
          <w:sz w:val="20"/>
          <w:lang w:val="en-US"/>
        </w:rPr>
        <w:t>18     (inpatient? or in-patient?).ti,ab. (74709)</w:t>
      </w:r>
    </w:p>
    <w:p w14:paraId="6CD7CDC7" w14:textId="77777777" w:rsidR="00D05FFE" w:rsidRPr="00F20EDB" w:rsidRDefault="00D05FFE" w:rsidP="00D05FFE">
      <w:pPr>
        <w:pBdr>
          <w:bottom w:val="single" w:sz="12" w:space="1" w:color="auto"/>
        </w:pBdr>
        <w:rPr>
          <w:sz w:val="20"/>
          <w:lang w:val="en-US"/>
        </w:rPr>
      </w:pPr>
      <w:r w:rsidRPr="00F20EDB">
        <w:rPr>
          <w:sz w:val="20"/>
          <w:lang w:val="en-US"/>
        </w:rPr>
        <w:t>19     exp Hospital departments/ or Hospital shared services/ or hospital department/ or exp hospital service/ (233)</w:t>
      </w:r>
    </w:p>
    <w:p w14:paraId="2DFE2BA7" w14:textId="77777777" w:rsidR="00D05FFE" w:rsidRPr="00F20EDB" w:rsidRDefault="00D05FFE" w:rsidP="00D05FFE">
      <w:pPr>
        <w:pBdr>
          <w:bottom w:val="single" w:sz="12" w:space="1" w:color="auto"/>
        </w:pBdr>
        <w:rPr>
          <w:sz w:val="20"/>
          <w:lang w:val="en-US"/>
        </w:rPr>
      </w:pPr>
      <w:r w:rsidRPr="00F20EDB">
        <w:rPr>
          <w:sz w:val="20"/>
          <w:lang w:val="en-US"/>
        </w:rPr>
        <w:t>20     medical staff, hospital/ or hospitalists/ or medical staff/ (0)</w:t>
      </w:r>
    </w:p>
    <w:p w14:paraId="0ADD6FED" w14:textId="77777777" w:rsidR="00D05FFE" w:rsidRPr="00F20EDB" w:rsidRDefault="00D05FFE" w:rsidP="00D05FFE">
      <w:pPr>
        <w:pBdr>
          <w:bottom w:val="single" w:sz="12" w:space="1" w:color="auto"/>
        </w:pBdr>
        <w:rPr>
          <w:sz w:val="20"/>
          <w:lang w:val="en-US"/>
        </w:rPr>
      </w:pPr>
      <w:r w:rsidRPr="00F20EDB">
        <w:rPr>
          <w:sz w:val="20"/>
          <w:lang w:val="en-US"/>
        </w:rPr>
        <w:t>21     exp Critical Care/ (705)</w:t>
      </w:r>
    </w:p>
    <w:p w14:paraId="6C1B8ACC" w14:textId="77777777" w:rsidR="00D05FFE" w:rsidRPr="00F20EDB" w:rsidRDefault="00D05FFE" w:rsidP="00D05FFE">
      <w:pPr>
        <w:pBdr>
          <w:bottom w:val="single" w:sz="12" w:space="1" w:color="auto"/>
        </w:pBdr>
        <w:rPr>
          <w:sz w:val="20"/>
          <w:lang w:val="en-US"/>
        </w:rPr>
      </w:pPr>
      <w:r w:rsidRPr="00F20EDB">
        <w:rPr>
          <w:sz w:val="20"/>
          <w:lang w:val="en-US"/>
        </w:rPr>
        <w:t>22     exp Intensive Care units/ (0)</w:t>
      </w:r>
    </w:p>
    <w:p w14:paraId="77A89AAF" w14:textId="77777777" w:rsidR="00D05FFE" w:rsidRPr="00F20EDB" w:rsidRDefault="00D05FFE" w:rsidP="00D05FFE">
      <w:pPr>
        <w:pBdr>
          <w:bottom w:val="single" w:sz="12" w:space="1" w:color="auto"/>
        </w:pBdr>
        <w:rPr>
          <w:sz w:val="20"/>
          <w:lang w:val="en-US"/>
        </w:rPr>
      </w:pPr>
      <w:r w:rsidRPr="00F20EDB">
        <w:rPr>
          <w:sz w:val="20"/>
          <w:lang w:val="en-US"/>
        </w:rPr>
        <w:t>23     exp Trauma Centers/ (0)</w:t>
      </w:r>
    </w:p>
    <w:p w14:paraId="1A431F0B" w14:textId="77777777" w:rsidR="00D05FFE" w:rsidRPr="00F20EDB" w:rsidRDefault="00D05FFE" w:rsidP="00D05FFE">
      <w:pPr>
        <w:pBdr>
          <w:bottom w:val="single" w:sz="12" w:space="1" w:color="auto"/>
        </w:pBdr>
        <w:rPr>
          <w:sz w:val="20"/>
          <w:lang w:val="en-US"/>
        </w:rPr>
      </w:pPr>
      <w:r w:rsidRPr="00F20EDB">
        <w:rPr>
          <w:sz w:val="20"/>
          <w:lang w:val="en-US"/>
        </w:rPr>
        <w:t>24     (critical care unit or intensive care unit or cardica care unit or intensive therapy unit or high-dependency unit).ti,ab. (622)</w:t>
      </w:r>
    </w:p>
    <w:p w14:paraId="1C0A9907" w14:textId="77777777" w:rsidR="00D05FFE" w:rsidRPr="00F20EDB" w:rsidRDefault="00D05FFE" w:rsidP="00D05FFE">
      <w:pPr>
        <w:pBdr>
          <w:bottom w:val="single" w:sz="12" w:space="1" w:color="auto"/>
        </w:pBdr>
        <w:rPr>
          <w:sz w:val="20"/>
          <w:lang w:val="en-US"/>
        </w:rPr>
      </w:pPr>
      <w:r w:rsidRPr="00F20EDB">
        <w:rPr>
          <w:sz w:val="20"/>
          <w:lang w:val="en-US"/>
        </w:rPr>
        <w:t>25     (ICU or PICU or MICU or CICU or CVICU or CCU or NICU or SICU or POCCU or ITU or HDU).ti,ab. (444)</w:t>
      </w:r>
    </w:p>
    <w:p w14:paraId="5D9D6594" w14:textId="77777777" w:rsidR="00D05FFE" w:rsidRPr="00F20EDB" w:rsidRDefault="00D05FFE" w:rsidP="00D05FFE">
      <w:pPr>
        <w:pBdr>
          <w:bottom w:val="single" w:sz="12" w:space="1" w:color="auto"/>
        </w:pBdr>
        <w:rPr>
          <w:sz w:val="20"/>
          <w:lang w:val="en-US"/>
        </w:rPr>
      </w:pPr>
      <w:r w:rsidRPr="00F20EDB">
        <w:rPr>
          <w:sz w:val="20"/>
          <w:lang w:val="en-US"/>
        </w:rPr>
        <w:t>26     or/12-24 (79948)</w:t>
      </w:r>
    </w:p>
    <w:p w14:paraId="7A4EB5E7" w14:textId="77777777" w:rsidR="00D05FFE" w:rsidRPr="00F20EDB" w:rsidRDefault="00D05FFE" w:rsidP="00D05FFE">
      <w:pPr>
        <w:pBdr>
          <w:bottom w:val="single" w:sz="12" w:space="1" w:color="auto"/>
        </w:pBdr>
        <w:rPr>
          <w:sz w:val="20"/>
          <w:lang w:val="en-US"/>
        </w:rPr>
      </w:pPr>
      <w:r w:rsidRPr="00F20EDB">
        <w:rPr>
          <w:sz w:val="20"/>
          <w:lang w:val="en-US"/>
        </w:rPr>
        <w:t>27     11 and 26 (27)</w:t>
      </w:r>
    </w:p>
    <w:p w14:paraId="38A568A3" w14:textId="77777777" w:rsidR="00D05FFE" w:rsidRPr="00F20EDB" w:rsidRDefault="00D05FFE" w:rsidP="00D05FFE">
      <w:pPr>
        <w:pBdr>
          <w:bottom w:val="single" w:sz="12" w:space="1" w:color="auto"/>
        </w:pBdr>
        <w:rPr>
          <w:lang w:val="en-US"/>
        </w:rPr>
      </w:pPr>
    </w:p>
    <w:p w14:paraId="3CAC09A9" w14:textId="77777777" w:rsidR="00D05FFE" w:rsidRPr="00F20EDB" w:rsidRDefault="00D05FFE" w:rsidP="00D05FFE">
      <w:pPr>
        <w:rPr>
          <w:rFonts w:eastAsia="Arial Unicode MS" w:cs="Arial Unicode MS"/>
          <w:b/>
          <w:sz w:val="20"/>
          <w:lang w:val="en-US"/>
        </w:rPr>
      </w:pPr>
      <w:r w:rsidRPr="00F20EDB">
        <w:rPr>
          <w:rFonts w:cs="Tahoma"/>
          <w:b/>
          <w:szCs w:val="20"/>
          <w:lang w:val="en-US"/>
        </w:rPr>
        <w:t>COCHRANE Controlled Clinical Trials Registry (</w:t>
      </w:r>
      <w:r w:rsidRPr="00F20EDB">
        <w:rPr>
          <w:rFonts w:cs="Tahoma"/>
          <w:b/>
          <w:i/>
          <w:szCs w:val="20"/>
          <w:lang w:val="en-US"/>
        </w:rPr>
        <w:t>The Cochrane Library</w:t>
      </w:r>
      <w:r w:rsidRPr="00F20EDB">
        <w:rPr>
          <w:rFonts w:cs="Tahoma"/>
          <w:b/>
          <w:szCs w:val="20"/>
          <w:lang w:val="en-US"/>
        </w:rPr>
        <w:t xml:space="preserve"> Issue 2, 2019)</w:t>
      </w:r>
    </w:p>
    <w:p w14:paraId="2EFB6712" w14:textId="77777777" w:rsidR="00D05FFE" w:rsidRPr="00F20EDB" w:rsidRDefault="00D05FFE" w:rsidP="00D05FFE">
      <w:pPr>
        <w:pBdr>
          <w:bottom w:val="single" w:sz="12" w:space="1" w:color="auto"/>
        </w:pBdr>
        <w:rPr>
          <w:sz w:val="20"/>
          <w:lang w:val="en-US"/>
        </w:rPr>
      </w:pPr>
      <w:r w:rsidRPr="00F20EDB">
        <w:rPr>
          <w:sz w:val="20"/>
          <w:lang w:val="en-US"/>
        </w:rPr>
        <w:lastRenderedPageBreak/>
        <w:t>#1</w:t>
      </w:r>
      <w:r w:rsidRPr="00F20EDB">
        <w:rPr>
          <w:sz w:val="20"/>
          <w:lang w:val="en-US"/>
        </w:rPr>
        <w:tab/>
        <w:t>MeSH descriptor: [Coronaviridae] explode all trees</w:t>
      </w:r>
      <w:r w:rsidRPr="00F20EDB">
        <w:rPr>
          <w:sz w:val="20"/>
          <w:lang w:val="en-US"/>
        </w:rPr>
        <w:tab/>
        <w:t>12</w:t>
      </w:r>
    </w:p>
    <w:p w14:paraId="7DADECBC" w14:textId="77777777" w:rsidR="00D05FFE" w:rsidRPr="00F20EDB" w:rsidRDefault="00D05FFE" w:rsidP="00D05FFE">
      <w:pPr>
        <w:pBdr>
          <w:bottom w:val="single" w:sz="12" w:space="1" w:color="auto"/>
        </w:pBdr>
        <w:rPr>
          <w:sz w:val="20"/>
          <w:lang w:val="en-US"/>
        </w:rPr>
      </w:pPr>
      <w:r w:rsidRPr="00F20EDB">
        <w:rPr>
          <w:sz w:val="20"/>
          <w:lang w:val="en-US"/>
        </w:rPr>
        <w:t>#2</w:t>
      </w:r>
      <w:r w:rsidRPr="00F20EDB">
        <w:rPr>
          <w:sz w:val="20"/>
          <w:lang w:val="en-US"/>
        </w:rPr>
        <w:tab/>
        <w:t>MeSH descriptor: [Coronaviridae Infections] explode all trees</w:t>
      </w:r>
      <w:r w:rsidRPr="00F20EDB">
        <w:rPr>
          <w:sz w:val="20"/>
          <w:lang w:val="en-US"/>
        </w:rPr>
        <w:tab/>
        <w:t>12</w:t>
      </w:r>
    </w:p>
    <w:p w14:paraId="145FE847" w14:textId="77777777" w:rsidR="00D05FFE" w:rsidRPr="00F20EDB" w:rsidRDefault="00D05FFE" w:rsidP="00D05FFE">
      <w:pPr>
        <w:pBdr>
          <w:bottom w:val="single" w:sz="12" w:space="1" w:color="auto"/>
        </w:pBdr>
        <w:rPr>
          <w:sz w:val="20"/>
          <w:lang w:val="en-US"/>
        </w:rPr>
      </w:pPr>
      <w:r w:rsidRPr="00F20EDB">
        <w:rPr>
          <w:sz w:val="20"/>
          <w:lang w:val="en-US"/>
        </w:rPr>
        <w:t>#3</w:t>
      </w:r>
      <w:r w:rsidRPr="00F20EDB">
        <w:rPr>
          <w:sz w:val="20"/>
          <w:lang w:val="en-US"/>
        </w:rPr>
        <w:tab/>
        <w:t>coronavirus* OR "covid-19" or nCoV or hCoV OR 2019nCoV or "2019-nCoV" or "SARS-CoV-2" or "SARS-CoV" or "MERS-CoV"</w:t>
      </w:r>
      <w:r w:rsidRPr="00F20EDB">
        <w:rPr>
          <w:sz w:val="20"/>
          <w:lang w:val="en-US"/>
        </w:rPr>
        <w:tab/>
        <w:t>119</w:t>
      </w:r>
    </w:p>
    <w:p w14:paraId="3E5EA88F" w14:textId="77777777" w:rsidR="00D05FFE" w:rsidRPr="00F20EDB" w:rsidRDefault="00D05FFE" w:rsidP="00D05FFE">
      <w:pPr>
        <w:pBdr>
          <w:bottom w:val="single" w:sz="12" w:space="1" w:color="auto"/>
        </w:pBdr>
        <w:rPr>
          <w:sz w:val="20"/>
          <w:lang w:val="en-US"/>
        </w:rPr>
      </w:pPr>
      <w:r w:rsidRPr="00F20EDB">
        <w:rPr>
          <w:sz w:val="20"/>
          <w:lang w:val="en-US"/>
        </w:rPr>
        <w:t>#4</w:t>
      </w:r>
      <w:r w:rsidRPr="00F20EDB">
        <w:rPr>
          <w:sz w:val="20"/>
          <w:lang w:val="en-US"/>
        </w:rPr>
        <w:tab/>
        <w:t>"middle east respiratory syndrome"</w:t>
      </w:r>
      <w:r w:rsidRPr="00F20EDB">
        <w:rPr>
          <w:sz w:val="20"/>
          <w:lang w:val="en-US"/>
        </w:rPr>
        <w:tab/>
        <w:t>15</w:t>
      </w:r>
    </w:p>
    <w:p w14:paraId="50755BB3" w14:textId="77777777" w:rsidR="00D05FFE" w:rsidRPr="00F20EDB" w:rsidRDefault="00D05FFE" w:rsidP="00D05FFE">
      <w:pPr>
        <w:pBdr>
          <w:bottom w:val="single" w:sz="12" w:space="1" w:color="auto"/>
        </w:pBdr>
        <w:rPr>
          <w:sz w:val="20"/>
          <w:lang w:val="en-US"/>
        </w:rPr>
      </w:pPr>
      <w:r w:rsidRPr="00F20EDB">
        <w:rPr>
          <w:sz w:val="20"/>
          <w:lang w:val="en-US"/>
        </w:rPr>
        <w:t>#5</w:t>
      </w:r>
      <w:r w:rsidRPr="00F20EDB">
        <w:rPr>
          <w:sz w:val="20"/>
          <w:lang w:val="en-US"/>
        </w:rPr>
        <w:tab/>
        <w:t>"severe acute respiratory syndrome"</w:t>
      </w:r>
      <w:r w:rsidRPr="00F20EDB">
        <w:rPr>
          <w:sz w:val="20"/>
          <w:lang w:val="en-US"/>
        </w:rPr>
        <w:tab/>
        <w:t>82</w:t>
      </w:r>
    </w:p>
    <w:p w14:paraId="414BD57E" w14:textId="77777777" w:rsidR="00D05FFE" w:rsidRPr="00F20EDB" w:rsidRDefault="00D05FFE" w:rsidP="00D05FFE">
      <w:pPr>
        <w:pBdr>
          <w:bottom w:val="single" w:sz="12" w:space="1" w:color="auto"/>
        </w:pBdr>
        <w:rPr>
          <w:sz w:val="20"/>
          <w:lang w:val="en-US"/>
        </w:rPr>
      </w:pPr>
      <w:r w:rsidRPr="00F20EDB">
        <w:rPr>
          <w:sz w:val="20"/>
          <w:lang w:val="en-US"/>
        </w:rPr>
        <w:t>#6</w:t>
      </w:r>
      <w:r w:rsidRPr="00F20EDB">
        <w:rPr>
          <w:sz w:val="20"/>
          <w:lang w:val="en-US"/>
        </w:rPr>
        <w:tab/>
        <w:t>MeSH descriptor: [Severe Acute Respiratory Syndrome] explode all trees</w:t>
      </w:r>
      <w:r w:rsidRPr="00F20EDB">
        <w:rPr>
          <w:sz w:val="20"/>
          <w:lang w:val="en-US"/>
        </w:rPr>
        <w:tab/>
        <w:t>33</w:t>
      </w:r>
    </w:p>
    <w:p w14:paraId="154A1918" w14:textId="77777777" w:rsidR="00D05FFE" w:rsidRPr="00F20EDB" w:rsidRDefault="00D05FFE" w:rsidP="00D05FFE">
      <w:pPr>
        <w:pBdr>
          <w:bottom w:val="single" w:sz="12" w:space="1" w:color="auto"/>
        </w:pBdr>
        <w:rPr>
          <w:sz w:val="20"/>
          <w:lang w:val="en-US"/>
        </w:rPr>
      </w:pPr>
      <w:r w:rsidRPr="00F20EDB">
        <w:rPr>
          <w:sz w:val="20"/>
          <w:lang w:val="en-US"/>
        </w:rPr>
        <w:t>#7</w:t>
      </w:r>
      <w:r w:rsidRPr="00F20EDB">
        <w:rPr>
          <w:sz w:val="20"/>
          <w:lang w:val="en-US"/>
        </w:rPr>
        <w:tab/>
        <w:t>MERS or SARS</w:t>
      </w:r>
      <w:r w:rsidRPr="00F20EDB">
        <w:rPr>
          <w:sz w:val="20"/>
          <w:lang w:val="en-US"/>
        </w:rPr>
        <w:tab/>
        <w:t>184</w:t>
      </w:r>
    </w:p>
    <w:p w14:paraId="56B16AC9" w14:textId="77777777" w:rsidR="00D05FFE" w:rsidRPr="00F20EDB" w:rsidRDefault="00D05FFE" w:rsidP="00D05FFE">
      <w:pPr>
        <w:pBdr>
          <w:bottom w:val="single" w:sz="12" w:space="1" w:color="auto"/>
        </w:pBdr>
        <w:rPr>
          <w:sz w:val="20"/>
          <w:lang w:val="en-US"/>
        </w:rPr>
      </w:pPr>
      <w:r w:rsidRPr="00F20EDB">
        <w:rPr>
          <w:sz w:val="20"/>
          <w:lang w:val="en-US"/>
        </w:rPr>
        <w:t>#8</w:t>
      </w:r>
      <w:r w:rsidRPr="00F20EDB">
        <w:rPr>
          <w:sz w:val="20"/>
          <w:lang w:val="en-US"/>
        </w:rPr>
        <w:tab/>
        <w:t>#1 or #2 or #3 or #4 or #5 or #6 or #7</w:t>
      </w:r>
      <w:r w:rsidRPr="00F20EDB">
        <w:rPr>
          <w:sz w:val="20"/>
          <w:lang w:val="en-US"/>
        </w:rPr>
        <w:tab/>
        <w:t>293</w:t>
      </w:r>
      <w:r w:rsidRPr="00F20EDB">
        <w:rPr>
          <w:sz w:val="20"/>
          <w:lang w:val="en-US"/>
        </w:rPr>
        <w:tab/>
      </w:r>
    </w:p>
    <w:p w14:paraId="6F5A7C48" w14:textId="77777777" w:rsidR="00D05FFE" w:rsidRPr="00F20EDB" w:rsidRDefault="00D05FFE" w:rsidP="00D05FFE">
      <w:pPr>
        <w:pBdr>
          <w:bottom w:val="single" w:sz="12" w:space="1" w:color="auto"/>
        </w:pBdr>
        <w:rPr>
          <w:sz w:val="20"/>
          <w:lang w:val="en-US"/>
        </w:rPr>
      </w:pPr>
    </w:p>
    <w:p w14:paraId="7D5EB922" w14:textId="77777777" w:rsidR="00D05FFE" w:rsidRPr="00F20EDB" w:rsidRDefault="00D05FFE" w:rsidP="00D05FFE">
      <w:pPr>
        <w:pBdr>
          <w:bottom w:val="single" w:sz="12" w:space="1" w:color="auto"/>
        </w:pBdr>
        <w:rPr>
          <w:sz w:val="20"/>
          <w:lang w:val="en-US"/>
        </w:rPr>
      </w:pPr>
      <w:r w:rsidRPr="00F20EDB">
        <w:rPr>
          <w:sz w:val="20"/>
          <w:lang w:val="en-US"/>
        </w:rPr>
        <w:t>30 systematic reviews</w:t>
      </w:r>
    </w:p>
    <w:p w14:paraId="35F14B9B" w14:textId="77777777" w:rsidR="00D05FFE" w:rsidRPr="00F20EDB" w:rsidRDefault="00D05FFE" w:rsidP="00D05FFE">
      <w:pPr>
        <w:pBdr>
          <w:bottom w:val="single" w:sz="12" w:space="1" w:color="auto"/>
        </w:pBdr>
        <w:rPr>
          <w:sz w:val="20"/>
          <w:lang w:val="en-US"/>
        </w:rPr>
      </w:pPr>
      <w:r w:rsidRPr="00F20EDB">
        <w:rPr>
          <w:sz w:val="20"/>
          <w:lang w:val="en-US"/>
        </w:rPr>
        <w:t>258  clinical trials</w:t>
      </w:r>
    </w:p>
    <w:p w14:paraId="04EE55B3" w14:textId="77777777" w:rsidR="00D05FFE" w:rsidRPr="00F20EDB" w:rsidRDefault="00D05FFE" w:rsidP="00D05FFE">
      <w:pPr>
        <w:pBdr>
          <w:bottom w:val="single" w:sz="12" w:space="1" w:color="auto"/>
        </w:pBdr>
        <w:rPr>
          <w:lang w:val="en-US"/>
        </w:rPr>
      </w:pPr>
    </w:p>
    <w:p w14:paraId="465A6614" w14:textId="77777777" w:rsidR="00D05FFE" w:rsidRPr="00F20EDB" w:rsidRDefault="00D05FFE" w:rsidP="00D05FFE">
      <w:pPr>
        <w:rPr>
          <w:rFonts w:eastAsia="Arial Unicode MS" w:cs="Arial Unicode MS"/>
          <w:b/>
          <w:lang w:val="en-US"/>
        </w:rPr>
      </w:pPr>
      <w:r w:rsidRPr="00F20EDB">
        <w:rPr>
          <w:rFonts w:eastAsia="Arial Unicode MS" w:cs="Arial Unicode MS"/>
          <w:b/>
          <w:lang w:val="en-US"/>
        </w:rPr>
        <w:t>Clinical Trials.gov</w:t>
      </w:r>
    </w:p>
    <w:p w14:paraId="150AF3FF" w14:textId="77777777" w:rsidR="00D05FFE" w:rsidRPr="00F20EDB" w:rsidRDefault="00D05FFE" w:rsidP="00D05FFE">
      <w:pPr>
        <w:rPr>
          <w:sz w:val="20"/>
          <w:szCs w:val="20"/>
          <w:lang w:val="en-US"/>
        </w:rPr>
      </w:pPr>
      <w:r w:rsidRPr="00F20EDB">
        <w:rPr>
          <w:sz w:val="20"/>
          <w:szCs w:val="20"/>
          <w:lang w:val="en-US"/>
        </w:rPr>
        <w:t>Advanced search, no date limit applied</w:t>
      </w:r>
    </w:p>
    <w:p w14:paraId="603F323C" w14:textId="77777777" w:rsidR="00D05FFE" w:rsidRPr="00F20EDB" w:rsidRDefault="00D05FFE" w:rsidP="00D05FFE">
      <w:pPr>
        <w:rPr>
          <w:sz w:val="20"/>
          <w:szCs w:val="20"/>
          <w:lang w:val="en-US"/>
        </w:rPr>
      </w:pPr>
    </w:p>
    <w:p w14:paraId="73771544" w14:textId="77777777" w:rsidR="00D05FFE" w:rsidRPr="00F20EDB" w:rsidRDefault="00D05FFE" w:rsidP="00D05FFE">
      <w:pPr>
        <w:rPr>
          <w:sz w:val="20"/>
          <w:szCs w:val="20"/>
          <w:lang w:val="en-US"/>
        </w:rPr>
      </w:pPr>
      <w:r w:rsidRPr="00F20EDB">
        <w:rPr>
          <w:sz w:val="20"/>
          <w:szCs w:val="20"/>
          <w:lang w:val="en-US"/>
        </w:rPr>
        <w:t xml:space="preserve">Other terms: ( </w:t>
      </w:r>
      <w:r w:rsidRPr="00F20EDB">
        <w:rPr>
          <w:sz w:val="20"/>
          <w:lang w:val="en-US"/>
        </w:rPr>
        <w:t xml:space="preserve">coronavirus OR covid-19 OR nCov or hCov or middle east respiratory syndrome or MERS or SARS or severe acute respiratory syndrome </w:t>
      </w:r>
      <w:r w:rsidRPr="00F20EDB">
        <w:rPr>
          <w:lang w:val="en-US"/>
        </w:rPr>
        <w:t>or 2019nCoV or 2019-nCoV or SARS-CoV-2 or SARS-CoV or MERS-CoV</w:t>
      </w:r>
      <w:r w:rsidRPr="00F20EDB">
        <w:rPr>
          <w:rFonts w:cs="Tahoma"/>
          <w:sz w:val="20"/>
          <w:szCs w:val="20"/>
          <w:lang w:val="en-US"/>
        </w:rPr>
        <w:t xml:space="preserve"> </w:t>
      </w:r>
      <w:r w:rsidRPr="00F20EDB">
        <w:rPr>
          <w:sz w:val="20"/>
          <w:szCs w:val="20"/>
          <w:lang w:val="en-US"/>
        </w:rPr>
        <w:t>)</w:t>
      </w:r>
    </w:p>
    <w:p w14:paraId="3A77BA01" w14:textId="77777777" w:rsidR="00D05FFE" w:rsidRPr="00F20EDB" w:rsidRDefault="00D05FFE" w:rsidP="00D05FFE">
      <w:pPr>
        <w:rPr>
          <w:sz w:val="20"/>
          <w:szCs w:val="20"/>
          <w:lang w:val="en-US"/>
        </w:rPr>
      </w:pPr>
    </w:p>
    <w:p w14:paraId="1E278C36" w14:textId="77777777" w:rsidR="00D05FFE" w:rsidRPr="00F20EDB" w:rsidRDefault="00D05FFE" w:rsidP="00D05FFE">
      <w:pPr>
        <w:pBdr>
          <w:bottom w:val="single" w:sz="12" w:space="1" w:color="auto"/>
        </w:pBdr>
        <w:rPr>
          <w:sz w:val="20"/>
          <w:lang w:val="en-US"/>
        </w:rPr>
      </w:pPr>
      <w:r w:rsidRPr="00F20EDB">
        <w:rPr>
          <w:sz w:val="20"/>
          <w:lang w:val="en-US"/>
        </w:rPr>
        <w:t xml:space="preserve"> 128 studies</w:t>
      </w:r>
    </w:p>
    <w:p w14:paraId="6E3AB0E8" w14:textId="77777777" w:rsidR="00D05FFE" w:rsidRPr="00F20EDB" w:rsidRDefault="00D05FFE" w:rsidP="00D05FFE">
      <w:pPr>
        <w:pBdr>
          <w:bottom w:val="single" w:sz="12" w:space="1" w:color="auto"/>
        </w:pBdr>
        <w:rPr>
          <w:sz w:val="20"/>
          <w:lang w:val="en-US"/>
        </w:rPr>
      </w:pPr>
    </w:p>
    <w:p w14:paraId="5CA1A473" w14:textId="77777777" w:rsidR="00D05FFE" w:rsidRPr="00F20EDB" w:rsidRDefault="00D05FFE" w:rsidP="00D05FFE">
      <w:pPr>
        <w:rPr>
          <w:color w:val="000000"/>
          <w:sz w:val="20"/>
          <w:lang w:val="en-US"/>
        </w:rPr>
      </w:pPr>
      <w:r w:rsidRPr="00F20EDB">
        <w:rPr>
          <w:b/>
          <w:lang w:val="en-US"/>
        </w:rPr>
        <w:t>CNKI database</w:t>
      </w:r>
      <w:r w:rsidRPr="00F20EDB">
        <w:rPr>
          <w:color w:val="000000"/>
          <w:lang w:val="en-US"/>
        </w:rPr>
        <w:br/>
        <w:t xml:space="preserve">Medicine and Public Health database </w:t>
      </w:r>
      <w:r w:rsidRPr="00F20EDB">
        <w:rPr>
          <w:color w:val="000000"/>
          <w:lang w:val="en-US"/>
        </w:rPr>
        <w:br/>
      </w:r>
      <w:r w:rsidRPr="00F20EDB">
        <w:rPr>
          <w:color w:val="000000"/>
          <w:lang w:val="en-US"/>
        </w:rPr>
        <w:br/>
      </w:r>
      <w:r w:rsidRPr="00F20EDB">
        <w:rPr>
          <w:color w:val="000000"/>
          <w:sz w:val="20"/>
          <w:lang w:val="en-US"/>
        </w:rPr>
        <w:t>TI="coronavirus"+"SARS"+"MERS"+"nCoV"+"cov-2"+"middle eastern respiratory syndrome"+"severe acute respiratory syndrome"+"covid-19"+"covid" and AB="ICU"+"inpatient"+"in-patient"+"CCU"+"NICU"+"hospitalized"+"hospitalised"+"intensive care"+"admitted"</w:t>
      </w:r>
    </w:p>
    <w:p w14:paraId="402EA678" w14:textId="77777777" w:rsidR="00D05FFE" w:rsidRPr="00F20EDB" w:rsidRDefault="00D05FFE" w:rsidP="00D05FFE">
      <w:pPr>
        <w:rPr>
          <w:color w:val="000000"/>
          <w:sz w:val="20"/>
          <w:lang w:val="en-US"/>
        </w:rPr>
      </w:pPr>
      <w:r w:rsidRPr="00F20EDB">
        <w:rPr>
          <w:color w:val="000000"/>
          <w:sz w:val="20"/>
          <w:lang w:val="en-US"/>
        </w:rPr>
        <w:t>541 results</w:t>
      </w:r>
    </w:p>
    <w:p w14:paraId="58B52980" w14:textId="77777777" w:rsidR="00D05FFE" w:rsidRPr="00F20EDB" w:rsidRDefault="001701E6" w:rsidP="00D05FFE">
      <w:pPr>
        <w:pBdr>
          <w:bottom w:val="single" w:sz="12" w:space="1" w:color="auto"/>
        </w:pBdr>
        <w:rPr>
          <w:b/>
          <w:sz w:val="20"/>
          <w:lang w:val="en-US"/>
        </w:rPr>
      </w:pPr>
      <w:r>
        <w:rPr>
          <w:b/>
          <w:noProof/>
          <w:sz w:val="20"/>
          <w:lang w:val="en-US"/>
        </w:rPr>
        <w:pict w14:anchorId="1EF02C0C">
          <v:rect id="_x0000_i1025" alt="" style="width:468pt;height:1.5pt;mso-width-percent:0;mso-height-percent:0;mso-width-percent:0;mso-height-percent:0" o:hralign="center" o:hrstd="t" o:hrnoshade="t" o:hr="t" fillcolor="black [3213]" stroked="f"/>
        </w:pict>
      </w:r>
    </w:p>
    <w:p w14:paraId="39060085" w14:textId="77777777" w:rsidR="00D05FFE" w:rsidRPr="00F20EDB" w:rsidRDefault="00D05FFE" w:rsidP="00D05FFE">
      <w:pPr>
        <w:pBdr>
          <w:bottom w:val="single" w:sz="12" w:space="1" w:color="auto"/>
        </w:pBdr>
        <w:rPr>
          <w:b/>
          <w:lang w:val="en-US"/>
        </w:rPr>
      </w:pPr>
      <w:r w:rsidRPr="00F20EDB">
        <w:rPr>
          <w:b/>
          <w:lang w:val="en-US"/>
        </w:rPr>
        <w:t xml:space="preserve">LJILACS </w:t>
      </w:r>
    </w:p>
    <w:p w14:paraId="364ED32C" w14:textId="77777777" w:rsidR="00D05FFE" w:rsidRPr="00F20EDB" w:rsidRDefault="00D05FFE" w:rsidP="00D05FFE">
      <w:pPr>
        <w:pBdr>
          <w:bottom w:val="single" w:sz="12" w:space="1" w:color="auto"/>
        </w:pBdr>
        <w:rPr>
          <w:b/>
          <w:sz w:val="20"/>
          <w:lang w:val="en-US"/>
        </w:rPr>
      </w:pPr>
    </w:p>
    <w:p w14:paraId="09080532" w14:textId="77777777" w:rsidR="00D05FFE" w:rsidRPr="00F20EDB" w:rsidRDefault="00D05FFE" w:rsidP="00D05FFE">
      <w:pPr>
        <w:pBdr>
          <w:bottom w:val="single" w:sz="12" w:space="1" w:color="auto"/>
        </w:pBdr>
        <w:rPr>
          <w:sz w:val="20"/>
          <w:szCs w:val="20"/>
          <w:lang w:val="en-US"/>
        </w:rPr>
      </w:pPr>
      <w:r w:rsidRPr="00F20EDB">
        <w:rPr>
          <w:sz w:val="20"/>
          <w:szCs w:val="20"/>
          <w:lang w:val="en-US"/>
        </w:rPr>
        <w:t>tw:(coronavirus OR covid-19 OR nCov or hCov or "middle east respiratory syndrome" or MERS or SARS or "severe acute respiratory syndrome" or 2019nCoV or 2019-nCoV or SARS-CoV-2 or SARS-CoV or MERS-CoV)</w:t>
      </w:r>
    </w:p>
    <w:p w14:paraId="13BC0A36" w14:textId="77777777" w:rsidR="00D05FFE" w:rsidRPr="00F20EDB" w:rsidRDefault="00D05FFE" w:rsidP="00D05FFE">
      <w:pPr>
        <w:pBdr>
          <w:bottom w:val="single" w:sz="12" w:space="1" w:color="auto"/>
        </w:pBdr>
        <w:rPr>
          <w:sz w:val="20"/>
          <w:lang w:val="en-US"/>
        </w:rPr>
      </w:pPr>
    </w:p>
    <w:p w14:paraId="2FE07230" w14:textId="77777777" w:rsidR="00D05FFE" w:rsidRPr="00F20EDB" w:rsidRDefault="00D05FFE" w:rsidP="00D05FFE">
      <w:pPr>
        <w:pBdr>
          <w:bottom w:val="single" w:sz="12" w:space="1" w:color="auto"/>
        </w:pBdr>
        <w:rPr>
          <w:sz w:val="20"/>
          <w:lang w:val="en-US"/>
        </w:rPr>
      </w:pPr>
      <w:r w:rsidRPr="00F20EDB">
        <w:rPr>
          <w:sz w:val="20"/>
          <w:lang w:val="en-US"/>
        </w:rPr>
        <w:t>281 citations (LILACS results only)</w:t>
      </w:r>
    </w:p>
    <w:p w14:paraId="50897A99" w14:textId="77777777" w:rsidR="00D05FFE" w:rsidRPr="00F20EDB" w:rsidRDefault="00D05FFE" w:rsidP="00D05FFE">
      <w:pPr>
        <w:pBdr>
          <w:bottom w:val="single" w:sz="12" w:space="1" w:color="auto"/>
        </w:pBdr>
        <w:rPr>
          <w:sz w:val="20"/>
          <w:lang w:val="en-US"/>
        </w:rPr>
      </w:pPr>
    </w:p>
    <w:p w14:paraId="45310D48" w14:textId="77777777" w:rsidR="00D05FFE" w:rsidRPr="00F20EDB" w:rsidRDefault="00D05FFE" w:rsidP="00D05FFE">
      <w:pPr>
        <w:rPr>
          <w:rFonts w:cs="Tahoma"/>
          <w:b/>
          <w:szCs w:val="20"/>
          <w:lang w:val="en-US"/>
        </w:rPr>
      </w:pPr>
      <w:r w:rsidRPr="00F20EDB">
        <w:rPr>
          <w:rFonts w:cs="Tahoma"/>
          <w:b/>
          <w:szCs w:val="20"/>
          <w:lang w:val="en-US"/>
        </w:rPr>
        <w:t>WHO International Clinical Trials Registry Platform (ICTRP)</w:t>
      </w:r>
    </w:p>
    <w:p w14:paraId="05D76ADC" w14:textId="77777777" w:rsidR="00D05FFE" w:rsidRPr="00F20EDB" w:rsidRDefault="00D05FFE" w:rsidP="00D05FFE">
      <w:pPr>
        <w:rPr>
          <w:rFonts w:cs="Tahoma"/>
          <w:sz w:val="20"/>
          <w:szCs w:val="20"/>
          <w:lang w:val="en-US"/>
        </w:rPr>
      </w:pPr>
    </w:p>
    <w:p w14:paraId="342B3C62" w14:textId="77777777" w:rsidR="00D05FFE" w:rsidRPr="00F20EDB" w:rsidRDefault="00D05FFE" w:rsidP="00D05FFE">
      <w:pPr>
        <w:rPr>
          <w:rFonts w:cs="Tahoma"/>
          <w:sz w:val="20"/>
          <w:szCs w:val="20"/>
          <w:lang w:val="en-US"/>
        </w:rPr>
      </w:pPr>
      <w:r w:rsidRPr="00F20EDB">
        <w:rPr>
          <w:rFonts w:cs="Tahoma"/>
          <w:sz w:val="20"/>
          <w:szCs w:val="20"/>
          <w:lang w:val="en-US"/>
        </w:rPr>
        <w:t>Advanced search</w:t>
      </w:r>
    </w:p>
    <w:p w14:paraId="79B859DC" w14:textId="77777777" w:rsidR="00D05FFE" w:rsidRPr="00F20EDB" w:rsidRDefault="00D05FFE" w:rsidP="00D05FFE">
      <w:pPr>
        <w:rPr>
          <w:rFonts w:cs="Tahoma"/>
          <w:sz w:val="20"/>
          <w:szCs w:val="20"/>
          <w:lang w:val="en-US"/>
        </w:rPr>
      </w:pPr>
    </w:p>
    <w:p w14:paraId="305C3A18" w14:textId="77777777" w:rsidR="00D05FFE" w:rsidRPr="00F20EDB" w:rsidRDefault="00D05FFE" w:rsidP="00D05FFE">
      <w:pPr>
        <w:tabs>
          <w:tab w:val="left" w:pos="1276"/>
        </w:tabs>
        <w:rPr>
          <w:rFonts w:cs="Tahoma"/>
          <w:sz w:val="20"/>
          <w:szCs w:val="20"/>
          <w:lang w:val="en-US"/>
        </w:rPr>
      </w:pPr>
      <w:r w:rsidRPr="00F20EDB">
        <w:rPr>
          <w:rFonts w:cs="Tahoma"/>
          <w:sz w:val="20"/>
          <w:szCs w:val="20"/>
          <w:lang w:val="en-US"/>
        </w:rPr>
        <w:t xml:space="preserve">Condition: </w:t>
      </w:r>
      <w:r w:rsidRPr="00F20EDB">
        <w:rPr>
          <w:sz w:val="20"/>
          <w:szCs w:val="20"/>
          <w:lang w:val="en-US"/>
        </w:rPr>
        <w:t>coronavirus OR covid-19 OR nCov or hCov or "middle east respiratory syndrome" or MERS or SARS or "severe acute respiratory syndrome" or 2019nCoV or 2019-nCoV or SARS-CoV-2 or SARS-CoV or MERS-CoV</w:t>
      </w:r>
      <w:r w:rsidRPr="00F20EDB">
        <w:rPr>
          <w:rFonts w:cs="Tahoma"/>
          <w:sz w:val="20"/>
          <w:szCs w:val="20"/>
          <w:lang w:val="en-US"/>
        </w:rPr>
        <w:t xml:space="preserve"> (“without synonyms” box checked)</w:t>
      </w:r>
    </w:p>
    <w:p w14:paraId="5D2D7738" w14:textId="77777777" w:rsidR="00D05FFE" w:rsidRPr="00F20EDB" w:rsidRDefault="00D05FFE" w:rsidP="00D05FFE">
      <w:pPr>
        <w:tabs>
          <w:tab w:val="left" w:pos="1276"/>
        </w:tabs>
        <w:rPr>
          <w:rFonts w:cs="Tahoma"/>
          <w:sz w:val="20"/>
          <w:szCs w:val="20"/>
          <w:lang w:val="en-US"/>
        </w:rPr>
      </w:pPr>
    </w:p>
    <w:p w14:paraId="34438AA4" w14:textId="77777777" w:rsidR="00D05FFE" w:rsidRPr="00F20EDB" w:rsidRDefault="00D05FFE" w:rsidP="00D05FFE">
      <w:pPr>
        <w:tabs>
          <w:tab w:val="left" w:pos="1276"/>
        </w:tabs>
        <w:rPr>
          <w:rFonts w:cs="Tahoma"/>
          <w:sz w:val="20"/>
          <w:szCs w:val="20"/>
          <w:lang w:val="en-US"/>
        </w:rPr>
      </w:pPr>
      <w:r w:rsidRPr="00F20EDB">
        <w:rPr>
          <w:rFonts w:cs="Tahoma"/>
          <w:sz w:val="20"/>
          <w:szCs w:val="20"/>
          <w:lang w:val="en-US"/>
        </w:rPr>
        <w:t>AND</w:t>
      </w:r>
    </w:p>
    <w:p w14:paraId="1E2A939E" w14:textId="77777777" w:rsidR="00D05FFE" w:rsidRPr="00F20EDB" w:rsidRDefault="00D05FFE" w:rsidP="00D05FFE">
      <w:pPr>
        <w:tabs>
          <w:tab w:val="left" w:pos="1276"/>
        </w:tabs>
        <w:rPr>
          <w:rFonts w:cs="Tahoma"/>
          <w:sz w:val="20"/>
          <w:szCs w:val="20"/>
          <w:lang w:val="en-US"/>
        </w:rPr>
      </w:pPr>
      <w:r w:rsidRPr="00F20EDB">
        <w:rPr>
          <w:rFonts w:cs="Tahoma"/>
          <w:sz w:val="20"/>
          <w:szCs w:val="20"/>
          <w:lang w:val="en-US"/>
        </w:rPr>
        <w:t>Recruitment status: “all”</w:t>
      </w:r>
      <w:r w:rsidRPr="00F20EDB">
        <w:rPr>
          <w:rFonts w:cs="Tahoma"/>
          <w:sz w:val="20"/>
          <w:szCs w:val="20"/>
          <w:lang w:val="en-US"/>
        </w:rPr>
        <w:br/>
        <w:t>Phases: “all”</w:t>
      </w:r>
    </w:p>
    <w:p w14:paraId="626DC64D" w14:textId="77777777" w:rsidR="00D05FFE" w:rsidRPr="00F20EDB" w:rsidRDefault="00D05FFE" w:rsidP="00D05FFE">
      <w:pPr>
        <w:pBdr>
          <w:bottom w:val="single" w:sz="12" w:space="1" w:color="auto"/>
        </w:pBdr>
        <w:tabs>
          <w:tab w:val="left" w:pos="1276"/>
        </w:tabs>
        <w:rPr>
          <w:sz w:val="20"/>
          <w:lang w:val="en-US"/>
        </w:rPr>
      </w:pPr>
    </w:p>
    <w:p w14:paraId="285D50C4" w14:textId="77777777" w:rsidR="00D05FFE" w:rsidRPr="00F20EDB" w:rsidRDefault="00D05FFE" w:rsidP="00D05FFE">
      <w:pPr>
        <w:pBdr>
          <w:bottom w:val="single" w:sz="12" w:space="1" w:color="auto"/>
        </w:pBdr>
        <w:tabs>
          <w:tab w:val="left" w:pos="1276"/>
        </w:tabs>
        <w:rPr>
          <w:sz w:val="20"/>
          <w:lang w:val="en-US"/>
        </w:rPr>
      </w:pPr>
      <w:r w:rsidRPr="00F20EDB">
        <w:rPr>
          <w:sz w:val="20"/>
          <w:lang w:val="en-US"/>
        </w:rPr>
        <w:t>489 studies</w:t>
      </w:r>
    </w:p>
    <w:p w14:paraId="60E8F8CB" w14:textId="77777777" w:rsidR="00D05FFE" w:rsidRPr="00F20EDB" w:rsidRDefault="00D05FFE" w:rsidP="00D05FFE">
      <w:pPr>
        <w:rPr>
          <w:rFonts w:ascii="Garamond" w:hAnsi="Garamond"/>
          <w:lang w:val="en-US"/>
        </w:rPr>
      </w:pPr>
    </w:p>
    <w:p w14:paraId="4A9727BE" w14:textId="23DC8CED" w:rsidR="00D05FFE" w:rsidRPr="00F20EDB" w:rsidRDefault="00D05FFE" w:rsidP="00D05FFE">
      <w:pPr>
        <w:rPr>
          <w:lang w:val="en-US"/>
        </w:rPr>
      </w:pPr>
    </w:p>
    <w:p w14:paraId="5F171EF6" w14:textId="77777777" w:rsidR="00D05FFE" w:rsidRPr="00F20EDB" w:rsidRDefault="00D05FFE" w:rsidP="00D05FFE">
      <w:pPr>
        <w:rPr>
          <w:lang w:val="en-US"/>
        </w:rPr>
        <w:sectPr w:rsidR="00D05FFE" w:rsidRPr="00F20EDB" w:rsidSect="00D05FFE">
          <w:pgSz w:w="12240" w:h="15840"/>
          <w:pgMar w:top="1440" w:right="1440" w:bottom="1440" w:left="1440" w:header="709" w:footer="709" w:gutter="0"/>
          <w:cols w:space="708"/>
          <w:docGrid w:linePitch="360"/>
        </w:sectPr>
      </w:pPr>
    </w:p>
    <w:p w14:paraId="22B7ADB8" w14:textId="1D1E3BE1" w:rsidR="00120BAB" w:rsidRPr="00F20EDB" w:rsidRDefault="0057010C" w:rsidP="002177EC">
      <w:pPr>
        <w:pStyle w:val="Heading1"/>
        <w:rPr>
          <w:lang w:val="en-US"/>
        </w:rPr>
      </w:pPr>
      <w:r w:rsidRPr="00F20EDB">
        <w:rPr>
          <w:lang w:val="en-US"/>
        </w:rPr>
        <w:lastRenderedPageBreak/>
        <w:t>Methodology</w:t>
      </w:r>
    </w:p>
    <w:p w14:paraId="0BE99B70" w14:textId="1BFCC6D2" w:rsidR="00120BAB" w:rsidRPr="00F20EDB" w:rsidRDefault="00120BAB" w:rsidP="00120BAB">
      <w:pPr>
        <w:rPr>
          <w:rFonts w:ascii="Garamond" w:hAnsi="Garamond"/>
          <w:lang w:val="en-US"/>
        </w:rPr>
      </w:pPr>
    </w:p>
    <w:p w14:paraId="4B64236E" w14:textId="4D8F5AFA" w:rsidR="00120BAB" w:rsidRPr="00F20EDB" w:rsidRDefault="00120BAB" w:rsidP="00120BAB">
      <w:pPr>
        <w:rPr>
          <w:rFonts w:ascii="Garamond" w:hAnsi="Garamond"/>
          <w:b/>
          <w:lang w:val="en-US"/>
        </w:rPr>
      </w:pPr>
      <w:r w:rsidRPr="00F20EDB">
        <w:rPr>
          <w:rFonts w:ascii="Garamond" w:hAnsi="Garamond"/>
          <w:b/>
          <w:lang w:val="en-US"/>
        </w:rPr>
        <w:t xml:space="preserve">Figure S1. Algorithm for using indirect evidence </w:t>
      </w:r>
    </w:p>
    <w:p w14:paraId="00917C49" w14:textId="77777777" w:rsidR="00120BAB" w:rsidRPr="00F20EDB" w:rsidRDefault="00120BAB" w:rsidP="00120BAB">
      <w:pPr>
        <w:rPr>
          <w:rFonts w:ascii="Garamond" w:hAnsi="Garamond"/>
          <w:lang w:val="en-US"/>
        </w:rPr>
      </w:pPr>
    </w:p>
    <w:p w14:paraId="7ECF4A8E" w14:textId="4D26B6C8" w:rsidR="00120BAB" w:rsidRPr="00F20EDB" w:rsidRDefault="00120BAB" w:rsidP="00120BAB">
      <w:pPr>
        <w:rPr>
          <w:rFonts w:ascii="Garamond" w:hAnsi="Garamond"/>
          <w:lang w:val="en-US"/>
        </w:rPr>
      </w:pPr>
      <w:r w:rsidRPr="00F20EDB">
        <w:rPr>
          <w:rFonts w:ascii="Garamond" w:hAnsi="Garamond"/>
          <w:noProof/>
          <w:lang w:val="en-US" w:eastAsia="it-IT"/>
        </w:rPr>
        <w:drawing>
          <wp:inline distT="0" distB="0" distL="0" distR="0" wp14:anchorId="613F04CD" wp14:editId="0003924E">
            <wp:extent cx="6562607" cy="3691466"/>
            <wp:effectExtent l="0" t="0" r="381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569774" cy="3695497"/>
                    </a:xfrm>
                    <a:prstGeom prst="rect">
                      <a:avLst/>
                    </a:prstGeom>
                  </pic:spPr>
                </pic:pic>
              </a:graphicData>
            </a:graphic>
          </wp:inline>
        </w:drawing>
      </w:r>
    </w:p>
    <w:p w14:paraId="0D29D7AA" w14:textId="19434696" w:rsidR="00120BAB" w:rsidRPr="00F20EDB" w:rsidRDefault="00120BAB" w:rsidP="00120BAB">
      <w:pPr>
        <w:rPr>
          <w:rFonts w:ascii="Garamond" w:hAnsi="Garamond"/>
          <w:lang w:val="en-US"/>
        </w:rPr>
      </w:pPr>
    </w:p>
    <w:p w14:paraId="2537B767" w14:textId="77777777" w:rsidR="00120BAB" w:rsidRPr="00F20EDB" w:rsidRDefault="00120BAB" w:rsidP="00120BAB">
      <w:pPr>
        <w:rPr>
          <w:rFonts w:ascii="Garamond" w:hAnsi="Garamond"/>
          <w:lang w:val="en-US"/>
        </w:rPr>
        <w:sectPr w:rsidR="00120BAB" w:rsidRPr="00F20EDB" w:rsidSect="004F04F2">
          <w:pgSz w:w="12240" w:h="15840"/>
          <w:pgMar w:top="1440" w:right="1440" w:bottom="1440" w:left="1440" w:header="708" w:footer="708" w:gutter="0"/>
          <w:cols w:space="708"/>
          <w:docGrid w:linePitch="360"/>
        </w:sectPr>
      </w:pPr>
    </w:p>
    <w:p w14:paraId="7C2DCA4D" w14:textId="0331D475" w:rsidR="0057010C" w:rsidRPr="00F20EDB" w:rsidRDefault="00120BAB" w:rsidP="00120BAB">
      <w:pPr>
        <w:rPr>
          <w:rFonts w:ascii="Garamond" w:hAnsi="Garamond"/>
          <w:b/>
          <w:lang w:val="en-US"/>
        </w:rPr>
      </w:pPr>
      <w:r w:rsidRPr="00F20EDB">
        <w:rPr>
          <w:rFonts w:ascii="Garamond" w:hAnsi="Garamond"/>
          <w:b/>
          <w:lang w:val="en-US"/>
        </w:rPr>
        <w:lastRenderedPageBreak/>
        <w:t>Figure S2.</w:t>
      </w:r>
      <w:r w:rsidRPr="00F20EDB">
        <w:rPr>
          <w:rFonts w:ascii="Garamond" w:hAnsi="Garamond"/>
          <w:lang w:val="en-US"/>
        </w:rPr>
        <w:t xml:space="preserve">  </w:t>
      </w:r>
      <w:r w:rsidRPr="00F20EDB">
        <w:rPr>
          <w:rFonts w:ascii="Garamond" w:hAnsi="Garamond"/>
          <w:b/>
          <w:lang w:val="en-US"/>
        </w:rPr>
        <w:t xml:space="preserve">Algorithm for interaction between indirectness and quality of evidence </w:t>
      </w:r>
    </w:p>
    <w:p w14:paraId="185C1108" w14:textId="77777777" w:rsidR="00120BAB" w:rsidRPr="00F20EDB" w:rsidRDefault="00120BAB" w:rsidP="00120BAB">
      <w:pPr>
        <w:rPr>
          <w:rFonts w:ascii="Garamond" w:hAnsi="Garamond"/>
          <w:lang w:val="en-US"/>
        </w:rPr>
      </w:pPr>
    </w:p>
    <w:p w14:paraId="46F18A79" w14:textId="77777777" w:rsidR="00120BAB" w:rsidRPr="00F20EDB" w:rsidRDefault="00120BAB" w:rsidP="00120BAB">
      <w:pPr>
        <w:rPr>
          <w:rFonts w:ascii="Garamond" w:hAnsi="Garamond"/>
          <w:lang w:val="en-US"/>
        </w:rPr>
      </w:pPr>
    </w:p>
    <w:p w14:paraId="44F7BA50" w14:textId="3E1A6E2C" w:rsidR="0071517C" w:rsidRPr="00F20EDB" w:rsidRDefault="00120BAB" w:rsidP="00120BAB">
      <w:pPr>
        <w:rPr>
          <w:rFonts w:ascii="Garamond" w:hAnsi="Garamond"/>
          <w:lang w:val="en-US"/>
        </w:rPr>
      </w:pPr>
      <w:r w:rsidRPr="00F20EDB">
        <w:rPr>
          <w:rFonts w:ascii="Garamond" w:hAnsi="Garamond"/>
          <w:noProof/>
          <w:lang w:val="en-US" w:eastAsia="it-IT"/>
        </w:rPr>
        <w:drawing>
          <wp:inline distT="0" distB="0" distL="0" distR="0" wp14:anchorId="504E5AED" wp14:editId="17046EDE">
            <wp:extent cx="6201364" cy="3488267"/>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210608" cy="3493467"/>
                    </a:xfrm>
                    <a:prstGeom prst="rect">
                      <a:avLst/>
                    </a:prstGeom>
                  </pic:spPr>
                </pic:pic>
              </a:graphicData>
            </a:graphic>
          </wp:inline>
        </w:drawing>
      </w:r>
    </w:p>
    <w:p w14:paraId="17016F8B" w14:textId="7776F2B4" w:rsidR="0071517C" w:rsidRPr="00F20EDB" w:rsidRDefault="0071517C" w:rsidP="0071517C">
      <w:pPr>
        <w:rPr>
          <w:rFonts w:ascii="Garamond" w:hAnsi="Garamond"/>
          <w:lang w:val="en-US"/>
        </w:rPr>
      </w:pPr>
    </w:p>
    <w:p w14:paraId="76C1C586" w14:textId="77777777" w:rsidR="0071517C" w:rsidRPr="00F20EDB" w:rsidRDefault="0071517C" w:rsidP="0071517C">
      <w:pPr>
        <w:ind w:firstLine="720"/>
        <w:rPr>
          <w:rFonts w:ascii="Garamond" w:hAnsi="Garamond"/>
          <w:lang w:val="en-US"/>
        </w:rPr>
        <w:sectPr w:rsidR="0071517C" w:rsidRPr="00F20EDB" w:rsidSect="004F04F2">
          <w:pgSz w:w="12240" w:h="15840"/>
          <w:pgMar w:top="1440" w:right="1440" w:bottom="1440" w:left="1440" w:header="708" w:footer="708" w:gutter="0"/>
          <w:cols w:space="708"/>
          <w:docGrid w:linePitch="360"/>
        </w:sectPr>
      </w:pPr>
    </w:p>
    <w:p w14:paraId="2949EBC3" w14:textId="61B4F903" w:rsidR="0071517C" w:rsidRPr="00F20EDB" w:rsidRDefault="0071517C" w:rsidP="0071517C">
      <w:pPr>
        <w:ind w:firstLine="720"/>
        <w:rPr>
          <w:rFonts w:ascii="Garamond" w:hAnsi="Garamond"/>
          <w:lang w:val="en-US"/>
        </w:rPr>
      </w:pPr>
    </w:p>
    <w:p w14:paraId="32AC76AB" w14:textId="77777777" w:rsidR="0071517C" w:rsidRPr="00F20EDB" w:rsidRDefault="0071517C" w:rsidP="0071517C">
      <w:pPr>
        <w:rPr>
          <w:rFonts w:ascii="Garamond" w:hAnsi="Garamond"/>
          <w:b/>
          <w:lang w:val="en-US"/>
        </w:rPr>
      </w:pPr>
      <w:r w:rsidRPr="00F20EDB">
        <w:rPr>
          <w:rFonts w:ascii="Garamond" w:hAnsi="Garamond"/>
          <w:b/>
          <w:lang w:val="en-US"/>
        </w:rPr>
        <w:t>Figure S3.</w:t>
      </w:r>
      <w:r w:rsidRPr="00F20EDB">
        <w:rPr>
          <w:rFonts w:ascii="Garamond" w:hAnsi="Garamond"/>
          <w:lang w:val="en-US"/>
        </w:rPr>
        <w:t xml:space="preserve">  </w:t>
      </w:r>
      <w:r w:rsidRPr="00F20EDB">
        <w:rPr>
          <w:rFonts w:ascii="Garamond" w:hAnsi="Garamond"/>
          <w:b/>
          <w:lang w:val="en-US"/>
        </w:rPr>
        <w:t>Assessing indirectness of population</w:t>
      </w:r>
    </w:p>
    <w:p w14:paraId="533E1A55" w14:textId="77777777" w:rsidR="0071517C" w:rsidRPr="00F20EDB" w:rsidRDefault="0071517C" w:rsidP="0071517C">
      <w:pPr>
        <w:rPr>
          <w:rFonts w:ascii="Garamond" w:hAnsi="Garamond"/>
          <w:b/>
          <w:lang w:val="en-US"/>
        </w:rPr>
      </w:pPr>
    </w:p>
    <w:p w14:paraId="24F6BEBA" w14:textId="61378B9B" w:rsidR="0071517C" w:rsidRPr="00F20EDB" w:rsidRDefault="0071517C" w:rsidP="0071517C">
      <w:pPr>
        <w:rPr>
          <w:rFonts w:ascii="Garamond" w:hAnsi="Garamond"/>
          <w:b/>
          <w:lang w:val="en-US"/>
        </w:rPr>
      </w:pPr>
      <w:r w:rsidRPr="00F20EDB">
        <w:rPr>
          <w:rFonts w:ascii="Garamond" w:hAnsi="Garamond"/>
          <w:b/>
          <w:noProof/>
          <w:lang w:val="en-US" w:eastAsia="it-IT"/>
        </w:rPr>
        <w:drawing>
          <wp:inline distT="0" distB="0" distL="0" distR="0" wp14:anchorId="2AF3B3E5" wp14:editId="1BF025DB">
            <wp:extent cx="6562609" cy="3691467"/>
            <wp:effectExtent l="0" t="0" r="381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569823" cy="3695525"/>
                    </a:xfrm>
                    <a:prstGeom prst="rect">
                      <a:avLst/>
                    </a:prstGeom>
                  </pic:spPr>
                </pic:pic>
              </a:graphicData>
            </a:graphic>
          </wp:inline>
        </w:drawing>
      </w:r>
      <w:r w:rsidRPr="00F20EDB">
        <w:rPr>
          <w:rFonts w:ascii="Garamond" w:hAnsi="Garamond"/>
          <w:b/>
          <w:lang w:val="en-US"/>
        </w:rPr>
        <w:t xml:space="preserve"> </w:t>
      </w:r>
    </w:p>
    <w:p w14:paraId="08428D4E" w14:textId="7C3393AB" w:rsidR="00120BAB" w:rsidRPr="00F20EDB" w:rsidRDefault="00120BAB" w:rsidP="0071517C">
      <w:pPr>
        <w:tabs>
          <w:tab w:val="left" w:pos="573"/>
        </w:tabs>
        <w:rPr>
          <w:rFonts w:ascii="Garamond" w:hAnsi="Garamond"/>
          <w:lang w:val="en-US"/>
        </w:rPr>
        <w:sectPr w:rsidR="00120BAB" w:rsidRPr="00F20EDB" w:rsidSect="004F04F2">
          <w:pgSz w:w="12240" w:h="15840"/>
          <w:pgMar w:top="1440" w:right="1440" w:bottom="1440" w:left="1440" w:header="708" w:footer="708" w:gutter="0"/>
          <w:cols w:space="708"/>
          <w:docGrid w:linePitch="360"/>
        </w:sectPr>
      </w:pPr>
    </w:p>
    <w:p w14:paraId="7E64AED2" w14:textId="77777777" w:rsidR="00FD454B" w:rsidRPr="00F20EDB" w:rsidRDefault="00FD454B" w:rsidP="00A83851">
      <w:pPr>
        <w:rPr>
          <w:rFonts w:ascii="Garamond" w:hAnsi="Garamond"/>
          <w:lang w:val="en-US"/>
        </w:rPr>
      </w:pPr>
    </w:p>
    <w:p w14:paraId="797CD3CA" w14:textId="77777777" w:rsidR="00FD454B" w:rsidRPr="00F20EDB" w:rsidRDefault="00FD454B" w:rsidP="00A83851">
      <w:pPr>
        <w:rPr>
          <w:rFonts w:ascii="Garamond" w:hAnsi="Garamond"/>
          <w:lang w:val="en-US"/>
        </w:rPr>
      </w:pPr>
    </w:p>
    <w:p w14:paraId="5A40C7E3" w14:textId="46AD995B" w:rsidR="00971955" w:rsidRPr="00F20EDB" w:rsidRDefault="00971955" w:rsidP="00A83851">
      <w:pPr>
        <w:rPr>
          <w:rFonts w:ascii="Garamond" w:hAnsi="Garamond"/>
          <w:b/>
          <w:lang w:val="en-US"/>
        </w:rPr>
      </w:pPr>
      <w:r w:rsidRPr="00F20EDB">
        <w:rPr>
          <w:rFonts w:ascii="Garamond" w:hAnsi="Garamond"/>
          <w:b/>
          <w:lang w:val="en-US"/>
        </w:rPr>
        <w:t>Table S</w:t>
      </w:r>
      <w:r w:rsidR="002774D8" w:rsidRPr="00F20EDB">
        <w:rPr>
          <w:rFonts w:ascii="Garamond" w:hAnsi="Garamond"/>
          <w:b/>
          <w:lang w:val="en-US"/>
        </w:rPr>
        <w:t>1</w:t>
      </w:r>
      <w:r w:rsidRPr="00F20EDB">
        <w:rPr>
          <w:rFonts w:ascii="Garamond" w:hAnsi="Garamond"/>
          <w:b/>
          <w:lang w:val="en-US"/>
        </w:rPr>
        <w:t>.</w:t>
      </w:r>
      <w:r w:rsidR="002A7B32" w:rsidRPr="00F20EDB">
        <w:rPr>
          <w:rFonts w:ascii="Garamond" w:hAnsi="Garamond"/>
          <w:b/>
          <w:lang w:val="en-US"/>
        </w:rPr>
        <w:t xml:space="preserve"> PICO question: Recommendation </w:t>
      </w:r>
      <w:r w:rsidR="002774D8" w:rsidRPr="00F20EDB">
        <w:rPr>
          <w:rFonts w:ascii="Garamond" w:hAnsi="Garamond"/>
          <w:b/>
          <w:lang w:val="en-US"/>
        </w:rPr>
        <w:t>1</w:t>
      </w:r>
    </w:p>
    <w:p w14:paraId="0CE11D71" w14:textId="77777777" w:rsidR="001D1A53" w:rsidRPr="00F20EDB" w:rsidRDefault="001D1A53" w:rsidP="00A83851">
      <w:pPr>
        <w:rPr>
          <w:rFonts w:ascii="Garamond" w:hAnsi="Garamond"/>
          <w:lang w:val="en-US"/>
        </w:rPr>
      </w:pPr>
    </w:p>
    <w:tbl>
      <w:tblPr>
        <w:tblStyle w:val="TableGrid"/>
        <w:tblW w:w="9662" w:type="dxa"/>
        <w:tblLook w:val="04A0" w:firstRow="1" w:lastRow="0" w:firstColumn="1" w:lastColumn="0" w:noHBand="0" w:noVBand="1"/>
      </w:tblPr>
      <w:tblGrid>
        <w:gridCol w:w="4099"/>
        <w:gridCol w:w="1638"/>
        <w:gridCol w:w="1938"/>
        <w:gridCol w:w="1987"/>
      </w:tblGrid>
      <w:tr w:rsidR="00971955" w:rsidRPr="00F20EDB" w14:paraId="0F061839" w14:textId="77777777" w:rsidTr="00163997">
        <w:trPr>
          <w:trHeight w:val="722"/>
        </w:trPr>
        <w:tc>
          <w:tcPr>
            <w:tcW w:w="0" w:type="auto"/>
            <w:gridSpan w:val="4"/>
          </w:tcPr>
          <w:p w14:paraId="3AA9614A" w14:textId="6603B6CE" w:rsidR="00971955" w:rsidRPr="00F20EDB" w:rsidRDefault="006473DF" w:rsidP="00DB4E3A">
            <w:pPr>
              <w:spacing w:line="360" w:lineRule="auto"/>
              <w:rPr>
                <w:rFonts w:ascii="Garamond" w:hAnsi="Garamond"/>
                <w:lang w:val="en-US"/>
              </w:rPr>
            </w:pPr>
            <w:r w:rsidRPr="00F20EDB">
              <w:rPr>
                <w:rFonts w:ascii="Garamond" w:hAnsi="Garamond"/>
                <w:lang w:val="en-US"/>
              </w:rPr>
              <w:t>For</w:t>
            </w:r>
            <w:r w:rsidR="00971955" w:rsidRPr="00F20EDB">
              <w:rPr>
                <w:rFonts w:ascii="Garamond" w:hAnsi="Garamond"/>
                <w:lang w:val="en-US"/>
              </w:rPr>
              <w:t xml:space="preserve"> adults with</w:t>
            </w:r>
            <w:r w:rsidR="002774D8" w:rsidRPr="00F20EDB">
              <w:rPr>
                <w:rFonts w:ascii="Garamond" w:hAnsi="Garamond"/>
                <w:lang w:val="en-US"/>
              </w:rPr>
              <w:t xml:space="preserve"> severe</w:t>
            </w:r>
            <w:r w:rsidR="00971955" w:rsidRPr="00F20EDB">
              <w:rPr>
                <w:rFonts w:ascii="Garamond" w:hAnsi="Garamond"/>
                <w:lang w:val="en-US"/>
              </w:rPr>
              <w:t xml:space="preserve"> COVID-19, </w:t>
            </w:r>
            <w:r w:rsidR="002774D8" w:rsidRPr="00F20EDB">
              <w:rPr>
                <w:rFonts w:ascii="Garamond" w:hAnsi="Garamond"/>
                <w:lang w:val="en-US"/>
              </w:rPr>
              <w:t>should we recommend using awake prone positioning?</w:t>
            </w:r>
          </w:p>
        </w:tc>
      </w:tr>
      <w:tr w:rsidR="002774D8" w:rsidRPr="00F20EDB" w14:paraId="0E4DF6E9" w14:textId="77777777" w:rsidTr="00163997">
        <w:trPr>
          <w:trHeight w:val="252"/>
        </w:trPr>
        <w:tc>
          <w:tcPr>
            <w:tcW w:w="0" w:type="auto"/>
          </w:tcPr>
          <w:p w14:paraId="77DBE8FE" w14:textId="77777777" w:rsidR="00971955" w:rsidRPr="00F20EDB" w:rsidRDefault="00971955" w:rsidP="00DB4E3A">
            <w:pPr>
              <w:rPr>
                <w:rFonts w:ascii="Garamond" w:hAnsi="Garamond"/>
                <w:lang w:val="en-US"/>
              </w:rPr>
            </w:pPr>
            <w:r w:rsidRPr="00F20EDB">
              <w:rPr>
                <w:rFonts w:ascii="Garamond" w:hAnsi="Garamond"/>
                <w:lang w:val="en-US"/>
              </w:rPr>
              <w:t>Population</w:t>
            </w:r>
          </w:p>
        </w:tc>
        <w:tc>
          <w:tcPr>
            <w:tcW w:w="0" w:type="auto"/>
          </w:tcPr>
          <w:p w14:paraId="4A865182" w14:textId="77777777" w:rsidR="00971955" w:rsidRPr="00F20EDB" w:rsidRDefault="00971955" w:rsidP="00DB4E3A">
            <w:pPr>
              <w:rPr>
                <w:rFonts w:ascii="Garamond" w:hAnsi="Garamond"/>
                <w:lang w:val="en-US"/>
              </w:rPr>
            </w:pPr>
            <w:r w:rsidRPr="00F20EDB">
              <w:rPr>
                <w:rFonts w:ascii="Garamond" w:hAnsi="Garamond"/>
                <w:lang w:val="en-US"/>
              </w:rPr>
              <w:t>Intervention</w:t>
            </w:r>
          </w:p>
        </w:tc>
        <w:tc>
          <w:tcPr>
            <w:tcW w:w="0" w:type="auto"/>
          </w:tcPr>
          <w:p w14:paraId="1DF1BE2C" w14:textId="77777777" w:rsidR="00971955" w:rsidRPr="00F20EDB" w:rsidRDefault="00971955" w:rsidP="00DB4E3A">
            <w:pPr>
              <w:rPr>
                <w:rFonts w:ascii="Garamond" w:hAnsi="Garamond"/>
                <w:lang w:val="en-US"/>
              </w:rPr>
            </w:pPr>
            <w:r w:rsidRPr="00F20EDB">
              <w:rPr>
                <w:rFonts w:ascii="Garamond" w:hAnsi="Garamond"/>
                <w:lang w:val="en-US"/>
              </w:rPr>
              <w:t>Comparator</w:t>
            </w:r>
          </w:p>
        </w:tc>
        <w:tc>
          <w:tcPr>
            <w:tcW w:w="0" w:type="auto"/>
          </w:tcPr>
          <w:p w14:paraId="5E195E92" w14:textId="77777777" w:rsidR="00971955" w:rsidRPr="00F20EDB" w:rsidRDefault="00971955" w:rsidP="00DB4E3A">
            <w:pPr>
              <w:rPr>
                <w:rFonts w:ascii="Garamond" w:hAnsi="Garamond"/>
                <w:lang w:val="en-US"/>
              </w:rPr>
            </w:pPr>
            <w:r w:rsidRPr="00F20EDB">
              <w:rPr>
                <w:rFonts w:ascii="Garamond" w:hAnsi="Garamond"/>
                <w:lang w:val="en-US"/>
              </w:rPr>
              <w:t>Outcomes</w:t>
            </w:r>
          </w:p>
        </w:tc>
      </w:tr>
      <w:tr w:rsidR="002774D8" w:rsidRPr="00F20EDB" w14:paraId="6BF937CC" w14:textId="77777777" w:rsidTr="00163997">
        <w:trPr>
          <w:trHeight w:val="1411"/>
        </w:trPr>
        <w:tc>
          <w:tcPr>
            <w:tcW w:w="0" w:type="auto"/>
          </w:tcPr>
          <w:p w14:paraId="60060363" w14:textId="388C4062" w:rsidR="00971955" w:rsidRPr="00F20EDB" w:rsidRDefault="00971955" w:rsidP="00DB4E3A">
            <w:pPr>
              <w:rPr>
                <w:rFonts w:ascii="Garamond" w:hAnsi="Garamond"/>
                <w:lang w:val="en-US"/>
              </w:rPr>
            </w:pPr>
            <w:r w:rsidRPr="00F20EDB">
              <w:rPr>
                <w:rFonts w:ascii="Garamond" w:hAnsi="Garamond"/>
                <w:lang w:val="en-US"/>
              </w:rPr>
              <w:t xml:space="preserve">Adults with </w:t>
            </w:r>
            <w:r w:rsidR="002774D8" w:rsidRPr="00F20EDB">
              <w:rPr>
                <w:rFonts w:ascii="Garamond" w:hAnsi="Garamond"/>
                <w:lang w:val="en-US"/>
              </w:rPr>
              <w:t xml:space="preserve">severe </w:t>
            </w:r>
            <w:r w:rsidRPr="00F20EDB">
              <w:rPr>
                <w:rFonts w:ascii="Garamond" w:hAnsi="Garamond"/>
                <w:lang w:val="en-US"/>
              </w:rPr>
              <w:t xml:space="preserve">COVID-19 </w:t>
            </w:r>
            <w:r w:rsidR="002774D8" w:rsidRPr="00F20EDB">
              <w:rPr>
                <w:rFonts w:ascii="Garamond" w:hAnsi="Garamond"/>
                <w:lang w:val="en-US"/>
              </w:rPr>
              <w:t>in the ICU</w:t>
            </w:r>
          </w:p>
        </w:tc>
        <w:tc>
          <w:tcPr>
            <w:tcW w:w="0" w:type="auto"/>
          </w:tcPr>
          <w:p w14:paraId="61BCD663" w14:textId="3F107CC1" w:rsidR="00971955" w:rsidRPr="00F20EDB" w:rsidRDefault="002774D8" w:rsidP="00DB4E3A">
            <w:pPr>
              <w:rPr>
                <w:rFonts w:ascii="Garamond" w:hAnsi="Garamond"/>
                <w:lang w:val="en-US"/>
              </w:rPr>
            </w:pPr>
            <w:r w:rsidRPr="00F20EDB">
              <w:rPr>
                <w:rFonts w:ascii="Garamond" w:hAnsi="Garamond"/>
                <w:lang w:val="en-US"/>
              </w:rPr>
              <w:t>Awake proning</w:t>
            </w:r>
          </w:p>
        </w:tc>
        <w:tc>
          <w:tcPr>
            <w:tcW w:w="0" w:type="auto"/>
          </w:tcPr>
          <w:p w14:paraId="2479839C" w14:textId="75986D3B" w:rsidR="00971955" w:rsidRPr="00F20EDB" w:rsidRDefault="002774D8" w:rsidP="00DB4E3A">
            <w:pPr>
              <w:rPr>
                <w:rFonts w:ascii="Garamond" w:hAnsi="Garamond"/>
                <w:lang w:val="en-US"/>
              </w:rPr>
            </w:pPr>
            <w:r w:rsidRPr="00F20EDB">
              <w:rPr>
                <w:rFonts w:ascii="Garamond" w:hAnsi="Garamond"/>
                <w:lang w:val="en-US"/>
              </w:rPr>
              <w:t>No awake proning</w:t>
            </w:r>
          </w:p>
        </w:tc>
        <w:tc>
          <w:tcPr>
            <w:tcW w:w="0" w:type="auto"/>
          </w:tcPr>
          <w:p w14:paraId="5F085BB0" w14:textId="77777777" w:rsidR="00971955" w:rsidRPr="00F20EDB" w:rsidRDefault="00971955" w:rsidP="000172B3">
            <w:pPr>
              <w:pStyle w:val="ListParagraph"/>
              <w:numPr>
                <w:ilvl w:val="0"/>
                <w:numId w:val="1"/>
              </w:numPr>
              <w:rPr>
                <w:rFonts w:ascii="Garamond" w:hAnsi="Garamond" w:cs="Times New Roman"/>
              </w:rPr>
            </w:pPr>
            <w:r w:rsidRPr="00F20EDB">
              <w:rPr>
                <w:rFonts w:ascii="Garamond" w:hAnsi="Garamond" w:cs="Times New Roman"/>
              </w:rPr>
              <w:t>Mortality</w:t>
            </w:r>
          </w:p>
          <w:p w14:paraId="57CA386F" w14:textId="5A00D661" w:rsidR="002774D8" w:rsidRPr="00F20EDB" w:rsidRDefault="002774D8" w:rsidP="000172B3">
            <w:pPr>
              <w:pStyle w:val="ListParagraph"/>
              <w:numPr>
                <w:ilvl w:val="0"/>
                <w:numId w:val="1"/>
              </w:numPr>
              <w:rPr>
                <w:rFonts w:ascii="Garamond" w:hAnsi="Garamond" w:cs="Times New Roman"/>
              </w:rPr>
            </w:pPr>
            <w:r w:rsidRPr="00F20EDB">
              <w:rPr>
                <w:rFonts w:ascii="Garamond" w:hAnsi="Garamond" w:cs="Times New Roman"/>
              </w:rPr>
              <w:t>Intubation</w:t>
            </w:r>
          </w:p>
          <w:p w14:paraId="64BAC3DF" w14:textId="4F005DFD" w:rsidR="002774D8" w:rsidRPr="00F20EDB" w:rsidRDefault="002774D8" w:rsidP="000172B3">
            <w:pPr>
              <w:pStyle w:val="ListParagraph"/>
              <w:numPr>
                <w:ilvl w:val="0"/>
                <w:numId w:val="1"/>
              </w:numPr>
              <w:rPr>
                <w:rFonts w:ascii="Garamond" w:hAnsi="Garamond" w:cs="Times New Roman"/>
              </w:rPr>
            </w:pPr>
            <w:r w:rsidRPr="00F20EDB">
              <w:rPr>
                <w:rFonts w:ascii="Garamond" w:hAnsi="Garamond" w:cs="Times New Roman"/>
              </w:rPr>
              <w:t>Adverse events</w:t>
            </w:r>
          </w:p>
        </w:tc>
      </w:tr>
    </w:tbl>
    <w:p w14:paraId="3C9B313E" w14:textId="799435DD" w:rsidR="00971955" w:rsidRPr="00F20EDB" w:rsidRDefault="00971955" w:rsidP="00A83851">
      <w:pPr>
        <w:rPr>
          <w:rFonts w:ascii="Garamond" w:hAnsi="Garamond"/>
          <w:lang w:val="en-US"/>
        </w:rPr>
      </w:pPr>
    </w:p>
    <w:p w14:paraId="2F804D49" w14:textId="77777777" w:rsidR="00044FD5" w:rsidRPr="00F20EDB" w:rsidRDefault="00044FD5" w:rsidP="00A46698">
      <w:pPr>
        <w:rPr>
          <w:rFonts w:ascii="Garamond" w:hAnsi="Garamond"/>
          <w:lang w:val="en-US"/>
        </w:rPr>
        <w:sectPr w:rsidR="00044FD5" w:rsidRPr="00F20EDB" w:rsidSect="004F04F2">
          <w:pgSz w:w="12240" w:h="15840"/>
          <w:pgMar w:top="1440" w:right="1440" w:bottom="1440" w:left="1440" w:header="708" w:footer="708" w:gutter="0"/>
          <w:cols w:space="708"/>
          <w:docGrid w:linePitch="360"/>
        </w:sectPr>
      </w:pPr>
    </w:p>
    <w:p w14:paraId="7CDA657C" w14:textId="77777777" w:rsidR="000B2313" w:rsidRPr="00F20EDB" w:rsidRDefault="000B2313" w:rsidP="00A83851">
      <w:pPr>
        <w:rPr>
          <w:rFonts w:ascii="Garamond" w:hAnsi="Garamond"/>
          <w:lang w:val="en-US"/>
        </w:rPr>
      </w:pPr>
    </w:p>
    <w:p w14:paraId="252F2339" w14:textId="249E4CC0" w:rsidR="000B2313" w:rsidRPr="00F20EDB" w:rsidRDefault="00163997" w:rsidP="000B2313">
      <w:pPr>
        <w:pStyle w:val="Body"/>
        <w:rPr>
          <w:rFonts w:ascii="Garamond" w:hAnsi="Garamond"/>
          <w:b/>
          <w:bCs/>
          <w:lang w:val="en-US"/>
        </w:rPr>
      </w:pPr>
      <w:r w:rsidRPr="00F20EDB">
        <w:rPr>
          <w:rFonts w:ascii="Garamond" w:hAnsi="Garamond"/>
          <w:b/>
          <w:bCs/>
          <w:lang w:val="en-US"/>
        </w:rPr>
        <w:t>Table S</w:t>
      </w:r>
      <w:r w:rsidR="00DB6341" w:rsidRPr="00F20EDB">
        <w:rPr>
          <w:rFonts w:ascii="Garamond" w:hAnsi="Garamond"/>
          <w:b/>
          <w:bCs/>
          <w:lang w:val="en-US"/>
        </w:rPr>
        <w:t>2</w:t>
      </w:r>
      <w:r w:rsidRPr="00F20EDB">
        <w:rPr>
          <w:rFonts w:ascii="Garamond" w:hAnsi="Garamond"/>
          <w:b/>
          <w:bCs/>
          <w:lang w:val="en-US"/>
        </w:rPr>
        <w:t xml:space="preserve">. </w:t>
      </w:r>
      <w:r w:rsidR="000B2313" w:rsidRPr="00F20EDB">
        <w:rPr>
          <w:rFonts w:ascii="Garamond" w:hAnsi="Garamond"/>
          <w:b/>
          <w:bCs/>
          <w:lang w:val="en-US"/>
        </w:rPr>
        <w:t xml:space="preserve">Evidence </w:t>
      </w:r>
      <w:r w:rsidR="00DB6341" w:rsidRPr="00F20EDB">
        <w:rPr>
          <w:rFonts w:ascii="Garamond" w:hAnsi="Garamond"/>
          <w:b/>
          <w:bCs/>
          <w:lang w:val="en-US"/>
        </w:rPr>
        <w:t>P</w:t>
      </w:r>
      <w:r w:rsidR="000B2313" w:rsidRPr="00F20EDB">
        <w:rPr>
          <w:rFonts w:ascii="Garamond" w:hAnsi="Garamond"/>
          <w:b/>
          <w:bCs/>
          <w:lang w:val="en-US"/>
        </w:rPr>
        <w:t>rofile</w:t>
      </w:r>
      <w:r w:rsidR="00DB6341" w:rsidRPr="00F20EDB">
        <w:rPr>
          <w:rFonts w:ascii="Garamond" w:hAnsi="Garamond"/>
          <w:b/>
          <w:bCs/>
          <w:lang w:val="en-US"/>
        </w:rPr>
        <w:t xml:space="preserve"> </w:t>
      </w:r>
      <w:r w:rsidR="000B2313" w:rsidRPr="00F20EDB">
        <w:rPr>
          <w:rFonts w:ascii="Garamond" w:hAnsi="Garamond"/>
          <w:b/>
          <w:bCs/>
          <w:lang w:val="en-US"/>
        </w:rPr>
        <w:t xml:space="preserve">Recommendation </w:t>
      </w:r>
      <w:r w:rsidR="00DB6341" w:rsidRPr="00F20EDB">
        <w:rPr>
          <w:rFonts w:ascii="Garamond" w:hAnsi="Garamond"/>
          <w:b/>
          <w:bCs/>
          <w:lang w:val="en-US"/>
        </w:rPr>
        <w:t>1:</w:t>
      </w:r>
      <w:r w:rsidR="000B2313" w:rsidRPr="00F20EDB">
        <w:rPr>
          <w:rFonts w:ascii="Garamond" w:hAnsi="Garamond"/>
          <w:b/>
          <w:bCs/>
          <w:lang w:val="en-US"/>
        </w:rPr>
        <w:t xml:space="preserve"> </w:t>
      </w:r>
      <w:r w:rsidR="00DB6341" w:rsidRPr="00F20EDB">
        <w:rPr>
          <w:rFonts w:ascii="Garamond" w:hAnsi="Garamond"/>
          <w:b/>
          <w:bCs/>
          <w:lang w:val="en-US"/>
        </w:rPr>
        <w:t>awake proning</w:t>
      </w:r>
      <w:r w:rsidR="000B2313" w:rsidRPr="00F20EDB">
        <w:rPr>
          <w:rFonts w:ascii="Garamond" w:hAnsi="Garamond"/>
          <w:b/>
          <w:bCs/>
          <w:lang w:val="en-US"/>
        </w:rPr>
        <w:t xml:space="preserve"> vs. </w:t>
      </w:r>
      <w:r w:rsidR="00DB6341" w:rsidRPr="00F20EDB">
        <w:rPr>
          <w:rFonts w:ascii="Garamond" w:hAnsi="Garamond"/>
          <w:b/>
          <w:bCs/>
          <w:lang w:val="en-US"/>
        </w:rPr>
        <w:t>no proning</w:t>
      </w:r>
    </w:p>
    <w:p w14:paraId="316DA0CB" w14:textId="77777777" w:rsidR="00163997" w:rsidRPr="00F20EDB" w:rsidRDefault="00163997" w:rsidP="000B2313">
      <w:pPr>
        <w:pStyle w:val="Body"/>
        <w:rPr>
          <w:rFonts w:ascii="Garamond" w:eastAsia="Garamond" w:hAnsi="Garamond" w:cs="Garamond"/>
          <w:b/>
          <w:bCs/>
          <w:lang w:val="en-US"/>
        </w:rPr>
      </w:pPr>
    </w:p>
    <w:p w14:paraId="0501F72F" w14:textId="77777777" w:rsidR="00DB6341" w:rsidRPr="00F20EDB" w:rsidRDefault="00DB6341" w:rsidP="00DB6341">
      <w:pPr>
        <w:spacing w:line="140" w:lineRule="atLeast"/>
        <w:rPr>
          <w:rFonts w:ascii="Garamond" w:hAnsi="Garamond"/>
          <w:color w:val="000000"/>
          <w:lang w:val="en-US"/>
        </w:rPr>
      </w:pPr>
      <w:r w:rsidRPr="00F20EDB">
        <w:rPr>
          <w:rFonts w:ascii="Garamond" w:hAnsi="Garamond"/>
          <w:b/>
          <w:bCs/>
          <w:color w:val="000000"/>
          <w:lang w:val="en-US"/>
        </w:rPr>
        <w:t>Bibliography</w:t>
      </w:r>
      <w:r w:rsidRPr="00F20EDB">
        <w:rPr>
          <w:rFonts w:ascii="Garamond" w:hAnsi="Garamond"/>
          <w:color w:val="000000"/>
          <w:lang w:val="en-US"/>
        </w:rPr>
        <w:t xml:space="preserve">: Weatherald, Jason, et al. "Awake prone positioning for COVID-19 hypoxemic respiratory failure: A rapid review." Journal of Critical Care 61 (2021) 63–70 </w:t>
      </w:r>
    </w:p>
    <w:tbl>
      <w:tblPr>
        <w:tblStyle w:val="TableGrid"/>
        <w:tblW w:w="5242" w:type="pct"/>
        <w:tblLook w:val="04A0" w:firstRow="1" w:lastRow="0" w:firstColumn="1" w:lastColumn="0" w:noHBand="0" w:noVBand="1"/>
      </w:tblPr>
      <w:tblGrid>
        <w:gridCol w:w="816"/>
        <w:gridCol w:w="1254"/>
        <w:gridCol w:w="758"/>
        <w:gridCol w:w="1392"/>
        <w:gridCol w:w="1262"/>
        <w:gridCol w:w="1242"/>
        <w:gridCol w:w="1450"/>
        <w:gridCol w:w="885"/>
        <w:gridCol w:w="885"/>
        <w:gridCol w:w="943"/>
        <w:gridCol w:w="964"/>
        <w:gridCol w:w="1064"/>
        <w:gridCol w:w="1383"/>
      </w:tblGrid>
      <w:tr w:rsidR="00DB6341" w:rsidRPr="00F20EDB" w14:paraId="5403A927" w14:textId="77777777" w:rsidTr="00DB6341">
        <w:trPr>
          <w:trHeight w:val="213"/>
        </w:trPr>
        <w:tc>
          <w:tcPr>
            <w:tcW w:w="2854" w:type="pct"/>
            <w:gridSpan w:val="7"/>
            <w:hideMark/>
          </w:tcPr>
          <w:p w14:paraId="3774683E" w14:textId="77777777" w:rsidR="00DB6341" w:rsidRPr="00F20EDB" w:rsidRDefault="00DB6341" w:rsidP="003A7DF6">
            <w:pPr>
              <w:jc w:val="center"/>
              <w:rPr>
                <w:rFonts w:ascii="Garamond" w:hAnsi="Garamond"/>
                <w:b/>
                <w:bCs/>
                <w:color w:val="000000" w:themeColor="text1"/>
                <w:sz w:val="20"/>
                <w:szCs w:val="20"/>
                <w:lang w:val="en-US"/>
              </w:rPr>
            </w:pPr>
            <w:r w:rsidRPr="00F20EDB">
              <w:rPr>
                <w:rFonts w:ascii="Garamond" w:hAnsi="Garamond"/>
                <w:b/>
                <w:bCs/>
                <w:color w:val="000000" w:themeColor="text1"/>
                <w:sz w:val="20"/>
                <w:szCs w:val="20"/>
                <w:lang w:val="en-US"/>
              </w:rPr>
              <w:t>Quality assessment</w:t>
            </w:r>
          </w:p>
        </w:tc>
        <w:tc>
          <w:tcPr>
            <w:tcW w:w="623" w:type="pct"/>
            <w:gridSpan w:val="2"/>
            <w:hideMark/>
          </w:tcPr>
          <w:p w14:paraId="07CFE5C6" w14:textId="77777777" w:rsidR="00DB6341" w:rsidRPr="00F20EDB" w:rsidRDefault="00DB6341" w:rsidP="003A7DF6">
            <w:pPr>
              <w:jc w:val="center"/>
              <w:rPr>
                <w:rFonts w:ascii="Garamond" w:hAnsi="Garamond"/>
                <w:b/>
                <w:bCs/>
                <w:color w:val="000000" w:themeColor="text1"/>
                <w:sz w:val="20"/>
                <w:szCs w:val="20"/>
                <w:lang w:val="en-US"/>
              </w:rPr>
            </w:pPr>
            <w:r w:rsidRPr="00F20EDB">
              <w:rPr>
                <w:rFonts w:ascii="Garamond" w:hAnsi="Garamond"/>
                <w:b/>
                <w:bCs/>
                <w:color w:val="000000" w:themeColor="text1"/>
                <w:sz w:val="20"/>
                <w:szCs w:val="20"/>
                <w:lang w:val="en-US"/>
              </w:rPr>
              <w:t>№ of patients</w:t>
            </w:r>
          </w:p>
        </w:tc>
        <w:tc>
          <w:tcPr>
            <w:tcW w:w="670" w:type="pct"/>
            <w:gridSpan w:val="2"/>
            <w:hideMark/>
          </w:tcPr>
          <w:p w14:paraId="4DAE88D6" w14:textId="77777777" w:rsidR="00DB6341" w:rsidRPr="00F20EDB" w:rsidRDefault="00DB6341" w:rsidP="003A7DF6">
            <w:pPr>
              <w:jc w:val="center"/>
              <w:rPr>
                <w:rFonts w:ascii="Garamond" w:hAnsi="Garamond"/>
                <w:b/>
                <w:bCs/>
                <w:color w:val="000000" w:themeColor="text1"/>
                <w:sz w:val="20"/>
                <w:szCs w:val="20"/>
                <w:lang w:val="en-US"/>
              </w:rPr>
            </w:pPr>
            <w:r w:rsidRPr="00F20EDB">
              <w:rPr>
                <w:rFonts w:ascii="Garamond" w:hAnsi="Garamond"/>
                <w:b/>
                <w:bCs/>
                <w:color w:val="000000" w:themeColor="text1"/>
                <w:sz w:val="20"/>
                <w:szCs w:val="20"/>
                <w:lang w:val="en-US"/>
              </w:rPr>
              <w:t>Effect</w:t>
            </w:r>
          </w:p>
        </w:tc>
        <w:tc>
          <w:tcPr>
            <w:tcW w:w="372" w:type="pct"/>
            <w:vMerge w:val="restart"/>
            <w:hideMark/>
          </w:tcPr>
          <w:p w14:paraId="3BC46484" w14:textId="77777777" w:rsidR="00DB6341" w:rsidRPr="00F20EDB" w:rsidRDefault="00DB6341" w:rsidP="003A7DF6">
            <w:pPr>
              <w:jc w:val="center"/>
              <w:rPr>
                <w:rFonts w:ascii="Garamond" w:hAnsi="Garamond"/>
                <w:b/>
                <w:bCs/>
                <w:color w:val="000000" w:themeColor="text1"/>
                <w:sz w:val="20"/>
                <w:szCs w:val="20"/>
                <w:lang w:val="en-US"/>
              </w:rPr>
            </w:pPr>
            <w:r w:rsidRPr="00F20EDB">
              <w:rPr>
                <w:rFonts w:ascii="Garamond" w:hAnsi="Garamond"/>
                <w:b/>
                <w:bCs/>
                <w:color w:val="000000" w:themeColor="text1"/>
                <w:sz w:val="20"/>
                <w:szCs w:val="20"/>
                <w:lang w:val="en-US"/>
              </w:rPr>
              <w:t>Quality</w:t>
            </w:r>
          </w:p>
        </w:tc>
        <w:tc>
          <w:tcPr>
            <w:tcW w:w="481" w:type="pct"/>
            <w:vMerge w:val="restart"/>
            <w:hideMark/>
          </w:tcPr>
          <w:p w14:paraId="7850EF92" w14:textId="77777777" w:rsidR="00DB6341" w:rsidRPr="00F20EDB" w:rsidRDefault="00DB6341" w:rsidP="003A7DF6">
            <w:pPr>
              <w:jc w:val="center"/>
              <w:rPr>
                <w:rFonts w:ascii="Garamond" w:hAnsi="Garamond"/>
                <w:b/>
                <w:bCs/>
                <w:color w:val="000000" w:themeColor="text1"/>
                <w:sz w:val="20"/>
                <w:szCs w:val="20"/>
                <w:lang w:val="en-US"/>
              </w:rPr>
            </w:pPr>
            <w:r w:rsidRPr="00F20EDB">
              <w:rPr>
                <w:rFonts w:ascii="Garamond" w:hAnsi="Garamond"/>
                <w:b/>
                <w:bCs/>
                <w:color w:val="000000" w:themeColor="text1"/>
                <w:sz w:val="20"/>
                <w:szCs w:val="20"/>
                <w:lang w:val="en-US"/>
              </w:rPr>
              <w:t>Importance</w:t>
            </w:r>
          </w:p>
        </w:tc>
      </w:tr>
      <w:tr w:rsidR="00DB6341" w:rsidRPr="00F20EDB" w14:paraId="3FD9F882" w14:textId="77777777" w:rsidTr="00DB6341">
        <w:trPr>
          <w:trHeight w:val="900"/>
        </w:trPr>
        <w:tc>
          <w:tcPr>
            <w:tcW w:w="288" w:type="pct"/>
            <w:hideMark/>
          </w:tcPr>
          <w:p w14:paraId="2B7D1369" w14:textId="77777777" w:rsidR="00DB6341" w:rsidRPr="00F20EDB" w:rsidRDefault="00DB6341" w:rsidP="003A7DF6">
            <w:pPr>
              <w:jc w:val="center"/>
              <w:rPr>
                <w:rFonts w:ascii="Garamond" w:hAnsi="Garamond"/>
                <w:b/>
                <w:bCs/>
                <w:color w:val="000000" w:themeColor="text1"/>
                <w:sz w:val="20"/>
                <w:szCs w:val="20"/>
                <w:lang w:val="en-US"/>
              </w:rPr>
            </w:pPr>
            <w:r w:rsidRPr="00F20EDB">
              <w:rPr>
                <w:rFonts w:ascii="Garamond" w:hAnsi="Garamond"/>
                <w:b/>
                <w:bCs/>
                <w:color w:val="000000" w:themeColor="text1"/>
                <w:sz w:val="20"/>
                <w:szCs w:val="20"/>
                <w:lang w:val="en-US"/>
              </w:rPr>
              <w:t>№ of studies</w:t>
            </w:r>
          </w:p>
        </w:tc>
        <w:tc>
          <w:tcPr>
            <w:tcW w:w="437" w:type="pct"/>
            <w:hideMark/>
          </w:tcPr>
          <w:p w14:paraId="785E7F9A" w14:textId="77777777" w:rsidR="00DB6341" w:rsidRPr="00F20EDB" w:rsidRDefault="00DB6341" w:rsidP="003A7DF6">
            <w:pPr>
              <w:jc w:val="center"/>
              <w:rPr>
                <w:rFonts w:ascii="Garamond" w:hAnsi="Garamond"/>
                <w:b/>
                <w:bCs/>
                <w:color w:val="000000" w:themeColor="text1"/>
                <w:sz w:val="20"/>
                <w:szCs w:val="20"/>
                <w:lang w:val="en-US"/>
              </w:rPr>
            </w:pPr>
            <w:r w:rsidRPr="00F20EDB">
              <w:rPr>
                <w:rFonts w:ascii="Garamond" w:hAnsi="Garamond"/>
                <w:b/>
                <w:bCs/>
                <w:color w:val="000000" w:themeColor="text1"/>
                <w:sz w:val="20"/>
                <w:szCs w:val="20"/>
                <w:lang w:val="en-US"/>
              </w:rPr>
              <w:t>Study design</w:t>
            </w:r>
          </w:p>
        </w:tc>
        <w:tc>
          <w:tcPr>
            <w:tcW w:w="268" w:type="pct"/>
            <w:hideMark/>
          </w:tcPr>
          <w:p w14:paraId="5C523CB1" w14:textId="77777777" w:rsidR="00DB6341" w:rsidRPr="00F20EDB" w:rsidRDefault="00DB6341" w:rsidP="003A7DF6">
            <w:pPr>
              <w:jc w:val="center"/>
              <w:rPr>
                <w:rFonts w:ascii="Garamond" w:hAnsi="Garamond"/>
                <w:b/>
                <w:bCs/>
                <w:color w:val="000000" w:themeColor="text1"/>
                <w:sz w:val="20"/>
                <w:szCs w:val="20"/>
                <w:lang w:val="en-US"/>
              </w:rPr>
            </w:pPr>
            <w:r w:rsidRPr="00F20EDB">
              <w:rPr>
                <w:rFonts w:ascii="Garamond" w:hAnsi="Garamond"/>
                <w:b/>
                <w:bCs/>
                <w:color w:val="000000" w:themeColor="text1"/>
                <w:sz w:val="20"/>
                <w:szCs w:val="20"/>
                <w:lang w:val="en-US"/>
              </w:rPr>
              <w:t>Risk of bias</w:t>
            </w:r>
          </w:p>
        </w:tc>
        <w:tc>
          <w:tcPr>
            <w:tcW w:w="484" w:type="pct"/>
            <w:hideMark/>
          </w:tcPr>
          <w:p w14:paraId="59EF34FB" w14:textId="77777777" w:rsidR="00DB6341" w:rsidRPr="00F20EDB" w:rsidRDefault="00DB6341" w:rsidP="003A7DF6">
            <w:pPr>
              <w:jc w:val="center"/>
              <w:rPr>
                <w:rFonts w:ascii="Garamond" w:hAnsi="Garamond"/>
                <w:b/>
                <w:bCs/>
                <w:color w:val="000000" w:themeColor="text1"/>
                <w:sz w:val="20"/>
                <w:szCs w:val="20"/>
                <w:lang w:val="en-US"/>
              </w:rPr>
            </w:pPr>
            <w:r w:rsidRPr="00F20EDB">
              <w:rPr>
                <w:rFonts w:ascii="Garamond" w:hAnsi="Garamond"/>
                <w:b/>
                <w:bCs/>
                <w:color w:val="000000" w:themeColor="text1"/>
                <w:sz w:val="20"/>
                <w:szCs w:val="20"/>
                <w:lang w:val="en-US"/>
              </w:rPr>
              <w:t>Inconsistency</w:t>
            </w:r>
          </w:p>
        </w:tc>
        <w:tc>
          <w:tcPr>
            <w:tcW w:w="440" w:type="pct"/>
            <w:hideMark/>
          </w:tcPr>
          <w:p w14:paraId="48D0637D" w14:textId="77777777" w:rsidR="00DB6341" w:rsidRPr="00F20EDB" w:rsidRDefault="00DB6341" w:rsidP="003A7DF6">
            <w:pPr>
              <w:jc w:val="center"/>
              <w:rPr>
                <w:rFonts w:ascii="Garamond" w:hAnsi="Garamond"/>
                <w:b/>
                <w:bCs/>
                <w:color w:val="000000" w:themeColor="text1"/>
                <w:sz w:val="20"/>
                <w:szCs w:val="20"/>
                <w:lang w:val="en-US"/>
              </w:rPr>
            </w:pPr>
            <w:r w:rsidRPr="00F20EDB">
              <w:rPr>
                <w:rFonts w:ascii="Garamond" w:hAnsi="Garamond"/>
                <w:b/>
                <w:bCs/>
                <w:color w:val="000000" w:themeColor="text1"/>
                <w:sz w:val="20"/>
                <w:szCs w:val="20"/>
                <w:lang w:val="en-US"/>
              </w:rPr>
              <w:t>Indirectness</w:t>
            </w:r>
          </w:p>
        </w:tc>
        <w:tc>
          <w:tcPr>
            <w:tcW w:w="433" w:type="pct"/>
            <w:hideMark/>
          </w:tcPr>
          <w:p w14:paraId="7D85983C" w14:textId="77777777" w:rsidR="00DB6341" w:rsidRPr="00F20EDB" w:rsidRDefault="00DB6341" w:rsidP="003A7DF6">
            <w:pPr>
              <w:jc w:val="center"/>
              <w:rPr>
                <w:rFonts w:ascii="Garamond" w:hAnsi="Garamond"/>
                <w:b/>
                <w:bCs/>
                <w:color w:val="000000" w:themeColor="text1"/>
                <w:sz w:val="20"/>
                <w:szCs w:val="20"/>
                <w:lang w:val="en-US"/>
              </w:rPr>
            </w:pPr>
            <w:r w:rsidRPr="00F20EDB">
              <w:rPr>
                <w:rFonts w:ascii="Garamond" w:hAnsi="Garamond"/>
                <w:b/>
                <w:bCs/>
                <w:color w:val="000000" w:themeColor="text1"/>
                <w:sz w:val="20"/>
                <w:szCs w:val="20"/>
                <w:lang w:val="en-US"/>
              </w:rPr>
              <w:t>Imprecision</w:t>
            </w:r>
          </w:p>
        </w:tc>
        <w:tc>
          <w:tcPr>
            <w:tcW w:w="504" w:type="pct"/>
            <w:hideMark/>
          </w:tcPr>
          <w:p w14:paraId="092E303C" w14:textId="77777777" w:rsidR="00DB6341" w:rsidRPr="00F20EDB" w:rsidRDefault="00DB6341" w:rsidP="003A7DF6">
            <w:pPr>
              <w:jc w:val="center"/>
              <w:rPr>
                <w:rFonts w:ascii="Garamond" w:hAnsi="Garamond"/>
                <w:b/>
                <w:bCs/>
                <w:color w:val="000000" w:themeColor="text1"/>
                <w:sz w:val="20"/>
                <w:szCs w:val="20"/>
                <w:lang w:val="en-US"/>
              </w:rPr>
            </w:pPr>
            <w:r w:rsidRPr="00F20EDB">
              <w:rPr>
                <w:rFonts w:ascii="Garamond" w:hAnsi="Garamond"/>
                <w:b/>
                <w:bCs/>
                <w:color w:val="000000" w:themeColor="text1"/>
                <w:sz w:val="20"/>
                <w:szCs w:val="20"/>
                <w:lang w:val="en-US"/>
              </w:rPr>
              <w:t>Other considerations</w:t>
            </w:r>
          </w:p>
        </w:tc>
        <w:tc>
          <w:tcPr>
            <w:tcW w:w="312" w:type="pct"/>
            <w:hideMark/>
          </w:tcPr>
          <w:p w14:paraId="4BFD19C8" w14:textId="77777777" w:rsidR="00DB6341" w:rsidRPr="00F20EDB" w:rsidRDefault="00DB6341" w:rsidP="003A7DF6">
            <w:pPr>
              <w:jc w:val="center"/>
              <w:rPr>
                <w:rFonts w:ascii="Garamond" w:hAnsi="Garamond"/>
                <w:b/>
                <w:bCs/>
                <w:color w:val="000000" w:themeColor="text1"/>
                <w:sz w:val="20"/>
                <w:szCs w:val="20"/>
                <w:lang w:val="en-US"/>
              </w:rPr>
            </w:pPr>
            <w:r w:rsidRPr="00F20EDB">
              <w:rPr>
                <w:rFonts w:ascii="Garamond" w:hAnsi="Garamond"/>
                <w:b/>
                <w:bCs/>
                <w:color w:val="000000" w:themeColor="text1"/>
                <w:sz w:val="20"/>
                <w:szCs w:val="20"/>
                <w:lang w:val="en-US"/>
              </w:rPr>
              <w:t xml:space="preserve">awake proning </w:t>
            </w:r>
          </w:p>
        </w:tc>
        <w:tc>
          <w:tcPr>
            <w:tcW w:w="312" w:type="pct"/>
            <w:hideMark/>
          </w:tcPr>
          <w:p w14:paraId="47D2D909" w14:textId="77777777" w:rsidR="00DB6341" w:rsidRPr="00F20EDB" w:rsidRDefault="00DB6341" w:rsidP="003A7DF6">
            <w:pPr>
              <w:jc w:val="center"/>
              <w:rPr>
                <w:rFonts w:ascii="Garamond" w:hAnsi="Garamond"/>
                <w:b/>
                <w:bCs/>
                <w:color w:val="000000" w:themeColor="text1"/>
                <w:sz w:val="20"/>
                <w:szCs w:val="20"/>
                <w:lang w:val="en-US"/>
              </w:rPr>
            </w:pPr>
            <w:r w:rsidRPr="00F20EDB">
              <w:rPr>
                <w:rFonts w:ascii="Garamond" w:hAnsi="Garamond"/>
                <w:b/>
                <w:bCs/>
                <w:color w:val="000000" w:themeColor="text1"/>
                <w:sz w:val="20"/>
                <w:szCs w:val="20"/>
                <w:lang w:val="en-US"/>
              </w:rPr>
              <w:t>no awake proning</w:t>
            </w:r>
          </w:p>
        </w:tc>
        <w:tc>
          <w:tcPr>
            <w:tcW w:w="331" w:type="pct"/>
            <w:hideMark/>
          </w:tcPr>
          <w:p w14:paraId="7EDCFDC4" w14:textId="77777777" w:rsidR="00DB6341" w:rsidRPr="00F20EDB" w:rsidRDefault="00DB6341" w:rsidP="003A7DF6">
            <w:pPr>
              <w:jc w:val="center"/>
              <w:rPr>
                <w:rFonts w:ascii="Garamond" w:hAnsi="Garamond"/>
                <w:b/>
                <w:bCs/>
                <w:color w:val="000000" w:themeColor="text1"/>
                <w:sz w:val="20"/>
                <w:szCs w:val="20"/>
                <w:lang w:val="en-US"/>
              </w:rPr>
            </w:pPr>
            <w:r w:rsidRPr="00F20EDB">
              <w:rPr>
                <w:rFonts w:ascii="Garamond" w:hAnsi="Garamond"/>
                <w:b/>
                <w:bCs/>
                <w:color w:val="000000" w:themeColor="text1"/>
                <w:sz w:val="20"/>
                <w:szCs w:val="20"/>
                <w:lang w:val="en-US"/>
              </w:rPr>
              <w:t>Relative</w:t>
            </w:r>
            <w:r w:rsidRPr="00F20EDB">
              <w:rPr>
                <w:rFonts w:ascii="Garamond" w:hAnsi="Garamond"/>
                <w:b/>
                <w:bCs/>
                <w:color w:val="000000" w:themeColor="text1"/>
                <w:sz w:val="20"/>
                <w:szCs w:val="20"/>
                <w:lang w:val="en-US"/>
              </w:rPr>
              <w:br/>
              <w:t>(95% CI)</w:t>
            </w:r>
          </w:p>
        </w:tc>
        <w:tc>
          <w:tcPr>
            <w:tcW w:w="338" w:type="pct"/>
            <w:hideMark/>
          </w:tcPr>
          <w:p w14:paraId="7F003DB0" w14:textId="77777777" w:rsidR="00DB6341" w:rsidRPr="00F20EDB" w:rsidRDefault="00DB6341" w:rsidP="003A7DF6">
            <w:pPr>
              <w:jc w:val="center"/>
              <w:rPr>
                <w:rFonts w:ascii="Garamond" w:hAnsi="Garamond"/>
                <w:b/>
                <w:bCs/>
                <w:color w:val="000000" w:themeColor="text1"/>
                <w:sz w:val="20"/>
                <w:szCs w:val="20"/>
                <w:lang w:val="en-US"/>
              </w:rPr>
            </w:pPr>
            <w:r w:rsidRPr="00F20EDB">
              <w:rPr>
                <w:rFonts w:ascii="Garamond" w:hAnsi="Garamond"/>
                <w:b/>
                <w:bCs/>
                <w:color w:val="000000" w:themeColor="text1"/>
                <w:sz w:val="20"/>
                <w:szCs w:val="20"/>
                <w:lang w:val="en-US"/>
              </w:rPr>
              <w:t>Absolute</w:t>
            </w:r>
            <w:r w:rsidRPr="00F20EDB">
              <w:rPr>
                <w:rFonts w:ascii="Garamond" w:hAnsi="Garamond"/>
                <w:b/>
                <w:bCs/>
                <w:color w:val="000000" w:themeColor="text1"/>
                <w:sz w:val="20"/>
                <w:szCs w:val="20"/>
                <w:lang w:val="en-US"/>
              </w:rPr>
              <w:br/>
              <w:t>(95% CI)</w:t>
            </w:r>
          </w:p>
        </w:tc>
        <w:tc>
          <w:tcPr>
            <w:tcW w:w="372" w:type="pct"/>
            <w:vMerge/>
            <w:hideMark/>
          </w:tcPr>
          <w:p w14:paraId="474B81F2" w14:textId="77777777" w:rsidR="00DB6341" w:rsidRPr="00F20EDB" w:rsidRDefault="00DB6341" w:rsidP="003A7DF6">
            <w:pPr>
              <w:rPr>
                <w:rFonts w:ascii="Garamond" w:hAnsi="Garamond"/>
                <w:b/>
                <w:bCs/>
                <w:color w:val="000000" w:themeColor="text1"/>
                <w:sz w:val="20"/>
                <w:szCs w:val="20"/>
                <w:lang w:val="en-US"/>
              </w:rPr>
            </w:pPr>
          </w:p>
        </w:tc>
        <w:tc>
          <w:tcPr>
            <w:tcW w:w="481" w:type="pct"/>
            <w:vMerge/>
            <w:hideMark/>
          </w:tcPr>
          <w:p w14:paraId="36C5083E" w14:textId="77777777" w:rsidR="00DB6341" w:rsidRPr="00F20EDB" w:rsidRDefault="00DB6341" w:rsidP="003A7DF6">
            <w:pPr>
              <w:rPr>
                <w:rFonts w:ascii="Garamond" w:hAnsi="Garamond"/>
                <w:b/>
                <w:bCs/>
                <w:color w:val="000000" w:themeColor="text1"/>
                <w:sz w:val="20"/>
                <w:szCs w:val="20"/>
                <w:lang w:val="en-US"/>
              </w:rPr>
            </w:pPr>
          </w:p>
        </w:tc>
      </w:tr>
      <w:tr w:rsidR="00DB6341" w:rsidRPr="00F20EDB" w14:paraId="56A84DDE" w14:textId="77777777" w:rsidTr="00DB6341">
        <w:trPr>
          <w:trHeight w:val="213"/>
        </w:trPr>
        <w:tc>
          <w:tcPr>
            <w:tcW w:w="5000" w:type="pct"/>
            <w:gridSpan w:val="13"/>
            <w:hideMark/>
          </w:tcPr>
          <w:p w14:paraId="281F5FBB" w14:textId="77777777" w:rsidR="00DB6341" w:rsidRPr="00F20EDB" w:rsidRDefault="00DB6341" w:rsidP="003A7DF6">
            <w:pPr>
              <w:rPr>
                <w:rFonts w:ascii="Garamond" w:hAnsi="Garamond"/>
                <w:b/>
                <w:bCs/>
                <w:color w:val="000000" w:themeColor="text1"/>
                <w:sz w:val="20"/>
                <w:szCs w:val="20"/>
                <w:lang w:val="en-US"/>
              </w:rPr>
            </w:pPr>
            <w:r w:rsidRPr="00F20EDB">
              <w:rPr>
                <w:rStyle w:val="label"/>
                <w:rFonts w:ascii="Garamond" w:hAnsi="Garamond"/>
                <w:b/>
                <w:bCs/>
                <w:color w:val="000000" w:themeColor="text1"/>
                <w:sz w:val="20"/>
                <w:szCs w:val="20"/>
                <w:lang w:val="en-US"/>
              </w:rPr>
              <w:t xml:space="preserve">Intubation/invasive mechanical ventilation </w:t>
            </w:r>
          </w:p>
        </w:tc>
      </w:tr>
      <w:tr w:rsidR="00DB6341" w:rsidRPr="00F20EDB" w14:paraId="244F2EE3" w14:textId="77777777" w:rsidTr="00DB6341">
        <w:trPr>
          <w:trHeight w:val="976"/>
        </w:trPr>
        <w:tc>
          <w:tcPr>
            <w:tcW w:w="288" w:type="pct"/>
            <w:hideMark/>
          </w:tcPr>
          <w:p w14:paraId="11C01BB0"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29 </w:t>
            </w:r>
          </w:p>
        </w:tc>
        <w:tc>
          <w:tcPr>
            <w:tcW w:w="437" w:type="pct"/>
            <w:hideMark/>
          </w:tcPr>
          <w:p w14:paraId="11F2E0D8"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observational studies </w:t>
            </w:r>
          </w:p>
        </w:tc>
        <w:tc>
          <w:tcPr>
            <w:tcW w:w="268" w:type="pct"/>
            <w:hideMark/>
          </w:tcPr>
          <w:p w14:paraId="2DA870E6"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serious </w:t>
            </w:r>
            <w:r w:rsidRPr="00F20EDB">
              <w:rPr>
                <w:rFonts w:ascii="Garamond" w:hAnsi="Garamond"/>
                <w:color w:val="000000" w:themeColor="text1"/>
                <w:sz w:val="20"/>
                <w:szCs w:val="20"/>
                <w:vertAlign w:val="superscript"/>
                <w:lang w:val="en-US"/>
              </w:rPr>
              <w:t>a</w:t>
            </w:r>
          </w:p>
        </w:tc>
        <w:tc>
          <w:tcPr>
            <w:tcW w:w="484" w:type="pct"/>
            <w:hideMark/>
          </w:tcPr>
          <w:p w14:paraId="31FFE466"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not serious </w:t>
            </w:r>
          </w:p>
        </w:tc>
        <w:tc>
          <w:tcPr>
            <w:tcW w:w="440" w:type="pct"/>
            <w:hideMark/>
          </w:tcPr>
          <w:p w14:paraId="40E9E36A"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not serious </w:t>
            </w:r>
          </w:p>
        </w:tc>
        <w:tc>
          <w:tcPr>
            <w:tcW w:w="433" w:type="pct"/>
            <w:hideMark/>
          </w:tcPr>
          <w:p w14:paraId="67C6227C"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not serious </w:t>
            </w:r>
          </w:p>
        </w:tc>
        <w:tc>
          <w:tcPr>
            <w:tcW w:w="504" w:type="pct"/>
            <w:hideMark/>
          </w:tcPr>
          <w:p w14:paraId="3725EC1A"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none </w:t>
            </w:r>
          </w:p>
        </w:tc>
        <w:tc>
          <w:tcPr>
            <w:tcW w:w="312" w:type="pct"/>
            <w:hideMark/>
          </w:tcPr>
          <w:p w14:paraId="44DF815B"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108/364 (29.7%) </w:t>
            </w:r>
          </w:p>
        </w:tc>
        <w:tc>
          <w:tcPr>
            <w:tcW w:w="312" w:type="pct"/>
            <w:hideMark/>
          </w:tcPr>
          <w:p w14:paraId="4D7246B7" w14:textId="77777777" w:rsidR="00DB6341" w:rsidRPr="00F20EDB" w:rsidRDefault="00DB6341" w:rsidP="003A7DF6">
            <w:pPr>
              <w:jc w:val="center"/>
              <w:rPr>
                <w:rFonts w:ascii="Garamond" w:hAnsi="Garamond"/>
                <w:color w:val="000000" w:themeColor="text1"/>
                <w:sz w:val="20"/>
                <w:szCs w:val="20"/>
                <w:lang w:val="en-US"/>
              </w:rPr>
            </w:pPr>
            <w:r w:rsidRPr="00F20EDB">
              <w:rPr>
                <w:rStyle w:val="cell-value"/>
                <w:rFonts w:ascii="Garamond" w:hAnsi="Garamond"/>
                <w:color w:val="000000" w:themeColor="text1"/>
                <w:sz w:val="20"/>
                <w:szCs w:val="20"/>
                <w:lang w:val="en-US"/>
              </w:rPr>
              <w:t>0/0</w:t>
            </w:r>
            <w:r w:rsidRPr="00F20EDB">
              <w:rPr>
                <w:rFonts w:ascii="Garamond" w:hAnsi="Garamond"/>
                <w:color w:val="000000" w:themeColor="text1"/>
                <w:sz w:val="20"/>
                <w:szCs w:val="20"/>
                <w:lang w:val="en-US"/>
              </w:rPr>
              <w:t xml:space="preserve"> </w:t>
            </w:r>
          </w:p>
        </w:tc>
        <w:tc>
          <w:tcPr>
            <w:tcW w:w="331" w:type="pct"/>
            <w:hideMark/>
          </w:tcPr>
          <w:p w14:paraId="340FBF56" w14:textId="77777777" w:rsidR="00DB6341" w:rsidRPr="00F20EDB" w:rsidRDefault="00DB6341" w:rsidP="003A7DF6">
            <w:pPr>
              <w:jc w:val="center"/>
              <w:rPr>
                <w:rFonts w:ascii="Garamond" w:hAnsi="Garamond"/>
                <w:color w:val="000000" w:themeColor="text1"/>
                <w:sz w:val="20"/>
                <w:szCs w:val="20"/>
                <w:lang w:val="en-US"/>
              </w:rPr>
            </w:pPr>
            <w:r w:rsidRPr="00F20EDB">
              <w:rPr>
                <w:rStyle w:val="cell"/>
                <w:rFonts w:ascii="Garamond" w:hAnsi="Garamond"/>
                <w:color w:val="000000" w:themeColor="text1"/>
                <w:sz w:val="20"/>
                <w:szCs w:val="20"/>
                <w:lang w:val="en-US"/>
              </w:rPr>
              <w:t>not estimable</w:t>
            </w:r>
            <w:r w:rsidRPr="00F20EDB">
              <w:rPr>
                <w:rFonts w:ascii="Garamond" w:hAnsi="Garamond"/>
                <w:color w:val="000000" w:themeColor="text1"/>
                <w:sz w:val="20"/>
                <w:szCs w:val="20"/>
                <w:lang w:val="en-US"/>
              </w:rPr>
              <w:t xml:space="preserve"> </w:t>
            </w:r>
          </w:p>
        </w:tc>
        <w:tc>
          <w:tcPr>
            <w:tcW w:w="338" w:type="pct"/>
            <w:hideMark/>
          </w:tcPr>
          <w:p w14:paraId="5B2C0C73" w14:textId="77777777" w:rsidR="00DB6341" w:rsidRPr="00F20EDB" w:rsidRDefault="00DB6341" w:rsidP="003A7DF6">
            <w:pPr>
              <w:jc w:val="center"/>
              <w:rPr>
                <w:rFonts w:ascii="Garamond" w:hAnsi="Garamond"/>
                <w:color w:val="000000" w:themeColor="text1"/>
                <w:sz w:val="20"/>
                <w:szCs w:val="20"/>
                <w:lang w:val="en-US"/>
              </w:rPr>
            </w:pPr>
          </w:p>
        </w:tc>
        <w:tc>
          <w:tcPr>
            <w:tcW w:w="372" w:type="pct"/>
            <w:hideMark/>
          </w:tcPr>
          <w:p w14:paraId="43E6792F" w14:textId="77777777" w:rsidR="00DB6341" w:rsidRPr="00F20EDB" w:rsidRDefault="00DB6341" w:rsidP="003A7DF6">
            <w:pPr>
              <w:jc w:val="center"/>
              <w:rPr>
                <w:rFonts w:ascii="Garamond" w:hAnsi="Garamond"/>
                <w:color w:val="000000" w:themeColor="text1"/>
                <w:sz w:val="20"/>
                <w:szCs w:val="20"/>
                <w:lang w:val="en-US"/>
              </w:rPr>
            </w:pPr>
            <w:r w:rsidRPr="00F20EDB">
              <w:rPr>
                <w:rStyle w:val="quality-sign"/>
                <w:rFonts w:ascii="Cambria Math" w:hAnsi="Cambria Math" w:cs="Cambria Math"/>
                <w:color w:val="000000" w:themeColor="text1"/>
                <w:sz w:val="20"/>
                <w:szCs w:val="20"/>
                <w:lang w:val="en-US"/>
              </w:rPr>
              <w:t>⨁</w:t>
            </w:r>
            <w:r w:rsidRPr="00F20EDB">
              <w:rPr>
                <w:rStyle w:val="quality-sign"/>
                <w:rFonts w:ascii="Segoe UI Symbol" w:hAnsi="Segoe UI Symbol" w:cs="Segoe UI Symbol"/>
                <w:color w:val="000000" w:themeColor="text1"/>
                <w:sz w:val="20"/>
                <w:szCs w:val="20"/>
                <w:lang w:val="en-US"/>
              </w:rPr>
              <w:t>◯◯◯</w:t>
            </w:r>
            <w:r w:rsidRPr="00F20EDB">
              <w:rPr>
                <w:rFonts w:ascii="Garamond" w:hAnsi="Garamond"/>
                <w:color w:val="000000" w:themeColor="text1"/>
                <w:sz w:val="20"/>
                <w:szCs w:val="20"/>
                <w:lang w:val="en-US"/>
              </w:rPr>
              <w:br/>
            </w:r>
            <w:r w:rsidRPr="00F20EDB">
              <w:rPr>
                <w:rStyle w:val="quality-text"/>
                <w:rFonts w:ascii="Garamond" w:hAnsi="Garamond"/>
                <w:color w:val="000000" w:themeColor="text1"/>
                <w:sz w:val="20"/>
                <w:szCs w:val="20"/>
                <w:lang w:val="en-US"/>
              </w:rPr>
              <w:t>VERY LOW</w:t>
            </w:r>
            <w:r w:rsidRPr="00F20EDB">
              <w:rPr>
                <w:rFonts w:ascii="Garamond" w:hAnsi="Garamond"/>
                <w:color w:val="000000" w:themeColor="text1"/>
                <w:sz w:val="20"/>
                <w:szCs w:val="20"/>
                <w:lang w:val="en-US"/>
              </w:rPr>
              <w:t xml:space="preserve"> </w:t>
            </w:r>
          </w:p>
        </w:tc>
        <w:tc>
          <w:tcPr>
            <w:tcW w:w="481" w:type="pct"/>
            <w:hideMark/>
          </w:tcPr>
          <w:p w14:paraId="7BC3DF01"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CRITICAL </w:t>
            </w:r>
          </w:p>
        </w:tc>
      </w:tr>
      <w:tr w:rsidR="00DB6341" w:rsidRPr="00F20EDB" w14:paraId="37685AB3" w14:textId="77777777" w:rsidTr="00DB6341">
        <w:trPr>
          <w:trHeight w:val="213"/>
        </w:trPr>
        <w:tc>
          <w:tcPr>
            <w:tcW w:w="5000" w:type="pct"/>
            <w:gridSpan w:val="13"/>
            <w:hideMark/>
          </w:tcPr>
          <w:p w14:paraId="0CC68852" w14:textId="77777777" w:rsidR="00DB6341" w:rsidRPr="00F20EDB" w:rsidRDefault="00DB6341" w:rsidP="003A7DF6">
            <w:pPr>
              <w:rPr>
                <w:rFonts w:ascii="Garamond" w:hAnsi="Garamond"/>
                <w:b/>
                <w:bCs/>
                <w:color w:val="000000" w:themeColor="text1"/>
                <w:sz w:val="20"/>
                <w:szCs w:val="20"/>
                <w:lang w:val="en-US"/>
              </w:rPr>
            </w:pPr>
            <w:r w:rsidRPr="00F20EDB">
              <w:rPr>
                <w:rStyle w:val="label"/>
                <w:rFonts w:ascii="Garamond" w:hAnsi="Garamond"/>
                <w:b/>
                <w:bCs/>
                <w:color w:val="000000" w:themeColor="text1"/>
                <w:sz w:val="20"/>
                <w:szCs w:val="20"/>
                <w:lang w:val="en-US"/>
              </w:rPr>
              <w:t>Mortality - COVID-19 exclusively (assessed with: No control group)</w:t>
            </w:r>
          </w:p>
        </w:tc>
      </w:tr>
      <w:tr w:rsidR="00DB6341" w:rsidRPr="00F20EDB" w14:paraId="03894544" w14:textId="77777777" w:rsidTr="00DB6341">
        <w:trPr>
          <w:trHeight w:val="976"/>
        </w:trPr>
        <w:tc>
          <w:tcPr>
            <w:tcW w:w="288" w:type="pct"/>
            <w:hideMark/>
          </w:tcPr>
          <w:p w14:paraId="396C659C"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29 </w:t>
            </w:r>
          </w:p>
        </w:tc>
        <w:tc>
          <w:tcPr>
            <w:tcW w:w="437" w:type="pct"/>
            <w:hideMark/>
          </w:tcPr>
          <w:p w14:paraId="0E82F0AF"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observational studies </w:t>
            </w:r>
          </w:p>
        </w:tc>
        <w:tc>
          <w:tcPr>
            <w:tcW w:w="268" w:type="pct"/>
            <w:hideMark/>
          </w:tcPr>
          <w:p w14:paraId="50582956"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serious </w:t>
            </w:r>
            <w:r w:rsidRPr="00F20EDB">
              <w:rPr>
                <w:rFonts w:ascii="Garamond" w:hAnsi="Garamond"/>
                <w:color w:val="000000" w:themeColor="text1"/>
                <w:sz w:val="20"/>
                <w:szCs w:val="20"/>
                <w:vertAlign w:val="superscript"/>
                <w:lang w:val="en-US"/>
              </w:rPr>
              <w:t>a</w:t>
            </w:r>
          </w:p>
        </w:tc>
        <w:tc>
          <w:tcPr>
            <w:tcW w:w="484" w:type="pct"/>
            <w:hideMark/>
          </w:tcPr>
          <w:p w14:paraId="6136B82F"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not serious </w:t>
            </w:r>
          </w:p>
        </w:tc>
        <w:tc>
          <w:tcPr>
            <w:tcW w:w="440" w:type="pct"/>
            <w:hideMark/>
          </w:tcPr>
          <w:p w14:paraId="0B44CB27"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not serious </w:t>
            </w:r>
          </w:p>
        </w:tc>
        <w:tc>
          <w:tcPr>
            <w:tcW w:w="433" w:type="pct"/>
            <w:hideMark/>
          </w:tcPr>
          <w:p w14:paraId="6932561B"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not serious </w:t>
            </w:r>
          </w:p>
        </w:tc>
        <w:tc>
          <w:tcPr>
            <w:tcW w:w="504" w:type="pct"/>
            <w:hideMark/>
          </w:tcPr>
          <w:p w14:paraId="4B1E39D3"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none </w:t>
            </w:r>
          </w:p>
        </w:tc>
        <w:tc>
          <w:tcPr>
            <w:tcW w:w="312" w:type="pct"/>
            <w:hideMark/>
          </w:tcPr>
          <w:p w14:paraId="619D42B2"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37/364 (10.2%) </w:t>
            </w:r>
          </w:p>
        </w:tc>
        <w:tc>
          <w:tcPr>
            <w:tcW w:w="312" w:type="pct"/>
            <w:hideMark/>
          </w:tcPr>
          <w:p w14:paraId="691487D8" w14:textId="77777777" w:rsidR="00DB6341" w:rsidRPr="00F20EDB" w:rsidRDefault="00DB6341" w:rsidP="003A7DF6">
            <w:pPr>
              <w:jc w:val="center"/>
              <w:rPr>
                <w:rFonts w:ascii="Garamond" w:hAnsi="Garamond"/>
                <w:color w:val="000000" w:themeColor="text1"/>
                <w:sz w:val="20"/>
                <w:szCs w:val="20"/>
                <w:lang w:val="en-US"/>
              </w:rPr>
            </w:pPr>
            <w:r w:rsidRPr="00F20EDB">
              <w:rPr>
                <w:rStyle w:val="cell-value"/>
                <w:rFonts w:ascii="Garamond" w:hAnsi="Garamond"/>
                <w:color w:val="000000" w:themeColor="text1"/>
                <w:sz w:val="20"/>
                <w:szCs w:val="20"/>
                <w:lang w:val="en-US"/>
              </w:rPr>
              <w:t>0/0</w:t>
            </w:r>
            <w:r w:rsidRPr="00F20EDB">
              <w:rPr>
                <w:rFonts w:ascii="Garamond" w:hAnsi="Garamond"/>
                <w:color w:val="000000" w:themeColor="text1"/>
                <w:sz w:val="20"/>
                <w:szCs w:val="20"/>
                <w:lang w:val="en-US"/>
              </w:rPr>
              <w:t xml:space="preserve"> </w:t>
            </w:r>
          </w:p>
        </w:tc>
        <w:tc>
          <w:tcPr>
            <w:tcW w:w="331" w:type="pct"/>
            <w:hideMark/>
          </w:tcPr>
          <w:p w14:paraId="53AC59DC" w14:textId="77777777" w:rsidR="00DB6341" w:rsidRPr="00F20EDB" w:rsidRDefault="00DB6341" w:rsidP="003A7DF6">
            <w:pPr>
              <w:jc w:val="center"/>
              <w:rPr>
                <w:rFonts w:ascii="Garamond" w:hAnsi="Garamond"/>
                <w:color w:val="000000" w:themeColor="text1"/>
                <w:sz w:val="20"/>
                <w:szCs w:val="20"/>
                <w:lang w:val="en-US"/>
              </w:rPr>
            </w:pPr>
            <w:r w:rsidRPr="00F20EDB">
              <w:rPr>
                <w:rStyle w:val="cell"/>
                <w:rFonts w:ascii="Garamond" w:hAnsi="Garamond"/>
                <w:color w:val="000000" w:themeColor="text1"/>
                <w:sz w:val="20"/>
                <w:szCs w:val="20"/>
                <w:lang w:val="en-US"/>
              </w:rPr>
              <w:t>not estimable</w:t>
            </w:r>
            <w:r w:rsidRPr="00F20EDB">
              <w:rPr>
                <w:rFonts w:ascii="Garamond" w:hAnsi="Garamond"/>
                <w:color w:val="000000" w:themeColor="text1"/>
                <w:sz w:val="20"/>
                <w:szCs w:val="20"/>
                <w:lang w:val="en-US"/>
              </w:rPr>
              <w:t xml:space="preserve"> </w:t>
            </w:r>
          </w:p>
        </w:tc>
        <w:tc>
          <w:tcPr>
            <w:tcW w:w="338" w:type="pct"/>
            <w:hideMark/>
          </w:tcPr>
          <w:p w14:paraId="16003872" w14:textId="77777777" w:rsidR="00DB6341" w:rsidRPr="00F20EDB" w:rsidRDefault="00DB6341" w:rsidP="003A7DF6">
            <w:pPr>
              <w:jc w:val="center"/>
              <w:rPr>
                <w:rFonts w:ascii="Garamond" w:hAnsi="Garamond"/>
                <w:color w:val="000000" w:themeColor="text1"/>
                <w:sz w:val="20"/>
                <w:szCs w:val="20"/>
                <w:lang w:val="en-US"/>
              </w:rPr>
            </w:pPr>
          </w:p>
        </w:tc>
        <w:tc>
          <w:tcPr>
            <w:tcW w:w="372" w:type="pct"/>
            <w:hideMark/>
          </w:tcPr>
          <w:p w14:paraId="218239FE" w14:textId="77777777" w:rsidR="00DB6341" w:rsidRPr="00F20EDB" w:rsidRDefault="00DB6341" w:rsidP="003A7DF6">
            <w:pPr>
              <w:jc w:val="center"/>
              <w:rPr>
                <w:rFonts w:ascii="Garamond" w:hAnsi="Garamond"/>
                <w:color w:val="000000" w:themeColor="text1"/>
                <w:sz w:val="20"/>
                <w:szCs w:val="20"/>
                <w:lang w:val="en-US"/>
              </w:rPr>
            </w:pPr>
            <w:r w:rsidRPr="00F20EDB">
              <w:rPr>
                <w:rStyle w:val="quality-sign"/>
                <w:rFonts w:ascii="Cambria Math" w:hAnsi="Cambria Math" w:cs="Cambria Math"/>
                <w:color w:val="000000" w:themeColor="text1"/>
                <w:sz w:val="20"/>
                <w:szCs w:val="20"/>
                <w:lang w:val="en-US"/>
              </w:rPr>
              <w:t>⨁</w:t>
            </w:r>
            <w:r w:rsidRPr="00F20EDB">
              <w:rPr>
                <w:rStyle w:val="quality-sign"/>
                <w:rFonts w:ascii="Segoe UI Symbol" w:hAnsi="Segoe UI Symbol" w:cs="Segoe UI Symbol"/>
                <w:color w:val="000000" w:themeColor="text1"/>
                <w:sz w:val="20"/>
                <w:szCs w:val="20"/>
                <w:lang w:val="en-US"/>
              </w:rPr>
              <w:t>◯◯◯</w:t>
            </w:r>
            <w:r w:rsidRPr="00F20EDB">
              <w:rPr>
                <w:rFonts w:ascii="Garamond" w:hAnsi="Garamond"/>
                <w:color w:val="000000" w:themeColor="text1"/>
                <w:sz w:val="20"/>
                <w:szCs w:val="20"/>
                <w:lang w:val="en-US"/>
              </w:rPr>
              <w:br/>
            </w:r>
            <w:r w:rsidRPr="00F20EDB">
              <w:rPr>
                <w:rStyle w:val="quality-text"/>
                <w:rFonts w:ascii="Garamond" w:hAnsi="Garamond"/>
                <w:color w:val="000000" w:themeColor="text1"/>
                <w:sz w:val="20"/>
                <w:szCs w:val="20"/>
                <w:lang w:val="en-US"/>
              </w:rPr>
              <w:t>VERY LOW</w:t>
            </w:r>
            <w:r w:rsidRPr="00F20EDB">
              <w:rPr>
                <w:rFonts w:ascii="Garamond" w:hAnsi="Garamond"/>
                <w:color w:val="000000" w:themeColor="text1"/>
                <w:sz w:val="20"/>
                <w:szCs w:val="20"/>
                <w:lang w:val="en-US"/>
              </w:rPr>
              <w:t xml:space="preserve"> </w:t>
            </w:r>
          </w:p>
        </w:tc>
        <w:tc>
          <w:tcPr>
            <w:tcW w:w="481" w:type="pct"/>
            <w:hideMark/>
          </w:tcPr>
          <w:p w14:paraId="1BF7912E"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CRITICAL </w:t>
            </w:r>
          </w:p>
        </w:tc>
      </w:tr>
      <w:tr w:rsidR="00DB6341" w:rsidRPr="00F20EDB" w14:paraId="71C6B973" w14:textId="77777777" w:rsidTr="00DB6341">
        <w:trPr>
          <w:trHeight w:val="213"/>
        </w:trPr>
        <w:tc>
          <w:tcPr>
            <w:tcW w:w="5000" w:type="pct"/>
            <w:gridSpan w:val="13"/>
            <w:hideMark/>
          </w:tcPr>
          <w:p w14:paraId="4432F3FB" w14:textId="77777777" w:rsidR="00DB6341" w:rsidRPr="00F20EDB" w:rsidRDefault="00DB6341" w:rsidP="003A7DF6">
            <w:pPr>
              <w:rPr>
                <w:rFonts w:ascii="Garamond" w:hAnsi="Garamond"/>
                <w:b/>
                <w:bCs/>
                <w:color w:val="000000" w:themeColor="text1"/>
                <w:sz w:val="20"/>
                <w:szCs w:val="20"/>
                <w:lang w:val="en-US"/>
              </w:rPr>
            </w:pPr>
            <w:r w:rsidRPr="00F20EDB">
              <w:rPr>
                <w:rStyle w:val="label"/>
                <w:rFonts w:ascii="Garamond" w:hAnsi="Garamond"/>
                <w:b/>
                <w:bCs/>
                <w:color w:val="000000" w:themeColor="text1"/>
                <w:sz w:val="20"/>
                <w:szCs w:val="20"/>
                <w:lang w:val="en-US"/>
              </w:rPr>
              <w:t>Mortality COVID-19 ICU</w:t>
            </w:r>
          </w:p>
        </w:tc>
      </w:tr>
      <w:tr w:rsidR="00DB6341" w:rsidRPr="00F20EDB" w14:paraId="699FA659" w14:textId="77777777" w:rsidTr="00DB6341">
        <w:trPr>
          <w:trHeight w:val="976"/>
        </w:trPr>
        <w:tc>
          <w:tcPr>
            <w:tcW w:w="288" w:type="pct"/>
            <w:hideMark/>
          </w:tcPr>
          <w:p w14:paraId="6FC565BD"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11 </w:t>
            </w:r>
          </w:p>
        </w:tc>
        <w:tc>
          <w:tcPr>
            <w:tcW w:w="437" w:type="pct"/>
            <w:hideMark/>
          </w:tcPr>
          <w:p w14:paraId="02DCF255"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observational studies </w:t>
            </w:r>
          </w:p>
        </w:tc>
        <w:tc>
          <w:tcPr>
            <w:tcW w:w="268" w:type="pct"/>
            <w:hideMark/>
          </w:tcPr>
          <w:p w14:paraId="7149654B"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serious </w:t>
            </w:r>
            <w:r w:rsidRPr="00F20EDB">
              <w:rPr>
                <w:rFonts w:ascii="Garamond" w:hAnsi="Garamond"/>
                <w:color w:val="000000" w:themeColor="text1"/>
                <w:sz w:val="20"/>
                <w:szCs w:val="20"/>
                <w:vertAlign w:val="superscript"/>
                <w:lang w:val="en-US"/>
              </w:rPr>
              <w:t>a</w:t>
            </w:r>
          </w:p>
        </w:tc>
        <w:tc>
          <w:tcPr>
            <w:tcW w:w="484" w:type="pct"/>
            <w:hideMark/>
          </w:tcPr>
          <w:p w14:paraId="27BFD3DA"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not serious </w:t>
            </w:r>
          </w:p>
        </w:tc>
        <w:tc>
          <w:tcPr>
            <w:tcW w:w="440" w:type="pct"/>
            <w:hideMark/>
          </w:tcPr>
          <w:p w14:paraId="052F2871"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not serious </w:t>
            </w:r>
          </w:p>
        </w:tc>
        <w:tc>
          <w:tcPr>
            <w:tcW w:w="433" w:type="pct"/>
            <w:hideMark/>
          </w:tcPr>
          <w:p w14:paraId="7D2F2D25"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not serious </w:t>
            </w:r>
          </w:p>
        </w:tc>
        <w:tc>
          <w:tcPr>
            <w:tcW w:w="504" w:type="pct"/>
            <w:hideMark/>
          </w:tcPr>
          <w:p w14:paraId="15E3EA31"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none </w:t>
            </w:r>
          </w:p>
        </w:tc>
        <w:tc>
          <w:tcPr>
            <w:tcW w:w="312" w:type="pct"/>
            <w:hideMark/>
          </w:tcPr>
          <w:p w14:paraId="639C161E"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4/104 (3.8%) </w:t>
            </w:r>
          </w:p>
        </w:tc>
        <w:tc>
          <w:tcPr>
            <w:tcW w:w="312" w:type="pct"/>
            <w:hideMark/>
          </w:tcPr>
          <w:p w14:paraId="76095F34" w14:textId="77777777" w:rsidR="00DB6341" w:rsidRPr="00F20EDB" w:rsidRDefault="00DB6341" w:rsidP="003A7DF6">
            <w:pPr>
              <w:jc w:val="center"/>
              <w:rPr>
                <w:rFonts w:ascii="Garamond" w:hAnsi="Garamond"/>
                <w:color w:val="000000" w:themeColor="text1"/>
                <w:sz w:val="20"/>
                <w:szCs w:val="20"/>
                <w:lang w:val="en-US"/>
              </w:rPr>
            </w:pPr>
            <w:r w:rsidRPr="00F20EDB">
              <w:rPr>
                <w:rStyle w:val="cell-value"/>
                <w:rFonts w:ascii="Garamond" w:hAnsi="Garamond"/>
                <w:color w:val="000000" w:themeColor="text1"/>
                <w:sz w:val="20"/>
                <w:szCs w:val="20"/>
                <w:lang w:val="en-US"/>
              </w:rPr>
              <w:t>0/0</w:t>
            </w:r>
            <w:r w:rsidRPr="00F20EDB">
              <w:rPr>
                <w:rFonts w:ascii="Garamond" w:hAnsi="Garamond"/>
                <w:color w:val="000000" w:themeColor="text1"/>
                <w:sz w:val="20"/>
                <w:szCs w:val="20"/>
                <w:lang w:val="en-US"/>
              </w:rPr>
              <w:t xml:space="preserve"> </w:t>
            </w:r>
          </w:p>
        </w:tc>
        <w:tc>
          <w:tcPr>
            <w:tcW w:w="331" w:type="pct"/>
            <w:hideMark/>
          </w:tcPr>
          <w:p w14:paraId="609633B7" w14:textId="77777777" w:rsidR="00DB6341" w:rsidRPr="00F20EDB" w:rsidRDefault="00DB6341" w:rsidP="003A7DF6">
            <w:pPr>
              <w:jc w:val="center"/>
              <w:rPr>
                <w:rFonts w:ascii="Garamond" w:hAnsi="Garamond"/>
                <w:color w:val="000000" w:themeColor="text1"/>
                <w:sz w:val="20"/>
                <w:szCs w:val="20"/>
                <w:lang w:val="en-US"/>
              </w:rPr>
            </w:pPr>
            <w:r w:rsidRPr="00F20EDB">
              <w:rPr>
                <w:rStyle w:val="cell"/>
                <w:rFonts w:ascii="Garamond" w:hAnsi="Garamond"/>
                <w:color w:val="000000" w:themeColor="text1"/>
                <w:sz w:val="20"/>
                <w:szCs w:val="20"/>
                <w:lang w:val="en-US"/>
              </w:rPr>
              <w:t>not estimable</w:t>
            </w:r>
            <w:r w:rsidRPr="00F20EDB">
              <w:rPr>
                <w:rFonts w:ascii="Garamond" w:hAnsi="Garamond"/>
                <w:color w:val="000000" w:themeColor="text1"/>
                <w:sz w:val="20"/>
                <w:szCs w:val="20"/>
                <w:lang w:val="en-US"/>
              </w:rPr>
              <w:t xml:space="preserve"> </w:t>
            </w:r>
          </w:p>
        </w:tc>
        <w:tc>
          <w:tcPr>
            <w:tcW w:w="338" w:type="pct"/>
            <w:hideMark/>
          </w:tcPr>
          <w:p w14:paraId="7D4AEDFC" w14:textId="77777777" w:rsidR="00DB6341" w:rsidRPr="00F20EDB" w:rsidRDefault="00DB6341" w:rsidP="003A7DF6">
            <w:pPr>
              <w:jc w:val="center"/>
              <w:rPr>
                <w:rFonts w:ascii="Garamond" w:hAnsi="Garamond"/>
                <w:color w:val="000000" w:themeColor="text1"/>
                <w:sz w:val="20"/>
                <w:szCs w:val="20"/>
                <w:lang w:val="en-US"/>
              </w:rPr>
            </w:pPr>
          </w:p>
        </w:tc>
        <w:tc>
          <w:tcPr>
            <w:tcW w:w="372" w:type="pct"/>
            <w:hideMark/>
          </w:tcPr>
          <w:p w14:paraId="3E98DC13" w14:textId="77777777" w:rsidR="00DB6341" w:rsidRPr="00F20EDB" w:rsidRDefault="00DB6341" w:rsidP="003A7DF6">
            <w:pPr>
              <w:jc w:val="center"/>
              <w:rPr>
                <w:rFonts w:ascii="Garamond" w:hAnsi="Garamond"/>
                <w:color w:val="000000" w:themeColor="text1"/>
                <w:sz w:val="20"/>
                <w:szCs w:val="20"/>
                <w:lang w:val="en-US"/>
              </w:rPr>
            </w:pPr>
            <w:r w:rsidRPr="00F20EDB">
              <w:rPr>
                <w:rStyle w:val="quality-sign"/>
                <w:rFonts w:ascii="Cambria Math" w:hAnsi="Cambria Math" w:cs="Cambria Math"/>
                <w:color w:val="000000" w:themeColor="text1"/>
                <w:sz w:val="20"/>
                <w:szCs w:val="20"/>
                <w:lang w:val="en-US"/>
              </w:rPr>
              <w:t>⨁</w:t>
            </w:r>
            <w:r w:rsidRPr="00F20EDB">
              <w:rPr>
                <w:rStyle w:val="quality-sign"/>
                <w:rFonts w:ascii="Segoe UI Symbol" w:hAnsi="Segoe UI Symbol" w:cs="Segoe UI Symbol"/>
                <w:color w:val="000000" w:themeColor="text1"/>
                <w:sz w:val="20"/>
                <w:szCs w:val="20"/>
                <w:lang w:val="en-US"/>
              </w:rPr>
              <w:t>◯◯◯</w:t>
            </w:r>
            <w:r w:rsidRPr="00F20EDB">
              <w:rPr>
                <w:rFonts w:ascii="Garamond" w:hAnsi="Garamond"/>
                <w:color w:val="000000" w:themeColor="text1"/>
                <w:sz w:val="20"/>
                <w:szCs w:val="20"/>
                <w:lang w:val="en-US"/>
              </w:rPr>
              <w:br/>
            </w:r>
            <w:r w:rsidRPr="00F20EDB">
              <w:rPr>
                <w:rStyle w:val="quality-text"/>
                <w:rFonts w:ascii="Garamond" w:hAnsi="Garamond"/>
                <w:color w:val="000000" w:themeColor="text1"/>
                <w:sz w:val="20"/>
                <w:szCs w:val="20"/>
                <w:lang w:val="en-US"/>
              </w:rPr>
              <w:t>VERY LOW</w:t>
            </w:r>
            <w:r w:rsidRPr="00F20EDB">
              <w:rPr>
                <w:rFonts w:ascii="Garamond" w:hAnsi="Garamond"/>
                <w:color w:val="000000" w:themeColor="text1"/>
                <w:sz w:val="20"/>
                <w:szCs w:val="20"/>
                <w:lang w:val="en-US"/>
              </w:rPr>
              <w:t xml:space="preserve"> </w:t>
            </w:r>
          </w:p>
        </w:tc>
        <w:tc>
          <w:tcPr>
            <w:tcW w:w="481" w:type="pct"/>
            <w:hideMark/>
          </w:tcPr>
          <w:p w14:paraId="093FA4BD"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CRITICAL </w:t>
            </w:r>
          </w:p>
        </w:tc>
      </w:tr>
      <w:tr w:rsidR="00DB6341" w:rsidRPr="00F20EDB" w14:paraId="7EE2D587" w14:textId="77777777" w:rsidTr="00DB6341">
        <w:trPr>
          <w:trHeight w:val="213"/>
        </w:trPr>
        <w:tc>
          <w:tcPr>
            <w:tcW w:w="5000" w:type="pct"/>
            <w:gridSpan w:val="13"/>
            <w:hideMark/>
          </w:tcPr>
          <w:p w14:paraId="2CBD8D4F" w14:textId="77777777" w:rsidR="00DB6341" w:rsidRPr="00F20EDB" w:rsidRDefault="00DB6341" w:rsidP="003A7DF6">
            <w:pPr>
              <w:rPr>
                <w:rFonts w:ascii="Garamond" w:hAnsi="Garamond"/>
                <w:b/>
                <w:bCs/>
                <w:color w:val="000000" w:themeColor="text1"/>
                <w:sz w:val="20"/>
                <w:szCs w:val="20"/>
                <w:lang w:val="en-US"/>
              </w:rPr>
            </w:pPr>
            <w:r w:rsidRPr="00F20EDB">
              <w:rPr>
                <w:rStyle w:val="label"/>
                <w:rFonts w:ascii="Garamond" w:hAnsi="Garamond"/>
                <w:b/>
                <w:bCs/>
                <w:color w:val="000000" w:themeColor="text1"/>
                <w:sz w:val="20"/>
                <w:szCs w:val="20"/>
                <w:lang w:val="en-US"/>
              </w:rPr>
              <w:t>Mortality (follow up: mean 90 days; assessed with: Zang et al control group. Unadjusted estimates.)</w:t>
            </w:r>
          </w:p>
        </w:tc>
      </w:tr>
      <w:tr w:rsidR="00DB6341" w:rsidRPr="00F20EDB" w14:paraId="7487DA24" w14:textId="77777777" w:rsidTr="00DB6341">
        <w:trPr>
          <w:trHeight w:val="976"/>
        </w:trPr>
        <w:tc>
          <w:tcPr>
            <w:tcW w:w="288" w:type="pct"/>
            <w:hideMark/>
          </w:tcPr>
          <w:p w14:paraId="5F26A755"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1 </w:t>
            </w:r>
          </w:p>
        </w:tc>
        <w:tc>
          <w:tcPr>
            <w:tcW w:w="437" w:type="pct"/>
            <w:hideMark/>
          </w:tcPr>
          <w:p w14:paraId="68EE5B7E"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observational studies </w:t>
            </w:r>
          </w:p>
        </w:tc>
        <w:tc>
          <w:tcPr>
            <w:tcW w:w="268" w:type="pct"/>
            <w:hideMark/>
          </w:tcPr>
          <w:p w14:paraId="1B38D508"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very serious </w:t>
            </w:r>
            <w:r w:rsidRPr="00F20EDB">
              <w:rPr>
                <w:rFonts w:ascii="Garamond" w:hAnsi="Garamond"/>
                <w:color w:val="000000" w:themeColor="text1"/>
                <w:sz w:val="20"/>
                <w:szCs w:val="20"/>
                <w:vertAlign w:val="superscript"/>
                <w:lang w:val="en-US"/>
              </w:rPr>
              <w:t>a</w:t>
            </w:r>
          </w:p>
        </w:tc>
        <w:tc>
          <w:tcPr>
            <w:tcW w:w="484" w:type="pct"/>
            <w:hideMark/>
          </w:tcPr>
          <w:p w14:paraId="6E5148BA"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not serious </w:t>
            </w:r>
          </w:p>
        </w:tc>
        <w:tc>
          <w:tcPr>
            <w:tcW w:w="440" w:type="pct"/>
            <w:hideMark/>
          </w:tcPr>
          <w:p w14:paraId="3F6009F2"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not serious </w:t>
            </w:r>
          </w:p>
        </w:tc>
        <w:tc>
          <w:tcPr>
            <w:tcW w:w="433" w:type="pct"/>
            <w:hideMark/>
          </w:tcPr>
          <w:p w14:paraId="626A64D9"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not serious </w:t>
            </w:r>
          </w:p>
        </w:tc>
        <w:tc>
          <w:tcPr>
            <w:tcW w:w="504" w:type="pct"/>
            <w:hideMark/>
          </w:tcPr>
          <w:p w14:paraId="26ABD42A"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none </w:t>
            </w:r>
          </w:p>
        </w:tc>
        <w:tc>
          <w:tcPr>
            <w:tcW w:w="312" w:type="pct"/>
            <w:hideMark/>
          </w:tcPr>
          <w:p w14:paraId="28F72859"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10/23 (43.5%) </w:t>
            </w:r>
          </w:p>
        </w:tc>
        <w:tc>
          <w:tcPr>
            <w:tcW w:w="312" w:type="pct"/>
            <w:hideMark/>
          </w:tcPr>
          <w:p w14:paraId="2CD3B70C" w14:textId="77777777" w:rsidR="00DB6341" w:rsidRPr="00F20EDB" w:rsidRDefault="00DB6341" w:rsidP="003A7DF6">
            <w:pPr>
              <w:jc w:val="center"/>
              <w:rPr>
                <w:rFonts w:ascii="Garamond" w:hAnsi="Garamond"/>
                <w:color w:val="000000" w:themeColor="text1"/>
                <w:sz w:val="20"/>
                <w:szCs w:val="20"/>
                <w:lang w:val="en-US"/>
              </w:rPr>
            </w:pPr>
            <w:r w:rsidRPr="00F20EDB">
              <w:rPr>
                <w:rStyle w:val="cell-value"/>
                <w:rFonts w:ascii="Garamond" w:hAnsi="Garamond"/>
                <w:color w:val="000000" w:themeColor="text1"/>
                <w:sz w:val="20"/>
                <w:szCs w:val="20"/>
                <w:lang w:val="en-US"/>
              </w:rPr>
              <w:t xml:space="preserve">28/37 (75.7%) </w:t>
            </w:r>
          </w:p>
        </w:tc>
        <w:tc>
          <w:tcPr>
            <w:tcW w:w="331" w:type="pct"/>
            <w:hideMark/>
          </w:tcPr>
          <w:p w14:paraId="51222398" w14:textId="77777777" w:rsidR="00DB6341" w:rsidRPr="00F20EDB" w:rsidRDefault="00DB6341" w:rsidP="003A7DF6">
            <w:pPr>
              <w:jc w:val="center"/>
              <w:rPr>
                <w:rFonts w:ascii="Garamond" w:hAnsi="Garamond"/>
                <w:color w:val="000000" w:themeColor="text1"/>
                <w:sz w:val="20"/>
                <w:szCs w:val="20"/>
                <w:lang w:val="en-US"/>
              </w:rPr>
            </w:pPr>
            <w:r w:rsidRPr="00F20EDB">
              <w:rPr>
                <w:rStyle w:val="cell"/>
                <w:rFonts w:ascii="Garamond" w:hAnsi="Garamond"/>
                <w:color w:val="000000" w:themeColor="text1"/>
                <w:sz w:val="20"/>
                <w:szCs w:val="20"/>
                <w:lang w:val="en-US"/>
              </w:rPr>
              <w:t>not estimable</w:t>
            </w:r>
            <w:r w:rsidRPr="00F20EDB">
              <w:rPr>
                <w:rFonts w:ascii="Garamond" w:hAnsi="Garamond"/>
                <w:color w:val="000000" w:themeColor="text1"/>
                <w:sz w:val="20"/>
                <w:szCs w:val="20"/>
                <w:lang w:val="en-US"/>
              </w:rPr>
              <w:t xml:space="preserve"> </w:t>
            </w:r>
          </w:p>
        </w:tc>
        <w:tc>
          <w:tcPr>
            <w:tcW w:w="338" w:type="pct"/>
            <w:hideMark/>
          </w:tcPr>
          <w:p w14:paraId="25BC6F10" w14:textId="77777777" w:rsidR="00DB6341" w:rsidRPr="00F20EDB" w:rsidRDefault="00DB6341" w:rsidP="003A7DF6">
            <w:pPr>
              <w:jc w:val="center"/>
              <w:rPr>
                <w:rFonts w:ascii="Garamond" w:hAnsi="Garamond"/>
                <w:color w:val="000000" w:themeColor="text1"/>
                <w:sz w:val="20"/>
                <w:szCs w:val="20"/>
                <w:lang w:val="en-US"/>
              </w:rPr>
            </w:pPr>
          </w:p>
        </w:tc>
        <w:tc>
          <w:tcPr>
            <w:tcW w:w="372" w:type="pct"/>
            <w:hideMark/>
          </w:tcPr>
          <w:p w14:paraId="48FD816B" w14:textId="77777777" w:rsidR="00DB6341" w:rsidRPr="00F20EDB" w:rsidRDefault="00DB6341" w:rsidP="003A7DF6">
            <w:pPr>
              <w:jc w:val="center"/>
              <w:rPr>
                <w:rFonts w:ascii="Garamond" w:hAnsi="Garamond"/>
                <w:color w:val="000000" w:themeColor="text1"/>
                <w:sz w:val="20"/>
                <w:szCs w:val="20"/>
                <w:lang w:val="en-US"/>
              </w:rPr>
            </w:pPr>
            <w:r w:rsidRPr="00F20EDB">
              <w:rPr>
                <w:rStyle w:val="quality-sign"/>
                <w:rFonts w:ascii="Cambria Math" w:hAnsi="Cambria Math" w:cs="Cambria Math"/>
                <w:color w:val="000000" w:themeColor="text1"/>
                <w:sz w:val="20"/>
                <w:szCs w:val="20"/>
                <w:lang w:val="en-US"/>
              </w:rPr>
              <w:t>⨁</w:t>
            </w:r>
            <w:r w:rsidRPr="00F20EDB">
              <w:rPr>
                <w:rStyle w:val="quality-sign"/>
                <w:rFonts w:ascii="Segoe UI Symbol" w:hAnsi="Segoe UI Symbol" w:cs="Segoe UI Symbol"/>
                <w:color w:val="000000" w:themeColor="text1"/>
                <w:sz w:val="20"/>
                <w:szCs w:val="20"/>
                <w:lang w:val="en-US"/>
              </w:rPr>
              <w:t>◯◯◯</w:t>
            </w:r>
            <w:r w:rsidRPr="00F20EDB">
              <w:rPr>
                <w:rFonts w:ascii="Garamond" w:hAnsi="Garamond"/>
                <w:color w:val="000000" w:themeColor="text1"/>
                <w:sz w:val="20"/>
                <w:szCs w:val="20"/>
                <w:lang w:val="en-US"/>
              </w:rPr>
              <w:br/>
            </w:r>
            <w:r w:rsidRPr="00F20EDB">
              <w:rPr>
                <w:rStyle w:val="quality-text"/>
                <w:rFonts w:ascii="Garamond" w:hAnsi="Garamond"/>
                <w:color w:val="000000" w:themeColor="text1"/>
                <w:sz w:val="20"/>
                <w:szCs w:val="20"/>
                <w:lang w:val="en-US"/>
              </w:rPr>
              <w:t>VERY LOW</w:t>
            </w:r>
            <w:r w:rsidRPr="00F20EDB">
              <w:rPr>
                <w:rFonts w:ascii="Garamond" w:hAnsi="Garamond"/>
                <w:color w:val="000000" w:themeColor="text1"/>
                <w:sz w:val="20"/>
                <w:szCs w:val="20"/>
                <w:lang w:val="en-US"/>
              </w:rPr>
              <w:t xml:space="preserve"> </w:t>
            </w:r>
          </w:p>
        </w:tc>
        <w:tc>
          <w:tcPr>
            <w:tcW w:w="481" w:type="pct"/>
            <w:hideMark/>
          </w:tcPr>
          <w:p w14:paraId="405AC016"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CRITICAL </w:t>
            </w:r>
          </w:p>
        </w:tc>
      </w:tr>
      <w:tr w:rsidR="00DB6341" w:rsidRPr="00F20EDB" w14:paraId="1938BB52" w14:textId="77777777" w:rsidTr="00DB6341">
        <w:trPr>
          <w:trHeight w:val="213"/>
        </w:trPr>
        <w:tc>
          <w:tcPr>
            <w:tcW w:w="5000" w:type="pct"/>
            <w:gridSpan w:val="13"/>
            <w:hideMark/>
          </w:tcPr>
          <w:p w14:paraId="1AC8823A" w14:textId="77777777" w:rsidR="00DB6341" w:rsidRPr="00F20EDB" w:rsidRDefault="00DB6341" w:rsidP="003A7DF6">
            <w:pPr>
              <w:rPr>
                <w:rFonts w:ascii="Garamond" w:hAnsi="Garamond"/>
                <w:b/>
                <w:bCs/>
                <w:color w:val="000000" w:themeColor="text1"/>
                <w:sz w:val="20"/>
                <w:szCs w:val="20"/>
                <w:lang w:val="en-US"/>
              </w:rPr>
            </w:pPr>
            <w:r w:rsidRPr="00F20EDB">
              <w:rPr>
                <w:rStyle w:val="label"/>
                <w:rFonts w:ascii="Garamond" w:hAnsi="Garamond"/>
                <w:b/>
                <w:bCs/>
                <w:color w:val="000000" w:themeColor="text1"/>
                <w:sz w:val="20"/>
                <w:szCs w:val="20"/>
                <w:lang w:val="en-US"/>
              </w:rPr>
              <w:t xml:space="preserve">Complications </w:t>
            </w:r>
          </w:p>
        </w:tc>
      </w:tr>
      <w:tr w:rsidR="00DB6341" w:rsidRPr="00F20EDB" w14:paraId="06BADF6E" w14:textId="77777777" w:rsidTr="00DB6341">
        <w:trPr>
          <w:trHeight w:val="442"/>
        </w:trPr>
        <w:tc>
          <w:tcPr>
            <w:tcW w:w="288" w:type="pct"/>
            <w:hideMark/>
          </w:tcPr>
          <w:p w14:paraId="307700DF"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0 </w:t>
            </w:r>
          </w:p>
        </w:tc>
        <w:tc>
          <w:tcPr>
            <w:tcW w:w="437" w:type="pct"/>
            <w:hideMark/>
          </w:tcPr>
          <w:p w14:paraId="60693ACF" w14:textId="77777777" w:rsidR="00DB6341" w:rsidRPr="00F20EDB" w:rsidRDefault="00DB6341" w:rsidP="003A7DF6">
            <w:pPr>
              <w:jc w:val="center"/>
              <w:rPr>
                <w:rFonts w:ascii="Garamond" w:hAnsi="Garamond"/>
                <w:color w:val="000000" w:themeColor="text1"/>
                <w:sz w:val="20"/>
                <w:szCs w:val="20"/>
                <w:lang w:val="en-US"/>
              </w:rPr>
            </w:pPr>
          </w:p>
        </w:tc>
        <w:tc>
          <w:tcPr>
            <w:tcW w:w="268" w:type="pct"/>
            <w:hideMark/>
          </w:tcPr>
          <w:p w14:paraId="40020232" w14:textId="77777777" w:rsidR="00DB6341" w:rsidRPr="00F20EDB" w:rsidRDefault="00DB6341" w:rsidP="003A7DF6">
            <w:pPr>
              <w:jc w:val="center"/>
              <w:rPr>
                <w:rFonts w:ascii="Garamond" w:hAnsi="Garamond"/>
                <w:color w:val="000000" w:themeColor="text1"/>
                <w:sz w:val="20"/>
                <w:szCs w:val="20"/>
                <w:lang w:val="en-US"/>
              </w:rPr>
            </w:pPr>
          </w:p>
        </w:tc>
        <w:tc>
          <w:tcPr>
            <w:tcW w:w="484" w:type="pct"/>
            <w:hideMark/>
          </w:tcPr>
          <w:p w14:paraId="281B20B1" w14:textId="77777777" w:rsidR="00DB6341" w:rsidRPr="00F20EDB" w:rsidRDefault="00DB6341" w:rsidP="003A7DF6">
            <w:pPr>
              <w:jc w:val="center"/>
              <w:rPr>
                <w:rFonts w:ascii="Garamond" w:hAnsi="Garamond"/>
                <w:color w:val="000000" w:themeColor="text1"/>
                <w:sz w:val="20"/>
                <w:szCs w:val="20"/>
                <w:lang w:val="en-US"/>
              </w:rPr>
            </w:pPr>
          </w:p>
        </w:tc>
        <w:tc>
          <w:tcPr>
            <w:tcW w:w="440" w:type="pct"/>
            <w:hideMark/>
          </w:tcPr>
          <w:p w14:paraId="33C1E8B0" w14:textId="77777777" w:rsidR="00DB6341" w:rsidRPr="00F20EDB" w:rsidRDefault="00DB6341" w:rsidP="003A7DF6">
            <w:pPr>
              <w:jc w:val="center"/>
              <w:rPr>
                <w:rFonts w:ascii="Garamond" w:hAnsi="Garamond"/>
                <w:color w:val="000000" w:themeColor="text1"/>
                <w:sz w:val="20"/>
                <w:szCs w:val="20"/>
                <w:lang w:val="en-US"/>
              </w:rPr>
            </w:pPr>
          </w:p>
        </w:tc>
        <w:tc>
          <w:tcPr>
            <w:tcW w:w="433" w:type="pct"/>
            <w:hideMark/>
          </w:tcPr>
          <w:p w14:paraId="31087F3B" w14:textId="77777777" w:rsidR="00DB6341" w:rsidRPr="00F20EDB" w:rsidRDefault="00DB6341" w:rsidP="003A7DF6">
            <w:pPr>
              <w:jc w:val="center"/>
              <w:rPr>
                <w:rFonts w:ascii="Garamond" w:hAnsi="Garamond"/>
                <w:color w:val="000000" w:themeColor="text1"/>
                <w:sz w:val="20"/>
                <w:szCs w:val="20"/>
                <w:lang w:val="en-US"/>
              </w:rPr>
            </w:pPr>
          </w:p>
        </w:tc>
        <w:tc>
          <w:tcPr>
            <w:tcW w:w="504" w:type="pct"/>
            <w:hideMark/>
          </w:tcPr>
          <w:p w14:paraId="2E05C55D" w14:textId="77777777" w:rsidR="00DB6341" w:rsidRPr="00F20EDB" w:rsidRDefault="00DB6341" w:rsidP="003A7DF6">
            <w:pPr>
              <w:jc w:val="center"/>
              <w:rPr>
                <w:rFonts w:ascii="Garamond" w:hAnsi="Garamond"/>
                <w:color w:val="000000" w:themeColor="text1"/>
                <w:sz w:val="20"/>
                <w:szCs w:val="20"/>
                <w:lang w:val="en-US"/>
              </w:rPr>
            </w:pPr>
          </w:p>
        </w:tc>
        <w:tc>
          <w:tcPr>
            <w:tcW w:w="1293" w:type="pct"/>
            <w:gridSpan w:val="4"/>
            <w:hideMark/>
          </w:tcPr>
          <w:p w14:paraId="2E714CD7" w14:textId="77777777" w:rsidR="00DB6341" w:rsidRPr="00F20EDB" w:rsidRDefault="00DB6341" w:rsidP="003A7DF6">
            <w:pPr>
              <w:rPr>
                <w:rFonts w:ascii="Garamond" w:hAnsi="Garamond"/>
                <w:color w:val="000000" w:themeColor="text1"/>
                <w:sz w:val="20"/>
                <w:szCs w:val="20"/>
                <w:lang w:val="en-US"/>
              </w:rPr>
            </w:pPr>
            <w:r w:rsidRPr="00F20EDB">
              <w:rPr>
                <w:rFonts w:ascii="Garamond" w:hAnsi="Garamond"/>
                <w:color w:val="000000" w:themeColor="text1"/>
                <w:sz w:val="20"/>
                <w:szCs w:val="20"/>
                <w:lang w:val="en-US"/>
              </w:rPr>
              <w:t>  Adverse events reporting was variable.</w:t>
            </w:r>
          </w:p>
          <w:p w14:paraId="4B9D9598" w14:textId="77777777" w:rsidR="00DB6341" w:rsidRPr="00F20EDB" w:rsidRDefault="00DB6341" w:rsidP="003A7DF6">
            <w:pP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  Most commonly reported adverse events were: discomfort, nosebleeds, sternal pain, back pain, and intolerance of awake prone positioning. </w:t>
            </w:r>
          </w:p>
        </w:tc>
        <w:tc>
          <w:tcPr>
            <w:tcW w:w="372" w:type="pct"/>
            <w:hideMark/>
          </w:tcPr>
          <w:p w14:paraId="7780B89D"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 </w:t>
            </w:r>
          </w:p>
        </w:tc>
        <w:tc>
          <w:tcPr>
            <w:tcW w:w="481" w:type="pct"/>
            <w:hideMark/>
          </w:tcPr>
          <w:p w14:paraId="20375B6B"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CRITICAL </w:t>
            </w:r>
          </w:p>
        </w:tc>
      </w:tr>
      <w:tr w:rsidR="00DB6341" w:rsidRPr="00F20EDB" w14:paraId="6CBCC573" w14:textId="77777777" w:rsidTr="00DB6341">
        <w:trPr>
          <w:trHeight w:val="229"/>
        </w:trPr>
        <w:tc>
          <w:tcPr>
            <w:tcW w:w="5000" w:type="pct"/>
            <w:gridSpan w:val="13"/>
            <w:hideMark/>
          </w:tcPr>
          <w:p w14:paraId="4A1A4458" w14:textId="77777777" w:rsidR="00DB6341" w:rsidRPr="00F20EDB" w:rsidRDefault="00DB6341" w:rsidP="003A7DF6">
            <w:pPr>
              <w:rPr>
                <w:rFonts w:ascii="Garamond" w:hAnsi="Garamond"/>
                <w:b/>
                <w:bCs/>
                <w:color w:val="000000" w:themeColor="text1"/>
                <w:sz w:val="20"/>
                <w:szCs w:val="20"/>
                <w:lang w:val="en-US"/>
              </w:rPr>
            </w:pPr>
            <w:r w:rsidRPr="00F20EDB">
              <w:rPr>
                <w:rStyle w:val="label"/>
                <w:rFonts w:ascii="Garamond" w:hAnsi="Garamond"/>
                <w:b/>
                <w:bCs/>
                <w:color w:val="000000" w:themeColor="text1"/>
                <w:sz w:val="20"/>
                <w:szCs w:val="20"/>
                <w:lang w:val="en-US"/>
              </w:rPr>
              <w:t>Burden on healthcare workers</w:t>
            </w:r>
          </w:p>
        </w:tc>
      </w:tr>
      <w:tr w:rsidR="00DB6341" w:rsidRPr="00F20EDB" w14:paraId="4F77FF85" w14:textId="77777777" w:rsidTr="00DB6341">
        <w:trPr>
          <w:trHeight w:val="442"/>
        </w:trPr>
        <w:tc>
          <w:tcPr>
            <w:tcW w:w="288" w:type="pct"/>
            <w:hideMark/>
          </w:tcPr>
          <w:p w14:paraId="20EFB2AF"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lastRenderedPageBreak/>
              <w:t xml:space="preserve">0 </w:t>
            </w:r>
          </w:p>
        </w:tc>
        <w:tc>
          <w:tcPr>
            <w:tcW w:w="437" w:type="pct"/>
            <w:hideMark/>
          </w:tcPr>
          <w:p w14:paraId="26A69840" w14:textId="77777777" w:rsidR="00DB6341" w:rsidRPr="00F20EDB" w:rsidRDefault="00DB6341" w:rsidP="003A7DF6">
            <w:pPr>
              <w:jc w:val="center"/>
              <w:rPr>
                <w:rFonts w:ascii="Garamond" w:hAnsi="Garamond"/>
                <w:color w:val="000000" w:themeColor="text1"/>
                <w:sz w:val="20"/>
                <w:szCs w:val="20"/>
                <w:lang w:val="en-US"/>
              </w:rPr>
            </w:pPr>
          </w:p>
        </w:tc>
        <w:tc>
          <w:tcPr>
            <w:tcW w:w="268" w:type="pct"/>
            <w:hideMark/>
          </w:tcPr>
          <w:p w14:paraId="602B9D53" w14:textId="77777777" w:rsidR="00DB6341" w:rsidRPr="00F20EDB" w:rsidRDefault="00DB6341" w:rsidP="003A7DF6">
            <w:pPr>
              <w:jc w:val="center"/>
              <w:rPr>
                <w:rFonts w:ascii="Garamond" w:hAnsi="Garamond"/>
                <w:color w:val="000000" w:themeColor="text1"/>
                <w:sz w:val="20"/>
                <w:szCs w:val="20"/>
                <w:lang w:val="en-US"/>
              </w:rPr>
            </w:pPr>
          </w:p>
        </w:tc>
        <w:tc>
          <w:tcPr>
            <w:tcW w:w="484" w:type="pct"/>
            <w:hideMark/>
          </w:tcPr>
          <w:p w14:paraId="043F5D56" w14:textId="77777777" w:rsidR="00DB6341" w:rsidRPr="00F20EDB" w:rsidRDefault="00DB6341" w:rsidP="003A7DF6">
            <w:pPr>
              <w:jc w:val="center"/>
              <w:rPr>
                <w:rFonts w:ascii="Garamond" w:hAnsi="Garamond"/>
                <w:color w:val="000000" w:themeColor="text1"/>
                <w:sz w:val="20"/>
                <w:szCs w:val="20"/>
                <w:lang w:val="en-US"/>
              </w:rPr>
            </w:pPr>
          </w:p>
        </w:tc>
        <w:tc>
          <w:tcPr>
            <w:tcW w:w="440" w:type="pct"/>
            <w:hideMark/>
          </w:tcPr>
          <w:p w14:paraId="0DEC5A1A" w14:textId="77777777" w:rsidR="00DB6341" w:rsidRPr="00F20EDB" w:rsidRDefault="00DB6341" w:rsidP="003A7DF6">
            <w:pPr>
              <w:jc w:val="center"/>
              <w:rPr>
                <w:rFonts w:ascii="Garamond" w:hAnsi="Garamond"/>
                <w:color w:val="000000" w:themeColor="text1"/>
                <w:sz w:val="20"/>
                <w:szCs w:val="20"/>
                <w:lang w:val="en-US"/>
              </w:rPr>
            </w:pPr>
          </w:p>
        </w:tc>
        <w:tc>
          <w:tcPr>
            <w:tcW w:w="433" w:type="pct"/>
            <w:hideMark/>
          </w:tcPr>
          <w:p w14:paraId="3F495137" w14:textId="77777777" w:rsidR="00DB6341" w:rsidRPr="00F20EDB" w:rsidRDefault="00DB6341" w:rsidP="003A7DF6">
            <w:pPr>
              <w:jc w:val="center"/>
              <w:rPr>
                <w:rFonts w:ascii="Garamond" w:hAnsi="Garamond"/>
                <w:color w:val="000000" w:themeColor="text1"/>
                <w:sz w:val="20"/>
                <w:szCs w:val="20"/>
                <w:lang w:val="en-US"/>
              </w:rPr>
            </w:pPr>
          </w:p>
        </w:tc>
        <w:tc>
          <w:tcPr>
            <w:tcW w:w="504" w:type="pct"/>
            <w:hideMark/>
          </w:tcPr>
          <w:p w14:paraId="7ABD868A" w14:textId="77777777" w:rsidR="00DB6341" w:rsidRPr="00F20EDB" w:rsidRDefault="00DB6341" w:rsidP="003A7DF6">
            <w:pPr>
              <w:jc w:val="center"/>
              <w:rPr>
                <w:rFonts w:ascii="Garamond" w:hAnsi="Garamond"/>
                <w:color w:val="000000" w:themeColor="text1"/>
                <w:sz w:val="20"/>
                <w:szCs w:val="20"/>
                <w:lang w:val="en-US"/>
              </w:rPr>
            </w:pPr>
          </w:p>
        </w:tc>
        <w:tc>
          <w:tcPr>
            <w:tcW w:w="1293" w:type="pct"/>
            <w:gridSpan w:val="4"/>
            <w:hideMark/>
          </w:tcPr>
          <w:p w14:paraId="53DF5AFC" w14:textId="77777777" w:rsidR="00DB6341" w:rsidRPr="00F20EDB" w:rsidRDefault="00DB6341" w:rsidP="003A7DF6">
            <w:pPr>
              <w:rPr>
                <w:rFonts w:ascii="Garamond" w:hAnsi="Garamond"/>
                <w:color w:val="000000" w:themeColor="text1"/>
                <w:sz w:val="20"/>
                <w:szCs w:val="20"/>
                <w:lang w:val="en-US"/>
              </w:rPr>
            </w:pPr>
            <w:r w:rsidRPr="00F20EDB">
              <w:rPr>
                <w:rFonts w:ascii="Garamond" w:hAnsi="Garamond"/>
                <w:color w:val="000000" w:themeColor="text1"/>
                <w:sz w:val="20"/>
                <w:szCs w:val="20"/>
                <w:lang w:val="en-US"/>
              </w:rPr>
              <w:t>  Not reported in any study.</w:t>
            </w:r>
          </w:p>
        </w:tc>
        <w:tc>
          <w:tcPr>
            <w:tcW w:w="372" w:type="pct"/>
            <w:hideMark/>
          </w:tcPr>
          <w:p w14:paraId="3AB26351"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 </w:t>
            </w:r>
          </w:p>
        </w:tc>
        <w:tc>
          <w:tcPr>
            <w:tcW w:w="481" w:type="pct"/>
            <w:hideMark/>
          </w:tcPr>
          <w:p w14:paraId="6898F83C"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IMPORTANT </w:t>
            </w:r>
          </w:p>
        </w:tc>
      </w:tr>
      <w:tr w:rsidR="00DB6341" w:rsidRPr="00F20EDB" w14:paraId="12D7BBAE" w14:textId="77777777" w:rsidTr="00DB6341">
        <w:trPr>
          <w:trHeight w:val="213"/>
        </w:trPr>
        <w:tc>
          <w:tcPr>
            <w:tcW w:w="5000" w:type="pct"/>
            <w:gridSpan w:val="13"/>
            <w:hideMark/>
          </w:tcPr>
          <w:p w14:paraId="49927678" w14:textId="77777777" w:rsidR="00DB6341" w:rsidRPr="00F20EDB" w:rsidRDefault="00DB6341" w:rsidP="003A7DF6">
            <w:pPr>
              <w:rPr>
                <w:rFonts w:ascii="Garamond" w:hAnsi="Garamond"/>
                <w:b/>
                <w:bCs/>
                <w:color w:val="000000" w:themeColor="text1"/>
                <w:sz w:val="20"/>
                <w:szCs w:val="20"/>
                <w:lang w:val="en-US"/>
              </w:rPr>
            </w:pPr>
            <w:r w:rsidRPr="00F20EDB">
              <w:rPr>
                <w:rStyle w:val="label"/>
                <w:rFonts w:ascii="Garamond" w:hAnsi="Garamond"/>
                <w:b/>
                <w:bCs/>
                <w:color w:val="000000" w:themeColor="text1"/>
                <w:sz w:val="20"/>
                <w:szCs w:val="20"/>
                <w:lang w:val="en-US"/>
              </w:rPr>
              <w:t>Oxygenation</w:t>
            </w:r>
          </w:p>
        </w:tc>
      </w:tr>
      <w:tr w:rsidR="00DB6341" w:rsidRPr="00F20EDB" w14:paraId="00E10E50" w14:textId="77777777" w:rsidTr="00DB6341">
        <w:trPr>
          <w:trHeight w:val="2015"/>
        </w:trPr>
        <w:tc>
          <w:tcPr>
            <w:tcW w:w="288" w:type="pct"/>
            <w:hideMark/>
          </w:tcPr>
          <w:p w14:paraId="7947ACC4"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29 </w:t>
            </w:r>
          </w:p>
        </w:tc>
        <w:tc>
          <w:tcPr>
            <w:tcW w:w="437" w:type="pct"/>
            <w:hideMark/>
          </w:tcPr>
          <w:p w14:paraId="4DBBE200"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observational studies </w:t>
            </w:r>
          </w:p>
        </w:tc>
        <w:tc>
          <w:tcPr>
            <w:tcW w:w="268" w:type="pct"/>
            <w:hideMark/>
          </w:tcPr>
          <w:p w14:paraId="3BD9EB26"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serious </w:t>
            </w:r>
            <w:r w:rsidRPr="00F20EDB">
              <w:rPr>
                <w:rFonts w:ascii="Garamond" w:hAnsi="Garamond"/>
                <w:color w:val="000000" w:themeColor="text1"/>
                <w:sz w:val="20"/>
                <w:szCs w:val="20"/>
                <w:vertAlign w:val="superscript"/>
                <w:lang w:val="en-US"/>
              </w:rPr>
              <w:t>a</w:t>
            </w:r>
          </w:p>
        </w:tc>
        <w:tc>
          <w:tcPr>
            <w:tcW w:w="484" w:type="pct"/>
            <w:hideMark/>
          </w:tcPr>
          <w:p w14:paraId="321EDFC8"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not serious </w:t>
            </w:r>
          </w:p>
        </w:tc>
        <w:tc>
          <w:tcPr>
            <w:tcW w:w="440" w:type="pct"/>
            <w:hideMark/>
          </w:tcPr>
          <w:p w14:paraId="657BC05D"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not serious </w:t>
            </w:r>
          </w:p>
        </w:tc>
        <w:tc>
          <w:tcPr>
            <w:tcW w:w="433" w:type="pct"/>
            <w:hideMark/>
          </w:tcPr>
          <w:p w14:paraId="578F9F47"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not serious </w:t>
            </w:r>
          </w:p>
        </w:tc>
        <w:tc>
          <w:tcPr>
            <w:tcW w:w="504" w:type="pct"/>
            <w:hideMark/>
          </w:tcPr>
          <w:p w14:paraId="3BDE4B6C"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none </w:t>
            </w:r>
          </w:p>
        </w:tc>
        <w:tc>
          <w:tcPr>
            <w:tcW w:w="1293" w:type="pct"/>
            <w:gridSpan w:val="4"/>
            <w:hideMark/>
          </w:tcPr>
          <w:p w14:paraId="5A0045E6" w14:textId="77777777" w:rsidR="00DB6341" w:rsidRPr="00F20EDB" w:rsidRDefault="00DB6341" w:rsidP="003A7DF6">
            <w:pPr>
              <w:rPr>
                <w:rFonts w:ascii="Garamond" w:hAnsi="Garamond"/>
                <w:color w:val="000000" w:themeColor="text1"/>
                <w:sz w:val="20"/>
                <w:szCs w:val="20"/>
                <w:lang w:val="en-US"/>
              </w:rPr>
            </w:pPr>
            <w:r w:rsidRPr="00F20EDB">
              <w:rPr>
                <w:rFonts w:ascii="Garamond" w:hAnsi="Garamond"/>
                <w:color w:val="000000" w:themeColor="text1"/>
                <w:sz w:val="20"/>
                <w:szCs w:val="20"/>
                <w:lang w:val="en-US"/>
              </w:rPr>
              <w:t>  All 29 COVID-19 studies (n=364) reported improvement in oxygenation in prone position.</w:t>
            </w:r>
          </w:p>
          <w:p w14:paraId="57867653" w14:textId="77777777" w:rsidR="00DB6341" w:rsidRPr="00F20EDB" w:rsidRDefault="00DB6341" w:rsidP="003A7DF6">
            <w:pP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  However, the improvement in oxygenation was not sustained in supine position in 28 studies (n=349) </w:t>
            </w:r>
          </w:p>
          <w:p w14:paraId="5C762BF6" w14:textId="77777777" w:rsidR="00DB6341" w:rsidRPr="00F20EDB" w:rsidRDefault="00DB6341" w:rsidP="003A7DF6">
            <w:pPr>
              <w:rPr>
                <w:rFonts w:ascii="Garamond" w:hAnsi="Garamond"/>
                <w:color w:val="000000" w:themeColor="text1"/>
                <w:sz w:val="20"/>
                <w:szCs w:val="20"/>
                <w:lang w:val="en-US"/>
              </w:rPr>
            </w:pPr>
            <w:r w:rsidRPr="00F20EDB">
              <w:rPr>
                <w:rFonts w:ascii="Garamond" w:hAnsi="Garamond"/>
                <w:color w:val="000000" w:themeColor="text1"/>
                <w:sz w:val="20"/>
                <w:szCs w:val="20"/>
                <w:lang w:val="en-US"/>
              </w:rPr>
              <w:t>  Only 1 study (n=15) showed sustained improvement in oxygenation in supine position however, using NIV.</w:t>
            </w:r>
          </w:p>
        </w:tc>
        <w:tc>
          <w:tcPr>
            <w:tcW w:w="372" w:type="pct"/>
            <w:hideMark/>
          </w:tcPr>
          <w:p w14:paraId="3C816617" w14:textId="77777777" w:rsidR="00DB6341" w:rsidRPr="00F20EDB" w:rsidRDefault="00DB6341" w:rsidP="003A7DF6">
            <w:pPr>
              <w:jc w:val="center"/>
              <w:rPr>
                <w:rFonts w:ascii="Garamond" w:hAnsi="Garamond"/>
                <w:color w:val="000000" w:themeColor="text1"/>
                <w:sz w:val="20"/>
                <w:szCs w:val="20"/>
                <w:lang w:val="en-US"/>
              </w:rPr>
            </w:pPr>
            <w:r w:rsidRPr="00F20EDB">
              <w:rPr>
                <w:rStyle w:val="quality-sign"/>
                <w:rFonts w:ascii="Cambria Math" w:hAnsi="Cambria Math" w:cs="Cambria Math"/>
                <w:color w:val="000000" w:themeColor="text1"/>
                <w:sz w:val="20"/>
                <w:szCs w:val="20"/>
                <w:lang w:val="en-US"/>
              </w:rPr>
              <w:t>⨁</w:t>
            </w:r>
            <w:r w:rsidRPr="00F20EDB">
              <w:rPr>
                <w:rStyle w:val="quality-sign"/>
                <w:rFonts w:ascii="Segoe UI Symbol" w:hAnsi="Segoe UI Symbol" w:cs="Segoe UI Symbol"/>
                <w:color w:val="000000" w:themeColor="text1"/>
                <w:sz w:val="20"/>
                <w:szCs w:val="20"/>
                <w:lang w:val="en-US"/>
              </w:rPr>
              <w:t>◯◯◯</w:t>
            </w:r>
            <w:r w:rsidRPr="00F20EDB">
              <w:rPr>
                <w:rFonts w:ascii="Garamond" w:hAnsi="Garamond"/>
                <w:color w:val="000000" w:themeColor="text1"/>
                <w:sz w:val="20"/>
                <w:szCs w:val="20"/>
                <w:lang w:val="en-US"/>
              </w:rPr>
              <w:br/>
            </w:r>
            <w:r w:rsidRPr="00F20EDB">
              <w:rPr>
                <w:rStyle w:val="quality-text"/>
                <w:rFonts w:ascii="Garamond" w:hAnsi="Garamond"/>
                <w:color w:val="000000" w:themeColor="text1"/>
                <w:sz w:val="20"/>
                <w:szCs w:val="20"/>
                <w:lang w:val="en-US"/>
              </w:rPr>
              <w:t>VERY LOW</w:t>
            </w:r>
            <w:r w:rsidRPr="00F20EDB">
              <w:rPr>
                <w:rFonts w:ascii="Garamond" w:hAnsi="Garamond"/>
                <w:color w:val="000000" w:themeColor="text1"/>
                <w:sz w:val="20"/>
                <w:szCs w:val="20"/>
                <w:lang w:val="en-US"/>
              </w:rPr>
              <w:t xml:space="preserve"> </w:t>
            </w:r>
          </w:p>
        </w:tc>
        <w:tc>
          <w:tcPr>
            <w:tcW w:w="481" w:type="pct"/>
            <w:hideMark/>
          </w:tcPr>
          <w:p w14:paraId="4B366582" w14:textId="77777777" w:rsidR="00DB6341" w:rsidRPr="00F20EDB" w:rsidRDefault="00DB6341" w:rsidP="003A7DF6">
            <w:pPr>
              <w:jc w:val="center"/>
              <w:rPr>
                <w:rFonts w:ascii="Garamond" w:hAnsi="Garamond"/>
                <w:color w:val="000000" w:themeColor="text1"/>
                <w:sz w:val="20"/>
                <w:szCs w:val="20"/>
                <w:lang w:val="en-US"/>
              </w:rPr>
            </w:pPr>
            <w:r w:rsidRPr="00F20EDB">
              <w:rPr>
                <w:rFonts w:ascii="Garamond" w:hAnsi="Garamond"/>
                <w:color w:val="000000" w:themeColor="text1"/>
                <w:sz w:val="20"/>
                <w:szCs w:val="20"/>
                <w:lang w:val="en-US"/>
              </w:rPr>
              <w:t xml:space="preserve">IMPORTANT </w:t>
            </w:r>
          </w:p>
        </w:tc>
      </w:tr>
    </w:tbl>
    <w:p w14:paraId="54EEBD9F" w14:textId="77777777" w:rsidR="00DB6341" w:rsidRPr="00F20EDB" w:rsidRDefault="00DB6341" w:rsidP="00DB6341">
      <w:pPr>
        <w:pStyle w:val="NormalWeb"/>
        <w:spacing w:line="140" w:lineRule="atLeast"/>
        <w:rPr>
          <w:rFonts w:ascii="Garamond" w:eastAsiaTheme="minorEastAsia" w:hAnsi="Garamond"/>
          <w:color w:val="000000"/>
          <w:sz w:val="14"/>
          <w:szCs w:val="14"/>
          <w:lang w:val="en-US"/>
        </w:rPr>
      </w:pPr>
      <w:r w:rsidRPr="00F20EDB">
        <w:rPr>
          <w:rFonts w:ascii="Garamond" w:hAnsi="Garamond"/>
          <w:b/>
          <w:bCs/>
          <w:color w:val="000000"/>
          <w:sz w:val="14"/>
          <w:szCs w:val="14"/>
          <w:lang w:val="en-US"/>
        </w:rPr>
        <w:t>CI:</w:t>
      </w:r>
      <w:r w:rsidRPr="00F20EDB">
        <w:rPr>
          <w:rFonts w:ascii="Garamond" w:hAnsi="Garamond"/>
          <w:color w:val="000000"/>
          <w:sz w:val="14"/>
          <w:szCs w:val="14"/>
          <w:lang w:val="en-US"/>
        </w:rPr>
        <w:t xml:space="preserve"> Confidence interval</w:t>
      </w:r>
    </w:p>
    <w:p w14:paraId="65ED5D32" w14:textId="77777777" w:rsidR="00DB6341" w:rsidRPr="00F20EDB" w:rsidRDefault="00DB6341" w:rsidP="00DB6341">
      <w:pPr>
        <w:pStyle w:val="Heading4"/>
        <w:spacing w:line="140" w:lineRule="atLeast"/>
        <w:rPr>
          <w:rFonts w:ascii="Garamond" w:eastAsia="Times New Roman" w:hAnsi="Garamond"/>
          <w:color w:val="000000"/>
          <w:lang w:val="en-US"/>
        </w:rPr>
      </w:pPr>
      <w:r w:rsidRPr="00F20EDB">
        <w:rPr>
          <w:rFonts w:ascii="Garamond" w:eastAsia="Times New Roman" w:hAnsi="Garamond"/>
          <w:color w:val="000000"/>
          <w:lang w:val="en-US"/>
        </w:rPr>
        <w:t>Explanations</w:t>
      </w:r>
    </w:p>
    <w:p w14:paraId="5E1D23B3" w14:textId="77777777" w:rsidR="00DB6341" w:rsidRPr="00F20EDB" w:rsidRDefault="00DB6341" w:rsidP="00DB6341">
      <w:pPr>
        <w:spacing w:line="140" w:lineRule="atLeast"/>
        <w:rPr>
          <w:rFonts w:ascii="Garamond" w:hAnsi="Garamond"/>
          <w:color w:val="000000"/>
          <w:sz w:val="17"/>
          <w:szCs w:val="17"/>
          <w:lang w:val="en-US"/>
        </w:rPr>
      </w:pPr>
      <w:r w:rsidRPr="00F20EDB">
        <w:rPr>
          <w:rFonts w:ascii="Garamond" w:hAnsi="Garamond"/>
          <w:color w:val="000000"/>
          <w:sz w:val="17"/>
          <w:szCs w:val="17"/>
          <w:lang w:val="en-US"/>
        </w:rPr>
        <w:t xml:space="preserve">a. We downgraded for risk of bias by 1 point due to the lack of control arms in 28 out of 29 studies. </w:t>
      </w:r>
    </w:p>
    <w:p w14:paraId="7CDEFA68" w14:textId="77777777" w:rsidR="000B2313" w:rsidRPr="00F20EDB" w:rsidRDefault="000B2313" w:rsidP="00A83851">
      <w:pPr>
        <w:rPr>
          <w:rFonts w:ascii="Garamond" w:eastAsia="Garamond" w:hAnsi="Garamond" w:cs="Garamond"/>
          <w:b/>
          <w:bCs/>
          <w:color w:val="000000"/>
          <w:u w:color="000000"/>
          <w:bdr w:val="nil"/>
          <w:lang w:val="en-US"/>
          <w14:textOutline w14:w="0" w14:cap="flat" w14:cmpd="sng" w14:algn="ctr">
            <w14:noFill/>
            <w14:prstDash w14:val="solid"/>
            <w14:bevel/>
          </w14:textOutline>
        </w:rPr>
      </w:pPr>
    </w:p>
    <w:p w14:paraId="616E2AD8" w14:textId="77777777" w:rsidR="00163997" w:rsidRPr="00F20EDB" w:rsidRDefault="00163997" w:rsidP="00A83851">
      <w:pPr>
        <w:rPr>
          <w:rFonts w:ascii="Garamond" w:hAnsi="Garamond"/>
          <w:lang w:val="en-US"/>
        </w:rPr>
      </w:pPr>
    </w:p>
    <w:p w14:paraId="5A6E7C54" w14:textId="77777777" w:rsidR="00163997" w:rsidRPr="00F20EDB" w:rsidRDefault="00163997" w:rsidP="00163997">
      <w:pPr>
        <w:pStyle w:val="Body"/>
        <w:rPr>
          <w:rStyle w:val="None"/>
          <w:rFonts w:ascii="Garamond" w:eastAsia="Times New Roman" w:hAnsi="Garamond" w:cs="Times New Roman"/>
          <w:b/>
          <w:bCs/>
          <w:shd w:val="clear" w:color="auto" w:fill="FFFF00"/>
          <w:lang w:val="en-US"/>
        </w:rPr>
      </w:pPr>
    </w:p>
    <w:p w14:paraId="163BBCB3" w14:textId="77777777" w:rsidR="00ED42AA" w:rsidRPr="00F20EDB" w:rsidRDefault="00ED42AA" w:rsidP="004C6EA9">
      <w:pPr>
        <w:pStyle w:val="Heading1"/>
        <w:rPr>
          <w:lang w:val="en-US"/>
        </w:rPr>
        <w:sectPr w:rsidR="00ED42AA" w:rsidRPr="00F20EDB" w:rsidSect="00DB6341">
          <w:pgSz w:w="15840" w:h="12240" w:orient="landscape"/>
          <w:pgMar w:top="1440" w:right="1440" w:bottom="1440" w:left="1440" w:header="708" w:footer="708" w:gutter="0"/>
          <w:cols w:space="708"/>
          <w:docGrid w:linePitch="360"/>
        </w:sectPr>
      </w:pPr>
    </w:p>
    <w:tbl>
      <w:tblPr>
        <w:tblW w:w="5000" w:type="pct"/>
        <w:tblCellMar>
          <w:top w:w="15" w:type="dxa"/>
          <w:left w:w="15" w:type="dxa"/>
          <w:bottom w:w="15" w:type="dxa"/>
          <w:right w:w="15" w:type="dxa"/>
        </w:tblCellMar>
        <w:tblLook w:val="04A0" w:firstRow="1" w:lastRow="0" w:firstColumn="1" w:lastColumn="0" w:noHBand="0" w:noVBand="1"/>
      </w:tblPr>
      <w:tblGrid>
        <w:gridCol w:w="1803"/>
        <w:gridCol w:w="11157"/>
      </w:tblGrid>
      <w:tr w:rsidR="00E75A23" w:rsidRPr="00F20EDB" w14:paraId="2996771F" w14:textId="77777777" w:rsidTr="003A7DF6">
        <w:tc>
          <w:tcPr>
            <w:tcW w:w="0" w:type="auto"/>
            <w:gridSpan w:val="2"/>
            <w:tcBorders>
              <w:bottom w:val="single" w:sz="6" w:space="0" w:color="2E74B5"/>
            </w:tcBorders>
            <w:tcMar>
              <w:top w:w="0" w:type="dxa"/>
              <w:left w:w="0" w:type="dxa"/>
              <w:bottom w:w="0" w:type="dxa"/>
              <w:right w:w="0" w:type="dxa"/>
            </w:tcMar>
            <w:hideMark/>
          </w:tcPr>
          <w:p w14:paraId="30D1AADE" w14:textId="19F21BB8" w:rsidR="003A7DF6" w:rsidRPr="00F20EDB" w:rsidRDefault="00901825" w:rsidP="003A7DF6">
            <w:pPr>
              <w:rPr>
                <w:rFonts w:ascii="Garamond" w:hAnsi="Garamond"/>
                <w:b/>
                <w:lang w:val="en-US"/>
              </w:rPr>
            </w:pPr>
            <w:r w:rsidRPr="00F20EDB">
              <w:rPr>
                <w:rFonts w:ascii="Garamond" w:hAnsi="Garamond"/>
                <w:b/>
                <w:lang w:val="en-US"/>
              </w:rPr>
              <w:lastRenderedPageBreak/>
              <w:t>Table S3.</w:t>
            </w:r>
            <w:r w:rsidRPr="00F20EDB">
              <w:rPr>
                <w:rFonts w:ascii="Garamond" w:hAnsi="Garamond"/>
                <w:lang w:val="en-US"/>
              </w:rPr>
              <w:t xml:space="preserve"> </w:t>
            </w:r>
            <w:r w:rsidR="003A7DF6" w:rsidRPr="00F20EDB">
              <w:rPr>
                <w:rFonts w:ascii="Garamond" w:hAnsi="Garamond"/>
                <w:b/>
                <w:lang w:val="en-US"/>
              </w:rPr>
              <w:t>Evidence to Decision Framework for Awake Proning recommendation</w:t>
            </w:r>
          </w:p>
          <w:p w14:paraId="4EEB07C9" w14:textId="35E517E0" w:rsidR="00E75A23" w:rsidRPr="00F20EDB" w:rsidRDefault="00E75A23" w:rsidP="003A7DF6">
            <w:pPr>
              <w:pStyle w:val="Heading1"/>
              <w:spacing w:after="20"/>
              <w:rPr>
                <w:rFonts w:ascii="Calibri" w:eastAsia="Times New Roman" w:hAnsi="Calibri"/>
                <w:caps/>
                <w:sz w:val="24"/>
                <w:szCs w:val="24"/>
                <w:lang w:val="en-US"/>
              </w:rPr>
            </w:pPr>
            <w:r w:rsidRPr="00F20EDB">
              <w:rPr>
                <w:rFonts w:ascii="Calibri" w:eastAsia="Times New Roman" w:hAnsi="Calibri"/>
                <w:caps/>
                <w:sz w:val="24"/>
                <w:szCs w:val="24"/>
                <w:lang w:val="en-US"/>
              </w:rPr>
              <w:t>Question</w:t>
            </w:r>
          </w:p>
        </w:tc>
      </w:tr>
      <w:tr w:rsidR="00E75A23" w:rsidRPr="00F20EDB" w14:paraId="0EBD2F33" w14:textId="77777777" w:rsidTr="003A7DF6">
        <w:tc>
          <w:tcPr>
            <w:tcW w:w="0" w:type="auto"/>
            <w:gridSpan w:val="2"/>
            <w:tcBorders>
              <w:bottom w:val="single" w:sz="6" w:space="0" w:color="2E74B5"/>
              <w:right w:val="single" w:sz="6" w:space="0" w:color="2E74B5"/>
            </w:tcBorders>
            <w:shd w:val="clear" w:color="auto" w:fill="2E74B5"/>
            <w:tcMar>
              <w:top w:w="75" w:type="dxa"/>
              <w:left w:w="75" w:type="dxa"/>
              <w:bottom w:w="75" w:type="dxa"/>
              <w:right w:w="75" w:type="dxa"/>
            </w:tcMar>
            <w:hideMark/>
          </w:tcPr>
          <w:p w14:paraId="0C64B695" w14:textId="77777777" w:rsidR="00E75A23" w:rsidRPr="00F20EDB" w:rsidRDefault="00E75A23" w:rsidP="003A7DF6">
            <w:pPr>
              <w:pStyle w:val="NormalWeb"/>
              <w:spacing w:before="0" w:beforeAutospacing="0" w:after="0" w:afterAutospacing="0"/>
              <w:rPr>
                <w:rFonts w:ascii="Calibri" w:hAnsi="Calibri"/>
                <w:b/>
                <w:bCs/>
                <w:color w:val="FFFFFF"/>
                <w:lang w:val="en-US"/>
              </w:rPr>
            </w:pPr>
            <w:r w:rsidRPr="00F20EDB">
              <w:rPr>
                <w:rFonts w:ascii="Calibri" w:hAnsi="Calibri"/>
                <w:b/>
                <w:bCs/>
                <w:color w:val="FFFFFF"/>
                <w:lang w:val="en-US"/>
              </w:rPr>
              <w:t>Should awake proning vs. no awake proning be used for adults with severe COVID-19 in the ICU?</w:t>
            </w:r>
          </w:p>
        </w:tc>
      </w:tr>
      <w:tr w:rsidR="00E75A23" w:rsidRPr="00F20EDB" w14:paraId="4E292995" w14:textId="77777777" w:rsidTr="00E75A23">
        <w:tc>
          <w:tcPr>
            <w:tcW w:w="1803" w:type="dxa"/>
            <w:tcBorders>
              <w:bottom w:val="single" w:sz="6" w:space="0" w:color="2E74B5"/>
            </w:tcBorders>
            <w:shd w:val="clear" w:color="auto" w:fill="2E74B5"/>
            <w:tcMar>
              <w:top w:w="75" w:type="dxa"/>
              <w:left w:w="75" w:type="dxa"/>
              <w:bottom w:w="75" w:type="dxa"/>
              <w:right w:w="75" w:type="dxa"/>
            </w:tcMar>
            <w:hideMark/>
          </w:tcPr>
          <w:p w14:paraId="0AC86C6E" w14:textId="77777777" w:rsidR="00E75A23" w:rsidRPr="00F20EDB" w:rsidRDefault="00E75A23" w:rsidP="003A7DF6">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Population:</w:t>
            </w:r>
          </w:p>
        </w:tc>
        <w:tc>
          <w:tcPr>
            <w:tcW w:w="11157" w:type="dxa"/>
            <w:tcBorders>
              <w:bottom w:val="single" w:sz="6" w:space="0" w:color="2E74B5"/>
              <w:right w:val="single" w:sz="6" w:space="0" w:color="2E74B5"/>
            </w:tcBorders>
            <w:tcMar>
              <w:top w:w="75" w:type="dxa"/>
              <w:left w:w="75" w:type="dxa"/>
              <w:bottom w:w="75" w:type="dxa"/>
              <w:right w:w="75" w:type="dxa"/>
            </w:tcMar>
            <w:hideMark/>
          </w:tcPr>
          <w:p w14:paraId="45F47494" w14:textId="77777777" w:rsidR="00E75A23" w:rsidRPr="00F20EDB" w:rsidRDefault="00E75A23" w:rsidP="003A7DF6">
            <w:pPr>
              <w:pStyle w:val="NormalWeb"/>
              <w:spacing w:before="0" w:beforeAutospacing="0" w:after="0" w:afterAutospacing="0" w:line="200" w:lineRule="atLeast"/>
              <w:rPr>
                <w:rFonts w:ascii="Calibri" w:hAnsi="Calibri"/>
                <w:lang w:val="en-US"/>
              </w:rPr>
            </w:pPr>
            <w:r w:rsidRPr="00F20EDB">
              <w:rPr>
                <w:rFonts w:ascii="Calibri" w:hAnsi="Calibri"/>
                <w:lang w:val="en-US"/>
              </w:rPr>
              <w:t>adults with severe COVID-19 and hypoxemia (new)</w:t>
            </w:r>
          </w:p>
        </w:tc>
      </w:tr>
      <w:tr w:rsidR="00E75A23" w:rsidRPr="00F20EDB" w14:paraId="62C0B827" w14:textId="77777777" w:rsidTr="00E75A23">
        <w:tc>
          <w:tcPr>
            <w:tcW w:w="1803" w:type="dxa"/>
            <w:tcBorders>
              <w:bottom w:val="single" w:sz="6" w:space="0" w:color="2E74B5"/>
            </w:tcBorders>
            <w:shd w:val="clear" w:color="auto" w:fill="2E74B5"/>
            <w:tcMar>
              <w:top w:w="75" w:type="dxa"/>
              <w:left w:w="75" w:type="dxa"/>
              <w:bottom w:w="75" w:type="dxa"/>
              <w:right w:w="75" w:type="dxa"/>
            </w:tcMar>
            <w:hideMark/>
          </w:tcPr>
          <w:p w14:paraId="1C2D0E7A" w14:textId="77777777" w:rsidR="00E75A23" w:rsidRPr="00F20EDB" w:rsidRDefault="00E75A23" w:rsidP="003A7DF6">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Intervention:</w:t>
            </w:r>
          </w:p>
        </w:tc>
        <w:tc>
          <w:tcPr>
            <w:tcW w:w="11157" w:type="dxa"/>
            <w:tcBorders>
              <w:bottom w:val="single" w:sz="6" w:space="0" w:color="2E74B5"/>
              <w:right w:val="single" w:sz="6" w:space="0" w:color="2E74B5"/>
            </w:tcBorders>
            <w:tcMar>
              <w:top w:w="75" w:type="dxa"/>
              <w:left w:w="75" w:type="dxa"/>
              <w:bottom w:w="75" w:type="dxa"/>
              <w:right w:w="75" w:type="dxa"/>
            </w:tcMar>
            <w:hideMark/>
          </w:tcPr>
          <w:p w14:paraId="07910D87" w14:textId="77777777" w:rsidR="00E75A23" w:rsidRPr="00F20EDB" w:rsidRDefault="00E75A23" w:rsidP="003A7DF6">
            <w:pPr>
              <w:pStyle w:val="NormalWeb"/>
              <w:spacing w:before="0" w:beforeAutospacing="0" w:after="0" w:afterAutospacing="0" w:line="200" w:lineRule="atLeast"/>
              <w:rPr>
                <w:rFonts w:ascii="Calibri" w:hAnsi="Calibri"/>
                <w:lang w:val="en-US"/>
              </w:rPr>
            </w:pPr>
            <w:r w:rsidRPr="00F20EDB">
              <w:rPr>
                <w:rFonts w:ascii="Calibri" w:hAnsi="Calibri"/>
                <w:lang w:val="en-US"/>
              </w:rPr>
              <w:t xml:space="preserve">awake proning </w:t>
            </w:r>
          </w:p>
        </w:tc>
      </w:tr>
      <w:tr w:rsidR="00E75A23" w:rsidRPr="00F20EDB" w14:paraId="719CF636" w14:textId="77777777" w:rsidTr="00E75A23">
        <w:tc>
          <w:tcPr>
            <w:tcW w:w="1803" w:type="dxa"/>
            <w:tcBorders>
              <w:bottom w:val="single" w:sz="6" w:space="0" w:color="2E74B5"/>
            </w:tcBorders>
            <w:shd w:val="clear" w:color="auto" w:fill="2E74B5"/>
            <w:tcMar>
              <w:top w:w="75" w:type="dxa"/>
              <w:left w:w="75" w:type="dxa"/>
              <w:bottom w:w="75" w:type="dxa"/>
              <w:right w:w="75" w:type="dxa"/>
            </w:tcMar>
            <w:hideMark/>
          </w:tcPr>
          <w:p w14:paraId="16658E48" w14:textId="77777777" w:rsidR="00E75A23" w:rsidRPr="00F20EDB" w:rsidRDefault="00E75A23" w:rsidP="003A7DF6">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Comparison:</w:t>
            </w:r>
          </w:p>
        </w:tc>
        <w:tc>
          <w:tcPr>
            <w:tcW w:w="11157" w:type="dxa"/>
            <w:tcBorders>
              <w:bottom w:val="single" w:sz="6" w:space="0" w:color="2E74B5"/>
              <w:right w:val="single" w:sz="6" w:space="0" w:color="2E74B5"/>
            </w:tcBorders>
            <w:tcMar>
              <w:top w:w="75" w:type="dxa"/>
              <w:left w:w="75" w:type="dxa"/>
              <w:bottom w:w="75" w:type="dxa"/>
              <w:right w:w="75" w:type="dxa"/>
            </w:tcMar>
            <w:hideMark/>
          </w:tcPr>
          <w:p w14:paraId="51101907" w14:textId="77777777" w:rsidR="00E75A23" w:rsidRPr="00F20EDB" w:rsidRDefault="00E75A23" w:rsidP="003A7DF6">
            <w:pPr>
              <w:pStyle w:val="NormalWeb"/>
              <w:spacing w:before="0" w:beforeAutospacing="0" w:after="0" w:afterAutospacing="0" w:line="200" w:lineRule="atLeast"/>
              <w:rPr>
                <w:rFonts w:ascii="Calibri" w:hAnsi="Calibri"/>
                <w:lang w:val="en-US"/>
              </w:rPr>
            </w:pPr>
            <w:r w:rsidRPr="00F20EDB">
              <w:rPr>
                <w:rFonts w:ascii="Calibri" w:hAnsi="Calibri"/>
                <w:lang w:val="en-US"/>
              </w:rPr>
              <w:t>no awake proning</w:t>
            </w:r>
          </w:p>
        </w:tc>
      </w:tr>
      <w:tr w:rsidR="00E75A23" w:rsidRPr="00F20EDB" w14:paraId="18D9F666" w14:textId="77777777" w:rsidTr="00E75A23">
        <w:tc>
          <w:tcPr>
            <w:tcW w:w="1803" w:type="dxa"/>
            <w:tcBorders>
              <w:bottom w:val="single" w:sz="6" w:space="0" w:color="2E74B5"/>
            </w:tcBorders>
            <w:shd w:val="clear" w:color="auto" w:fill="2E74B5"/>
            <w:tcMar>
              <w:top w:w="75" w:type="dxa"/>
              <w:left w:w="75" w:type="dxa"/>
              <w:bottom w:w="75" w:type="dxa"/>
              <w:right w:w="75" w:type="dxa"/>
            </w:tcMar>
            <w:hideMark/>
          </w:tcPr>
          <w:p w14:paraId="2D9E5933" w14:textId="77777777" w:rsidR="00E75A23" w:rsidRPr="00F20EDB" w:rsidRDefault="00E75A23" w:rsidP="003A7DF6">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Main outcomes:</w:t>
            </w:r>
          </w:p>
        </w:tc>
        <w:tc>
          <w:tcPr>
            <w:tcW w:w="11157" w:type="dxa"/>
            <w:tcBorders>
              <w:bottom w:val="single" w:sz="6" w:space="0" w:color="2E74B5"/>
              <w:right w:val="single" w:sz="6" w:space="0" w:color="2E74B5"/>
            </w:tcBorders>
            <w:tcMar>
              <w:top w:w="75" w:type="dxa"/>
              <w:left w:w="75" w:type="dxa"/>
              <w:bottom w:w="75" w:type="dxa"/>
              <w:right w:w="75" w:type="dxa"/>
            </w:tcMar>
            <w:hideMark/>
          </w:tcPr>
          <w:p w14:paraId="2ED0BC71" w14:textId="77777777" w:rsidR="00E75A23" w:rsidRPr="00F20EDB" w:rsidRDefault="00E75A23" w:rsidP="003A7DF6">
            <w:pPr>
              <w:spacing w:line="200" w:lineRule="atLeast"/>
              <w:rPr>
                <w:rFonts w:ascii="Calibri" w:hAnsi="Calibri"/>
                <w:lang w:val="en-US"/>
              </w:rPr>
            </w:pPr>
            <w:r w:rsidRPr="00F20EDB">
              <w:rPr>
                <w:rFonts w:ascii="Calibri" w:hAnsi="Calibri"/>
                <w:lang w:val="en-US"/>
              </w:rPr>
              <w:t>Intubation/invasive mechanical ventilation ; Mortality - COVID-19 exclusively; Mortality COVID-19 ICU; Mortality ; Complications ; Burden on healthcare workers; Oxygenation;</w:t>
            </w:r>
          </w:p>
        </w:tc>
      </w:tr>
      <w:tr w:rsidR="00E75A23" w:rsidRPr="00F20EDB" w14:paraId="2D27740E" w14:textId="77777777" w:rsidTr="00E75A23">
        <w:tc>
          <w:tcPr>
            <w:tcW w:w="1803" w:type="dxa"/>
            <w:tcBorders>
              <w:bottom w:val="single" w:sz="6" w:space="0" w:color="2E74B5"/>
            </w:tcBorders>
            <w:shd w:val="clear" w:color="auto" w:fill="2E74B5"/>
            <w:tcMar>
              <w:top w:w="75" w:type="dxa"/>
              <w:left w:w="75" w:type="dxa"/>
              <w:bottom w:w="75" w:type="dxa"/>
              <w:right w:w="75" w:type="dxa"/>
            </w:tcMar>
            <w:hideMark/>
          </w:tcPr>
          <w:p w14:paraId="0D967167" w14:textId="77777777" w:rsidR="00E75A23" w:rsidRPr="00F20EDB" w:rsidRDefault="00E75A23" w:rsidP="003A7DF6">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Conflict of interests:</w:t>
            </w:r>
          </w:p>
        </w:tc>
        <w:tc>
          <w:tcPr>
            <w:tcW w:w="11157" w:type="dxa"/>
            <w:tcBorders>
              <w:bottom w:val="single" w:sz="6" w:space="0" w:color="2E74B5"/>
              <w:right w:val="single" w:sz="6" w:space="0" w:color="2E74B5"/>
            </w:tcBorders>
            <w:tcMar>
              <w:top w:w="75" w:type="dxa"/>
              <w:left w:w="75" w:type="dxa"/>
              <w:bottom w:w="75" w:type="dxa"/>
              <w:right w:w="75" w:type="dxa"/>
            </w:tcMar>
            <w:hideMark/>
          </w:tcPr>
          <w:p w14:paraId="5F8930F1" w14:textId="2DC2E40C" w:rsidR="00E75A23" w:rsidRPr="00F20EDB" w:rsidRDefault="00DD6618" w:rsidP="003A7DF6">
            <w:pPr>
              <w:spacing w:line="200" w:lineRule="atLeast"/>
              <w:rPr>
                <w:rFonts w:ascii="Calibri" w:hAnsi="Calibri"/>
                <w:lang w:val="en-US"/>
              </w:rPr>
            </w:pPr>
            <w:r w:rsidRPr="00F20EDB">
              <w:rPr>
                <w:rFonts w:ascii="Calibri" w:hAnsi="Calibri"/>
                <w:lang w:val="en-US"/>
              </w:rPr>
              <w:t>Some panel members did not vote on the recommendation due to intellectual COI as primary investigators of ongoing trials</w:t>
            </w:r>
          </w:p>
        </w:tc>
      </w:tr>
    </w:tbl>
    <w:p w14:paraId="5D9C0324" w14:textId="77777777" w:rsidR="00E75A23" w:rsidRPr="00F20EDB" w:rsidRDefault="00E75A23" w:rsidP="00E75A23">
      <w:pPr>
        <w:pStyle w:val="Heading1"/>
        <w:spacing w:after="20"/>
        <w:rPr>
          <w:rFonts w:ascii="Calibri" w:eastAsia="Times New Roman" w:hAnsi="Calibri"/>
          <w:caps/>
          <w:color w:val="000000"/>
          <w:sz w:val="30"/>
          <w:szCs w:val="30"/>
          <w:lang w:val="en-US"/>
        </w:rPr>
      </w:pPr>
      <w:r w:rsidRPr="00F20EDB">
        <w:rPr>
          <w:rFonts w:ascii="Calibri" w:eastAsia="Times New Roman" w:hAnsi="Calibri"/>
          <w:caps/>
          <w:color w:val="000000"/>
          <w:sz w:val="30"/>
          <w:szCs w:val="30"/>
          <w:lang w:val="en-US"/>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2816"/>
        <w:gridCol w:w="6137"/>
        <w:gridCol w:w="3991"/>
      </w:tblGrid>
      <w:tr w:rsidR="00E75A23" w:rsidRPr="00F20EDB" w14:paraId="36C720B3" w14:textId="77777777" w:rsidTr="003A7DF6">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53175E9" w14:textId="77777777" w:rsidR="00E75A23" w:rsidRPr="00F20EDB" w:rsidRDefault="00E75A23" w:rsidP="003A7DF6">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Problem</w:t>
            </w:r>
          </w:p>
          <w:p w14:paraId="158552D3" w14:textId="77777777" w:rsidR="00E75A23" w:rsidRPr="00F20EDB" w:rsidRDefault="00E75A23" w:rsidP="003A7DF6">
            <w:pPr>
              <w:pStyle w:val="Subtitle2"/>
              <w:spacing w:before="0" w:beforeAutospacing="0" w:after="0" w:afterAutospacing="0"/>
              <w:rPr>
                <w:rFonts w:ascii="Calibri" w:hAnsi="Calibri"/>
                <w:color w:val="FFFFFF"/>
                <w:lang w:val="en-US"/>
              </w:rPr>
            </w:pPr>
            <w:r w:rsidRPr="00F20EDB">
              <w:rPr>
                <w:rFonts w:ascii="Calibri" w:hAnsi="Calibri"/>
                <w:color w:val="FFFFFF"/>
                <w:lang w:val="en-US"/>
              </w:rPr>
              <w:t>Is the problem a priority?</w:t>
            </w:r>
          </w:p>
        </w:tc>
      </w:tr>
      <w:tr w:rsidR="00E75A23" w:rsidRPr="00F20EDB" w14:paraId="3626DE26" w14:textId="77777777" w:rsidTr="003A7DF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03E47C6" w14:textId="77777777" w:rsidR="00E75A23" w:rsidRPr="00F20EDB" w:rsidRDefault="00E75A2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0543B1D" w14:textId="77777777" w:rsidR="00E75A23" w:rsidRPr="00F20EDB" w:rsidRDefault="00E75A2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A6CAC9C" w14:textId="77777777" w:rsidR="00E75A23" w:rsidRPr="00F20EDB" w:rsidRDefault="00E75A2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E75A23" w:rsidRPr="00F20EDB" w14:paraId="75D55CD1" w14:textId="77777777" w:rsidTr="003A7DF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C252CDA" w14:textId="77777777" w:rsidR="00E75A23" w:rsidRPr="00F20EDB" w:rsidRDefault="00E75A23" w:rsidP="003A7DF6">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o</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no</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yes</w:t>
            </w:r>
            <w:r w:rsidRPr="00F20EDB">
              <w:rPr>
                <w:rFonts w:ascii="Calibri" w:hAnsi="Calibri"/>
                <w:lang w:val="en-US"/>
              </w:rPr>
              <w:br/>
            </w:r>
            <w:r w:rsidRPr="00F20EDB">
              <w:rPr>
                <w:rStyle w:val="checked-marker"/>
                <w:rFonts w:ascii="Calibri" w:hAnsi="Calibri"/>
                <w:lang w:val="en-US"/>
              </w:rPr>
              <w:t>●</w:t>
            </w:r>
            <w:r w:rsidRPr="00F20EDB">
              <w:rPr>
                <w:rFonts w:ascii="Calibri" w:hAnsi="Calibri"/>
                <w:b/>
                <w:lang w:val="en-US"/>
              </w:rPr>
              <w:t> </w:t>
            </w:r>
            <w:r w:rsidRPr="00F20EDB">
              <w:rPr>
                <w:rStyle w:val="ep-radiobuttonlabel"/>
                <w:rFonts w:ascii="Calibri" w:hAnsi="Calibri"/>
                <w:b/>
                <w:lang w:val="en-US"/>
              </w:rPr>
              <w:t>Y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93660E5" w14:textId="77777777" w:rsidR="00E75A23" w:rsidRPr="00F20EDB" w:rsidRDefault="00E75A23" w:rsidP="003A7DF6">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62FDF6D" w14:textId="77777777" w:rsidR="00E75A23" w:rsidRPr="00F20EDB" w:rsidRDefault="00E75A23" w:rsidP="003A7DF6">
            <w:pPr>
              <w:rPr>
                <w:rFonts w:ascii="Calibri" w:hAnsi="Calibri"/>
                <w:lang w:val="en-US"/>
              </w:rPr>
            </w:pPr>
            <w:r w:rsidRPr="00F20EDB">
              <w:rPr>
                <w:rFonts w:ascii="Calibri" w:hAnsi="Calibri"/>
                <w:lang w:val="en-US"/>
              </w:rPr>
              <w:t>Comments:</w:t>
            </w:r>
          </w:p>
          <w:p w14:paraId="589561CA" w14:textId="77777777" w:rsidR="00E75A23" w:rsidRPr="00F20EDB" w:rsidRDefault="00E75A23" w:rsidP="000172B3">
            <w:pPr>
              <w:pStyle w:val="public-draftstyledefault-unorderedlistitem"/>
              <w:numPr>
                <w:ilvl w:val="0"/>
                <w:numId w:val="9"/>
              </w:numPr>
              <w:rPr>
                <w:rFonts w:ascii="Calibri" w:eastAsia="Times New Roman" w:hAnsi="Calibri"/>
                <w:lang w:val="en-US"/>
              </w:rPr>
            </w:pPr>
            <w:r w:rsidRPr="00F20EDB">
              <w:rPr>
                <w:rFonts w:ascii="Calibri" w:eastAsia="Times New Roman" w:hAnsi="Calibri"/>
                <w:lang w:val="en-US"/>
              </w:rPr>
              <w:t>It is currently part of the routine care process of many hospitals. A number of facilities have developed special prone position therapy teams but awake and independent patients position themselves</w:t>
            </w:r>
          </w:p>
        </w:tc>
      </w:tr>
      <w:tr w:rsidR="00E75A23" w:rsidRPr="00F20EDB" w14:paraId="1CC7D214" w14:textId="77777777" w:rsidTr="003A7DF6">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556C759" w14:textId="77777777" w:rsidR="00E75A23" w:rsidRPr="00F20EDB" w:rsidRDefault="00E75A23" w:rsidP="003A7DF6">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Desirable Effects</w:t>
            </w:r>
          </w:p>
          <w:p w14:paraId="3D2A59E7" w14:textId="77777777" w:rsidR="00E75A23" w:rsidRPr="00F20EDB" w:rsidRDefault="00E75A23" w:rsidP="003A7DF6">
            <w:pPr>
              <w:pStyle w:val="Subtitle2"/>
              <w:spacing w:before="0" w:beforeAutospacing="0" w:after="0" w:afterAutospacing="0"/>
              <w:rPr>
                <w:rFonts w:ascii="Calibri" w:hAnsi="Calibri"/>
                <w:color w:val="FFFFFF"/>
                <w:lang w:val="en-US"/>
              </w:rPr>
            </w:pPr>
            <w:r w:rsidRPr="00F20EDB">
              <w:rPr>
                <w:rFonts w:ascii="Calibri" w:hAnsi="Calibri"/>
                <w:color w:val="FFFFFF"/>
                <w:lang w:val="en-US"/>
              </w:rPr>
              <w:t>How substantial are the desirable anticipated effects?</w:t>
            </w:r>
          </w:p>
        </w:tc>
      </w:tr>
      <w:tr w:rsidR="00E75A23" w:rsidRPr="00F20EDB" w14:paraId="02B04249" w14:textId="77777777" w:rsidTr="003A7DF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8D316F8" w14:textId="77777777" w:rsidR="00E75A23" w:rsidRPr="00F20EDB" w:rsidRDefault="00E75A2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524E96F" w14:textId="77777777" w:rsidR="00E75A23" w:rsidRPr="00F20EDB" w:rsidRDefault="00E75A2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41C09C9" w14:textId="77777777" w:rsidR="00E75A23" w:rsidRPr="00F20EDB" w:rsidRDefault="00E75A2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E75A23" w:rsidRPr="00F20EDB" w14:paraId="3C53D8BF" w14:textId="77777777" w:rsidTr="003A7DF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EEB8AF7" w14:textId="77777777" w:rsidR="00E75A23" w:rsidRPr="00F20EDB" w:rsidRDefault="00E75A23" w:rsidP="003A7DF6">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Trivial</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Small</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Moderate</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arge</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D3EF228" w14:textId="77777777" w:rsidR="00E75A23" w:rsidRPr="00F20EDB" w:rsidRDefault="00E75A23" w:rsidP="003A7DF6">
            <w:pPr>
              <w:rPr>
                <w:rFonts w:ascii="Calibri" w:hAnsi="Calibri"/>
                <w:lang w:val="en-US"/>
              </w:rPr>
            </w:pPr>
            <w:r w:rsidRPr="00F20EDB">
              <w:rPr>
                <w:rFonts w:ascii="Calibri" w:hAnsi="Calibri"/>
                <w:lang w:val="en-US"/>
              </w:rPr>
              <w:br/>
            </w:r>
          </w:p>
          <w:tbl>
            <w:tblPr>
              <w:tblW w:w="5000" w:type="pct"/>
              <w:jc w:val="center"/>
              <w:tblCellMar>
                <w:top w:w="15" w:type="dxa"/>
                <w:left w:w="15" w:type="dxa"/>
                <w:bottom w:w="15" w:type="dxa"/>
                <w:right w:w="15" w:type="dxa"/>
              </w:tblCellMar>
              <w:tblLook w:val="04A0" w:firstRow="1" w:lastRow="0" w:firstColumn="1" w:lastColumn="0" w:noHBand="0" w:noVBand="1"/>
            </w:tblPr>
            <w:tblGrid>
              <w:gridCol w:w="2138"/>
              <w:gridCol w:w="930"/>
              <w:gridCol w:w="937"/>
              <w:gridCol w:w="1096"/>
              <w:gridCol w:w="870"/>
            </w:tblGrid>
            <w:tr w:rsidR="00E75A23" w:rsidRPr="00F20EDB" w14:paraId="75DC2CDE" w14:textId="77777777" w:rsidTr="003A7DF6">
              <w:trPr>
                <w:trHeight w:val="1125"/>
                <w:tblHeader/>
                <w:jc w:val="center"/>
              </w:trPr>
              <w:tc>
                <w:tcPr>
                  <w:tcW w:w="1250" w:type="pct"/>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22DCE3DE" w14:textId="77777777" w:rsidR="00E75A23" w:rsidRPr="00F20EDB" w:rsidRDefault="00E75A23" w:rsidP="003A7DF6">
                  <w:pPr>
                    <w:jc w:val="center"/>
                    <w:rPr>
                      <w:b/>
                      <w:bCs/>
                      <w:lang w:val="en-US"/>
                    </w:rPr>
                  </w:pPr>
                  <w:r w:rsidRPr="00F20EDB">
                    <w:rPr>
                      <w:b/>
                      <w:bCs/>
                      <w:lang w:val="en-US"/>
                    </w:rPr>
                    <w:t>Outcomes</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0F1E6E87" w14:textId="77777777" w:rsidR="00E75A23" w:rsidRPr="00F20EDB" w:rsidRDefault="00E75A23" w:rsidP="003A7DF6">
                  <w:pPr>
                    <w:jc w:val="center"/>
                    <w:rPr>
                      <w:b/>
                      <w:bCs/>
                      <w:lang w:val="en-US"/>
                    </w:rPr>
                  </w:pPr>
                  <w:r w:rsidRPr="00F20EDB">
                    <w:rPr>
                      <w:b/>
                      <w:bCs/>
                      <w:lang w:val="en-US"/>
                    </w:rPr>
                    <w:t>With no awake proning</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1D82F155" w14:textId="77777777" w:rsidR="00E75A23" w:rsidRPr="00F20EDB" w:rsidRDefault="00E75A23" w:rsidP="003A7DF6">
                  <w:pPr>
                    <w:jc w:val="center"/>
                    <w:rPr>
                      <w:b/>
                      <w:bCs/>
                      <w:lang w:val="en-US"/>
                    </w:rPr>
                  </w:pPr>
                  <w:r w:rsidRPr="00F20EDB">
                    <w:rPr>
                      <w:b/>
                      <w:bCs/>
                      <w:lang w:val="en-US"/>
                    </w:rPr>
                    <w:t xml:space="preserve">With awake proning </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43711DE0" w14:textId="77777777" w:rsidR="00E75A23" w:rsidRPr="00F20EDB" w:rsidRDefault="00E75A23" w:rsidP="003A7DF6">
                  <w:pPr>
                    <w:jc w:val="center"/>
                    <w:rPr>
                      <w:b/>
                      <w:bCs/>
                      <w:lang w:val="en-US"/>
                    </w:rPr>
                  </w:pPr>
                  <w:r w:rsidRPr="00F20EDB">
                    <w:rPr>
                      <w:b/>
                      <w:bCs/>
                      <w:lang w:val="en-US"/>
                    </w:rPr>
                    <w:t>Difference</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6593E59A" w14:textId="77777777" w:rsidR="00E75A23" w:rsidRPr="00F20EDB" w:rsidRDefault="00E75A23" w:rsidP="003A7DF6">
                  <w:pPr>
                    <w:jc w:val="center"/>
                    <w:rPr>
                      <w:b/>
                      <w:bCs/>
                      <w:lang w:val="en-US"/>
                    </w:rPr>
                  </w:pPr>
                  <w:r w:rsidRPr="00F20EDB">
                    <w:rPr>
                      <w:b/>
                      <w:bCs/>
                      <w:lang w:val="en-US"/>
                    </w:rPr>
                    <w:t>Relative effect</w:t>
                  </w:r>
                  <w:r w:rsidRPr="00F20EDB">
                    <w:rPr>
                      <w:b/>
                      <w:bCs/>
                      <w:lang w:val="en-US"/>
                    </w:rPr>
                    <w:br/>
                    <w:t>(95% CI)</w:t>
                  </w:r>
                </w:p>
              </w:tc>
            </w:tr>
            <w:tr w:rsidR="00E75A23" w:rsidRPr="00F20EDB" w14:paraId="224125A7" w14:textId="77777777" w:rsidTr="003A7DF6">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AB23E61" w14:textId="77777777" w:rsidR="00E75A23" w:rsidRPr="00F20EDB" w:rsidRDefault="00E75A23" w:rsidP="003A7DF6">
                  <w:pPr>
                    <w:jc w:val="center"/>
                    <w:rPr>
                      <w:lang w:val="en-US"/>
                    </w:rPr>
                  </w:pPr>
                  <w:r w:rsidRPr="00F20EDB">
                    <w:rPr>
                      <w:rStyle w:val="label"/>
                      <w:b/>
                      <w:bCs/>
                      <w:lang w:val="en-US"/>
                    </w:rPr>
                    <w:t xml:space="preserve">Intubation/invasive mechanical ventilation </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30FE149" w14:textId="77777777" w:rsidR="00E75A23" w:rsidRPr="00F20EDB" w:rsidRDefault="00E75A23" w:rsidP="003A7DF6">
                  <w:pPr>
                    <w:jc w:val="center"/>
                    <w:rPr>
                      <w:lang w:val="en-US"/>
                    </w:rPr>
                  </w:pPr>
                  <w:r w:rsidRPr="00F20EDB">
                    <w:rPr>
                      <w:b/>
                      <w:bCs/>
                      <w:lang w:val="en-US"/>
                    </w:rPr>
                    <w:t>N/A</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3428363" w14:textId="77777777" w:rsidR="00E75A23" w:rsidRPr="00F20EDB" w:rsidRDefault="00E75A23" w:rsidP="003A7DF6">
                  <w:pPr>
                    <w:jc w:val="center"/>
                    <w:rPr>
                      <w:lang w:val="en-US"/>
                    </w:rPr>
                  </w:pPr>
                  <w:r w:rsidRPr="00F20EDB">
                    <w:rPr>
                      <w:lang w:val="en-US"/>
                    </w:rPr>
                    <w:t>108/364</w:t>
                  </w:r>
                  <w:r w:rsidRPr="00F20EDB">
                    <w:rPr>
                      <w:b/>
                      <w:bCs/>
                      <w:lang w:val="en-US"/>
                    </w:rPr>
                    <w:t xml:space="preserve"> (7%) </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9B74CF3" w14:textId="77777777" w:rsidR="00E75A23" w:rsidRPr="00F20EDB" w:rsidRDefault="00E75A23" w:rsidP="003A7DF6">
                  <w:pPr>
                    <w:jc w:val="center"/>
                    <w:rPr>
                      <w:lang w:val="en-US"/>
                    </w:rPr>
                  </w:pPr>
                  <w:r w:rsidRPr="00F20EDB">
                    <w:rPr>
                      <w:b/>
                      <w:bCs/>
                      <w:lang w:val="en-US"/>
                    </w:rPr>
                    <w:t>N/A</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80FD3E7" w14:textId="77777777" w:rsidR="00E75A23" w:rsidRPr="00F20EDB" w:rsidRDefault="00E75A23" w:rsidP="003A7DF6">
                  <w:pPr>
                    <w:jc w:val="center"/>
                    <w:rPr>
                      <w:lang w:val="en-US"/>
                    </w:rPr>
                  </w:pPr>
                  <w:r w:rsidRPr="00F20EDB">
                    <w:rPr>
                      <w:b/>
                      <w:bCs/>
                      <w:lang w:val="en-US"/>
                    </w:rPr>
                    <w:t>N/A</w:t>
                  </w:r>
                </w:p>
              </w:tc>
            </w:tr>
            <w:tr w:rsidR="00E75A23" w:rsidRPr="00F20EDB" w14:paraId="3B6BCE68" w14:textId="77777777" w:rsidTr="003A7DF6">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84E3E40" w14:textId="77777777" w:rsidR="00E75A23" w:rsidRPr="00F20EDB" w:rsidRDefault="00E75A23" w:rsidP="003A7DF6">
                  <w:pPr>
                    <w:jc w:val="center"/>
                    <w:rPr>
                      <w:lang w:val="en-US"/>
                    </w:rPr>
                  </w:pPr>
                  <w:r w:rsidRPr="00F20EDB">
                    <w:rPr>
                      <w:rStyle w:val="label"/>
                      <w:b/>
                      <w:bCs/>
                      <w:lang w:val="en-US"/>
                    </w:rPr>
                    <w:t>Mortality</w:t>
                  </w:r>
                  <w:r w:rsidRPr="00F20EDB">
                    <w:rPr>
                      <w:rStyle w:val="label"/>
                      <w:lang w:val="en-US"/>
                    </w:rPr>
                    <w:t xml:space="preserve"> - COVID-19 exclusively</w:t>
                  </w:r>
                  <w:r w:rsidRPr="00F20EDB">
                    <w:rPr>
                      <w:lang w:val="en-US"/>
                    </w:rPr>
                    <w:br/>
                  </w:r>
                  <w:r w:rsidRPr="00F20EDB">
                    <w:rPr>
                      <w:rStyle w:val="label"/>
                      <w:lang w:val="en-US"/>
                    </w:rPr>
                    <w:t>assessed with: No control group</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CB6FB23" w14:textId="77777777" w:rsidR="00E75A23" w:rsidRPr="00F20EDB" w:rsidRDefault="00E75A23" w:rsidP="003A7DF6">
                  <w:pPr>
                    <w:jc w:val="center"/>
                    <w:rPr>
                      <w:lang w:val="en-US"/>
                    </w:rPr>
                  </w:pPr>
                  <w:r w:rsidRPr="00F20EDB">
                    <w:rPr>
                      <w:b/>
                      <w:bCs/>
                      <w:lang w:val="en-US"/>
                    </w:rPr>
                    <w:t>N/A</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2CD380C" w14:textId="77777777" w:rsidR="00E75A23" w:rsidRPr="00F20EDB" w:rsidRDefault="00E75A23" w:rsidP="003A7DF6">
                  <w:pPr>
                    <w:jc w:val="center"/>
                    <w:rPr>
                      <w:lang w:val="en-US"/>
                    </w:rPr>
                  </w:pPr>
                  <w:r w:rsidRPr="00F20EDB">
                    <w:rPr>
                      <w:lang w:val="en-US"/>
                    </w:rPr>
                    <w:t xml:space="preserve">37/364 </w:t>
                  </w:r>
                  <w:r w:rsidRPr="00F20EDB">
                    <w:rPr>
                      <w:b/>
                      <w:bCs/>
                      <w:lang w:val="en-US"/>
                    </w:rPr>
                    <w:t>(10%)</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5EBDF08" w14:textId="77777777" w:rsidR="00E75A23" w:rsidRPr="00F20EDB" w:rsidRDefault="00E75A23" w:rsidP="003A7DF6">
                  <w:pPr>
                    <w:jc w:val="center"/>
                    <w:rPr>
                      <w:lang w:val="en-US"/>
                    </w:rPr>
                  </w:pPr>
                  <w:r w:rsidRPr="00F20EDB">
                    <w:rPr>
                      <w:b/>
                      <w:bCs/>
                      <w:lang w:val="en-US"/>
                    </w:rPr>
                    <w:t>N/A</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4D7F201" w14:textId="77777777" w:rsidR="00E75A23" w:rsidRPr="00F20EDB" w:rsidRDefault="00E75A23" w:rsidP="003A7DF6">
                  <w:pPr>
                    <w:jc w:val="center"/>
                    <w:rPr>
                      <w:lang w:val="en-US"/>
                    </w:rPr>
                  </w:pPr>
                  <w:r w:rsidRPr="00F20EDB">
                    <w:rPr>
                      <w:b/>
                      <w:bCs/>
                      <w:lang w:val="en-US"/>
                    </w:rPr>
                    <w:t>N/A</w:t>
                  </w:r>
                </w:p>
              </w:tc>
            </w:tr>
            <w:tr w:rsidR="00E75A23" w:rsidRPr="00F20EDB" w14:paraId="6598AE05" w14:textId="77777777" w:rsidTr="003A7DF6">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1DA2E8B" w14:textId="77777777" w:rsidR="00E75A23" w:rsidRPr="00F20EDB" w:rsidRDefault="00E75A23" w:rsidP="003A7DF6">
                  <w:pPr>
                    <w:jc w:val="center"/>
                    <w:rPr>
                      <w:lang w:val="en-US"/>
                    </w:rPr>
                  </w:pPr>
                  <w:r w:rsidRPr="00F20EDB">
                    <w:rPr>
                      <w:rStyle w:val="label"/>
                      <w:lang w:val="en-US"/>
                    </w:rPr>
                    <w:t>Mortality COVID-19 ICU</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A385E45" w14:textId="77777777" w:rsidR="00E75A23" w:rsidRPr="00F20EDB" w:rsidRDefault="00E75A23" w:rsidP="003A7DF6">
                  <w:pPr>
                    <w:jc w:val="center"/>
                    <w:rPr>
                      <w:lang w:val="en-US"/>
                    </w:rPr>
                  </w:pPr>
                  <w:r w:rsidRPr="00F20EDB">
                    <w:rPr>
                      <w:b/>
                      <w:bCs/>
                      <w:lang w:val="en-US"/>
                    </w:rPr>
                    <w:t>N/A</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F853363" w14:textId="77777777" w:rsidR="00E75A23" w:rsidRPr="00F20EDB" w:rsidRDefault="00E75A23" w:rsidP="003A7DF6">
                  <w:pPr>
                    <w:jc w:val="center"/>
                    <w:rPr>
                      <w:lang w:val="en-US"/>
                    </w:rPr>
                  </w:pPr>
                  <w:r w:rsidRPr="00F20EDB">
                    <w:rPr>
                      <w:lang w:val="en-US"/>
                    </w:rPr>
                    <w:t xml:space="preserve">4/104 </w:t>
                  </w:r>
                  <w:r w:rsidRPr="00F20EDB">
                    <w:rPr>
                      <w:b/>
                      <w:bCs/>
                      <w:lang w:val="en-US"/>
                    </w:rPr>
                    <w:t>(3.8%)</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4115141" w14:textId="77777777" w:rsidR="00E75A23" w:rsidRPr="00F20EDB" w:rsidRDefault="00E75A23" w:rsidP="003A7DF6">
                  <w:pPr>
                    <w:jc w:val="center"/>
                    <w:rPr>
                      <w:lang w:val="en-US"/>
                    </w:rPr>
                  </w:pPr>
                  <w:r w:rsidRPr="00F20EDB">
                    <w:rPr>
                      <w:b/>
                      <w:bCs/>
                      <w:lang w:val="en-US"/>
                    </w:rPr>
                    <w:t>N/A</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76700DC" w14:textId="77777777" w:rsidR="00E75A23" w:rsidRPr="00F20EDB" w:rsidRDefault="00E75A23" w:rsidP="003A7DF6">
                  <w:pPr>
                    <w:jc w:val="center"/>
                    <w:rPr>
                      <w:lang w:val="en-US"/>
                    </w:rPr>
                  </w:pPr>
                  <w:r w:rsidRPr="00F20EDB">
                    <w:rPr>
                      <w:b/>
                      <w:bCs/>
                      <w:lang w:val="en-US"/>
                    </w:rPr>
                    <w:t>N/A</w:t>
                  </w:r>
                </w:p>
              </w:tc>
            </w:tr>
            <w:tr w:rsidR="00E75A23" w:rsidRPr="00F20EDB" w14:paraId="4AD2EA9D" w14:textId="77777777" w:rsidTr="003A7DF6">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D58D534" w14:textId="77777777" w:rsidR="00E75A23" w:rsidRPr="00F20EDB" w:rsidRDefault="00E75A23" w:rsidP="003A7DF6">
                  <w:pPr>
                    <w:jc w:val="center"/>
                    <w:rPr>
                      <w:lang w:val="en-US"/>
                    </w:rPr>
                  </w:pPr>
                  <w:r w:rsidRPr="00F20EDB">
                    <w:rPr>
                      <w:rStyle w:val="label"/>
                      <w:lang w:val="en-US"/>
                    </w:rPr>
                    <w:t xml:space="preserve">Mortality </w:t>
                  </w:r>
                  <w:r w:rsidRPr="00F20EDB">
                    <w:rPr>
                      <w:lang w:val="en-US"/>
                    </w:rPr>
                    <w:br/>
                  </w:r>
                  <w:r w:rsidRPr="00F20EDB">
                    <w:rPr>
                      <w:rStyle w:val="label"/>
                      <w:lang w:val="en-US"/>
                    </w:rPr>
                    <w:t>assessed with: Zang et al control group. Unadjusted estimates.</w:t>
                  </w:r>
                  <w:r w:rsidRPr="00F20EDB">
                    <w:rPr>
                      <w:lang w:val="en-US"/>
                    </w:rPr>
                    <w:br/>
                  </w:r>
                  <w:r w:rsidRPr="00F20EDB">
                    <w:rPr>
                      <w:rStyle w:val="label"/>
                      <w:lang w:val="en-US"/>
                    </w:rPr>
                    <w:t>follow up: mean 90 days</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3F7E822" w14:textId="77777777" w:rsidR="00E75A23" w:rsidRPr="00F20EDB" w:rsidRDefault="00E75A23" w:rsidP="003A7DF6">
                  <w:pPr>
                    <w:jc w:val="center"/>
                    <w:rPr>
                      <w:lang w:val="en-US"/>
                    </w:rPr>
                  </w:pPr>
                  <w:r w:rsidRPr="00F20EDB">
                    <w:rPr>
                      <w:lang w:val="en-US"/>
                    </w:rPr>
                    <w:t>28/37 (75.7%)</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8913BB1" w14:textId="77777777" w:rsidR="00E75A23" w:rsidRPr="00F20EDB" w:rsidRDefault="00E75A23" w:rsidP="003A7DF6">
                  <w:pPr>
                    <w:jc w:val="center"/>
                    <w:rPr>
                      <w:lang w:val="en-US"/>
                    </w:rPr>
                  </w:pPr>
                  <w:r w:rsidRPr="00F20EDB">
                    <w:rPr>
                      <w:lang w:val="en-US"/>
                    </w:rPr>
                    <w:t>10/23 (43.5%)</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6ABB8E4" w14:textId="77777777" w:rsidR="00E75A23" w:rsidRPr="00F20EDB" w:rsidRDefault="00E75A23" w:rsidP="003A7DF6">
                  <w:pPr>
                    <w:jc w:val="center"/>
                    <w:rPr>
                      <w:lang w:val="en-US"/>
                    </w:rPr>
                  </w:pPr>
                  <w:r w:rsidRPr="00F20EDB">
                    <w:rPr>
                      <w:b/>
                      <w:bCs/>
                      <w:lang w:val="en-US"/>
                    </w:rPr>
                    <w:t>N/A</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4E0B029" w14:textId="77777777" w:rsidR="00E75A23" w:rsidRPr="00F20EDB" w:rsidRDefault="00E75A23" w:rsidP="003A7DF6">
                  <w:pPr>
                    <w:jc w:val="center"/>
                    <w:rPr>
                      <w:lang w:val="en-US"/>
                    </w:rPr>
                  </w:pPr>
                  <w:r w:rsidRPr="00F20EDB">
                    <w:rPr>
                      <w:b/>
                      <w:bCs/>
                      <w:lang w:val="en-US"/>
                    </w:rPr>
                    <w:t>N/A</w:t>
                  </w:r>
                </w:p>
              </w:tc>
            </w:tr>
            <w:tr w:rsidR="00E75A23" w:rsidRPr="00F20EDB" w14:paraId="7D8894E2" w14:textId="77777777" w:rsidTr="003A7DF6">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87F5B16" w14:textId="77777777" w:rsidR="00E75A23" w:rsidRPr="00F20EDB" w:rsidRDefault="00E75A23" w:rsidP="003A7DF6">
                  <w:pPr>
                    <w:jc w:val="center"/>
                    <w:rPr>
                      <w:lang w:val="en-US"/>
                    </w:rPr>
                  </w:pPr>
                  <w:r w:rsidRPr="00F20EDB">
                    <w:rPr>
                      <w:rStyle w:val="label"/>
                      <w:b/>
                      <w:bCs/>
                      <w:lang w:val="en-US"/>
                    </w:rPr>
                    <w:t xml:space="preserve">Complications </w:t>
                  </w:r>
                </w:p>
              </w:tc>
              <w:tc>
                <w:tcPr>
                  <w:tcW w:w="0" w:type="auto"/>
                  <w:gridSpan w:val="4"/>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8D60A7F" w14:textId="77777777" w:rsidR="00E75A23" w:rsidRPr="00F20EDB" w:rsidRDefault="00E75A23" w:rsidP="003A7DF6">
                  <w:pPr>
                    <w:jc w:val="center"/>
                    <w:rPr>
                      <w:lang w:val="en-US"/>
                    </w:rPr>
                  </w:pPr>
                  <w:r w:rsidRPr="00F20EDB">
                    <w:rPr>
                      <w:rFonts w:hAnsi="Symbol"/>
                      <w:lang w:val="en-US"/>
                    </w:rPr>
                    <w:t></w:t>
                  </w:r>
                  <w:r w:rsidRPr="00F20EDB">
                    <w:rPr>
                      <w:lang w:val="en-US"/>
                    </w:rPr>
                    <w:t xml:space="preserve">  Adverse events reporting was variable.</w:t>
                  </w:r>
                </w:p>
                <w:p w14:paraId="765D8A1E" w14:textId="77777777" w:rsidR="00E75A23" w:rsidRPr="00F20EDB" w:rsidRDefault="00E75A23" w:rsidP="003A7DF6">
                  <w:pPr>
                    <w:jc w:val="center"/>
                    <w:rPr>
                      <w:lang w:val="en-US"/>
                    </w:rPr>
                  </w:pPr>
                  <w:r w:rsidRPr="00F20EDB">
                    <w:rPr>
                      <w:rFonts w:hAnsi="Symbol"/>
                      <w:lang w:val="en-US"/>
                    </w:rPr>
                    <w:lastRenderedPageBreak/>
                    <w:t></w:t>
                  </w:r>
                  <w:r w:rsidRPr="00F20EDB">
                    <w:rPr>
                      <w:lang w:val="en-US"/>
                    </w:rPr>
                    <w:t xml:space="preserve">  Most commonly reported adverse events were: discomfort, nosebleeds, sternal pain, back pain, and intolerance of awake prone positioning. </w:t>
                  </w:r>
                </w:p>
              </w:tc>
            </w:tr>
            <w:tr w:rsidR="00E75A23" w:rsidRPr="00F20EDB" w14:paraId="6E8E8000" w14:textId="77777777" w:rsidTr="003A7DF6">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BC4A932" w14:textId="77777777" w:rsidR="00E75A23" w:rsidRPr="00F20EDB" w:rsidRDefault="00E75A23" w:rsidP="003A7DF6">
                  <w:pPr>
                    <w:jc w:val="center"/>
                    <w:rPr>
                      <w:lang w:val="en-US"/>
                    </w:rPr>
                  </w:pPr>
                  <w:r w:rsidRPr="00F20EDB">
                    <w:rPr>
                      <w:rStyle w:val="label"/>
                      <w:b/>
                      <w:bCs/>
                      <w:lang w:val="en-US"/>
                    </w:rPr>
                    <w:lastRenderedPageBreak/>
                    <w:t>Burden on healthcare workers</w:t>
                  </w:r>
                </w:p>
              </w:tc>
              <w:tc>
                <w:tcPr>
                  <w:tcW w:w="0" w:type="auto"/>
                  <w:gridSpan w:val="4"/>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29BD02F" w14:textId="77777777" w:rsidR="00E75A23" w:rsidRPr="00F20EDB" w:rsidRDefault="00E75A23" w:rsidP="003A7DF6">
                  <w:pPr>
                    <w:jc w:val="center"/>
                    <w:rPr>
                      <w:lang w:val="en-US"/>
                    </w:rPr>
                  </w:pPr>
                  <w:r w:rsidRPr="00F20EDB">
                    <w:rPr>
                      <w:rFonts w:hAnsi="Symbol"/>
                      <w:lang w:val="en-US"/>
                    </w:rPr>
                    <w:t></w:t>
                  </w:r>
                  <w:r w:rsidRPr="00F20EDB">
                    <w:rPr>
                      <w:lang w:val="en-US"/>
                    </w:rPr>
                    <w:t xml:space="preserve">  Not reported in any study.</w:t>
                  </w:r>
                </w:p>
              </w:tc>
            </w:tr>
            <w:tr w:rsidR="00E75A23" w:rsidRPr="00F20EDB" w14:paraId="0623C217" w14:textId="77777777" w:rsidTr="003A7DF6">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BD17389" w14:textId="77777777" w:rsidR="00E75A23" w:rsidRPr="00F20EDB" w:rsidRDefault="00E75A23" w:rsidP="003A7DF6">
                  <w:pPr>
                    <w:jc w:val="center"/>
                    <w:rPr>
                      <w:lang w:val="en-US"/>
                    </w:rPr>
                  </w:pPr>
                  <w:r w:rsidRPr="00F20EDB">
                    <w:rPr>
                      <w:rStyle w:val="label"/>
                      <w:b/>
                      <w:bCs/>
                      <w:lang w:val="en-US"/>
                    </w:rPr>
                    <w:t>Oxygenation</w:t>
                  </w:r>
                </w:p>
              </w:tc>
              <w:tc>
                <w:tcPr>
                  <w:tcW w:w="0" w:type="auto"/>
                  <w:gridSpan w:val="4"/>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D4A5291" w14:textId="77777777" w:rsidR="00E75A23" w:rsidRPr="00F20EDB" w:rsidRDefault="00E75A23" w:rsidP="003A7DF6">
                  <w:pPr>
                    <w:jc w:val="center"/>
                    <w:rPr>
                      <w:lang w:val="en-US"/>
                    </w:rPr>
                  </w:pPr>
                  <w:r w:rsidRPr="00F20EDB">
                    <w:rPr>
                      <w:rFonts w:hAnsi="Symbol"/>
                      <w:lang w:val="en-US"/>
                    </w:rPr>
                    <w:t></w:t>
                  </w:r>
                  <w:r w:rsidRPr="00F20EDB">
                    <w:rPr>
                      <w:lang w:val="en-US"/>
                    </w:rPr>
                    <w:t xml:space="preserve">  All 29 COVID-19 studies (n=364) reported improvement in oxygenation in prone position.</w:t>
                  </w:r>
                </w:p>
                <w:p w14:paraId="074E7200" w14:textId="77777777" w:rsidR="00E75A23" w:rsidRPr="00F20EDB" w:rsidRDefault="00E75A23" w:rsidP="003A7DF6">
                  <w:pPr>
                    <w:jc w:val="center"/>
                    <w:rPr>
                      <w:lang w:val="en-US"/>
                    </w:rPr>
                  </w:pPr>
                  <w:r w:rsidRPr="00F20EDB">
                    <w:rPr>
                      <w:rFonts w:hAnsi="Symbol"/>
                      <w:lang w:val="en-US"/>
                    </w:rPr>
                    <w:t></w:t>
                  </w:r>
                  <w:r w:rsidRPr="00F20EDB">
                    <w:rPr>
                      <w:lang w:val="en-US"/>
                    </w:rPr>
                    <w:t xml:space="preserve">  However, the improvement in oxygenation was not sustained in supine position in 28 studies (n=349) </w:t>
                  </w:r>
                </w:p>
                <w:p w14:paraId="67781E00" w14:textId="77777777" w:rsidR="00E75A23" w:rsidRPr="00F20EDB" w:rsidRDefault="00E75A23" w:rsidP="003A7DF6">
                  <w:pPr>
                    <w:jc w:val="center"/>
                    <w:rPr>
                      <w:lang w:val="en-US"/>
                    </w:rPr>
                  </w:pPr>
                  <w:r w:rsidRPr="00F20EDB">
                    <w:rPr>
                      <w:rFonts w:hAnsi="Symbol"/>
                      <w:lang w:val="en-US"/>
                    </w:rPr>
                    <w:t></w:t>
                  </w:r>
                  <w:r w:rsidRPr="00F20EDB">
                    <w:rPr>
                      <w:lang w:val="en-US"/>
                    </w:rPr>
                    <w:t xml:space="preserve">  Only 1 study (n=15) showed sustained improvement in oxygenation in supine position however, using NIV.</w:t>
                  </w:r>
                </w:p>
              </w:tc>
            </w:tr>
          </w:tbl>
          <w:p w14:paraId="24D9A8E6" w14:textId="77777777" w:rsidR="00E75A23" w:rsidRPr="00F20EDB" w:rsidRDefault="00E75A23" w:rsidP="003A7DF6">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D315067" w14:textId="77777777" w:rsidR="00E75A23" w:rsidRPr="00F20EDB" w:rsidRDefault="00E75A23" w:rsidP="003A7DF6">
            <w:pPr>
              <w:rPr>
                <w:rFonts w:ascii="Calibri" w:hAnsi="Calibri"/>
                <w:lang w:val="en-US"/>
              </w:rPr>
            </w:pPr>
            <w:r w:rsidRPr="00F20EDB">
              <w:rPr>
                <w:rFonts w:ascii="Calibri" w:hAnsi="Calibri"/>
                <w:lang w:val="en-US"/>
              </w:rPr>
              <w:lastRenderedPageBreak/>
              <w:t>Comments:</w:t>
            </w:r>
          </w:p>
          <w:p w14:paraId="77E658E1" w14:textId="77777777" w:rsidR="00E75A23" w:rsidRPr="00F20EDB" w:rsidRDefault="00E75A23" w:rsidP="000172B3">
            <w:pPr>
              <w:pStyle w:val="public-draftstyledefault-unorderedlistitem"/>
              <w:numPr>
                <w:ilvl w:val="0"/>
                <w:numId w:val="10"/>
              </w:numPr>
              <w:rPr>
                <w:rFonts w:ascii="Calibri" w:eastAsia="Times New Roman" w:hAnsi="Calibri"/>
                <w:lang w:val="en-US"/>
              </w:rPr>
            </w:pPr>
            <w:r w:rsidRPr="00F20EDB">
              <w:rPr>
                <w:rFonts w:ascii="Calibri" w:eastAsia="Times New Roman" w:hAnsi="Calibri"/>
                <w:lang w:val="en-US"/>
              </w:rPr>
              <w:t>We don’t really know whether or not the improvements in oxygenation were large or small, or if they were associated with improvement in patient-important outcomes.</w:t>
            </w:r>
          </w:p>
          <w:p w14:paraId="5AECAB4B" w14:textId="77777777" w:rsidR="00E75A23" w:rsidRPr="00F20EDB" w:rsidRDefault="00E75A23" w:rsidP="000172B3">
            <w:pPr>
              <w:pStyle w:val="public-draftstyledefault-unorderedlistitem"/>
              <w:numPr>
                <w:ilvl w:val="0"/>
                <w:numId w:val="10"/>
              </w:numPr>
              <w:rPr>
                <w:rFonts w:ascii="Calibri" w:eastAsia="Times New Roman" w:hAnsi="Calibri"/>
                <w:lang w:val="en-US"/>
              </w:rPr>
            </w:pPr>
            <w:r w:rsidRPr="00F20EDB">
              <w:rPr>
                <w:rFonts w:ascii="Calibri" w:eastAsia="Times New Roman" w:hAnsi="Calibri"/>
                <w:lang w:val="en-US"/>
              </w:rPr>
              <w:t>Evidence-based data is missing.</w:t>
            </w:r>
          </w:p>
          <w:p w14:paraId="44744A51" w14:textId="77777777" w:rsidR="00E75A23" w:rsidRPr="00F20EDB" w:rsidRDefault="00E75A23" w:rsidP="000172B3">
            <w:pPr>
              <w:pStyle w:val="public-draftstyledefault-unorderedlistitem"/>
              <w:numPr>
                <w:ilvl w:val="0"/>
                <w:numId w:val="10"/>
              </w:numPr>
              <w:rPr>
                <w:rFonts w:ascii="Calibri" w:eastAsia="Times New Roman" w:hAnsi="Calibri"/>
                <w:lang w:val="en-US"/>
              </w:rPr>
            </w:pPr>
            <w:r w:rsidRPr="00F20EDB">
              <w:rPr>
                <w:rFonts w:ascii="Calibri" w:eastAsia="Times New Roman" w:hAnsi="Calibri"/>
                <w:lang w:val="en-US"/>
              </w:rPr>
              <w:t>What is reported does not allow comparative analysis. Therefore, we do not know what are the anticipated effects and how substantial they are.</w:t>
            </w:r>
          </w:p>
        </w:tc>
      </w:tr>
      <w:tr w:rsidR="00E75A23" w:rsidRPr="00F20EDB" w14:paraId="205A7671" w14:textId="77777777" w:rsidTr="003A7DF6">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7AEF0A0" w14:textId="77777777" w:rsidR="00E75A23" w:rsidRPr="00F20EDB" w:rsidRDefault="00E75A23" w:rsidP="003A7DF6">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Undesirable Effects</w:t>
            </w:r>
          </w:p>
          <w:p w14:paraId="0D5210C8" w14:textId="77777777" w:rsidR="00E75A23" w:rsidRPr="00F20EDB" w:rsidRDefault="00E75A23" w:rsidP="003A7DF6">
            <w:pPr>
              <w:pStyle w:val="Subtitle2"/>
              <w:spacing w:before="0" w:beforeAutospacing="0" w:after="0" w:afterAutospacing="0"/>
              <w:rPr>
                <w:rFonts w:ascii="Calibri" w:hAnsi="Calibri"/>
                <w:color w:val="FFFFFF"/>
                <w:lang w:val="en-US"/>
              </w:rPr>
            </w:pPr>
            <w:r w:rsidRPr="00F20EDB">
              <w:rPr>
                <w:rFonts w:ascii="Calibri" w:hAnsi="Calibri"/>
                <w:color w:val="FFFFFF"/>
                <w:lang w:val="en-US"/>
              </w:rPr>
              <w:t>How substantial are the undesirable anticipated effects?</w:t>
            </w:r>
          </w:p>
        </w:tc>
      </w:tr>
      <w:tr w:rsidR="00E75A23" w:rsidRPr="00F20EDB" w14:paraId="3FA5646A" w14:textId="77777777" w:rsidTr="003A7DF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97E7FDA" w14:textId="77777777" w:rsidR="00E75A23" w:rsidRPr="00F20EDB" w:rsidRDefault="00E75A2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4FBADE2" w14:textId="77777777" w:rsidR="00E75A23" w:rsidRPr="00F20EDB" w:rsidRDefault="00E75A2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64A68DB" w14:textId="77777777" w:rsidR="00E75A23" w:rsidRPr="00F20EDB" w:rsidRDefault="00E75A2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E75A23" w:rsidRPr="00F20EDB" w14:paraId="12E04F17" w14:textId="77777777" w:rsidTr="003A7DF6">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709FB97" w14:textId="77777777" w:rsidR="00E75A23" w:rsidRPr="00F20EDB" w:rsidRDefault="00E75A23" w:rsidP="003A7DF6">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arge</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Moderate</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Small</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Trivial</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05BBD3" w14:textId="77777777" w:rsidR="00E75A23" w:rsidRPr="00F20EDB" w:rsidRDefault="00E75A23" w:rsidP="003A7DF6">
            <w:pPr>
              <w:rPr>
                <w:rFonts w:ascii="Calibri" w:hAnsi="Calibri"/>
                <w:lang w:val="en-US"/>
              </w:rPr>
            </w:pPr>
            <w:r w:rsidRPr="00F20EDB">
              <w:rPr>
                <w:rFonts w:ascii="Calibri" w:hAnsi="Calibri"/>
                <w:lang w:val="en-US"/>
              </w:rPr>
              <w:br/>
            </w:r>
          </w:p>
          <w:tbl>
            <w:tblPr>
              <w:tblW w:w="5000" w:type="pct"/>
              <w:jc w:val="center"/>
              <w:tblCellMar>
                <w:top w:w="15" w:type="dxa"/>
                <w:left w:w="15" w:type="dxa"/>
                <w:bottom w:w="15" w:type="dxa"/>
                <w:right w:w="15" w:type="dxa"/>
              </w:tblCellMar>
              <w:tblLook w:val="04A0" w:firstRow="1" w:lastRow="0" w:firstColumn="1" w:lastColumn="0" w:noHBand="0" w:noVBand="1"/>
            </w:tblPr>
            <w:tblGrid>
              <w:gridCol w:w="2138"/>
              <w:gridCol w:w="930"/>
              <w:gridCol w:w="937"/>
              <w:gridCol w:w="1096"/>
              <w:gridCol w:w="870"/>
            </w:tblGrid>
            <w:tr w:rsidR="00E75A23" w:rsidRPr="00F20EDB" w14:paraId="7E58E001" w14:textId="77777777" w:rsidTr="003A7DF6">
              <w:trPr>
                <w:trHeight w:val="1125"/>
                <w:tblHeader/>
                <w:jc w:val="center"/>
              </w:trPr>
              <w:tc>
                <w:tcPr>
                  <w:tcW w:w="1250" w:type="pct"/>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2803840A" w14:textId="77777777" w:rsidR="00E75A23" w:rsidRPr="00F20EDB" w:rsidRDefault="00E75A23" w:rsidP="003A7DF6">
                  <w:pPr>
                    <w:jc w:val="center"/>
                    <w:rPr>
                      <w:b/>
                      <w:bCs/>
                      <w:lang w:val="en-US"/>
                    </w:rPr>
                  </w:pPr>
                  <w:r w:rsidRPr="00F20EDB">
                    <w:rPr>
                      <w:b/>
                      <w:bCs/>
                      <w:lang w:val="en-US"/>
                    </w:rPr>
                    <w:t>Outcomes</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29ED4D2C" w14:textId="77777777" w:rsidR="00E75A23" w:rsidRPr="00F20EDB" w:rsidRDefault="00E75A23" w:rsidP="003A7DF6">
                  <w:pPr>
                    <w:jc w:val="center"/>
                    <w:rPr>
                      <w:b/>
                      <w:bCs/>
                      <w:lang w:val="en-US"/>
                    </w:rPr>
                  </w:pPr>
                  <w:r w:rsidRPr="00F20EDB">
                    <w:rPr>
                      <w:b/>
                      <w:bCs/>
                      <w:lang w:val="en-US"/>
                    </w:rPr>
                    <w:t>With no awake proning</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0FB66D26" w14:textId="77777777" w:rsidR="00E75A23" w:rsidRPr="00F20EDB" w:rsidRDefault="00E75A23" w:rsidP="003A7DF6">
                  <w:pPr>
                    <w:jc w:val="center"/>
                    <w:rPr>
                      <w:b/>
                      <w:bCs/>
                      <w:lang w:val="en-US"/>
                    </w:rPr>
                  </w:pPr>
                  <w:r w:rsidRPr="00F20EDB">
                    <w:rPr>
                      <w:b/>
                      <w:bCs/>
                      <w:lang w:val="en-US"/>
                    </w:rPr>
                    <w:t xml:space="preserve">With awake proning </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64860E50" w14:textId="77777777" w:rsidR="00E75A23" w:rsidRPr="00F20EDB" w:rsidRDefault="00E75A23" w:rsidP="003A7DF6">
                  <w:pPr>
                    <w:jc w:val="center"/>
                    <w:rPr>
                      <w:b/>
                      <w:bCs/>
                      <w:lang w:val="en-US"/>
                    </w:rPr>
                  </w:pPr>
                  <w:r w:rsidRPr="00F20EDB">
                    <w:rPr>
                      <w:b/>
                      <w:bCs/>
                      <w:lang w:val="en-US"/>
                    </w:rPr>
                    <w:t>Difference</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05E00628" w14:textId="77777777" w:rsidR="00E75A23" w:rsidRPr="00F20EDB" w:rsidRDefault="00E75A23" w:rsidP="003A7DF6">
                  <w:pPr>
                    <w:jc w:val="center"/>
                    <w:rPr>
                      <w:b/>
                      <w:bCs/>
                      <w:lang w:val="en-US"/>
                    </w:rPr>
                  </w:pPr>
                  <w:r w:rsidRPr="00F20EDB">
                    <w:rPr>
                      <w:b/>
                      <w:bCs/>
                      <w:lang w:val="en-US"/>
                    </w:rPr>
                    <w:t>Relative effect</w:t>
                  </w:r>
                  <w:r w:rsidRPr="00F20EDB">
                    <w:rPr>
                      <w:b/>
                      <w:bCs/>
                      <w:lang w:val="en-US"/>
                    </w:rPr>
                    <w:br/>
                    <w:t>(95% CI)</w:t>
                  </w:r>
                </w:p>
              </w:tc>
            </w:tr>
            <w:tr w:rsidR="00E75A23" w:rsidRPr="00F20EDB" w14:paraId="3ED1170D" w14:textId="77777777" w:rsidTr="003A7DF6">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2967E66" w14:textId="77777777" w:rsidR="00E75A23" w:rsidRPr="00F20EDB" w:rsidRDefault="00E75A23" w:rsidP="003A7DF6">
                  <w:pPr>
                    <w:jc w:val="center"/>
                    <w:rPr>
                      <w:lang w:val="en-US"/>
                    </w:rPr>
                  </w:pPr>
                  <w:r w:rsidRPr="00F20EDB">
                    <w:rPr>
                      <w:rStyle w:val="label"/>
                      <w:b/>
                      <w:bCs/>
                      <w:lang w:val="en-US"/>
                    </w:rPr>
                    <w:t xml:space="preserve">Intubation/invasive mechanical ventilation </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27BE898" w14:textId="77777777" w:rsidR="00E75A23" w:rsidRPr="00F20EDB" w:rsidRDefault="00E75A23" w:rsidP="003A7DF6">
                  <w:pPr>
                    <w:jc w:val="center"/>
                    <w:rPr>
                      <w:lang w:val="en-US"/>
                    </w:rPr>
                  </w:pPr>
                  <w:r w:rsidRPr="00F20EDB">
                    <w:rPr>
                      <w:b/>
                      <w:bCs/>
                      <w:lang w:val="en-US"/>
                    </w:rPr>
                    <w:t>N/A</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696EB61" w14:textId="77777777" w:rsidR="00E75A23" w:rsidRPr="00F20EDB" w:rsidRDefault="00E75A23" w:rsidP="003A7DF6">
                  <w:pPr>
                    <w:jc w:val="center"/>
                    <w:rPr>
                      <w:lang w:val="en-US"/>
                    </w:rPr>
                  </w:pPr>
                  <w:r w:rsidRPr="00F20EDB">
                    <w:rPr>
                      <w:lang w:val="en-US"/>
                    </w:rPr>
                    <w:t>108/364</w:t>
                  </w:r>
                  <w:r w:rsidRPr="00F20EDB">
                    <w:rPr>
                      <w:b/>
                      <w:bCs/>
                      <w:lang w:val="en-US"/>
                    </w:rPr>
                    <w:t xml:space="preserve"> (7%) </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6D0D21D" w14:textId="77777777" w:rsidR="00E75A23" w:rsidRPr="00F20EDB" w:rsidRDefault="00E75A23" w:rsidP="003A7DF6">
                  <w:pPr>
                    <w:jc w:val="center"/>
                    <w:rPr>
                      <w:lang w:val="en-US"/>
                    </w:rPr>
                  </w:pPr>
                  <w:r w:rsidRPr="00F20EDB">
                    <w:rPr>
                      <w:b/>
                      <w:bCs/>
                      <w:lang w:val="en-US"/>
                    </w:rPr>
                    <w:t>N/A</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4196F56" w14:textId="77777777" w:rsidR="00E75A23" w:rsidRPr="00F20EDB" w:rsidRDefault="00E75A23" w:rsidP="003A7DF6">
                  <w:pPr>
                    <w:jc w:val="center"/>
                    <w:rPr>
                      <w:lang w:val="en-US"/>
                    </w:rPr>
                  </w:pPr>
                  <w:r w:rsidRPr="00F20EDB">
                    <w:rPr>
                      <w:b/>
                      <w:bCs/>
                      <w:lang w:val="en-US"/>
                    </w:rPr>
                    <w:t>N/A</w:t>
                  </w:r>
                </w:p>
              </w:tc>
            </w:tr>
            <w:tr w:rsidR="00E75A23" w:rsidRPr="00F20EDB" w14:paraId="6DA0831B" w14:textId="77777777" w:rsidTr="003A7DF6">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66E1B45" w14:textId="77777777" w:rsidR="00E75A23" w:rsidRPr="00F20EDB" w:rsidRDefault="00E75A23" w:rsidP="003A7DF6">
                  <w:pPr>
                    <w:jc w:val="center"/>
                    <w:rPr>
                      <w:lang w:val="en-US"/>
                    </w:rPr>
                  </w:pPr>
                  <w:r w:rsidRPr="00F20EDB">
                    <w:rPr>
                      <w:rStyle w:val="label"/>
                      <w:b/>
                      <w:bCs/>
                      <w:lang w:val="en-US"/>
                    </w:rPr>
                    <w:t>Mortality</w:t>
                  </w:r>
                  <w:r w:rsidRPr="00F20EDB">
                    <w:rPr>
                      <w:rStyle w:val="label"/>
                      <w:lang w:val="en-US"/>
                    </w:rPr>
                    <w:t xml:space="preserve"> - COVID-19 exclusively</w:t>
                  </w:r>
                  <w:r w:rsidRPr="00F20EDB">
                    <w:rPr>
                      <w:lang w:val="en-US"/>
                    </w:rPr>
                    <w:br/>
                  </w:r>
                  <w:r w:rsidRPr="00F20EDB">
                    <w:rPr>
                      <w:rStyle w:val="label"/>
                      <w:lang w:val="en-US"/>
                    </w:rPr>
                    <w:t>assessed with: No control group</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9192631" w14:textId="77777777" w:rsidR="00E75A23" w:rsidRPr="00F20EDB" w:rsidRDefault="00E75A23" w:rsidP="003A7DF6">
                  <w:pPr>
                    <w:jc w:val="center"/>
                    <w:rPr>
                      <w:lang w:val="en-US"/>
                    </w:rPr>
                  </w:pPr>
                  <w:r w:rsidRPr="00F20EDB">
                    <w:rPr>
                      <w:b/>
                      <w:bCs/>
                      <w:lang w:val="en-US"/>
                    </w:rPr>
                    <w:t>N/A</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4DB1704" w14:textId="77777777" w:rsidR="00E75A23" w:rsidRPr="00F20EDB" w:rsidRDefault="00E75A23" w:rsidP="003A7DF6">
                  <w:pPr>
                    <w:jc w:val="center"/>
                    <w:rPr>
                      <w:lang w:val="en-US"/>
                    </w:rPr>
                  </w:pPr>
                  <w:r w:rsidRPr="00F20EDB">
                    <w:rPr>
                      <w:lang w:val="en-US"/>
                    </w:rPr>
                    <w:t xml:space="preserve">37/364 </w:t>
                  </w:r>
                  <w:r w:rsidRPr="00F20EDB">
                    <w:rPr>
                      <w:b/>
                      <w:bCs/>
                      <w:lang w:val="en-US"/>
                    </w:rPr>
                    <w:t>(10%)</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40EDFF9" w14:textId="77777777" w:rsidR="00E75A23" w:rsidRPr="00F20EDB" w:rsidRDefault="00E75A23" w:rsidP="003A7DF6">
                  <w:pPr>
                    <w:jc w:val="center"/>
                    <w:rPr>
                      <w:lang w:val="en-US"/>
                    </w:rPr>
                  </w:pPr>
                  <w:r w:rsidRPr="00F20EDB">
                    <w:rPr>
                      <w:b/>
                      <w:bCs/>
                      <w:lang w:val="en-US"/>
                    </w:rPr>
                    <w:t>N/A</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9B34665" w14:textId="77777777" w:rsidR="00E75A23" w:rsidRPr="00F20EDB" w:rsidRDefault="00E75A23" w:rsidP="003A7DF6">
                  <w:pPr>
                    <w:jc w:val="center"/>
                    <w:rPr>
                      <w:lang w:val="en-US"/>
                    </w:rPr>
                  </w:pPr>
                  <w:r w:rsidRPr="00F20EDB">
                    <w:rPr>
                      <w:b/>
                      <w:bCs/>
                      <w:lang w:val="en-US"/>
                    </w:rPr>
                    <w:t>N/A</w:t>
                  </w:r>
                </w:p>
              </w:tc>
            </w:tr>
            <w:tr w:rsidR="00E75A23" w:rsidRPr="00F20EDB" w14:paraId="71513C76" w14:textId="77777777" w:rsidTr="003A7DF6">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1D28ABC" w14:textId="77777777" w:rsidR="00E75A23" w:rsidRPr="00F20EDB" w:rsidRDefault="00E75A23" w:rsidP="003A7DF6">
                  <w:pPr>
                    <w:jc w:val="center"/>
                    <w:rPr>
                      <w:lang w:val="en-US"/>
                    </w:rPr>
                  </w:pPr>
                  <w:r w:rsidRPr="00F20EDB">
                    <w:rPr>
                      <w:rStyle w:val="label"/>
                      <w:lang w:val="en-US"/>
                    </w:rPr>
                    <w:t>Mortality COVID-19 ICU</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52125BD" w14:textId="77777777" w:rsidR="00E75A23" w:rsidRPr="00F20EDB" w:rsidRDefault="00E75A23" w:rsidP="003A7DF6">
                  <w:pPr>
                    <w:jc w:val="center"/>
                    <w:rPr>
                      <w:lang w:val="en-US"/>
                    </w:rPr>
                  </w:pPr>
                  <w:r w:rsidRPr="00F20EDB">
                    <w:rPr>
                      <w:b/>
                      <w:bCs/>
                      <w:lang w:val="en-US"/>
                    </w:rPr>
                    <w:t>N/A</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3B19C87" w14:textId="77777777" w:rsidR="00E75A23" w:rsidRPr="00F20EDB" w:rsidRDefault="00E75A23" w:rsidP="003A7DF6">
                  <w:pPr>
                    <w:jc w:val="center"/>
                    <w:rPr>
                      <w:lang w:val="en-US"/>
                    </w:rPr>
                  </w:pPr>
                  <w:r w:rsidRPr="00F20EDB">
                    <w:rPr>
                      <w:lang w:val="en-US"/>
                    </w:rPr>
                    <w:t xml:space="preserve">4/104 </w:t>
                  </w:r>
                  <w:r w:rsidRPr="00F20EDB">
                    <w:rPr>
                      <w:b/>
                      <w:bCs/>
                      <w:lang w:val="en-US"/>
                    </w:rPr>
                    <w:t>(3.8%)</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FCEAADA" w14:textId="77777777" w:rsidR="00E75A23" w:rsidRPr="00F20EDB" w:rsidRDefault="00E75A23" w:rsidP="003A7DF6">
                  <w:pPr>
                    <w:jc w:val="center"/>
                    <w:rPr>
                      <w:lang w:val="en-US"/>
                    </w:rPr>
                  </w:pPr>
                  <w:r w:rsidRPr="00F20EDB">
                    <w:rPr>
                      <w:b/>
                      <w:bCs/>
                      <w:lang w:val="en-US"/>
                    </w:rPr>
                    <w:t>N/A</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67D55CB" w14:textId="77777777" w:rsidR="00E75A23" w:rsidRPr="00F20EDB" w:rsidRDefault="00E75A23" w:rsidP="003A7DF6">
                  <w:pPr>
                    <w:jc w:val="center"/>
                    <w:rPr>
                      <w:lang w:val="en-US"/>
                    </w:rPr>
                  </w:pPr>
                  <w:r w:rsidRPr="00F20EDB">
                    <w:rPr>
                      <w:b/>
                      <w:bCs/>
                      <w:lang w:val="en-US"/>
                    </w:rPr>
                    <w:t>N/A</w:t>
                  </w:r>
                </w:p>
              </w:tc>
            </w:tr>
            <w:tr w:rsidR="00E75A23" w:rsidRPr="00F20EDB" w14:paraId="30F488BC" w14:textId="77777777" w:rsidTr="003A7DF6">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4897466" w14:textId="77777777" w:rsidR="00E75A23" w:rsidRPr="00F20EDB" w:rsidRDefault="00E75A23" w:rsidP="003A7DF6">
                  <w:pPr>
                    <w:jc w:val="center"/>
                    <w:rPr>
                      <w:lang w:val="en-US"/>
                    </w:rPr>
                  </w:pPr>
                  <w:r w:rsidRPr="00F20EDB">
                    <w:rPr>
                      <w:rStyle w:val="label"/>
                      <w:lang w:val="en-US"/>
                    </w:rPr>
                    <w:t xml:space="preserve">Mortality </w:t>
                  </w:r>
                  <w:r w:rsidRPr="00F20EDB">
                    <w:rPr>
                      <w:lang w:val="en-US"/>
                    </w:rPr>
                    <w:br/>
                  </w:r>
                  <w:r w:rsidRPr="00F20EDB">
                    <w:rPr>
                      <w:rStyle w:val="label"/>
                      <w:lang w:val="en-US"/>
                    </w:rPr>
                    <w:t>assessed with: Zang et al control group. Unadjusted estimates.</w:t>
                  </w:r>
                  <w:r w:rsidRPr="00F20EDB">
                    <w:rPr>
                      <w:lang w:val="en-US"/>
                    </w:rPr>
                    <w:br/>
                  </w:r>
                  <w:r w:rsidRPr="00F20EDB">
                    <w:rPr>
                      <w:rStyle w:val="label"/>
                      <w:lang w:val="en-US"/>
                    </w:rPr>
                    <w:t>follow up: mean 90 days</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8435EDF" w14:textId="77777777" w:rsidR="00E75A23" w:rsidRPr="00F20EDB" w:rsidRDefault="00E75A23" w:rsidP="003A7DF6">
                  <w:pPr>
                    <w:jc w:val="center"/>
                    <w:rPr>
                      <w:lang w:val="en-US"/>
                    </w:rPr>
                  </w:pPr>
                  <w:r w:rsidRPr="00F20EDB">
                    <w:rPr>
                      <w:lang w:val="en-US"/>
                    </w:rPr>
                    <w:t>28/37 (75.7%)</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B9B677C" w14:textId="77777777" w:rsidR="00E75A23" w:rsidRPr="00F20EDB" w:rsidRDefault="00E75A23" w:rsidP="003A7DF6">
                  <w:pPr>
                    <w:jc w:val="center"/>
                    <w:rPr>
                      <w:lang w:val="en-US"/>
                    </w:rPr>
                  </w:pPr>
                  <w:r w:rsidRPr="00F20EDB">
                    <w:rPr>
                      <w:lang w:val="en-US"/>
                    </w:rPr>
                    <w:t>10/23 (43.5%)</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3DDA4AF" w14:textId="77777777" w:rsidR="00E75A23" w:rsidRPr="00F20EDB" w:rsidRDefault="00E75A23" w:rsidP="003A7DF6">
                  <w:pPr>
                    <w:jc w:val="center"/>
                    <w:rPr>
                      <w:lang w:val="en-US"/>
                    </w:rPr>
                  </w:pPr>
                  <w:r w:rsidRPr="00F20EDB">
                    <w:rPr>
                      <w:b/>
                      <w:bCs/>
                      <w:lang w:val="en-US"/>
                    </w:rPr>
                    <w:t>N/A</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903C6F5" w14:textId="77777777" w:rsidR="00E75A23" w:rsidRPr="00F20EDB" w:rsidRDefault="00E75A23" w:rsidP="003A7DF6">
                  <w:pPr>
                    <w:jc w:val="center"/>
                    <w:rPr>
                      <w:lang w:val="en-US"/>
                    </w:rPr>
                  </w:pPr>
                  <w:r w:rsidRPr="00F20EDB">
                    <w:rPr>
                      <w:b/>
                      <w:bCs/>
                      <w:lang w:val="en-US"/>
                    </w:rPr>
                    <w:t>N/A</w:t>
                  </w:r>
                </w:p>
              </w:tc>
            </w:tr>
            <w:tr w:rsidR="00E75A23" w:rsidRPr="00F20EDB" w14:paraId="68E7D1BF" w14:textId="77777777" w:rsidTr="003A7DF6">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02E6512" w14:textId="77777777" w:rsidR="00E75A23" w:rsidRPr="00F20EDB" w:rsidRDefault="00E75A23" w:rsidP="003A7DF6">
                  <w:pPr>
                    <w:jc w:val="center"/>
                    <w:rPr>
                      <w:lang w:val="en-US"/>
                    </w:rPr>
                  </w:pPr>
                  <w:r w:rsidRPr="00F20EDB">
                    <w:rPr>
                      <w:rStyle w:val="label"/>
                      <w:b/>
                      <w:bCs/>
                      <w:lang w:val="en-US"/>
                    </w:rPr>
                    <w:t xml:space="preserve">Complications </w:t>
                  </w:r>
                </w:p>
              </w:tc>
              <w:tc>
                <w:tcPr>
                  <w:tcW w:w="0" w:type="auto"/>
                  <w:gridSpan w:val="4"/>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EE83608" w14:textId="77777777" w:rsidR="00E75A23" w:rsidRPr="00F20EDB" w:rsidRDefault="00E75A23" w:rsidP="003A7DF6">
                  <w:pPr>
                    <w:jc w:val="center"/>
                    <w:rPr>
                      <w:lang w:val="en-US"/>
                    </w:rPr>
                  </w:pPr>
                  <w:r w:rsidRPr="00F20EDB">
                    <w:rPr>
                      <w:rFonts w:hAnsi="Symbol"/>
                      <w:lang w:val="en-US"/>
                    </w:rPr>
                    <w:t></w:t>
                  </w:r>
                  <w:r w:rsidRPr="00F20EDB">
                    <w:rPr>
                      <w:lang w:val="en-US"/>
                    </w:rPr>
                    <w:t xml:space="preserve">  Adverse events reporting was variable.</w:t>
                  </w:r>
                </w:p>
                <w:p w14:paraId="2D6DD096" w14:textId="77777777" w:rsidR="00E75A23" w:rsidRPr="00F20EDB" w:rsidRDefault="00E75A23" w:rsidP="003A7DF6">
                  <w:pPr>
                    <w:jc w:val="center"/>
                    <w:rPr>
                      <w:lang w:val="en-US"/>
                    </w:rPr>
                  </w:pPr>
                  <w:r w:rsidRPr="00F20EDB">
                    <w:rPr>
                      <w:rFonts w:hAnsi="Symbol"/>
                      <w:lang w:val="en-US"/>
                    </w:rPr>
                    <w:lastRenderedPageBreak/>
                    <w:t></w:t>
                  </w:r>
                  <w:r w:rsidRPr="00F20EDB">
                    <w:rPr>
                      <w:lang w:val="en-US"/>
                    </w:rPr>
                    <w:t xml:space="preserve">  Most commonly reported adverse events were: discomfort, nosebleeds, sternal pain, back pain, and intolerance of awake prone positioning. </w:t>
                  </w:r>
                </w:p>
              </w:tc>
            </w:tr>
            <w:tr w:rsidR="00E75A23" w:rsidRPr="00F20EDB" w14:paraId="093866FA" w14:textId="77777777" w:rsidTr="003A7DF6">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06682A0" w14:textId="77777777" w:rsidR="00E75A23" w:rsidRPr="00F20EDB" w:rsidRDefault="00E75A23" w:rsidP="003A7DF6">
                  <w:pPr>
                    <w:jc w:val="center"/>
                    <w:rPr>
                      <w:lang w:val="en-US"/>
                    </w:rPr>
                  </w:pPr>
                  <w:r w:rsidRPr="00F20EDB">
                    <w:rPr>
                      <w:rStyle w:val="label"/>
                      <w:b/>
                      <w:bCs/>
                      <w:lang w:val="en-US"/>
                    </w:rPr>
                    <w:lastRenderedPageBreak/>
                    <w:t>Burden on healthcare workers</w:t>
                  </w:r>
                </w:p>
              </w:tc>
              <w:tc>
                <w:tcPr>
                  <w:tcW w:w="0" w:type="auto"/>
                  <w:gridSpan w:val="4"/>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7ADFFBB" w14:textId="77777777" w:rsidR="00E75A23" w:rsidRPr="00F20EDB" w:rsidRDefault="00E75A23" w:rsidP="003A7DF6">
                  <w:pPr>
                    <w:jc w:val="center"/>
                    <w:rPr>
                      <w:lang w:val="en-US"/>
                    </w:rPr>
                  </w:pPr>
                  <w:r w:rsidRPr="00F20EDB">
                    <w:rPr>
                      <w:rFonts w:hAnsi="Symbol"/>
                      <w:lang w:val="en-US"/>
                    </w:rPr>
                    <w:t></w:t>
                  </w:r>
                  <w:r w:rsidRPr="00F20EDB">
                    <w:rPr>
                      <w:lang w:val="en-US"/>
                    </w:rPr>
                    <w:t xml:space="preserve">  Not reported in any study.</w:t>
                  </w:r>
                </w:p>
              </w:tc>
            </w:tr>
            <w:tr w:rsidR="00E75A23" w:rsidRPr="00F20EDB" w14:paraId="231A57F8" w14:textId="77777777" w:rsidTr="003A7DF6">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3D34795" w14:textId="77777777" w:rsidR="00E75A23" w:rsidRPr="00F20EDB" w:rsidRDefault="00E75A23" w:rsidP="003A7DF6">
                  <w:pPr>
                    <w:jc w:val="center"/>
                    <w:rPr>
                      <w:lang w:val="en-US"/>
                    </w:rPr>
                  </w:pPr>
                  <w:r w:rsidRPr="00F20EDB">
                    <w:rPr>
                      <w:rStyle w:val="label"/>
                      <w:b/>
                      <w:bCs/>
                      <w:lang w:val="en-US"/>
                    </w:rPr>
                    <w:t>Oxygenation</w:t>
                  </w:r>
                </w:p>
              </w:tc>
              <w:tc>
                <w:tcPr>
                  <w:tcW w:w="0" w:type="auto"/>
                  <w:gridSpan w:val="4"/>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B6DF2E5" w14:textId="77777777" w:rsidR="00E75A23" w:rsidRPr="00F20EDB" w:rsidRDefault="00E75A23" w:rsidP="003A7DF6">
                  <w:pPr>
                    <w:jc w:val="center"/>
                    <w:rPr>
                      <w:lang w:val="en-US"/>
                    </w:rPr>
                  </w:pPr>
                  <w:r w:rsidRPr="00F20EDB">
                    <w:rPr>
                      <w:rFonts w:hAnsi="Symbol"/>
                      <w:lang w:val="en-US"/>
                    </w:rPr>
                    <w:t></w:t>
                  </w:r>
                  <w:r w:rsidRPr="00F20EDB">
                    <w:rPr>
                      <w:lang w:val="en-US"/>
                    </w:rPr>
                    <w:t xml:space="preserve">  All 29 COVID-19 studies (n=364) reported improvement in oxygenation in prone position.</w:t>
                  </w:r>
                </w:p>
                <w:p w14:paraId="740C3E3D" w14:textId="77777777" w:rsidR="00E75A23" w:rsidRPr="00F20EDB" w:rsidRDefault="00E75A23" w:rsidP="003A7DF6">
                  <w:pPr>
                    <w:jc w:val="center"/>
                    <w:rPr>
                      <w:lang w:val="en-US"/>
                    </w:rPr>
                  </w:pPr>
                  <w:r w:rsidRPr="00F20EDB">
                    <w:rPr>
                      <w:rFonts w:hAnsi="Symbol"/>
                      <w:lang w:val="en-US"/>
                    </w:rPr>
                    <w:t></w:t>
                  </w:r>
                  <w:r w:rsidRPr="00F20EDB">
                    <w:rPr>
                      <w:lang w:val="en-US"/>
                    </w:rPr>
                    <w:t xml:space="preserve">  However, the improvement in oxygenation was not sustained in supine position in 28 studies (n=349) </w:t>
                  </w:r>
                </w:p>
                <w:p w14:paraId="14BC9E87" w14:textId="77777777" w:rsidR="00E75A23" w:rsidRPr="00F20EDB" w:rsidRDefault="00E75A23" w:rsidP="003A7DF6">
                  <w:pPr>
                    <w:jc w:val="center"/>
                    <w:rPr>
                      <w:lang w:val="en-US"/>
                    </w:rPr>
                  </w:pPr>
                  <w:r w:rsidRPr="00F20EDB">
                    <w:rPr>
                      <w:rFonts w:hAnsi="Symbol"/>
                      <w:lang w:val="en-US"/>
                    </w:rPr>
                    <w:t></w:t>
                  </w:r>
                  <w:r w:rsidRPr="00F20EDB">
                    <w:rPr>
                      <w:lang w:val="en-US"/>
                    </w:rPr>
                    <w:t xml:space="preserve">  Only 1 study (n=15) showed sustained improvement in oxygenation in supine position however, using NIV.</w:t>
                  </w:r>
                </w:p>
              </w:tc>
            </w:tr>
          </w:tbl>
          <w:p w14:paraId="44AD7E0A" w14:textId="77777777" w:rsidR="00E75A23" w:rsidRPr="00F20EDB" w:rsidRDefault="00E75A23" w:rsidP="003A7DF6">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50E3387" w14:textId="23B13760" w:rsidR="00E75A23" w:rsidRPr="00F20EDB" w:rsidRDefault="00E75A23" w:rsidP="000172B3">
            <w:pPr>
              <w:pStyle w:val="public-draftstyledefault-unorderedlistitem"/>
              <w:numPr>
                <w:ilvl w:val="0"/>
                <w:numId w:val="11"/>
              </w:numPr>
              <w:rPr>
                <w:rFonts w:ascii="Calibri" w:eastAsia="Times New Roman" w:hAnsi="Calibri"/>
                <w:lang w:val="en-US"/>
              </w:rPr>
            </w:pPr>
            <w:r w:rsidRPr="00F20EDB">
              <w:rPr>
                <w:rFonts w:ascii="Calibri" w:eastAsia="Times New Roman" w:hAnsi="Calibri"/>
                <w:lang w:val="en-US"/>
              </w:rPr>
              <w:lastRenderedPageBreak/>
              <w:t>It is not well described in the available data.</w:t>
            </w:r>
          </w:p>
          <w:p w14:paraId="5CDB8541" w14:textId="77777777" w:rsidR="00E75A23" w:rsidRPr="00F20EDB" w:rsidRDefault="00E75A23" w:rsidP="000172B3">
            <w:pPr>
              <w:pStyle w:val="public-draftstyledefault-unorderedlistitem"/>
              <w:numPr>
                <w:ilvl w:val="0"/>
                <w:numId w:val="11"/>
              </w:numPr>
              <w:rPr>
                <w:rFonts w:ascii="Calibri" w:eastAsia="Times New Roman" w:hAnsi="Calibri"/>
                <w:lang w:val="en-US"/>
              </w:rPr>
            </w:pPr>
            <w:r w:rsidRPr="00F20EDB">
              <w:rPr>
                <w:rFonts w:ascii="Calibri" w:eastAsia="Times New Roman" w:hAnsi="Calibri"/>
                <w:lang w:val="en-US"/>
              </w:rPr>
              <w:t>While there are likely downsides to awake proning (comfort, hassle of changing position, challenges of not mobilizing for prolonged periods) we do not have evidence to tell us the magnitude of these. Clearly for at least some patients it is an intolerable intervention ( but unclear if it is rare or not).</w:t>
            </w:r>
          </w:p>
          <w:p w14:paraId="6C93E5D4" w14:textId="77777777" w:rsidR="00E75A23" w:rsidRPr="00F20EDB" w:rsidRDefault="00E75A23" w:rsidP="000172B3">
            <w:pPr>
              <w:pStyle w:val="public-draftstyledefault-unorderedlistitem"/>
              <w:numPr>
                <w:ilvl w:val="0"/>
                <w:numId w:val="11"/>
              </w:numPr>
              <w:rPr>
                <w:rFonts w:ascii="Calibri" w:eastAsia="Times New Roman" w:hAnsi="Calibri"/>
                <w:lang w:val="en-US"/>
              </w:rPr>
            </w:pPr>
            <w:r w:rsidRPr="00F20EDB">
              <w:rPr>
                <w:rFonts w:ascii="Calibri" w:eastAsia="Times New Roman" w:hAnsi="Calibri"/>
                <w:lang w:val="en-US"/>
              </w:rPr>
              <w:t>This is like the above comment. I just saw a regional analysis of prone position therapy with a 52% incidence of unanticipated muscle breakdown manifested by a CPK &gt; 1000 but &lt; 5000. Viral myositis vs prone position therapy? The data were not parsed on the basis of awake vs intubated and sedated vs intubated and awake</w:t>
            </w:r>
          </w:p>
          <w:p w14:paraId="677F39DA" w14:textId="77777777" w:rsidR="00E75A23" w:rsidRPr="00F20EDB" w:rsidRDefault="00E75A23" w:rsidP="000172B3">
            <w:pPr>
              <w:pStyle w:val="public-draftstyledefault-unorderedlistitem"/>
              <w:numPr>
                <w:ilvl w:val="0"/>
                <w:numId w:val="11"/>
              </w:numPr>
              <w:rPr>
                <w:rFonts w:ascii="Calibri" w:eastAsia="Times New Roman" w:hAnsi="Calibri"/>
                <w:lang w:val="en-US"/>
              </w:rPr>
            </w:pPr>
            <w:r w:rsidRPr="00F20EDB">
              <w:rPr>
                <w:rFonts w:ascii="Calibri" w:eastAsia="Times New Roman" w:hAnsi="Calibri"/>
                <w:lang w:val="en-US"/>
              </w:rPr>
              <w:t xml:space="preserve">May be moderate, if you think about delay of unavoidable intubation. Small would be </w:t>
            </w:r>
            <w:r w:rsidRPr="00F20EDB">
              <w:rPr>
                <w:rFonts w:ascii="Calibri" w:eastAsia="Times New Roman" w:hAnsi="Calibri"/>
                <w:lang w:val="en-US"/>
              </w:rPr>
              <w:lastRenderedPageBreak/>
              <w:t>undesirable effects of the intervention itself (like nosebleeds, discomfort)</w:t>
            </w:r>
          </w:p>
          <w:p w14:paraId="16DB4EA5" w14:textId="77777777" w:rsidR="00E75A23" w:rsidRPr="00F20EDB" w:rsidRDefault="00E75A23" w:rsidP="000172B3">
            <w:pPr>
              <w:pStyle w:val="public-draftstyledefault-unorderedlistitem"/>
              <w:numPr>
                <w:ilvl w:val="0"/>
                <w:numId w:val="11"/>
              </w:numPr>
              <w:rPr>
                <w:rFonts w:ascii="Calibri" w:eastAsia="Times New Roman" w:hAnsi="Calibri"/>
                <w:lang w:val="en-US"/>
              </w:rPr>
            </w:pPr>
            <w:r w:rsidRPr="00F20EDB">
              <w:rPr>
                <w:rFonts w:ascii="Calibri" w:eastAsia="Times New Roman" w:hAnsi="Calibri"/>
                <w:lang w:val="en-US"/>
              </w:rPr>
              <w:t>No data to determine if intervention led to delay in intubation.</w:t>
            </w:r>
          </w:p>
          <w:p w14:paraId="7664C4D6" w14:textId="60A632D8" w:rsidR="00E75A23" w:rsidRPr="00F20EDB" w:rsidRDefault="00E75A23" w:rsidP="00E75A23">
            <w:pPr>
              <w:pStyle w:val="public-draftstyledefault-unorderedlistitem"/>
              <w:ind w:left="720"/>
              <w:rPr>
                <w:rFonts w:ascii="Calibri" w:eastAsia="Times New Roman" w:hAnsi="Calibri"/>
                <w:lang w:val="en-US"/>
              </w:rPr>
            </w:pPr>
          </w:p>
        </w:tc>
      </w:tr>
      <w:tr w:rsidR="00E75A23" w:rsidRPr="00F20EDB" w14:paraId="6A4E4BF4" w14:textId="77777777" w:rsidTr="003A7DF6">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246D6E2" w14:textId="77777777" w:rsidR="00E75A23" w:rsidRPr="00F20EDB" w:rsidRDefault="00E75A23" w:rsidP="003A7DF6">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Certainty of evidence</w:t>
            </w:r>
          </w:p>
          <w:p w14:paraId="32AE786A" w14:textId="77777777" w:rsidR="00E75A23" w:rsidRPr="00F20EDB" w:rsidRDefault="00E75A23" w:rsidP="003A7DF6">
            <w:pPr>
              <w:pStyle w:val="Subtitle2"/>
              <w:spacing w:before="0" w:beforeAutospacing="0" w:after="0" w:afterAutospacing="0"/>
              <w:rPr>
                <w:rFonts w:ascii="Calibri" w:hAnsi="Calibri"/>
                <w:color w:val="FFFFFF"/>
                <w:lang w:val="en-US"/>
              </w:rPr>
            </w:pPr>
            <w:r w:rsidRPr="00F20EDB">
              <w:rPr>
                <w:rFonts w:ascii="Calibri" w:hAnsi="Calibri"/>
                <w:color w:val="FFFFFF"/>
                <w:lang w:val="en-US"/>
              </w:rPr>
              <w:t>What is the overall certainty of the evidence of effects?</w:t>
            </w:r>
          </w:p>
        </w:tc>
      </w:tr>
      <w:tr w:rsidR="00E75A23" w:rsidRPr="00F20EDB" w14:paraId="1778C109" w14:textId="77777777" w:rsidTr="003A7DF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8C4BA7D" w14:textId="77777777" w:rsidR="00E75A23" w:rsidRPr="00F20EDB" w:rsidRDefault="00E75A2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E332800" w14:textId="77777777" w:rsidR="00E75A23" w:rsidRPr="00F20EDB" w:rsidRDefault="00E75A2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B9252A1" w14:textId="77777777" w:rsidR="00E75A23" w:rsidRPr="00F20EDB" w:rsidRDefault="00E75A2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E75A23" w:rsidRPr="00F20EDB" w14:paraId="186DED54" w14:textId="77777777" w:rsidTr="003A7DF6">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E9221E2" w14:textId="77777777" w:rsidR="00E75A23" w:rsidRPr="00F20EDB" w:rsidRDefault="00E75A23" w:rsidP="003A7DF6">
            <w:pPr>
              <w:rPr>
                <w:rFonts w:ascii="Calibri" w:hAnsi="Calibri"/>
                <w:lang w:val="en-US"/>
              </w:rPr>
            </w:pP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b/>
                <w:lang w:val="en-US"/>
              </w:rPr>
              <w:t>Very low</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ow</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Moderate</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High</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o included studies</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72A83A4" w14:textId="77777777" w:rsidR="00E75A23" w:rsidRPr="00F20EDB" w:rsidRDefault="00E75A23" w:rsidP="003A7DF6">
            <w:pPr>
              <w:rPr>
                <w:rFonts w:ascii="Calibri" w:hAnsi="Calibri"/>
                <w:lang w:val="en-US"/>
              </w:rPr>
            </w:pPr>
            <w:r w:rsidRPr="00F20EDB">
              <w:rPr>
                <w:rFonts w:ascii="Calibri" w:hAnsi="Calibri"/>
                <w:lang w:val="en-US"/>
              </w:rPr>
              <w:br/>
            </w:r>
          </w:p>
          <w:p w14:paraId="5508E851" w14:textId="77777777" w:rsidR="00E75A23" w:rsidRPr="00F20EDB" w:rsidRDefault="00E75A23" w:rsidP="003A7DF6">
            <w:pPr>
              <w:rPr>
                <w:rFonts w:ascii="Calibri" w:hAnsi="Calibri"/>
                <w:lang w:val="en-US"/>
              </w:rPr>
            </w:pPr>
            <w:r w:rsidRPr="00F20EDB">
              <w:rPr>
                <w:rFonts w:ascii="Calibri" w:hAnsi="Calibri"/>
                <w:lang w:val="en-US"/>
              </w:rPr>
              <w:br/>
            </w:r>
          </w:p>
          <w:tbl>
            <w:tblPr>
              <w:tblW w:w="5000" w:type="pct"/>
              <w:jc w:val="center"/>
              <w:tblCellMar>
                <w:top w:w="15" w:type="dxa"/>
                <w:left w:w="15" w:type="dxa"/>
                <w:bottom w:w="15" w:type="dxa"/>
                <w:right w:w="15" w:type="dxa"/>
              </w:tblCellMar>
              <w:tblLook w:val="04A0" w:firstRow="1" w:lastRow="0" w:firstColumn="1" w:lastColumn="0" w:noHBand="0" w:noVBand="1"/>
            </w:tblPr>
            <w:tblGrid>
              <w:gridCol w:w="2931"/>
              <w:gridCol w:w="1551"/>
              <w:gridCol w:w="1489"/>
            </w:tblGrid>
            <w:tr w:rsidR="00E75A23" w:rsidRPr="00F20EDB" w14:paraId="42BC7BAE" w14:textId="77777777" w:rsidTr="003A7DF6">
              <w:trPr>
                <w:tblHeader/>
                <w:jc w:val="center"/>
              </w:trPr>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51C55F0A" w14:textId="77777777" w:rsidR="00E75A23" w:rsidRPr="00F20EDB" w:rsidRDefault="00E75A23" w:rsidP="003A7DF6">
                  <w:pPr>
                    <w:jc w:val="center"/>
                    <w:rPr>
                      <w:b/>
                      <w:bCs/>
                      <w:lang w:val="en-US"/>
                    </w:rPr>
                  </w:pPr>
                  <w:r w:rsidRPr="00F20EDB">
                    <w:rPr>
                      <w:b/>
                      <w:bCs/>
                      <w:lang w:val="en-US"/>
                    </w:rPr>
                    <w:t>Outcomes</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1BDBE6E4" w14:textId="77777777" w:rsidR="00E75A23" w:rsidRPr="00F20EDB" w:rsidRDefault="00E75A23" w:rsidP="003A7DF6">
                  <w:pPr>
                    <w:jc w:val="center"/>
                    <w:rPr>
                      <w:b/>
                      <w:bCs/>
                      <w:lang w:val="en-US"/>
                    </w:rPr>
                  </w:pPr>
                  <w:r w:rsidRPr="00F20EDB">
                    <w:rPr>
                      <w:b/>
                      <w:bCs/>
                      <w:lang w:val="en-US"/>
                    </w:rPr>
                    <w:t>Importance</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5E356DA7" w14:textId="77777777" w:rsidR="00E75A23" w:rsidRPr="00F20EDB" w:rsidRDefault="00E75A23" w:rsidP="003A7DF6">
                  <w:pPr>
                    <w:jc w:val="center"/>
                    <w:rPr>
                      <w:b/>
                      <w:bCs/>
                      <w:lang w:val="en-US"/>
                    </w:rPr>
                  </w:pPr>
                  <w:r w:rsidRPr="00F20EDB">
                    <w:rPr>
                      <w:b/>
                      <w:bCs/>
                      <w:lang w:val="en-US"/>
                    </w:rPr>
                    <w:t>Certainty of the evidence</w:t>
                  </w:r>
                  <w:r w:rsidRPr="00F20EDB">
                    <w:rPr>
                      <w:b/>
                      <w:bCs/>
                      <w:lang w:val="en-US"/>
                    </w:rPr>
                    <w:br/>
                    <w:t>(GRADE)</w:t>
                  </w:r>
                </w:p>
              </w:tc>
            </w:tr>
            <w:tr w:rsidR="00E75A23" w:rsidRPr="00F20EDB" w14:paraId="528F3588" w14:textId="77777777" w:rsidTr="003A7DF6">
              <w:trPr>
                <w:jc w:val="center"/>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3E19E26" w14:textId="77777777" w:rsidR="00E75A23" w:rsidRPr="00F20EDB" w:rsidRDefault="00E75A23" w:rsidP="003A7DF6">
                  <w:pPr>
                    <w:jc w:val="center"/>
                    <w:rPr>
                      <w:lang w:val="en-US"/>
                    </w:rPr>
                  </w:pPr>
                  <w:r w:rsidRPr="00F20EDB">
                    <w:rPr>
                      <w:rStyle w:val="label"/>
                      <w:lang w:val="en-US"/>
                    </w:rPr>
                    <w:t xml:space="preserve">Intubation/invasive mechanical ventilation </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17CECC7" w14:textId="77777777" w:rsidR="00E75A23" w:rsidRPr="00F20EDB" w:rsidRDefault="00E75A23" w:rsidP="003A7DF6">
                  <w:pPr>
                    <w:jc w:val="center"/>
                    <w:rPr>
                      <w:lang w:val="en-US"/>
                    </w:rPr>
                  </w:pPr>
                  <w:r w:rsidRPr="00F20EDB">
                    <w:rPr>
                      <w:lang w:val="en-US"/>
                    </w:rPr>
                    <w:t>CRITICAL</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0944106" w14:textId="77777777" w:rsidR="00E75A23" w:rsidRPr="00F20EDB" w:rsidRDefault="00E75A23" w:rsidP="003A7DF6">
                  <w:pPr>
                    <w:jc w:val="center"/>
                    <w:rPr>
                      <w:lang w:val="en-US"/>
                    </w:rPr>
                  </w:pPr>
                  <w:r w:rsidRPr="00F20EDB">
                    <w:rPr>
                      <w:rStyle w:val="quality-sign"/>
                      <w:rFonts w:ascii="Cambria Math" w:hAnsi="Cambria Math" w:cs="Cambria Math"/>
                      <w:lang w:val="en-US"/>
                    </w:rPr>
                    <w:t>⨁</w:t>
                  </w:r>
                  <w:r w:rsidRPr="00F20EDB">
                    <w:rPr>
                      <w:rStyle w:val="quality-sign"/>
                      <w:rFonts w:ascii="Segoe UI Symbol" w:hAnsi="Segoe UI Symbol" w:cs="Segoe UI Symbol"/>
                      <w:lang w:val="en-US"/>
                    </w:rPr>
                    <w:t>◯◯◯</w:t>
                  </w:r>
                  <w:r w:rsidRPr="00F20EDB">
                    <w:rPr>
                      <w:lang w:val="en-US"/>
                    </w:rPr>
                    <w:br/>
                  </w:r>
                  <w:r w:rsidRPr="00F20EDB">
                    <w:rPr>
                      <w:rStyle w:val="quality-text"/>
                      <w:lang w:val="en-US"/>
                    </w:rPr>
                    <w:t>VERY LOW</w:t>
                  </w:r>
                  <w:r w:rsidRPr="00F20EDB">
                    <w:rPr>
                      <w:vertAlign w:val="superscript"/>
                      <w:lang w:val="en-US"/>
                    </w:rPr>
                    <w:t>a</w:t>
                  </w:r>
                </w:p>
              </w:tc>
            </w:tr>
            <w:tr w:rsidR="00E75A23" w:rsidRPr="00F20EDB" w14:paraId="13E630BE" w14:textId="77777777" w:rsidTr="003A7DF6">
              <w:trPr>
                <w:jc w:val="center"/>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B057EA5" w14:textId="77777777" w:rsidR="00E75A23" w:rsidRPr="00F20EDB" w:rsidRDefault="00E75A23" w:rsidP="003A7DF6">
                  <w:pPr>
                    <w:jc w:val="center"/>
                    <w:rPr>
                      <w:lang w:val="en-US"/>
                    </w:rPr>
                  </w:pPr>
                  <w:r w:rsidRPr="00F20EDB">
                    <w:rPr>
                      <w:rStyle w:val="label"/>
                      <w:lang w:val="en-US"/>
                    </w:rPr>
                    <w:t>Mortality - COVID-19 exclusively</w:t>
                  </w:r>
                  <w:r w:rsidRPr="00F20EDB">
                    <w:rPr>
                      <w:lang w:val="en-US"/>
                    </w:rPr>
                    <w:br/>
                  </w:r>
                  <w:r w:rsidRPr="00F20EDB">
                    <w:rPr>
                      <w:rStyle w:val="label"/>
                      <w:lang w:val="en-US"/>
                    </w:rPr>
                    <w:t>assessed with: No control group</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CD855E1" w14:textId="77777777" w:rsidR="00E75A23" w:rsidRPr="00F20EDB" w:rsidRDefault="00E75A23" w:rsidP="003A7DF6">
                  <w:pPr>
                    <w:jc w:val="center"/>
                    <w:rPr>
                      <w:lang w:val="en-US"/>
                    </w:rPr>
                  </w:pPr>
                  <w:r w:rsidRPr="00F20EDB">
                    <w:rPr>
                      <w:lang w:val="en-US"/>
                    </w:rPr>
                    <w:t>CRITICAL</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263A60E" w14:textId="77777777" w:rsidR="00E75A23" w:rsidRPr="00F20EDB" w:rsidRDefault="00E75A23" w:rsidP="003A7DF6">
                  <w:pPr>
                    <w:jc w:val="center"/>
                    <w:rPr>
                      <w:lang w:val="en-US"/>
                    </w:rPr>
                  </w:pPr>
                  <w:r w:rsidRPr="00F20EDB">
                    <w:rPr>
                      <w:rStyle w:val="quality-sign"/>
                      <w:rFonts w:ascii="Cambria Math" w:hAnsi="Cambria Math" w:cs="Cambria Math"/>
                      <w:lang w:val="en-US"/>
                    </w:rPr>
                    <w:t>⨁</w:t>
                  </w:r>
                  <w:r w:rsidRPr="00F20EDB">
                    <w:rPr>
                      <w:rStyle w:val="quality-sign"/>
                      <w:rFonts w:ascii="Segoe UI Symbol" w:hAnsi="Segoe UI Symbol" w:cs="Segoe UI Symbol"/>
                      <w:lang w:val="en-US"/>
                    </w:rPr>
                    <w:t>◯◯◯</w:t>
                  </w:r>
                  <w:r w:rsidRPr="00F20EDB">
                    <w:rPr>
                      <w:lang w:val="en-US"/>
                    </w:rPr>
                    <w:br/>
                  </w:r>
                  <w:r w:rsidRPr="00F20EDB">
                    <w:rPr>
                      <w:rStyle w:val="quality-text"/>
                      <w:lang w:val="en-US"/>
                    </w:rPr>
                    <w:t>VERY LOW</w:t>
                  </w:r>
                  <w:r w:rsidRPr="00F20EDB">
                    <w:rPr>
                      <w:vertAlign w:val="superscript"/>
                      <w:lang w:val="en-US"/>
                    </w:rPr>
                    <w:t>a</w:t>
                  </w:r>
                </w:p>
              </w:tc>
            </w:tr>
            <w:tr w:rsidR="00E75A23" w:rsidRPr="00F20EDB" w14:paraId="37D8FF06" w14:textId="77777777" w:rsidTr="003A7DF6">
              <w:trPr>
                <w:jc w:val="center"/>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0E8B1B5" w14:textId="77777777" w:rsidR="00E75A23" w:rsidRPr="00F20EDB" w:rsidRDefault="00E75A23" w:rsidP="003A7DF6">
                  <w:pPr>
                    <w:jc w:val="center"/>
                    <w:rPr>
                      <w:lang w:val="en-US"/>
                    </w:rPr>
                  </w:pPr>
                  <w:r w:rsidRPr="00F20EDB">
                    <w:rPr>
                      <w:rStyle w:val="label"/>
                      <w:lang w:val="en-US"/>
                    </w:rPr>
                    <w:t>Mortality COVID-19 ICU</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9F62792" w14:textId="77777777" w:rsidR="00E75A23" w:rsidRPr="00F20EDB" w:rsidRDefault="00E75A23" w:rsidP="003A7DF6">
                  <w:pPr>
                    <w:jc w:val="center"/>
                    <w:rPr>
                      <w:lang w:val="en-US"/>
                    </w:rPr>
                  </w:pPr>
                  <w:r w:rsidRPr="00F20EDB">
                    <w:rPr>
                      <w:lang w:val="en-US"/>
                    </w:rPr>
                    <w:t>CRITICAL</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358FC6E" w14:textId="77777777" w:rsidR="00E75A23" w:rsidRPr="00F20EDB" w:rsidRDefault="00E75A23" w:rsidP="003A7DF6">
                  <w:pPr>
                    <w:jc w:val="center"/>
                    <w:rPr>
                      <w:lang w:val="en-US"/>
                    </w:rPr>
                  </w:pPr>
                  <w:r w:rsidRPr="00F20EDB">
                    <w:rPr>
                      <w:rStyle w:val="quality-sign"/>
                      <w:rFonts w:ascii="Cambria Math" w:hAnsi="Cambria Math" w:cs="Cambria Math"/>
                      <w:lang w:val="en-US"/>
                    </w:rPr>
                    <w:t>⨁</w:t>
                  </w:r>
                  <w:r w:rsidRPr="00F20EDB">
                    <w:rPr>
                      <w:rStyle w:val="quality-sign"/>
                      <w:rFonts w:ascii="Segoe UI Symbol" w:hAnsi="Segoe UI Symbol" w:cs="Segoe UI Symbol"/>
                      <w:lang w:val="en-US"/>
                    </w:rPr>
                    <w:t>◯◯◯</w:t>
                  </w:r>
                  <w:r w:rsidRPr="00F20EDB">
                    <w:rPr>
                      <w:lang w:val="en-US"/>
                    </w:rPr>
                    <w:br/>
                  </w:r>
                  <w:r w:rsidRPr="00F20EDB">
                    <w:rPr>
                      <w:rStyle w:val="quality-text"/>
                      <w:lang w:val="en-US"/>
                    </w:rPr>
                    <w:t>VERY LOW</w:t>
                  </w:r>
                  <w:r w:rsidRPr="00F20EDB">
                    <w:rPr>
                      <w:vertAlign w:val="superscript"/>
                      <w:lang w:val="en-US"/>
                    </w:rPr>
                    <w:t>a</w:t>
                  </w:r>
                </w:p>
              </w:tc>
            </w:tr>
            <w:tr w:rsidR="00E75A23" w:rsidRPr="00F20EDB" w14:paraId="6FB28C2B" w14:textId="77777777" w:rsidTr="003A7DF6">
              <w:trPr>
                <w:jc w:val="center"/>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ABC54C9" w14:textId="77777777" w:rsidR="00E75A23" w:rsidRPr="00F20EDB" w:rsidRDefault="00E75A23" w:rsidP="003A7DF6">
                  <w:pPr>
                    <w:jc w:val="center"/>
                    <w:rPr>
                      <w:lang w:val="en-US"/>
                    </w:rPr>
                  </w:pPr>
                  <w:r w:rsidRPr="00F20EDB">
                    <w:rPr>
                      <w:rStyle w:val="label"/>
                      <w:lang w:val="en-US"/>
                    </w:rPr>
                    <w:t xml:space="preserve">Mortality </w:t>
                  </w:r>
                  <w:r w:rsidRPr="00F20EDB">
                    <w:rPr>
                      <w:lang w:val="en-US"/>
                    </w:rPr>
                    <w:br/>
                  </w:r>
                  <w:r w:rsidRPr="00F20EDB">
                    <w:rPr>
                      <w:rStyle w:val="label"/>
                      <w:lang w:val="en-US"/>
                    </w:rPr>
                    <w:t>assessed with: Zang et al control group. Unadjusted estimates.</w:t>
                  </w:r>
                  <w:r w:rsidRPr="00F20EDB">
                    <w:rPr>
                      <w:lang w:val="en-US"/>
                    </w:rPr>
                    <w:br/>
                  </w:r>
                  <w:r w:rsidRPr="00F20EDB">
                    <w:rPr>
                      <w:rStyle w:val="label"/>
                      <w:lang w:val="en-US"/>
                    </w:rPr>
                    <w:t>follow up: mean 90 days</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60D610F" w14:textId="77777777" w:rsidR="00E75A23" w:rsidRPr="00F20EDB" w:rsidRDefault="00E75A23" w:rsidP="003A7DF6">
                  <w:pPr>
                    <w:jc w:val="center"/>
                    <w:rPr>
                      <w:lang w:val="en-US"/>
                    </w:rPr>
                  </w:pPr>
                  <w:r w:rsidRPr="00F20EDB">
                    <w:rPr>
                      <w:lang w:val="en-US"/>
                    </w:rPr>
                    <w:t>CRITICAL</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A516594" w14:textId="77777777" w:rsidR="00E75A23" w:rsidRPr="00F20EDB" w:rsidRDefault="00E75A23" w:rsidP="003A7DF6">
                  <w:pPr>
                    <w:jc w:val="center"/>
                    <w:rPr>
                      <w:lang w:val="en-US"/>
                    </w:rPr>
                  </w:pPr>
                  <w:r w:rsidRPr="00F20EDB">
                    <w:rPr>
                      <w:rStyle w:val="quality-sign"/>
                      <w:rFonts w:ascii="Cambria Math" w:hAnsi="Cambria Math" w:cs="Cambria Math"/>
                      <w:lang w:val="en-US"/>
                    </w:rPr>
                    <w:t>⨁</w:t>
                  </w:r>
                  <w:r w:rsidRPr="00F20EDB">
                    <w:rPr>
                      <w:rStyle w:val="quality-sign"/>
                      <w:rFonts w:ascii="Segoe UI Symbol" w:hAnsi="Segoe UI Symbol" w:cs="Segoe UI Symbol"/>
                      <w:lang w:val="en-US"/>
                    </w:rPr>
                    <w:t>◯◯◯</w:t>
                  </w:r>
                  <w:r w:rsidRPr="00F20EDB">
                    <w:rPr>
                      <w:lang w:val="en-US"/>
                    </w:rPr>
                    <w:br/>
                  </w:r>
                  <w:r w:rsidRPr="00F20EDB">
                    <w:rPr>
                      <w:rStyle w:val="quality-text"/>
                      <w:lang w:val="en-US"/>
                    </w:rPr>
                    <w:t>VERY LOW</w:t>
                  </w:r>
                  <w:r w:rsidRPr="00F20EDB">
                    <w:rPr>
                      <w:vertAlign w:val="superscript"/>
                      <w:lang w:val="en-US"/>
                    </w:rPr>
                    <w:t>a</w:t>
                  </w:r>
                </w:p>
              </w:tc>
            </w:tr>
            <w:tr w:rsidR="00E75A23" w:rsidRPr="00F20EDB" w14:paraId="3616EA51" w14:textId="77777777" w:rsidTr="003A7DF6">
              <w:trPr>
                <w:jc w:val="center"/>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FB850AC" w14:textId="77777777" w:rsidR="00E75A23" w:rsidRPr="00F20EDB" w:rsidRDefault="00E75A23" w:rsidP="003A7DF6">
                  <w:pPr>
                    <w:jc w:val="center"/>
                    <w:rPr>
                      <w:lang w:val="en-US"/>
                    </w:rPr>
                  </w:pPr>
                  <w:r w:rsidRPr="00F20EDB">
                    <w:rPr>
                      <w:rStyle w:val="label"/>
                      <w:lang w:val="en-US"/>
                    </w:rPr>
                    <w:t xml:space="preserve">Complications </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CFBA47C" w14:textId="77777777" w:rsidR="00E75A23" w:rsidRPr="00F20EDB" w:rsidRDefault="00E75A23" w:rsidP="003A7DF6">
                  <w:pPr>
                    <w:jc w:val="center"/>
                    <w:rPr>
                      <w:lang w:val="en-US"/>
                    </w:rPr>
                  </w:pPr>
                  <w:r w:rsidRPr="00F20EDB">
                    <w:rPr>
                      <w:lang w:val="en-US"/>
                    </w:rPr>
                    <w:t>CRITICAL</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CE20641" w14:textId="77777777" w:rsidR="00E75A23" w:rsidRPr="00F20EDB" w:rsidRDefault="00E75A23" w:rsidP="003A7DF6">
                  <w:pPr>
                    <w:jc w:val="center"/>
                    <w:rPr>
                      <w:lang w:val="en-US"/>
                    </w:rPr>
                  </w:pPr>
                  <w:r w:rsidRPr="00F20EDB">
                    <w:rPr>
                      <w:lang w:val="en-US"/>
                    </w:rPr>
                    <w:t>-</w:t>
                  </w:r>
                </w:p>
              </w:tc>
            </w:tr>
            <w:tr w:rsidR="00E75A23" w:rsidRPr="00F20EDB" w14:paraId="7B476825" w14:textId="77777777" w:rsidTr="003A7DF6">
              <w:trPr>
                <w:jc w:val="center"/>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8280543" w14:textId="77777777" w:rsidR="00E75A23" w:rsidRPr="00F20EDB" w:rsidRDefault="00E75A23" w:rsidP="003A7DF6">
                  <w:pPr>
                    <w:jc w:val="center"/>
                    <w:rPr>
                      <w:lang w:val="en-US"/>
                    </w:rPr>
                  </w:pPr>
                  <w:r w:rsidRPr="00F20EDB">
                    <w:rPr>
                      <w:rStyle w:val="label"/>
                      <w:lang w:val="en-US"/>
                    </w:rPr>
                    <w:t>Burden on healthcare workers</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25E9B08" w14:textId="77777777" w:rsidR="00E75A23" w:rsidRPr="00F20EDB" w:rsidRDefault="00E75A23" w:rsidP="003A7DF6">
                  <w:pPr>
                    <w:jc w:val="center"/>
                    <w:rPr>
                      <w:lang w:val="en-US"/>
                    </w:rPr>
                  </w:pPr>
                  <w:r w:rsidRPr="00F20EDB">
                    <w:rPr>
                      <w:lang w:val="en-US"/>
                    </w:rPr>
                    <w:t>IMPORTANT</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26E4485" w14:textId="77777777" w:rsidR="00E75A23" w:rsidRPr="00F20EDB" w:rsidRDefault="00E75A23" w:rsidP="003A7DF6">
                  <w:pPr>
                    <w:jc w:val="center"/>
                    <w:rPr>
                      <w:lang w:val="en-US"/>
                    </w:rPr>
                  </w:pPr>
                  <w:r w:rsidRPr="00F20EDB">
                    <w:rPr>
                      <w:lang w:val="en-US"/>
                    </w:rPr>
                    <w:t>-</w:t>
                  </w:r>
                </w:p>
              </w:tc>
            </w:tr>
            <w:tr w:rsidR="00E75A23" w:rsidRPr="00F20EDB" w14:paraId="662D6D97" w14:textId="77777777" w:rsidTr="003A7DF6">
              <w:trPr>
                <w:jc w:val="center"/>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D735EBB" w14:textId="77777777" w:rsidR="00E75A23" w:rsidRPr="00F20EDB" w:rsidRDefault="00E75A23" w:rsidP="003A7DF6">
                  <w:pPr>
                    <w:jc w:val="center"/>
                    <w:rPr>
                      <w:lang w:val="en-US"/>
                    </w:rPr>
                  </w:pPr>
                  <w:r w:rsidRPr="00F20EDB">
                    <w:rPr>
                      <w:rStyle w:val="label"/>
                      <w:lang w:val="en-US"/>
                    </w:rPr>
                    <w:lastRenderedPageBreak/>
                    <w:t>Oxygenation</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E061F8C" w14:textId="77777777" w:rsidR="00E75A23" w:rsidRPr="00F20EDB" w:rsidRDefault="00E75A23" w:rsidP="003A7DF6">
                  <w:pPr>
                    <w:jc w:val="center"/>
                    <w:rPr>
                      <w:lang w:val="en-US"/>
                    </w:rPr>
                  </w:pPr>
                  <w:r w:rsidRPr="00F20EDB">
                    <w:rPr>
                      <w:lang w:val="en-US"/>
                    </w:rPr>
                    <w:t>IMPORTANT</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BF52230" w14:textId="77777777" w:rsidR="00E75A23" w:rsidRPr="00F20EDB" w:rsidRDefault="00E75A23" w:rsidP="003A7DF6">
                  <w:pPr>
                    <w:jc w:val="center"/>
                    <w:rPr>
                      <w:lang w:val="en-US"/>
                    </w:rPr>
                  </w:pPr>
                  <w:r w:rsidRPr="00F20EDB">
                    <w:rPr>
                      <w:rStyle w:val="quality-sign"/>
                      <w:rFonts w:ascii="Cambria Math" w:hAnsi="Cambria Math" w:cs="Cambria Math"/>
                      <w:lang w:val="en-US"/>
                    </w:rPr>
                    <w:t>⨁</w:t>
                  </w:r>
                  <w:r w:rsidRPr="00F20EDB">
                    <w:rPr>
                      <w:rStyle w:val="quality-sign"/>
                      <w:rFonts w:ascii="Segoe UI Symbol" w:hAnsi="Segoe UI Symbol" w:cs="Segoe UI Symbol"/>
                      <w:lang w:val="en-US"/>
                    </w:rPr>
                    <w:t>◯◯◯</w:t>
                  </w:r>
                  <w:r w:rsidRPr="00F20EDB">
                    <w:rPr>
                      <w:lang w:val="en-US"/>
                    </w:rPr>
                    <w:br/>
                  </w:r>
                  <w:r w:rsidRPr="00F20EDB">
                    <w:rPr>
                      <w:rStyle w:val="quality-text"/>
                      <w:lang w:val="en-US"/>
                    </w:rPr>
                    <w:t>VERY LOW</w:t>
                  </w:r>
                  <w:r w:rsidRPr="00F20EDB">
                    <w:rPr>
                      <w:vertAlign w:val="superscript"/>
                      <w:lang w:val="en-US"/>
                    </w:rPr>
                    <w:t>a</w:t>
                  </w:r>
                </w:p>
              </w:tc>
            </w:tr>
          </w:tbl>
          <w:p w14:paraId="77D2381B" w14:textId="77777777" w:rsidR="00E75A23" w:rsidRPr="00F20EDB" w:rsidRDefault="00E75A23" w:rsidP="000172B3">
            <w:pPr>
              <w:numPr>
                <w:ilvl w:val="0"/>
                <w:numId w:val="12"/>
              </w:numPr>
              <w:spacing w:before="100" w:beforeAutospacing="1" w:after="100" w:afterAutospacing="1"/>
              <w:rPr>
                <w:rFonts w:ascii="Verdana" w:hAnsi="Verdana"/>
                <w:lang w:val="en-US"/>
              </w:rPr>
            </w:pPr>
            <w:r w:rsidRPr="00F20EDB">
              <w:rPr>
                <w:rFonts w:ascii="Verdana" w:hAnsi="Verdana"/>
                <w:lang w:val="en-US"/>
              </w:rPr>
              <w:t>We downgraded for risk of bias by 1 level due to the lack of control arms in 28 out of 29 studies.</w:t>
            </w:r>
          </w:p>
          <w:p w14:paraId="56BF667C" w14:textId="77777777" w:rsidR="00E75A23" w:rsidRPr="00F20EDB" w:rsidRDefault="00E75A23" w:rsidP="003A7DF6">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D5BDE5A" w14:textId="62F9618F" w:rsidR="00E75A23" w:rsidRPr="00F20EDB" w:rsidRDefault="00E75A23" w:rsidP="00E75A23">
            <w:pPr>
              <w:pStyle w:val="public-draftstyledefault-unorderedlistitem"/>
              <w:ind w:left="720"/>
              <w:rPr>
                <w:rFonts w:ascii="Calibri" w:eastAsia="Times New Roman" w:hAnsi="Calibri"/>
                <w:lang w:val="en-US"/>
              </w:rPr>
            </w:pPr>
          </w:p>
        </w:tc>
      </w:tr>
      <w:tr w:rsidR="00E75A23" w:rsidRPr="00F20EDB" w14:paraId="3105991E" w14:textId="77777777" w:rsidTr="003A7DF6">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C365FB2" w14:textId="77777777" w:rsidR="00E75A23" w:rsidRPr="00F20EDB" w:rsidRDefault="00E75A23" w:rsidP="003A7DF6">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Values</w:t>
            </w:r>
          </w:p>
          <w:p w14:paraId="5D0201A2" w14:textId="77777777" w:rsidR="00E75A23" w:rsidRPr="00F20EDB" w:rsidRDefault="00E75A23" w:rsidP="003A7DF6">
            <w:pPr>
              <w:pStyle w:val="Subtitle2"/>
              <w:spacing w:before="0" w:beforeAutospacing="0" w:after="0" w:afterAutospacing="0"/>
              <w:rPr>
                <w:rFonts w:ascii="Calibri" w:hAnsi="Calibri"/>
                <w:color w:val="FFFFFF"/>
                <w:lang w:val="en-US"/>
              </w:rPr>
            </w:pPr>
            <w:r w:rsidRPr="00F20EDB">
              <w:rPr>
                <w:rFonts w:ascii="Calibri" w:hAnsi="Calibri"/>
                <w:color w:val="FFFFFF"/>
                <w:lang w:val="en-US"/>
              </w:rPr>
              <w:t>Is there important uncertainty about or variability in how much people value the main outcomes?</w:t>
            </w:r>
          </w:p>
        </w:tc>
      </w:tr>
      <w:tr w:rsidR="00E75A23" w:rsidRPr="00F20EDB" w14:paraId="7BF60C40" w14:textId="77777777" w:rsidTr="003A7DF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ECFD1A4" w14:textId="77777777" w:rsidR="00E75A23" w:rsidRPr="00F20EDB" w:rsidRDefault="00E75A2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5AA4DD4" w14:textId="77777777" w:rsidR="00E75A23" w:rsidRPr="00F20EDB" w:rsidRDefault="00E75A2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178A245" w14:textId="77777777" w:rsidR="00E75A23" w:rsidRPr="00F20EDB" w:rsidRDefault="00E75A2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E75A23" w:rsidRPr="00F20EDB" w14:paraId="162B88B2" w14:textId="77777777" w:rsidTr="003A7DF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940F5A0" w14:textId="77777777" w:rsidR="00E75A23" w:rsidRPr="00F20EDB" w:rsidRDefault="00E75A23" w:rsidP="003A7DF6">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Important uncertainty or variability</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ossibly important uncertainty or variability</w:t>
            </w:r>
            <w:r w:rsidRPr="00F20EDB">
              <w:rPr>
                <w:rFonts w:ascii="Calibri" w:hAnsi="Calibri"/>
                <w:lang w:val="en-US"/>
              </w:rPr>
              <w:br/>
            </w: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no important uncertainty or variability</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o important uncertainty or variability</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C1BD710" w14:textId="77777777" w:rsidR="00E75A23" w:rsidRPr="00F20EDB" w:rsidRDefault="00E75A23" w:rsidP="003A7DF6">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31655C9" w14:textId="77777777" w:rsidR="00E75A23" w:rsidRPr="00F20EDB" w:rsidRDefault="00E75A23" w:rsidP="003A7DF6">
            <w:pPr>
              <w:rPr>
                <w:rFonts w:ascii="Calibri" w:hAnsi="Calibri"/>
                <w:lang w:val="en-US"/>
              </w:rPr>
            </w:pPr>
            <w:r w:rsidRPr="00F20EDB">
              <w:rPr>
                <w:rFonts w:ascii="Calibri" w:hAnsi="Calibri"/>
                <w:lang w:val="en-US"/>
              </w:rPr>
              <w:t>Comments from panel:</w:t>
            </w:r>
          </w:p>
          <w:p w14:paraId="5AE5B2BF" w14:textId="77777777" w:rsidR="00E75A23" w:rsidRPr="00F20EDB" w:rsidRDefault="00E75A23" w:rsidP="000172B3">
            <w:pPr>
              <w:pStyle w:val="public-draftstyledefault-unorderedlistitem"/>
              <w:numPr>
                <w:ilvl w:val="0"/>
                <w:numId w:val="13"/>
              </w:numPr>
              <w:rPr>
                <w:rFonts w:ascii="Calibri" w:eastAsia="Times New Roman" w:hAnsi="Calibri"/>
                <w:lang w:val="en-US"/>
              </w:rPr>
            </w:pPr>
            <w:r w:rsidRPr="00F20EDB">
              <w:rPr>
                <w:rFonts w:ascii="Calibri" w:eastAsia="Times New Roman" w:hAnsi="Calibri"/>
                <w:lang w:val="en-US"/>
              </w:rPr>
              <w:t>Unclear if patients will trade off hassle of proning for the oxygenation benefits (and we do not have good data to help them make this decision either)</w:t>
            </w:r>
          </w:p>
          <w:p w14:paraId="3907221A" w14:textId="77777777" w:rsidR="00E75A23" w:rsidRPr="00F20EDB" w:rsidRDefault="00E75A23" w:rsidP="000172B3">
            <w:pPr>
              <w:pStyle w:val="public-draftstyledefault-unorderedlistitem"/>
              <w:numPr>
                <w:ilvl w:val="0"/>
                <w:numId w:val="13"/>
              </w:numPr>
              <w:rPr>
                <w:rFonts w:ascii="Calibri" w:eastAsia="Times New Roman" w:hAnsi="Calibri"/>
                <w:lang w:val="en-US"/>
              </w:rPr>
            </w:pPr>
            <w:r w:rsidRPr="00F20EDB">
              <w:rPr>
                <w:rFonts w:ascii="Calibri" w:eastAsia="Times New Roman" w:hAnsi="Calibri"/>
                <w:lang w:val="en-US"/>
              </w:rPr>
              <w:t xml:space="preserve">It is likely that patients prefer to improve without mechanical ventilation even if the therapy has </w:t>
            </w:r>
          </w:p>
          <w:p w14:paraId="61B41BAE" w14:textId="77777777" w:rsidR="00E75A23" w:rsidRPr="00F20EDB" w:rsidRDefault="00E75A23" w:rsidP="000172B3">
            <w:pPr>
              <w:pStyle w:val="public-draftstyledefault-unorderedlistitem"/>
              <w:numPr>
                <w:ilvl w:val="0"/>
                <w:numId w:val="13"/>
              </w:numPr>
              <w:rPr>
                <w:rFonts w:ascii="Calibri" w:eastAsia="Times New Roman" w:hAnsi="Calibri"/>
                <w:lang w:val="en-US"/>
              </w:rPr>
            </w:pPr>
            <w:r w:rsidRPr="00F20EDB">
              <w:rPr>
                <w:rFonts w:ascii="Calibri" w:eastAsia="Times New Roman" w:hAnsi="Calibri"/>
                <w:lang w:val="en-US"/>
              </w:rPr>
              <w:t>Patients may vary with their tolerance of awake proning; some May Choose intubation over prolonged prone periods while awake.</w:t>
            </w:r>
          </w:p>
          <w:p w14:paraId="5596D30D" w14:textId="77777777" w:rsidR="00E75A23" w:rsidRPr="00F20EDB" w:rsidRDefault="00E75A23" w:rsidP="003A7DF6">
            <w:pPr>
              <w:pStyle w:val="public-draftstyledefault-unorderedlistitem"/>
              <w:ind w:left="360"/>
              <w:rPr>
                <w:rFonts w:ascii="Calibri" w:eastAsia="Times New Roman" w:hAnsi="Calibri"/>
                <w:lang w:val="en-US"/>
              </w:rPr>
            </w:pPr>
          </w:p>
        </w:tc>
      </w:tr>
      <w:tr w:rsidR="00E75A23" w:rsidRPr="00F20EDB" w14:paraId="590F5697" w14:textId="77777777" w:rsidTr="003A7DF6">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F27C884" w14:textId="77777777" w:rsidR="00E75A23" w:rsidRPr="00F20EDB" w:rsidRDefault="00E75A23" w:rsidP="003A7DF6">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Balance of effects</w:t>
            </w:r>
          </w:p>
          <w:p w14:paraId="54443E1A" w14:textId="77777777" w:rsidR="00E75A23" w:rsidRPr="00F20EDB" w:rsidRDefault="00E75A23" w:rsidP="003A7DF6">
            <w:pPr>
              <w:pStyle w:val="Subtitle2"/>
              <w:spacing w:before="0" w:beforeAutospacing="0" w:after="0" w:afterAutospacing="0"/>
              <w:rPr>
                <w:rFonts w:ascii="Calibri" w:hAnsi="Calibri"/>
                <w:color w:val="FFFFFF"/>
                <w:lang w:val="en-US"/>
              </w:rPr>
            </w:pPr>
            <w:r w:rsidRPr="00F20EDB">
              <w:rPr>
                <w:rFonts w:ascii="Calibri" w:hAnsi="Calibri"/>
                <w:color w:val="FFFFFF"/>
                <w:lang w:val="en-US"/>
              </w:rPr>
              <w:t>Does the balance between desirable and undesirable effects favor the intervention or the comparison?</w:t>
            </w:r>
          </w:p>
        </w:tc>
      </w:tr>
      <w:tr w:rsidR="00E75A23" w:rsidRPr="00F20EDB" w14:paraId="1B6E9489" w14:textId="77777777" w:rsidTr="003A7DF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C79D551" w14:textId="77777777" w:rsidR="00E75A23" w:rsidRPr="00F20EDB" w:rsidRDefault="00E75A2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8F964EF" w14:textId="77777777" w:rsidR="00E75A23" w:rsidRPr="00F20EDB" w:rsidRDefault="00E75A2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2A1FCDE" w14:textId="77777777" w:rsidR="00E75A23" w:rsidRPr="00F20EDB" w:rsidRDefault="00E75A2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E75A23" w:rsidRPr="00F20EDB" w14:paraId="6116CDB7" w14:textId="77777777" w:rsidTr="003A7DF6">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C4514F9" w14:textId="77777777" w:rsidR="00E75A23" w:rsidRPr="00F20EDB" w:rsidRDefault="00E75A23" w:rsidP="003A7DF6">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Favors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favors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es not favor either the intervention or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favors the interventi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Favors the interventi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1429710" w14:textId="77777777" w:rsidR="00E75A23" w:rsidRPr="00F20EDB" w:rsidRDefault="00E75A23" w:rsidP="003A7DF6">
            <w:pPr>
              <w:rPr>
                <w:rFonts w:ascii="Calibri" w:hAnsi="Calibri"/>
                <w:lang w:val="en-US"/>
              </w:rPr>
            </w:pPr>
            <w:r w:rsidRPr="00F20EDB">
              <w:rPr>
                <w:rFonts w:ascii="Calibri" w:hAnsi="Calibri"/>
                <w:lang w:val="en-US"/>
              </w:rPr>
              <w:t>Possible improvement in oxygenation but of imprecise magnitude</w:t>
            </w:r>
          </w:p>
          <w:p w14:paraId="72A9E500" w14:textId="77777777" w:rsidR="00E75A23" w:rsidRPr="00F20EDB" w:rsidRDefault="00E75A23" w:rsidP="003A7DF6">
            <w:pPr>
              <w:rPr>
                <w:rFonts w:ascii="Calibri" w:hAnsi="Calibri"/>
                <w:lang w:val="en-US"/>
              </w:rPr>
            </w:pPr>
            <w:r w:rsidRPr="00F20EDB">
              <w:rPr>
                <w:rFonts w:ascii="Calibri" w:hAnsi="Calibri"/>
                <w:lang w:val="en-US"/>
              </w:rPr>
              <w:t>Unknown effect on intubation risk</w:t>
            </w:r>
          </w:p>
          <w:p w14:paraId="7AC326EF" w14:textId="77777777" w:rsidR="00E75A23" w:rsidRPr="00F20EDB" w:rsidRDefault="00E75A23" w:rsidP="003A7DF6">
            <w:pPr>
              <w:rPr>
                <w:rFonts w:ascii="Calibri" w:hAnsi="Calibri"/>
                <w:lang w:val="en-US"/>
              </w:rPr>
            </w:pPr>
            <w:r w:rsidRPr="00F20EDB">
              <w:rPr>
                <w:rFonts w:ascii="Calibri" w:hAnsi="Calibri"/>
                <w:lang w:val="en-US"/>
              </w:rPr>
              <w:t>Unknown effect on mortality</w:t>
            </w:r>
          </w:p>
          <w:p w14:paraId="2BB9A6D2" w14:textId="77777777" w:rsidR="00E75A23" w:rsidRPr="00F20EDB" w:rsidRDefault="00E75A23" w:rsidP="003A7DF6">
            <w:pPr>
              <w:rPr>
                <w:rFonts w:ascii="Calibri" w:hAnsi="Calibri"/>
                <w:lang w:val="en-US"/>
              </w:rPr>
            </w:pPr>
            <w:r w:rsidRPr="00F20EDB">
              <w:rPr>
                <w:rFonts w:ascii="Calibri" w:hAnsi="Calibri"/>
                <w:lang w:val="en-US"/>
              </w:rPr>
              <w:t>Unknown harms to patients and healthcare workers</w:t>
            </w:r>
          </w:p>
          <w:p w14:paraId="0C4193D8" w14:textId="77777777" w:rsidR="00E75A23" w:rsidRPr="00F20EDB" w:rsidRDefault="00E75A23" w:rsidP="003A7DF6">
            <w:pPr>
              <w:rPr>
                <w:rFonts w:ascii="Calibri" w:hAnsi="Calibri"/>
                <w:lang w:val="en-US"/>
              </w:rPr>
            </w:pPr>
            <w:r w:rsidRPr="00F20EDB">
              <w:rPr>
                <w:rFonts w:ascii="Calibri" w:hAnsi="Calibri"/>
                <w:lang w:val="en-US"/>
              </w:rPr>
              <w:t>Overall, very low certainty</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AD178DF" w14:textId="77777777" w:rsidR="00E75A23" w:rsidRPr="00F20EDB" w:rsidRDefault="00E75A23" w:rsidP="000172B3">
            <w:pPr>
              <w:pStyle w:val="public-draftstyledefault-unorderedlistitem"/>
              <w:numPr>
                <w:ilvl w:val="0"/>
                <w:numId w:val="14"/>
              </w:numPr>
              <w:rPr>
                <w:rFonts w:ascii="Calibri" w:eastAsia="Times New Roman" w:hAnsi="Calibri"/>
                <w:lang w:val="en-US"/>
              </w:rPr>
            </w:pPr>
            <w:r w:rsidRPr="00F20EDB">
              <w:rPr>
                <w:rFonts w:ascii="Calibri" w:eastAsia="Times New Roman" w:hAnsi="Calibri"/>
                <w:lang w:val="en-US"/>
              </w:rPr>
              <w:t xml:space="preserve">Most panel members agreed that the balance between desirable and undesirable effects  are unclear. </w:t>
            </w:r>
          </w:p>
        </w:tc>
      </w:tr>
      <w:tr w:rsidR="00E75A23" w:rsidRPr="00F20EDB" w14:paraId="3DA092E6" w14:textId="77777777" w:rsidTr="003A7DF6">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2DEC2FE" w14:textId="77777777" w:rsidR="00E75A23" w:rsidRPr="00F20EDB" w:rsidRDefault="00E75A23" w:rsidP="003A7DF6">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Resources required</w:t>
            </w:r>
          </w:p>
          <w:p w14:paraId="76EB581F" w14:textId="77777777" w:rsidR="00E75A23" w:rsidRPr="00F20EDB" w:rsidRDefault="00E75A23" w:rsidP="003A7DF6">
            <w:pPr>
              <w:pStyle w:val="Subtitle2"/>
              <w:spacing w:before="0" w:beforeAutospacing="0" w:after="0" w:afterAutospacing="0"/>
              <w:rPr>
                <w:rFonts w:ascii="Calibri" w:hAnsi="Calibri"/>
                <w:color w:val="FFFFFF"/>
                <w:lang w:val="en-US"/>
              </w:rPr>
            </w:pPr>
            <w:r w:rsidRPr="00F20EDB">
              <w:rPr>
                <w:rFonts w:ascii="Calibri" w:hAnsi="Calibri"/>
                <w:color w:val="FFFFFF"/>
                <w:lang w:val="en-US"/>
              </w:rPr>
              <w:t>How large are the resource requirements (costs)?</w:t>
            </w:r>
          </w:p>
        </w:tc>
      </w:tr>
      <w:tr w:rsidR="00E75A23" w:rsidRPr="00F20EDB" w14:paraId="0231BF3B" w14:textId="77777777" w:rsidTr="003A7DF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4306249" w14:textId="77777777" w:rsidR="00E75A23" w:rsidRPr="00F20EDB" w:rsidRDefault="00E75A2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F377777" w14:textId="77777777" w:rsidR="00E75A23" w:rsidRPr="00F20EDB" w:rsidRDefault="00E75A2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DEEEE1D" w14:textId="77777777" w:rsidR="00E75A23" w:rsidRPr="00F20EDB" w:rsidRDefault="00E75A2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E75A23" w:rsidRPr="00F20EDB" w14:paraId="733797F7" w14:textId="77777777" w:rsidTr="003A7DF6">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981F51A" w14:textId="77777777" w:rsidR="00E75A23" w:rsidRPr="00F20EDB" w:rsidRDefault="00E75A23" w:rsidP="003A7DF6">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arge cost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Moderate cost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egligible costs and saving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Moderate saving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arge savings</w:t>
            </w:r>
            <w:r w:rsidRPr="00F20EDB">
              <w:rPr>
                <w:rFonts w:ascii="Calibri" w:hAnsi="Calibri"/>
                <w:lang w:val="en-US"/>
              </w:rPr>
              <w:br/>
            </w: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9A4C8E8" w14:textId="77777777" w:rsidR="00E75A23" w:rsidRPr="00F20EDB" w:rsidRDefault="00E75A23" w:rsidP="003A7DF6">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1BC2A52" w14:textId="77777777" w:rsidR="00E75A23" w:rsidRPr="00F20EDB" w:rsidRDefault="00E75A23" w:rsidP="003A7DF6">
            <w:pPr>
              <w:rPr>
                <w:rFonts w:ascii="Calibri" w:hAnsi="Calibri"/>
                <w:lang w:val="en-US"/>
              </w:rPr>
            </w:pPr>
            <w:r w:rsidRPr="00F20EDB">
              <w:rPr>
                <w:rFonts w:ascii="Calibri" w:hAnsi="Calibri"/>
                <w:lang w:val="en-US"/>
              </w:rPr>
              <w:t>Comments from panel:</w:t>
            </w:r>
          </w:p>
          <w:p w14:paraId="0AB074EB" w14:textId="77777777" w:rsidR="00E75A23" w:rsidRPr="00F20EDB" w:rsidRDefault="00E75A23" w:rsidP="000172B3">
            <w:pPr>
              <w:pStyle w:val="public-draftstyledefault-unorderedlistitem"/>
              <w:numPr>
                <w:ilvl w:val="0"/>
                <w:numId w:val="15"/>
              </w:numPr>
              <w:rPr>
                <w:rFonts w:ascii="Calibri" w:eastAsia="Times New Roman" w:hAnsi="Calibri"/>
                <w:lang w:val="en-US"/>
              </w:rPr>
            </w:pPr>
            <w:r w:rsidRPr="00F20EDB">
              <w:rPr>
                <w:rFonts w:ascii="Calibri" w:eastAsia="Times New Roman" w:hAnsi="Calibri"/>
                <w:lang w:val="en-US"/>
              </w:rPr>
              <w:t>Cost needs to include burden on healthcare workers to perform proning and monitor</w:t>
            </w:r>
          </w:p>
          <w:p w14:paraId="2E8208C7" w14:textId="77777777" w:rsidR="00E75A23" w:rsidRPr="00F20EDB" w:rsidRDefault="00E75A23" w:rsidP="000172B3">
            <w:pPr>
              <w:pStyle w:val="public-draftstyledefault-unorderedlistitem"/>
              <w:numPr>
                <w:ilvl w:val="0"/>
                <w:numId w:val="15"/>
              </w:numPr>
              <w:rPr>
                <w:rFonts w:ascii="Calibri" w:eastAsia="Times New Roman" w:hAnsi="Calibri"/>
                <w:lang w:val="en-US"/>
              </w:rPr>
            </w:pPr>
            <w:r w:rsidRPr="00F20EDB">
              <w:rPr>
                <w:rFonts w:ascii="Calibri" w:eastAsia="Times New Roman" w:hAnsi="Calibri"/>
                <w:lang w:val="en-US"/>
              </w:rPr>
              <w:t>The staff time requirements could be substantial</w:t>
            </w:r>
          </w:p>
          <w:p w14:paraId="4D9796FB" w14:textId="77777777" w:rsidR="00E75A23" w:rsidRPr="00F20EDB" w:rsidRDefault="00E75A23" w:rsidP="000172B3">
            <w:pPr>
              <w:pStyle w:val="public-draftstyledefault-unorderedlistitem"/>
              <w:numPr>
                <w:ilvl w:val="0"/>
                <w:numId w:val="15"/>
              </w:numPr>
              <w:rPr>
                <w:rFonts w:ascii="Calibri" w:eastAsia="Times New Roman" w:hAnsi="Calibri"/>
                <w:lang w:val="en-US"/>
              </w:rPr>
            </w:pPr>
            <w:r w:rsidRPr="00F20EDB">
              <w:rPr>
                <w:rFonts w:ascii="Calibri" w:eastAsia="Times New Roman" w:hAnsi="Calibri"/>
                <w:lang w:val="en-US"/>
              </w:rPr>
              <w:t xml:space="preserve">Limited cost to the actual intervention but costs for manpower to do the intervention 1-2 times a day. </w:t>
            </w:r>
          </w:p>
          <w:p w14:paraId="4B87E91C" w14:textId="77777777" w:rsidR="00E75A23" w:rsidRPr="00F20EDB" w:rsidRDefault="00E75A23" w:rsidP="000172B3">
            <w:pPr>
              <w:pStyle w:val="public-draftstyledefault-unorderedlistitem"/>
              <w:numPr>
                <w:ilvl w:val="0"/>
                <w:numId w:val="15"/>
              </w:numPr>
              <w:rPr>
                <w:rFonts w:ascii="Calibri" w:eastAsia="Times New Roman" w:hAnsi="Calibri"/>
                <w:lang w:val="en-US"/>
              </w:rPr>
            </w:pPr>
            <w:r w:rsidRPr="00F20EDB">
              <w:rPr>
                <w:rFonts w:ascii="Calibri" w:eastAsia="Times New Roman" w:hAnsi="Calibri"/>
                <w:lang w:val="en-US"/>
              </w:rPr>
              <w:lastRenderedPageBreak/>
              <w:t>Patients who are treated with awake proning need to be nursed in a place where the relevant monitoring can occur. The costs may be offset by preventing admission to ICU or intubation.</w:t>
            </w:r>
          </w:p>
          <w:p w14:paraId="3806AD6A" w14:textId="77777777" w:rsidR="00E75A23" w:rsidRPr="00F20EDB" w:rsidRDefault="00E75A23" w:rsidP="003A7DF6">
            <w:pPr>
              <w:pStyle w:val="public-draftstyledefault-unorderedlistitem"/>
              <w:rPr>
                <w:rFonts w:ascii="Calibri" w:eastAsia="Times New Roman" w:hAnsi="Calibri"/>
                <w:lang w:val="en-US"/>
              </w:rPr>
            </w:pPr>
          </w:p>
        </w:tc>
      </w:tr>
      <w:tr w:rsidR="00E75A23" w:rsidRPr="00F20EDB" w14:paraId="3ABD854E" w14:textId="77777777" w:rsidTr="003A7DF6">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6CDE47A" w14:textId="77777777" w:rsidR="00E75A23" w:rsidRPr="00F20EDB" w:rsidRDefault="00E75A23" w:rsidP="003A7DF6">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Certainty of evidence of required resources</w:t>
            </w:r>
          </w:p>
          <w:p w14:paraId="13C2FF01" w14:textId="77777777" w:rsidR="00E75A23" w:rsidRPr="00F20EDB" w:rsidRDefault="00E75A23" w:rsidP="003A7DF6">
            <w:pPr>
              <w:pStyle w:val="Subtitle2"/>
              <w:spacing w:before="0" w:beforeAutospacing="0" w:after="0" w:afterAutospacing="0"/>
              <w:rPr>
                <w:rFonts w:ascii="Calibri" w:hAnsi="Calibri"/>
                <w:color w:val="FFFFFF"/>
                <w:lang w:val="en-US"/>
              </w:rPr>
            </w:pPr>
            <w:r w:rsidRPr="00F20EDB">
              <w:rPr>
                <w:rFonts w:ascii="Calibri" w:hAnsi="Calibri"/>
                <w:color w:val="FFFFFF"/>
                <w:lang w:val="en-US"/>
              </w:rPr>
              <w:t>What is the certainty of the evidence of resource requirements (costs)?</w:t>
            </w:r>
          </w:p>
        </w:tc>
      </w:tr>
      <w:tr w:rsidR="00E75A23" w:rsidRPr="00F20EDB" w14:paraId="6DA0CBEB" w14:textId="77777777" w:rsidTr="003A7DF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3AFE72B" w14:textId="77777777" w:rsidR="00E75A23" w:rsidRPr="00F20EDB" w:rsidRDefault="00E75A2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E440A53" w14:textId="77777777" w:rsidR="00E75A23" w:rsidRPr="00F20EDB" w:rsidRDefault="00E75A2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34D0AB6" w14:textId="77777777" w:rsidR="00E75A23" w:rsidRPr="00F20EDB" w:rsidRDefault="00E75A2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E75A23" w:rsidRPr="00F20EDB" w14:paraId="5F9288AF" w14:textId="77777777" w:rsidTr="003A7DF6">
        <w:trPr>
          <w:trHeight w:val="30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CBBF47A" w14:textId="77777777" w:rsidR="00E75A23" w:rsidRPr="00F20EDB" w:rsidRDefault="00E75A23" w:rsidP="003A7DF6">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ery low</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ow</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Moderate</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High</w:t>
            </w:r>
            <w:r w:rsidRPr="00F20EDB">
              <w:rPr>
                <w:rFonts w:ascii="Calibri" w:hAnsi="Calibri"/>
                <w:lang w:val="en-US"/>
              </w:rPr>
              <w:br/>
            </w: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b/>
                <w:lang w:val="en-US"/>
              </w:rPr>
              <w:t>No included studies</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19EBAC5" w14:textId="77777777" w:rsidR="00E75A23" w:rsidRPr="00F20EDB" w:rsidRDefault="00E75A23" w:rsidP="003A7DF6">
            <w:pPr>
              <w:rPr>
                <w:rFonts w:ascii="Calibri" w:hAnsi="Calibri"/>
                <w:lang w:val="en-US"/>
              </w:rPr>
            </w:pPr>
            <w:r w:rsidRPr="00F20EDB">
              <w:rPr>
                <w:rFonts w:ascii="Calibri" w:hAnsi="Calibri"/>
                <w:lang w:val="en-US"/>
              </w:rPr>
              <w:br/>
              <w:t>No 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16FF83A" w14:textId="77777777" w:rsidR="00E75A23" w:rsidRPr="00F20EDB" w:rsidRDefault="00E75A23" w:rsidP="003A7DF6">
            <w:pPr>
              <w:pStyle w:val="public-draftstyledefault-unorderedlistitem"/>
              <w:ind w:left="720"/>
              <w:rPr>
                <w:rFonts w:ascii="Calibri" w:eastAsia="Times New Roman" w:hAnsi="Calibri"/>
                <w:lang w:val="en-US"/>
              </w:rPr>
            </w:pPr>
          </w:p>
        </w:tc>
      </w:tr>
      <w:tr w:rsidR="00E75A23" w:rsidRPr="00F20EDB" w14:paraId="7305CB2E" w14:textId="77777777" w:rsidTr="003A7DF6">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3928395" w14:textId="77777777" w:rsidR="00E75A23" w:rsidRPr="00F20EDB" w:rsidRDefault="00E75A23" w:rsidP="003A7DF6">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Cost effectiveness</w:t>
            </w:r>
          </w:p>
          <w:p w14:paraId="76CEB515" w14:textId="77777777" w:rsidR="00E75A23" w:rsidRPr="00F20EDB" w:rsidRDefault="00E75A23" w:rsidP="003A7DF6">
            <w:pPr>
              <w:pStyle w:val="Subtitle2"/>
              <w:spacing w:before="0" w:beforeAutospacing="0" w:after="0" w:afterAutospacing="0"/>
              <w:rPr>
                <w:rFonts w:ascii="Calibri" w:hAnsi="Calibri"/>
                <w:color w:val="FFFFFF"/>
                <w:lang w:val="en-US"/>
              </w:rPr>
            </w:pPr>
            <w:r w:rsidRPr="00F20EDB">
              <w:rPr>
                <w:rFonts w:ascii="Calibri" w:hAnsi="Calibri"/>
                <w:color w:val="FFFFFF"/>
                <w:lang w:val="en-US"/>
              </w:rPr>
              <w:t>Does the cost-effectiveness of the intervention favor the intervention or the comparison?</w:t>
            </w:r>
          </w:p>
        </w:tc>
      </w:tr>
      <w:tr w:rsidR="00E75A23" w:rsidRPr="00F20EDB" w14:paraId="0C2E10E2" w14:textId="77777777" w:rsidTr="003A7DF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0509AEC" w14:textId="77777777" w:rsidR="00E75A23" w:rsidRPr="00F20EDB" w:rsidRDefault="00E75A2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F542945" w14:textId="77777777" w:rsidR="00E75A23" w:rsidRPr="00F20EDB" w:rsidRDefault="00E75A2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AC03E98" w14:textId="77777777" w:rsidR="00E75A23" w:rsidRPr="00F20EDB" w:rsidRDefault="00E75A2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E75A23" w:rsidRPr="00F20EDB" w14:paraId="4B2035B9" w14:textId="77777777" w:rsidTr="003A7DF6">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E4A6266" w14:textId="77777777" w:rsidR="00E75A23" w:rsidRPr="00F20EDB" w:rsidRDefault="00E75A23" w:rsidP="003A7DF6">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Favors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favors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es not favor either the intervention or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favors the interventi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Favors the interventi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No included studies</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6ADDB03" w14:textId="77777777" w:rsidR="00E75A23" w:rsidRPr="00F20EDB" w:rsidRDefault="00E75A23" w:rsidP="003A7DF6">
            <w:pPr>
              <w:rPr>
                <w:rFonts w:ascii="Calibri" w:hAnsi="Calibri"/>
                <w:lang w:val="en-US"/>
              </w:rPr>
            </w:pPr>
            <w:r w:rsidRPr="00F20EDB">
              <w:rPr>
                <w:rFonts w:ascii="Calibri" w:hAnsi="Calibri"/>
                <w:lang w:val="en-US"/>
              </w:rPr>
              <w:br/>
              <w:t>No 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6B7FAE0" w14:textId="77777777" w:rsidR="00E75A23" w:rsidRPr="00F20EDB" w:rsidRDefault="00E75A23" w:rsidP="003A7DF6">
            <w:pPr>
              <w:rPr>
                <w:rFonts w:ascii="Calibri" w:hAnsi="Calibri"/>
                <w:lang w:val="en-US"/>
              </w:rPr>
            </w:pPr>
            <w:r w:rsidRPr="00F20EDB">
              <w:rPr>
                <w:rFonts w:ascii="Calibri" w:hAnsi="Calibri"/>
                <w:lang w:val="en-US"/>
              </w:rPr>
              <w:br/>
            </w:r>
          </w:p>
        </w:tc>
      </w:tr>
      <w:tr w:rsidR="00E75A23" w:rsidRPr="00F20EDB" w14:paraId="3C271166" w14:textId="77777777" w:rsidTr="003A7DF6">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DB9C596" w14:textId="77777777" w:rsidR="00E75A23" w:rsidRPr="00F20EDB" w:rsidRDefault="00E75A23" w:rsidP="003A7DF6">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Equity</w:t>
            </w:r>
          </w:p>
          <w:p w14:paraId="4ADDDAFE" w14:textId="77777777" w:rsidR="00E75A23" w:rsidRPr="00F20EDB" w:rsidRDefault="00E75A23" w:rsidP="003A7DF6">
            <w:pPr>
              <w:pStyle w:val="Subtitle2"/>
              <w:spacing w:before="0" w:beforeAutospacing="0" w:after="0" w:afterAutospacing="0"/>
              <w:rPr>
                <w:rFonts w:ascii="Calibri" w:hAnsi="Calibri"/>
                <w:color w:val="FFFFFF"/>
                <w:lang w:val="en-US"/>
              </w:rPr>
            </w:pPr>
            <w:r w:rsidRPr="00F20EDB">
              <w:rPr>
                <w:rFonts w:ascii="Calibri" w:hAnsi="Calibri"/>
                <w:color w:val="FFFFFF"/>
                <w:lang w:val="en-US"/>
              </w:rPr>
              <w:t>What would be the impact on health equity?</w:t>
            </w:r>
          </w:p>
        </w:tc>
      </w:tr>
      <w:tr w:rsidR="00E75A23" w:rsidRPr="00F20EDB" w14:paraId="0ED99F9C" w14:textId="77777777" w:rsidTr="003A7DF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1D348B3" w14:textId="77777777" w:rsidR="00E75A23" w:rsidRPr="00F20EDB" w:rsidRDefault="00E75A2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198E247" w14:textId="77777777" w:rsidR="00E75A23" w:rsidRPr="00F20EDB" w:rsidRDefault="00E75A2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12DA32C" w14:textId="77777777" w:rsidR="00E75A23" w:rsidRPr="00F20EDB" w:rsidRDefault="00E75A2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E75A23" w:rsidRPr="00F20EDB" w14:paraId="6361D9C0" w14:textId="77777777" w:rsidTr="003A7DF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DCCE83B" w14:textId="77777777" w:rsidR="00E75A23" w:rsidRPr="00F20EDB" w:rsidRDefault="00E75A23" w:rsidP="003A7DF6">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Reduced</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reduced</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no impact</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increased</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Increased</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8F600FD" w14:textId="77777777" w:rsidR="00E75A23" w:rsidRPr="00F20EDB" w:rsidRDefault="00E75A23" w:rsidP="003A7DF6">
            <w:pPr>
              <w:rPr>
                <w:rFonts w:ascii="Calibri" w:hAnsi="Calibri"/>
                <w:lang w:val="en-US"/>
              </w:rPr>
            </w:pPr>
            <w:r w:rsidRPr="00F20EDB">
              <w:rPr>
                <w:rFonts w:ascii="Calibri" w:hAnsi="Calibri"/>
                <w:lang w:val="en-US"/>
              </w:rPr>
              <w:br/>
              <w:t>No 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090D6C9" w14:textId="77777777" w:rsidR="00E75A23" w:rsidRPr="00F20EDB" w:rsidRDefault="00E75A23" w:rsidP="000172B3">
            <w:pPr>
              <w:pStyle w:val="public-draftstyledefault-unorderedlistitem"/>
              <w:numPr>
                <w:ilvl w:val="0"/>
                <w:numId w:val="16"/>
              </w:numPr>
              <w:rPr>
                <w:rFonts w:ascii="Calibri" w:eastAsia="Times New Roman" w:hAnsi="Calibri"/>
                <w:lang w:val="en-US"/>
              </w:rPr>
            </w:pPr>
            <w:r w:rsidRPr="00F20EDB">
              <w:rPr>
                <w:rFonts w:ascii="Calibri" w:eastAsia="Times New Roman" w:hAnsi="Calibri"/>
                <w:lang w:val="en-US"/>
              </w:rPr>
              <w:t>Potential to benefit as the procedure can be performed in any setting</w:t>
            </w:r>
          </w:p>
          <w:p w14:paraId="6F8C8D92" w14:textId="77777777" w:rsidR="00E75A23" w:rsidRPr="00F20EDB" w:rsidRDefault="00E75A23" w:rsidP="000172B3">
            <w:pPr>
              <w:pStyle w:val="public-draftstyledefault-unorderedlistitem"/>
              <w:numPr>
                <w:ilvl w:val="0"/>
                <w:numId w:val="16"/>
              </w:numPr>
              <w:rPr>
                <w:rFonts w:ascii="Calibri" w:eastAsia="Times New Roman" w:hAnsi="Calibri"/>
                <w:lang w:val="en-US"/>
              </w:rPr>
            </w:pPr>
            <w:r w:rsidRPr="00F20EDB">
              <w:rPr>
                <w:rFonts w:ascii="Calibri" w:eastAsia="Times New Roman" w:hAnsi="Calibri"/>
                <w:lang w:val="en-US"/>
              </w:rPr>
              <w:t>There are no data on health equity but that is common - the most likely scenario is improved health equity because the intervention requires no specific equipment or resources</w:t>
            </w:r>
          </w:p>
          <w:p w14:paraId="7E200ED9" w14:textId="77777777" w:rsidR="00E75A23" w:rsidRPr="00F20EDB" w:rsidRDefault="00E75A23" w:rsidP="000172B3">
            <w:pPr>
              <w:pStyle w:val="public-draftstyledefault-unorderedlistitem"/>
              <w:numPr>
                <w:ilvl w:val="0"/>
                <w:numId w:val="16"/>
              </w:numPr>
              <w:rPr>
                <w:rFonts w:ascii="Calibri" w:eastAsia="Times New Roman" w:hAnsi="Calibri"/>
                <w:lang w:val="en-US"/>
              </w:rPr>
            </w:pPr>
            <w:r w:rsidRPr="00F20EDB">
              <w:rPr>
                <w:rFonts w:ascii="Calibri" w:eastAsia="Times New Roman" w:hAnsi="Calibri"/>
                <w:lang w:val="en-US"/>
              </w:rPr>
              <w:t xml:space="preserve">If this would be highly effective and could be done everywhere </w:t>
            </w:r>
            <w:r w:rsidRPr="00F20EDB">
              <w:rPr>
                <w:rFonts w:ascii="Calibri" w:eastAsia="Times New Roman" w:hAnsi="Calibri"/>
                <w:lang w:val="en-US"/>
              </w:rPr>
              <w:lastRenderedPageBreak/>
              <w:t>to prevent intubation: probably improves equity. However, the likely effect is small, the potential harm is small or moderate.</w:t>
            </w:r>
          </w:p>
          <w:p w14:paraId="2EE6A1EE" w14:textId="77777777" w:rsidR="00E75A23" w:rsidRPr="00F20EDB" w:rsidRDefault="00E75A23" w:rsidP="000172B3">
            <w:pPr>
              <w:pStyle w:val="public-draftstyledefault-unorderedlistitem"/>
              <w:numPr>
                <w:ilvl w:val="0"/>
                <w:numId w:val="16"/>
              </w:numPr>
              <w:rPr>
                <w:rFonts w:ascii="Calibri" w:eastAsia="Times New Roman" w:hAnsi="Calibri"/>
                <w:lang w:val="en-US"/>
              </w:rPr>
            </w:pPr>
            <w:r w:rsidRPr="00F20EDB">
              <w:rPr>
                <w:rFonts w:ascii="Calibri" w:eastAsia="Times New Roman" w:hAnsi="Calibri"/>
                <w:lang w:val="en-US"/>
              </w:rPr>
              <w:t>Unclear effects make it difficult to judge. If awake proning prevents intubation this may increase equity by freeing up ventilators and thereby free up more resources, increasing the likelihood that disadvantaged patients could receive treatment. ; but if all awake proned patients still require ICU beds anyway this may not make a functional difference in resources available to help other patients.</w:t>
            </w:r>
          </w:p>
          <w:p w14:paraId="60DEEE1E" w14:textId="77777777" w:rsidR="00E75A23" w:rsidRPr="00F20EDB" w:rsidRDefault="00E75A23" w:rsidP="000172B3">
            <w:pPr>
              <w:pStyle w:val="public-draftstyledefault-unorderedlistitem"/>
              <w:numPr>
                <w:ilvl w:val="0"/>
                <w:numId w:val="16"/>
              </w:numPr>
              <w:rPr>
                <w:rFonts w:ascii="Calibri" w:eastAsia="Times New Roman" w:hAnsi="Calibri"/>
                <w:lang w:val="en-US"/>
              </w:rPr>
            </w:pPr>
            <w:r w:rsidRPr="00F20EDB">
              <w:rPr>
                <w:rFonts w:ascii="Calibri" w:eastAsia="Times New Roman" w:hAnsi="Calibri"/>
                <w:lang w:val="en-US"/>
              </w:rPr>
              <w:t>Low cost/resource intervention that can be used by everybody (as compared to the different pharmacological agents available)</w:t>
            </w:r>
          </w:p>
        </w:tc>
      </w:tr>
      <w:tr w:rsidR="00E75A23" w:rsidRPr="00F20EDB" w14:paraId="5732FB19" w14:textId="77777777" w:rsidTr="003A7DF6">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BEB8752" w14:textId="77777777" w:rsidR="00E75A23" w:rsidRPr="00F20EDB" w:rsidRDefault="00E75A23" w:rsidP="003A7DF6">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Acceptability</w:t>
            </w:r>
          </w:p>
          <w:p w14:paraId="55B33632" w14:textId="77777777" w:rsidR="00E75A23" w:rsidRPr="00F20EDB" w:rsidRDefault="00E75A23" w:rsidP="003A7DF6">
            <w:pPr>
              <w:pStyle w:val="Subtitle2"/>
              <w:spacing w:before="0" w:beforeAutospacing="0" w:after="0" w:afterAutospacing="0"/>
              <w:rPr>
                <w:rFonts w:ascii="Calibri" w:hAnsi="Calibri"/>
                <w:color w:val="FFFFFF"/>
                <w:lang w:val="en-US"/>
              </w:rPr>
            </w:pPr>
            <w:r w:rsidRPr="00F20EDB">
              <w:rPr>
                <w:rFonts w:ascii="Calibri" w:hAnsi="Calibri"/>
                <w:color w:val="FFFFFF"/>
                <w:lang w:val="en-US"/>
              </w:rPr>
              <w:t>Is the intervention acceptable to key stakeholders?</w:t>
            </w:r>
          </w:p>
        </w:tc>
      </w:tr>
      <w:tr w:rsidR="00E75A23" w:rsidRPr="00F20EDB" w14:paraId="6D42C19A" w14:textId="77777777" w:rsidTr="003A7DF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9D7CD3D" w14:textId="77777777" w:rsidR="00E75A23" w:rsidRPr="00F20EDB" w:rsidRDefault="00E75A2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6E99139" w14:textId="77777777" w:rsidR="00E75A23" w:rsidRPr="00F20EDB" w:rsidRDefault="00E75A2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9751F69" w14:textId="77777777" w:rsidR="00E75A23" w:rsidRPr="00F20EDB" w:rsidRDefault="00E75A2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E75A23" w:rsidRPr="00F20EDB" w14:paraId="611383E1" w14:textId="77777777" w:rsidTr="003A7DF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0A3592" w14:textId="77777777" w:rsidR="00E75A23" w:rsidRPr="00F20EDB" w:rsidRDefault="00E75A23" w:rsidP="003A7DF6">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o</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no</w:t>
            </w:r>
            <w:r w:rsidRPr="00F20EDB">
              <w:rPr>
                <w:rFonts w:ascii="Calibri" w:hAnsi="Calibri"/>
                <w:lang w:val="en-US"/>
              </w:rPr>
              <w:br/>
            </w: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Probably y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Y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3B5E8FF" w14:textId="77777777" w:rsidR="00E75A23" w:rsidRPr="00F20EDB" w:rsidRDefault="00E75A23" w:rsidP="003A7DF6">
            <w:pPr>
              <w:rPr>
                <w:rFonts w:ascii="Calibri" w:hAnsi="Calibri"/>
                <w:lang w:val="en-US"/>
              </w:rPr>
            </w:pPr>
            <w:r w:rsidRPr="00F20EDB">
              <w:rPr>
                <w:rFonts w:ascii="Calibri" w:hAnsi="Calibri"/>
                <w:lang w:val="en-US"/>
              </w:rPr>
              <w:br/>
              <w:t>No 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4B85900" w14:textId="77777777" w:rsidR="00E75A23" w:rsidRPr="00F20EDB" w:rsidRDefault="00E75A23" w:rsidP="003A7DF6">
            <w:pPr>
              <w:rPr>
                <w:rFonts w:ascii="Calibri" w:hAnsi="Calibri"/>
                <w:lang w:val="en-US"/>
              </w:rPr>
            </w:pPr>
            <w:r w:rsidRPr="00F20EDB">
              <w:rPr>
                <w:rFonts w:ascii="Calibri" w:hAnsi="Calibri"/>
                <w:lang w:val="en-US"/>
              </w:rPr>
              <w:t>Comments from panel:</w:t>
            </w:r>
          </w:p>
          <w:p w14:paraId="3F3B3116" w14:textId="77777777" w:rsidR="00E75A23" w:rsidRPr="00F20EDB" w:rsidRDefault="00E75A23" w:rsidP="000172B3">
            <w:pPr>
              <w:pStyle w:val="public-draftstyledefault-unorderedlistitem"/>
              <w:numPr>
                <w:ilvl w:val="0"/>
                <w:numId w:val="17"/>
              </w:numPr>
              <w:rPr>
                <w:rFonts w:ascii="Calibri" w:eastAsia="Times New Roman" w:hAnsi="Calibri"/>
                <w:lang w:val="en-US"/>
              </w:rPr>
            </w:pPr>
            <w:r w:rsidRPr="00F20EDB">
              <w:rPr>
                <w:rFonts w:ascii="Calibri" w:eastAsia="Times New Roman" w:hAnsi="Calibri"/>
                <w:lang w:val="en-US"/>
              </w:rPr>
              <w:t>Some patients may feel uncomfortable to prone.</w:t>
            </w:r>
          </w:p>
          <w:p w14:paraId="5CD6FBE5" w14:textId="77777777" w:rsidR="00E75A23" w:rsidRPr="00F20EDB" w:rsidRDefault="00E75A23" w:rsidP="000172B3">
            <w:pPr>
              <w:pStyle w:val="public-draftstyledefault-unorderedlistitem"/>
              <w:numPr>
                <w:ilvl w:val="0"/>
                <w:numId w:val="17"/>
              </w:numPr>
              <w:rPr>
                <w:rFonts w:ascii="Calibri" w:eastAsia="Times New Roman" w:hAnsi="Calibri"/>
                <w:lang w:val="en-US"/>
              </w:rPr>
            </w:pPr>
            <w:r w:rsidRPr="00F20EDB">
              <w:rPr>
                <w:rFonts w:ascii="Calibri" w:eastAsia="Times New Roman" w:hAnsi="Calibri"/>
                <w:lang w:val="en-US"/>
              </w:rPr>
              <w:t>We would need engagement from bedside staff and family to understand the acceptability of this intervention.</w:t>
            </w:r>
          </w:p>
          <w:p w14:paraId="3E8A7767" w14:textId="77777777" w:rsidR="00E75A23" w:rsidRPr="00F20EDB" w:rsidRDefault="00E75A23" w:rsidP="000172B3">
            <w:pPr>
              <w:pStyle w:val="public-draftstyledefault-unorderedlistitem"/>
              <w:numPr>
                <w:ilvl w:val="0"/>
                <w:numId w:val="17"/>
              </w:numPr>
              <w:rPr>
                <w:rFonts w:ascii="Calibri" w:eastAsia="Times New Roman" w:hAnsi="Calibri"/>
                <w:lang w:val="en-US"/>
              </w:rPr>
            </w:pPr>
            <w:r w:rsidRPr="00F20EDB">
              <w:rPr>
                <w:rFonts w:ascii="Calibri" w:eastAsia="Times New Roman" w:hAnsi="Calibri"/>
                <w:lang w:val="en-US"/>
              </w:rPr>
              <w:t>Likely acceptable to other stakeholders (clinicians and policymakers)</w:t>
            </w:r>
          </w:p>
        </w:tc>
      </w:tr>
      <w:tr w:rsidR="00E75A23" w:rsidRPr="00F20EDB" w14:paraId="04CACFE1" w14:textId="77777777" w:rsidTr="003A7DF6">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4B74A4C" w14:textId="77777777" w:rsidR="00E75A23" w:rsidRPr="00F20EDB" w:rsidRDefault="00E75A23" w:rsidP="003A7DF6">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Feasibility</w:t>
            </w:r>
          </w:p>
          <w:p w14:paraId="46AA0D3E" w14:textId="77777777" w:rsidR="00E75A23" w:rsidRPr="00F20EDB" w:rsidRDefault="00E75A23" w:rsidP="003A7DF6">
            <w:pPr>
              <w:pStyle w:val="Subtitle2"/>
              <w:spacing w:before="0" w:beforeAutospacing="0" w:after="0" w:afterAutospacing="0"/>
              <w:rPr>
                <w:rFonts w:ascii="Calibri" w:hAnsi="Calibri"/>
                <w:color w:val="FFFFFF"/>
                <w:lang w:val="en-US"/>
              </w:rPr>
            </w:pPr>
            <w:r w:rsidRPr="00F20EDB">
              <w:rPr>
                <w:rFonts w:ascii="Calibri" w:hAnsi="Calibri"/>
                <w:color w:val="FFFFFF"/>
                <w:lang w:val="en-US"/>
              </w:rPr>
              <w:t>Is the intervention feasible to implement?</w:t>
            </w:r>
          </w:p>
        </w:tc>
      </w:tr>
      <w:tr w:rsidR="00E75A23" w:rsidRPr="00F20EDB" w14:paraId="120EE414" w14:textId="77777777" w:rsidTr="003A7DF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395A1BC" w14:textId="77777777" w:rsidR="00E75A23" w:rsidRPr="00F20EDB" w:rsidRDefault="00E75A2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E6A8F93" w14:textId="77777777" w:rsidR="00E75A23" w:rsidRPr="00F20EDB" w:rsidRDefault="00E75A2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912D1FE" w14:textId="77777777" w:rsidR="00E75A23" w:rsidRPr="00F20EDB" w:rsidRDefault="00E75A2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E75A23" w:rsidRPr="00F20EDB" w14:paraId="7AE39DAA" w14:textId="77777777" w:rsidTr="003A7DF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0508ED5" w14:textId="77777777" w:rsidR="00E75A23" w:rsidRPr="00F20EDB" w:rsidRDefault="00E75A23" w:rsidP="003A7DF6">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o</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no</w:t>
            </w:r>
            <w:r w:rsidRPr="00F20EDB">
              <w:rPr>
                <w:rFonts w:ascii="Calibri" w:hAnsi="Calibri"/>
                <w:lang w:val="en-US"/>
              </w:rPr>
              <w:br/>
            </w: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Probably y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Y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D846ABB" w14:textId="77777777" w:rsidR="00E75A23" w:rsidRPr="00F20EDB" w:rsidRDefault="00E75A23" w:rsidP="003A7DF6">
            <w:pPr>
              <w:rPr>
                <w:rFonts w:ascii="Calibri" w:hAnsi="Calibri"/>
                <w:lang w:val="en-US"/>
              </w:rPr>
            </w:pPr>
            <w:r w:rsidRPr="00F20EDB">
              <w:rPr>
                <w:rFonts w:ascii="Calibri" w:hAnsi="Calibri"/>
                <w:lang w:val="en-US"/>
              </w:rPr>
              <w:br/>
              <w:t>No 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BFF4A3F" w14:textId="77777777" w:rsidR="00E75A23" w:rsidRPr="00F20EDB" w:rsidRDefault="00E75A23" w:rsidP="000172B3">
            <w:pPr>
              <w:pStyle w:val="public-draftstyledefault-unorderedlistitem"/>
              <w:numPr>
                <w:ilvl w:val="0"/>
                <w:numId w:val="18"/>
              </w:numPr>
              <w:rPr>
                <w:rFonts w:ascii="Calibri" w:eastAsia="Times New Roman" w:hAnsi="Calibri"/>
                <w:lang w:val="en-US"/>
              </w:rPr>
            </w:pPr>
            <w:r w:rsidRPr="00F20EDB">
              <w:rPr>
                <w:rFonts w:ascii="Calibri" w:eastAsia="Times New Roman" w:hAnsi="Calibri"/>
                <w:lang w:val="en-US"/>
              </w:rPr>
              <w:t>Difficult to perform and monitor with restricted resources during the surge of case in pandemics</w:t>
            </w:r>
          </w:p>
          <w:p w14:paraId="7BD02335" w14:textId="77777777" w:rsidR="00E75A23" w:rsidRPr="00F20EDB" w:rsidRDefault="00E75A23" w:rsidP="000172B3">
            <w:pPr>
              <w:pStyle w:val="public-draftstyledefault-unorderedlistitem"/>
              <w:numPr>
                <w:ilvl w:val="0"/>
                <w:numId w:val="18"/>
              </w:numPr>
              <w:rPr>
                <w:rFonts w:ascii="Calibri" w:eastAsia="Times New Roman" w:hAnsi="Calibri"/>
                <w:lang w:val="en-US"/>
              </w:rPr>
            </w:pPr>
            <w:r w:rsidRPr="00F20EDB">
              <w:rPr>
                <w:rFonts w:ascii="Calibri" w:eastAsia="Times New Roman" w:hAnsi="Calibri"/>
                <w:lang w:val="en-US"/>
              </w:rPr>
              <w:t xml:space="preserve">It is used in some low-resource setting routinely </w:t>
            </w:r>
          </w:p>
        </w:tc>
      </w:tr>
    </w:tbl>
    <w:p w14:paraId="092474E1" w14:textId="77777777" w:rsidR="00E75A23" w:rsidRPr="00F20EDB" w:rsidRDefault="00E75A23" w:rsidP="00E75A23">
      <w:pPr>
        <w:pStyle w:val="Heading1"/>
        <w:spacing w:after="20"/>
        <w:rPr>
          <w:rFonts w:ascii="Calibri" w:eastAsia="Times New Roman" w:hAnsi="Calibri"/>
          <w:caps/>
          <w:color w:val="000000"/>
          <w:sz w:val="30"/>
          <w:szCs w:val="30"/>
          <w:lang w:val="en-US"/>
        </w:rPr>
      </w:pPr>
      <w:r w:rsidRPr="00F20EDB">
        <w:rPr>
          <w:rFonts w:ascii="Calibri" w:eastAsia="Times New Roman" w:hAnsi="Calibri"/>
          <w:caps/>
          <w:color w:val="000000"/>
          <w:sz w:val="30"/>
          <w:szCs w:val="30"/>
          <w:lang w:val="en-US"/>
        </w:rPr>
        <w:lastRenderedPageBreak/>
        <w:t>Summary of judgements</w:t>
      </w:r>
    </w:p>
    <w:tbl>
      <w:tblPr>
        <w:tblW w:w="5301" w:type="pct"/>
        <w:tblCellMar>
          <w:top w:w="15" w:type="dxa"/>
          <w:left w:w="15" w:type="dxa"/>
          <w:bottom w:w="15" w:type="dxa"/>
          <w:right w:w="15" w:type="dxa"/>
        </w:tblCellMar>
        <w:tblLook w:val="04A0" w:firstRow="1" w:lastRow="0" w:firstColumn="1" w:lastColumn="0" w:noHBand="0" w:noVBand="1"/>
      </w:tblPr>
      <w:tblGrid>
        <w:gridCol w:w="2262"/>
        <w:gridCol w:w="1691"/>
        <w:gridCol w:w="1691"/>
        <w:gridCol w:w="1726"/>
        <w:gridCol w:w="1726"/>
        <w:gridCol w:w="1726"/>
        <w:gridCol w:w="1388"/>
        <w:gridCol w:w="1522"/>
      </w:tblGrid>
      <w:tr w:rsidR="00E75A23" w:rsidRPr="00F20EDB" w14:paraId="05317E2E" w14:textId="77777777" w:rsidTr="001D1A53">
        <w:trPr>
          <w:trHeight w:val="295"/>
          <w:tblHeader/>
        </w:trPr>
        <w:tc>
          <w:tcPr>
            <w:tcW w:w="0" w:type="auto"/>
            <w:tcBorders>
              <w:top w:val="nil"/>
              <w:left w:val="nil"/>
              <w:bottom w:val="nil"/>
              <w:right w:val="nil"/>
            </w:tcBorders>
            <w:tcMar>
              <w:top w:w="75" w:type="dxa"/>
              <w:left w:w="75" w:type="dxa"/>
              <w:bottom w:w="75" w:type="dxa"/>
              <w:right w:w="75" w:type="dxa"/>
            </w:tcMar>
            <w:vAlign w:val="center"/>
            <w:hideMark/>
          </w:tcPr>
          <w:p w14:paraId="56A4816D" w14:textId="77777777" w:rsidR="00E75A23" w:rsidRPr="00F20EDB" w:rsidRDefault="00E75A23" w:rsidP="003A7DF6">
            <w:pPr>
              <w:rPr>
                <w:rFonts w:ascii="Calibri" w:hAnsi="Calibri"/>
                <w:caps/>
                <w:color w:val="000000"/>
                <w:lang w:val="en-US"/>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0061A74" w14:textId="77777777" w:rsidR="00E75A23" w:rsidRPr="00F20EDB" w:rsidRDefault="00E75A23" w:rsidP="003A7DF6">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Judgement</w:t>
            </w:r>
          </w:p>
        </w:tc>
      </w:tr>
      <w:tr w:rsidR="00E75A23" w:rsidRPr="00F20EDB" w14:paraId="2B78A707" w14:textId="77777777" w:rsidTr="001D1A53">
        <w:trPr>
          <w:trHeight w:val="295"/>
        </w:trPr>
        <w:tc>
          <w:tcPr>
            <w:tcW w:w="2261"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6C25A5E" w14:textId="77777777" w:rsidR="00E75A23" w:rsidRPr="00F20EDB" w:rsidRDefault="00E75A23" w:rsidP="003A7DF6">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Problem</w:t>
            </w:r>
          </w:p>
        </w:tc>
        <w:tc>
          <w:tcPr>
            <w:tcW w:w="169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9119D5C"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No</w:t>
            </w:r>
          </w:p>
        </w:tc>
        <w:tc>
          <w:tcPr>
            <w:tcW w:w="169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3CEB88D"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no</w:t>
            </w:r>
          </w:p>
        </w:tc>
        <w:tc>
          <w:tcPr>
            <w:tcW w:w="17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C8AC2E1"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yes</w:t>
            </w:r>
          </w:p>
        </w:tc>
        <w:tc>
          <w:tcPr>
            <w:tcW w:w="17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262FA6C" w14:textId="77777777" w:rsidR="00E75A23" w:rsidRPr="00F20EDB" w:rsidRDefault="00E75A23" w:rsidP="003A7DF6">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Yes</w:t>
            </w:r>
          </w:p>
        </w:tc>
        <w:tc>
          <w:tcPr>
            <w:tcW w:w="1726"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A2DBC0D" w14:textId="77777777" w:rsidR="00E75A23" w:rsidRPr="00F20EDB" w:rsidRDefault="00E75A23" w:rsidP="003A7DF6">
            <w:pPr>
              <w:rPr>
                <w:rFonts w:ascii="Calibri" w:hAnsi="Calibri"/>
                <w:b/>
                <w:bCs/>
                <w:color w:val="000000"/>
                <w:lang w:val="en-US"/>
              </w:rPr>
            </w:pPr>
          </w:p>
        </w:tc>
        <w:tc>
          <w:tcPr>
            <w:tcW w:w="138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7942F1D"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aries</w:t>
            </w:r>
          </w:p>
        </w:tc>
        <w:tc>
          <w:tcPr>
            <w:tcW w:w="152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AE0570F"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E75A23" w:rsidRPr="00F20EDB" w14:paraId="38CFECA9" w14:textId="77777777" w:rsidTr="001D1A53">
        <w:trPr>
          <w:trHeight w:val="295"/>
        </w:trPr>
        <w:tc>
          <w:tcPr>
            <w:tcW w:w="2261"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EAC8372" w14:textId="77777777" w:rsidR="00E75A23" w:rsidRPr="00F20EDB" w:rsidRDefault="00E75A23" w:rsidP="003A7DF6">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Desirable Effects</w:t>
            </w:r>
          </w:p>
        </w:tc>
        <w:tc>
          <w:tcPr>
            <w:tcW w:w="169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B3B8654"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Trivial</w:t>
            </w:r>
          </w:p>
        </w:tc>
        <w:tc>
          <w:tcPr>
            <w:tcW w:w="169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59D1D28"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Small</w:t>
            </w:r>
          </w:p>
        </w:tc>
        <w:tc>
          <w:tcPr>
            <w:tcW w:w="17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7745CCD"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Moderate</w:t>
            </w:r>
          </w:p>
        </w:tc>
        <w:tc>
          <w:tcPr>
            <w:tcW w:w="17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618F314"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arge</w:t>
            </w:r>
          </w:p>
        </w:tc>
        <w:tc>
          <w:tcPr>
            <w:tcW w:w="1726"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631E823" w14:textId="77777777" w:rsidR="00E75A23" w:rsidRPr="00F20EDB" w:rsidRDefault="00E75A23" w:rsidP="003A7DF6">
            <w:pPr>
              <w:rPr>
                <w:rFonts w:ascii="Calibri" w:hAnsi="Calibri"/>
                <w:color w:val="AEAAAA"/>
                <w:lang w:val="en-US"/>
              </w:rPr>
            </w:pPr>
          </w:p>
        </w:tc>
        <w:tc>
          <w:tcPr>
            <w:tcW w:w="138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3A33E16"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aries</w:t>
            </w:r>
          </w:p>
        </w:tc>
        <w:tc>
          <w:tcPr>
            <w:tcW w:w="152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891B4BF" w14:textId="77777777" w:rsidR="00E75A23" w:rsidRPr="00F20EDB" w:rsidRDefault="00E75A23" w:rsidP="003A7DF6">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Don't know</w:t>
            </w:r>
          </w:p>
        </w:tc>
      </w:tr>
      <w:tr w:rsidR="00E75A23" w:rsidRPr="00F20EDB" w14:paraId="771ABDF8" w14:textId="77777777" w:rsidTr="001D1A53">
        <w:trPr>
          <w:trHeight w:val="591"/>
        </w:trPr>
        <w:tc>
          <w:tcPr>
            <w:tcW w:w="2261"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BB6F11B" w14:textId="77777777" w:rsidR="00E75A23" w:rsidRPr="00F20EDB" w:rsidRDefault="00E75A23" w:rsidP="003A7DF6">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Undesirable Effects</w:t>
            </w:r>
          </w:p>
        </w:tc>
        <w:tc>
          <w:tcPr>
            <w:tcW w:w="169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44C46E3"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arge</w:t>
            </w:r>
          </w:p>
        </w:tc>
        <w:tc>
          <w:tcPr>
            <w:tcW w:w="169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D486782"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Moderate</w:t>
            </w:r>
          </w:p>
        </w:tc>
        <w:tc>
          <w:tcPr>
            <w:tcW w:w="17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DB78F10"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Small</w:t>
            </w:r>
          </w:p>
        </w:tc>
        <w:tc>
          <w:tcPr>
            <w:tcW w:w="17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5F8326C"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Trivial</w:t>
            </w:r>
          </w:p>
        </w:tc>
        <w:tc>
          <w:tcPr>
            <w:tcW w:w="1726"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DB362BA" w14:textId="77777777" w:rsidR="00E75A23" w:rsidRPr="00F20EDB" w:rsidRDefault="00E75A23" w:rsidP="003A7DF6">
            <w:pPr>
              <w:rPr>
                <w:rFonts w:ascii="Calibri" w:hAnsi="Calibri"/>
                <w:color w:val="AEAAAA"/>
                <w:lang w:val="en-US"/>
              </w:rPr>
            </w:pPr>
          </w:p>
        </w:tc>
        <w:tc>
          <w:tcPr>
            <w:tcW w:w="138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5DF5F65"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aries</w:t>
            </w:r>
          </w:p>
        </w:tc>
        <w:tc>
          <w:tcPr>
            <w:tcW w:w="152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55BA021" w14:textId="77777777" w:rsidR="00E75A23" w:rsidRPr="00F20EDB" w:rsidRDefault="00E75A23" w:rsidP="003A7DF6">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Don't know</w:t>
            </w:r>
          </w:p>
        </w:tc>
      </w:tr>
      <w:tr w:rsidR="00E75A23" w:rsidRPr="00F20EDB" w14:paraId="52592BEC" w14:textId="77777777" w:rsidTr="001D1A53">
        <w:trPr>
          <w:trHeight w:val="591"/>
        </w:trPr>
        <w:tc>
          <w:tcPr>
            <w:tcW w:w="2261"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7F6C4D5" w14:textId="77777777" w:rsidR="00E75A23" w:rsidRPr="00F20EDB" w:rsidRDefault="00E75A23" w:rsidP="003A7DF6">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Certainty of evidence</w:t>
            </w:r>
          </w:p>
        </w:tc>
        <w:tc>
          <w:tcPr>
            <w:tcW w:w="169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0EA1564" w14:textId="77777777" w:rsidR="00E75A23" w:rsidRPr="00F20EDB" w:rsidRDefault="00E75A23" w:rsidP="003A7DF6">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Very low</w:t>
            </w:r>
          </w:p>
        </w:tc>
        <w:tc>
          <w:tcPr>
            <w:tcW w:w="169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F437A64"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ow</w:t>
            </w:r>
          </w:p>
        </w:tc>
        <w:tc>
          <w:tcPr>
            <w:tcW w:w="17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ABB18BB"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Moderate</w:t>
            </w:r>
          </w:p>
        </w:tc>
        <w:tc>
          <w:tcPr>
            <w:tcW w:w="17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6B0A5EE"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High</w:t>
            </w:r>
          </w:p>
        </w:tc>
        <w:tc>
          <w:tcPr>
            <w:tcW w:w="1726"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1DAA028" w14:textId="77777777" w:rsidR="00E75A23" w:rsidRPr="00F20EDB" w:rsidRDefault="00E75A23" w:rsidP="003A7DF6">
            <w:pPr>
              <w:rPr>
                <w:rFonts w:ascii="Calibri" w:hAnsi="Calibri"/>
                <w:color w:val="AEAAAA"/>
                <w:lang w:val="en-US"/>
              </w:rPr>
            </w:pPr>
          </w:p>
        </w:tc>
        <w:tc>
          <w:tcPr>
            <w:tcW w:w="1388"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B3F12BE" w14:textId="77777777" w:rsidR="00E75A23" w:rsidRPr="00F20EDB" w:rsidRDefault="00E75A23" w:rsidP="003A7DF6">
            <w:pPr>
              <w:jc w:val="center"/>
              <w:rPr>
                <w:lang w:val="en-US"/>
              </w:rPr>
            </w:pPr>
          </w:p>
        </w:tc>
        <w:tc>
          <w:tcPr>
            <w:tcW w:w="152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DBEF8BC"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No included studies</w:t>
            </w:r>
          </w:p>
        </w:tc>
      </w:tr>
      <w:tr w:rsidR="00E75A23" w:rsidRPr="00F20EDB" w14:paraId="392C84D2" w14:textId="77777777" w:rsidTr="001D1A53">
        <w:trPr>
          <w:trHeight w:val="1182"/>
        </w:trPr>
        <w:tc>
          <w:tcPr>
            <w:tcW w:w="2261"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1F6DEAA" w14:textId="77777777" w:rsidR="00E75A23" w:rsidRPr="00F20EDB" w:rsidRDefault="00E75A23" w:rsidP="003A7DF6">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Values</w:t>
            </w:r>
          </w:p>
        </w:tc>
        <w:tc>
          <w:tcPr>
            <w:tcW w:w="169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6C9091C"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Important uncertainty or variability</w:t>
            </w:r>
          </w:p>
        </w:tc>
        <w:tc>
          <w:tcPr>
            <w:tcW w:w="169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96F397B"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ossibly important uncertainty or variability</w:t>
            </w:r>
          </w:p>
        </w:tc>
        <w:tc>
          <w:tcPr>
            <w:tcW w:w="17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AFD1A5F" w14:textId="77777777" w:rsidR="00E75A23" w:rsidRPr="00F20EDB" w:rsidRDefault="00E75A23" w:rsidP="003A7DF6">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Probably no important uncertainty or variability</w:t>
            </w:r>
          </w:p>
        </w:tc>
        <w:tc>
          <w:tcPr>
            <w:tcW w:w="17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AE97D8F"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No important uncertainty or variability</w:t>
            </w:r>
          </w:p>
        </w:tc>
        <w:tc>
          <w:tcPr>
            <w:tcW w:w="1726"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A82C8FD" w14:textId="77777777" w:rsidR="00E75A23" w:rsidRPr="00F20EDB" w:rsidRDefault="00E75A23" w:rsidP="003A7DF6">
            <w:pPr>
              <w:rPr>
                <w:rFonts w:ascii="Calibri" w:hAnsi="Calibri"/>
                <w:color w:val="AEAAAA"/>
                <w:lang w:val="en-US"/>
              </w:rPr>
            </w:pPr>
          </w:p>
        </w:tc>
        <w:tc>
          <w:tcPr>
            <w:tcW w:w="1388"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6657D6F" w14:textId="77777777" w:rsidR="00E75A23" w:rsidRPr="00F20EDB" w:rsidRDefault="00E75A23" w:rsidP="003A7DF6">
            <w:pPr>
              <w:jc w:val="center"/>
              <w:rPr>
                <w:lang w:val="en-US"/>
              </w:rPr>
            </w:pPr>
          </w:p>
        </w:tc>
        <w:tc>
          <w:tcPr>
            <w:tcW w:w="1522"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E89D7E6" w14:textId="77777777" w:rsidR="00E75A23" w:rsidRPr="00F20EDB" w:rsidRDefault="00E75A23" w:rsidP="003A7DF6">
            <w:pPr>
              <w:jc w:val="center"/>
              <w:rPr>
                <w:lang w:val="en-US"/>
              </w:rPr>
            </w:pPr>
          </w:p>
        </w:tc>
      </w:tr>
      <w:tr w:rsidR="00E75A23" w:rsidRPr="00F20EDB" w14:paraId="2C8582C6" w14:textId="77777777" w:rsidTr="001D1A53">
        <w:trPr>
          <w:trHeight w:val="1477"/>
        </w:trPr>
        <w:tc>
          <w:tcPr>
            <w:tcW w:w="2261"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BF04646" w14:textId="77777777" w:rsidR="00E75A23" w:rsidRPr="00F20EDB" w:rsidRDefault="00E75A23" w:rsidP="003A7DF6">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Balance of effects</w:t>
            </w:r>
          </w:p>
        </w:tc>
        <w:tc>
          <w:tcPr>
            <w:tcW w:w="169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BC4F167"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Favors the comparison</w:t>
            </w:r>
          </w:p>
        </w:tc>
        <w:tc>
          <w:tcPr>
            <w:tcW w:w="169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D6DCD90"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favors the comparison</w:t>
            </w:r>
          </w:p>
        </w:tc>
        <w:tc>
          <w:tcPr>
            <w:tcW w:w="17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87402A6"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es not favor either the intervention or the comparison</w:t>
            </w:r>
          </w:p>
        </w:tc>
        <w:tc>
          <w:tcPr>
            <w:tcW w:w="17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5968560"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favors the intervention</w:t>
            </w:r>
          </w:p>
        </w:tc>
        <w:tc>
          <w:tcPr>
            <w:tcW w:w="17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A87A35F"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Favors the intervention</w:t>
            </w:r>
          </w:p>
        </w:tc>
        <w:tc>
          <w:tcPr>
            <w:tcW w:w="138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09331C7"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aries</w:t>
            </w:r>
          </w:p>
        </w:tc>
        <w:tc>
          <w:tcPr>
            <w:tcW w:w="152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9E976F6" w14:textId="77777777" w:rsidR="00E75A23" w:rsidRPr="00F20EDB" w:rsidRDefault="00E75A23" w:rsidP="003A7DF6">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Don't know</w:t>
            </w:r>
          </w:p>
        </w:tc>
      </w:tr>
      <w:tr w:rsidR="00E75A23" w:rsidRPr="00F20EDB" w14:paraId="5306947E" w14:textId="77777777" w:rsidTr="001D1A53">
        <w:trPr>
          <w:trHeight w:val="902"/>
        </w:trPr>
        <w:tc>
          <w:tcPr>
            <w:tcW w:w="2261"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8F6C3BE" w14:textId="77777777" w:rsidR="00E75A23" w:rsidRPr="00F20EDB" w:rsidRDefault="00E75A23" w:rsidP="003A7DF6">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Resources required</w:t>
            </w:r>
          </w:p>
        </w:tc>
        <w:tc>
          <w:tcPr>
            <w:tcW w:w="169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DC01362"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arge costs</w:t>
            </w:r>
          </w:p>
        </w:tc>
        <w:tc>
          <w:tcPr>
            <w:tcW w:w="169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CB47BC1"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Moderate costs</w:t>
            </w:r>
          </w:p>
        </w:tc>
        <w:tc>
          <w:tcPr>
            <w:tcW w:w="17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2FC7D33"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Negligible costs and savings</w:t>
            </w:r>
          </w:p>
        </w:tc>
        <w:tc>
          <w:tcPr>
            <w:tcW w:w="17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B5BB815"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Moderate savings</w:t>
            </w:r>
          </w:p>
        </w:tc>
        <w:tc>
          <w:tcPr>
            <w:tcW w:w="17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8B2046E"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arge savings</w:t>
            </w:r>
          </w:p>
        </w:tc>
        <w:tc>
          <w:tcPr>
            <w:tcW w:w="138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0609ABF" w14:textId="77777777" w:rsidR="00E75A23" w:rsidRPr="00F20EDB" w:rsidRDefault="00E75A23" w:rsidP="003A7DF6">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Varies</w:t>
            </w:r>
          </w:p>
        </w:tc>
        <w:tc>
          <w:tcPr>
            <w:tcW w:w="152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51D605D"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E75A23" w:rsidRPr="00F20EDB" w14:paraId="4ED6E9CF" w14:textId="77777777" w:rsidTr="001D1A53">
        <w:trPr>
          <w:trHeight w:val="1182"/>
        </w:trPr>
        <w:tc>
          <w:tcPr>
            <w:tcW w:w="2261"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E7B9544" w14:textId="77777777" w:rsidR="00E75A23" w:rsidRPr="00F20EDB" w:rsidRDefault="00E75A23" w:rsidP="003A7DF6">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Certainty of evidence of required resources</w:t>
            </w:r>
          </w:p>
        </w:tc>
        <w:tc>
          <w:tcPr>
            <w:tcW w:w="169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61A3655"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ery low</w:t>
            </w:r>
          </w:p>
        </w:tc>
        <w:tc>
          <w:tcPr>
            <w:tcW w:w="169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6A3328B"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ow</w:t>
            </w:r>
          </w:p>
        </w:tc>
        <w:tc>
          <w:tcPr>
            <w:tcW w:w="17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DD6EC44"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Moderate</w:t>
            </w:r>
          </w:p>
        </w:tc>
        <w:tc>
          <w:tcPr>
            <w:tcW w:w="17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932CA83"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High</w:t>
            </w:r>
          </w:p>
        </w:tc>
        <w:tc>
          <w:tcPr>
            <w:tcW w:w="1726"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C8FED50" w14:textId="77777777" w:rsidR="00E75A23" w:rsidRPr="00F20EDB" w:rsidRDefault="00E75A23" w:rsidP="003A7DF6">
            <w:pPr>
              <w:rPr>
                <w:rFonts w:ascii="Calibri" w:hAnsi="Calibri"/>
                <w:color w:val="AEAAAA"/>
                <w:lang w:val="en-US"/>
              </w:rPr>
            </w:pPr>
          </w:p>
        </w:tc>
        <w:tc>
          <w:tcPr>
            <w:tcW w:w="1388"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88FFB36" w14:textId="77777777" w:rsidR="00E75A23" w:rsidRPr="00F20EDB" w:rsidRDefault="00E75A23" w:rsidP="003A7DF6">
            <w:pPr>
              <w:jc w:val="center"/>
              <w:rPr>
                <w:lang w:val="en-US"/>
              </w:rPr>
            </w:pPr>
          </w:p>
        </w:tc>
        <w:tc>
          <w:tcPr>
            <w:tcW w:w="152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6A54F10" w14:textId="77777777" w:rsidR="00E75A23" w:rsidRPr="00F20EDB" w:rsidRDefault="00E75A23" w:rsidP="003A7DF6">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No included studies</w:t>
            </w:r>
          </w:p>
        </w:tc>
      </w:tr>
      <w:tr w:rsidR="00E75A23" w:rsidRPr="00F20EDB" w14:paraId="5F4877DC" w14:textId="77777777" w:rsidTr="001D1A53">
        <w:trPr>
          <w:trHeight w:val="1477"/>
        </w:trPr>
        <w:tc>
          <w:tcPr>
            <w:tcW w:w="2261"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5D4919A" w14:textId="77777777" w:rsidR="00E75A23" w:rsidRPr="00F20EDB" w:rsidRDefault="00E75A23" w:rsidP="003A7DF6">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lastRenderedPageBreak/>
              <w:t>Cost effectiveness</w:t>
            </w:r>
          </w:p>
        </w:tc>
        <w:tc>
          <w:tcPr>
            <w:tcW w:w="169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6E28DE5"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Favors the comparison</w:t>
            </w:r>
          </w:p>
        </w:tc>
        <w:tc>
          <w:tcPr>
            <w:tcW w:w="169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C6A78F0"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favors the comparison</w:t>
            </w:r>
          </w:p>
        </w:tc>
        <w:tc>
          <w:tcPr>
            <w:tcW w:w="17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BAE547F"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es not favor either the intervention or the comparison</w:t>
            </w:r>
          </w:p>
        </w:tc>
        <w:tc>
          <w:tcPr>
            <w:tcW w:w="17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9EC66A7"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favors the intervention</w:t>
            </w:r>
          </w:p>
        </w:tc>
        <w:tc>
          <w:tcPr>
            <w:tcW w:w="17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D2AD853"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Favors the intervention</w:t>
            </w:r>
          </w:p>
        </w:tc>
        <w:tc>
          <w:tcPr>
            <w:tcW w:w="138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FB9E92E"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aries</w:t>
            </w:r>
          </w:p>
        </w:tc>
        <w:tc>
          <w:tcPr>
            <w:tcW w:w="152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A335B75" w14:textId="77777777" w:rsidR="00E75A23" w:rsidRPr="00F20EDB" w:rsidRDefault="00E75A23" w:rsidP="003A7DF6">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No included studies</w:t>
            </w:r>
          </w:p>
        </w:tc>
      </w:tr>
      <w:tr w:rsidR="00E75A23" w:rsidRPr="00F20EDB" w14:paraId="6D8618BE" w14:textId="77777777" w:rsidTr="001D1A53">
        <w:trPr>
          <w:trHeight w:val="591"/>
        </w:trPr>
        <w:tc>
          <w:tcPr>
            <w:tcW w:w="2261"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A2B2363" w14:textId="77777777" w:rsidR="00E75A23" w:rsidRPr="00F20EDB" w:rsidRDefault="00E75A23" w:rsidP="003A7DF6">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Equity</w:t>
            </w:r>
          </w:p>
        </w:tc>
        <w:tc>
          <w:tcPr>
            <w:tcW w:w="169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3F97F74"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Reduced</w:t>
            </w:r>
          </w:p>
        </w:tc>
        <w:tc>
          <w:tcPr>
            <w:tcW w:w="169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59B73F5"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reduced</w:t>
            </w:r>
          </w:p>
        </w:tc>
        <w:tc>
          <w:tcPr>
            <w:tcW w:w="17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7BC70A4"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no impact</w:t>
            </w:r>
          </w:p>
        </w:tc>
        <w:tc>
          <w:tcPr>
            <w:tcW w:w="17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33A407C"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increased</w:t>
            </w:r>
          </w:p>
        </w:tc>
        <w:tc>
          <w:tcPr>
            <w:tcW w:w="17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CC8A705"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Increased</w:t>
            </w:r>
          </w:p>
        </w:tc>
        <w:tc>
          <w:tcPr>
            <w:tcW w:w="138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8BC39B8"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aries</w:t>
            </w:r>
          </w:p>
        </w:tc>
        <w:tc>
          <w:tcPr>
            <w:tcW w:w="152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7FF0595" w14:textId="77777777" w:rsidR="00E75A23" w:rsidRPr="00F20EDB" w:rsidRDefault="00E75A23" w:rsidP="003A7DF6">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Don't know</w:t>
            </w:r>
          </w:p>
        </w:tc>
      </w:tr>
      <w:tr w:rsidR="00E75A23" w:rsidRPr="00F20EDB" w14:paraId="56F37770" w14:textId="77777777" w:rsidTr="001D1A53">
        <w:trPr>
          <w:trHeight w:val="295"/>
        </w:trPr>
        <w:tc>
          <w:tcPr>
            <w:tcW w:w="2261"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C701547" w14:textId="77777777" w:rsidR="00E75A23" w:rsidRPr="00F20EDB" w:rsidRDefault="00E75A23" w:rsidP="003A7DF6">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Acceptability</w:t>
            </w:r>
          </w:p>
        </w:tc>
        <w:tc>
          <w:tcPr>
            <w:tcW w:w="169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2ED2022"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No</w:t>
            </w:r>
          </w:p>
        </w:tc>
        <w:tc>
          <w:tcPr>
            <w:tcW w:w="169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DF67BEF"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no</w:t>
            </w:r>
          </w:p>
        </w:tc>
        <w:tc>
          <w:tcPr>
            <w:tcW w:w="17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3FD79E2" w14:textId="77777777" w:rsidR="00E75A23" w:rsidRPr="00F20EDB" w:rsidRDefault="00E75A23" w:rsidP="003A7DF6">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Probably yes</w:t>
            </w:r>
          </w:p>
        </w:tc>
        <w:tc>
          <w:tcPr>
            <w:tcW w:w="17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E39BFD3"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Yes</w:t>
            </w:r>
          </w:p>
        </w:tc>
        <w:tc>
          <w:tcPr>
            <w:tcW w:w="1726"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880CAA2" w14:textId="77777777" w:rsidR="00E75A23" w:rsidRPr="00F20EDB" w:rsidRDefault="00E75A23" w:rsidP="003A7DF6">
            <w:pPr>
              <w:rPr>
                <w:rFonts w:ascii="Calibri" w:hAnsi="Calibri"/>
                <w:color w:val="AEAAAA"/>
                <w:lang w:val="en-US"/>
              </w:rPr>
            </w:pPr>
          </w:p>
        </w:tc>
        <w:tc>
          <w:tcPr>
            <w:tcW w:w="138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FEA7F8C"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aries</w:t>
            </w:r>
          </w:p>
        </w:tc>
        <w:tc>
          <w:tcPr>
            <w:tcW w:w="152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22BD768"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E75A23" w:rsidRPr="00F20EDB" w14:paraId="349FF29C" w14:textId="77777777" w:rsidTr="001D1A53">
        <w:trPr>
          <w:trHeight w:val="295"/>
        </w:trPr>
        <w:tc>
          <w:tcPr>
            <w:tcW w:w="2261"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539E88A" w14:textId="77777777" w:rsidR="00E75A23" w:rsidRPr="00F20EDB" w:rsidRDefault="00E75A23" w:rsidP="003A7DF6">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Feasibility</w:t>
            </w:r>
          </w:p>
        </w:tc>
        <w:tc>
          <w:tcPr>
            <w:tcW w:w="169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99AE2B5"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No</w:t>
            </w:r>
          </w:p>
        </w:tc>
        <w:tc>
          <w:tcPr>
            <w:tcW w:w="169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F7F4CC"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no</w:t>
            </w:r>
          </w:p>
        </w:tc>
        <w:tc>
          <w:tcPr>
            <w:tcW w:w="17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477150C" w14:textId="77777777" w:rsidR="00E75A23" w:rsidRPr="00F20EDB" w:rsidRDefault="00E75A23" w:rsidP="003A7DF6">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Probably yes</w:t>
            </w:r>
          </w:p>
        </w:tc>
        <w:tc>
          <w:tcPr>
            <w:tcW w:w="172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76F2627"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Yes</w:t>
            </w:r>
          </w:p>
        </w:tc>
        <w:tc>
          <w:tcPr>
            <w:tcW w:w="1726"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E179A3C" w14:textId="77777777" w:rsidR="00E75A23" w:rsidRPr="00F20EDB" w:rsidRDefault="00E75A23" w:rsidP="003A7DF6">
            <w:pPr>
              <w:rPr>
                <w:rFonts w:ascii="Calibri" w:hAnsi="Calibri"/>
                <w:color w:val="AEAAAA"/>
                <w:lang w:val="en-US"/>
              </w:rPr>
            </w:pPr>
          </w:p>
        </w:tc>
        <w:tc>
          <w:tcPr>
            <w:tcW w:w="138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A84B122"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aries</w:t>
            </w:r>
          </w:p>
        </w:tc>
        <w:tc>
          <w:tcPr>
            <w:tcW w:w="152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F8C4E2D" w14:textId="77777777" w:rsidR="00E75A23" w:rsidRPr="00F20EDB" w:rsidRDefault="00E75A2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bl>
    <w:p w14:paraId="772B117A" w14:textId="77777777" w:rsidR="00E75A23" w:rsidRPr="00F20EDB" w:rsidRDefault="00E75A23" w:rsidP="00E75A23">
      <w:pPr>
        <w:rPr>
          <w:rFonts w:ascii="Calibri" w:hAnsi="Calibri"/>
          <w:color w:val="000000"/>
          <w:sz w:val="16"/>
          <w:szCs w:val="16"/>
          <w:lang w:val="en-US"/>
        </w:rPr>
      </w:pPr>
    </w:p>
    <w:p w14:paraId="4A4A681C" w14:textId="77777777" w:rsidR="00E75A23" w:rsidRPr="00F20EDB" w:rsidRDefault="00E75A23" w:rsidP="00E75A23">
      <w:pPr>
        <w:pStyle w:val="Heading1"/>
        <w:spacing w:after="20"/>
        <w:rPr>
          <w:rFonts w:ascii="Calibri" w:eastAsia="Times New Roman" w:hAnsi="Calibri"/>
          <w:caps/>
          <w:color w:val="000000"/>
          <w:sz w:val="30"/>
          <w:szCs w:val="30"/>
          <w:lang w:val="en-US"/>
        </w:rPr>
      </w:pPr>
      <w:r w:rsidRPr="00F20EDB">
        <w:rPr>
          <w:rFonts w:ascii="Calibri" w:eastAsia="Times New Roman" w:hAnsi="Calibri"/>
          <w:caps/>
          <w:color w:val="000000"/>
          <w:sz w:val="30"/>
          <w:szCs w:val="30"/>
          <w:lang w:val="en-US"/>
        </w:rPr>
        <w:t>Conclusions</w:t>
      </w:r>
    </w:p>
    <w:tbl>
      <w:tblPr>
        <w:tblW w:w="5289" w:type="pct"/>
        <w:tblCellMar>
          <w:top w:w="15" w:type="dxa"/>
          <w:left w:w="15" w:type="dxa"/>
          <w:bottom w:w="15" w:type="dxa"/>
          <w:right w:w="15" w:type="dxa"/>
        </w:tblCellMar>
        <w:tblLook w:val="04A0" w:firstRow="1" w:lastRow="0" w:firstColumn="1" w:lastColumn="0" w:noHBand="0" w:noVBand="1"/>
      </w:tblPr>
      <w:tblGrid>
        <w:gridCol w:w="13709"/>
      </w:tblGrid>
      <w:tr w:rsidR="00E75A23" w:rsidRPr="00F20EDB" w14:paraId="54CCB6A8" w14:textId="77777777" w:rsidTr="001D1A53">
        <w:trPr>
          <w:trHeight w:val="329"/>
        </w:trPr>
        <w:tc>
          <w:tcPr>
            <w:tcW w:w="0" w:type="auto"/>
            <w:shd w:val="clear" w:color="auto" w:fill="2E74B5"/>
            <w:tcMar>
              <w:top w:w="75" w:type="dxa"/>
              <w:left w:w="75" w:type="dxa"/>
              <w:bottom w:w="75" w:type="dxa"/>
              <w:right w:w="75" w:type="dxa"/>
            </w:tcMar>
            <w:hideMark/>
          </w:tcPr>
          <w:p w14:paraId="2388DE81" w14:textId="77777777" w:rsidR="00E75A23" w:rsidRPr="00F20EDB" w:rsidRDefault="00E75A23" w:rsidP="003A7DF6">
            <w:pPr>
              <w:pStyle w:val="Heading2"/>
              <w:spacing w:before="0"/>
              <w:rPr>
                <w:rFonts w:ascii="Calibri" w:eastAsia="Times New Roman" w:hAnsi="Calibri"/>
                <w:color w:val="FFFFFF"/>
                <w:lang w:val="en-US"/>
              </w:rPr>
            </w:pPr>
            <w:r w:rsidRPr="00F20EDB">
              <w:rPr>
                <w:rFonts w:ascii="Calibri" w:eastAsia="Times New Roman" w:hAnsi="Calibri"/>
                <w:color w:val="FFFFFF"/>
                <w:lang w:val="en-US"/>
              </w:rPr>
              <w:t>Recommendation</w:t>
            </w:r>
          </w:p>
        </w:tc>
      </w:tr>
      <w:tr w:rsidR="00E75A23" w:rsidRPr="00F20EDB" w14:paraId="1A2C61CF" w14:textId="77777777" w:rsidTr="001D1A53">
        <w:trPr>
          <w:trHeight w:val="1106"/>
        </w:trPr>
        <w:tc>
          <w:tcPr>
            <w:tcW w:w="0" w:type="auto"/>
            <w:tcMar>
              <w:top w:w="75" w:type="dxa"/>
              <w:left w:w="75" w:type="dxa"/>
              <w:bottom w:w="75" w:type="dxa"/>
              <w:right w:w="75" w:type="dxa"/>
            </w:tcMar>
            <w:hideMark/>
          </w:tcPr>
          <w:p w14:paraId="4C8822EC" w14:textId="77777777" w:rsidR="00E75A23" w:rsidRPr="00F20EDB" w:rsidRDefault="00E75A23" w:rsidP="003A7DF6">
            <w:pPr>
              <w:rPr>
                <w:rFonts w:ascii="Calibri" w:hAnsi="Calibri"/>
                <w:bCs/>
                <w:lang w:val="en-US"/>
              </w:rPr>
            </w:pPr>
            <w:r w:rsidRPr="00F20EDB">
              <w:rPr>
                <w:rFonts w:ascii="Calibri" w:hAnsi="Calibri"/>
                <w:bCs/>
                <w:lang w:val="en-US"/>
              </w:rPr>
              <w:t>There is insufficient evidence to issue a recommendation on the use of awake prone positioning in non-intubated adults with severe COVID-19.</w:t>
            </w:r>
          </w:p>
          <w:p w14:paraId="1DB0940C" w14:textId="77777777" w:rsidR="00E75A23" w:rsidRPr="00F20EDB" w:rsidRDefault="00E75A23" w:rsidP="003A7DF6">
            <w:pPr>
              <w:rPr>
                <w:rFonts w:ascii="Calibri" w:hAnsi="Calibri"/>
                <w:lang w:val="en-US"/>
              </w:rPr>
            </w:pPr>
          </w:p>
        </w:tc>
      </w:tr>
      <w:tr w:rsidR="00E75A23" w:rsidRPr="00F20EDB" w14:paraId="295A422A" w14:textId="77777777" w:rsidTr="001D1A53">
        <w:trPr>
          <w:trHeight w:val="203"/>
        </w:trPr>
        <w:tc>
          <w:tcPr>
            <w:tcW w:w="0" w:type="auto"/>
            <w:tcMar>
              <w:top w:w="0" w:type="dxa"/>
              <w:left w:w="0" w:type="dxa"/>
              <w:bottom w:w="0" w:type="dxa"/>
              <w:right w:w="0" w:type="dxa"/>
            </w:tcMar>
            <w:hideMark/>
          </w:tcPr>
          <w:p w14:paraId="33B106AF" w14:textId="77777777" w:rsidR="00E75A23" w:rsidRPr="00F20EDB" w:rsidRDefault="00E75A23" w:rsidP="003A7DF6">
            <w:pPr>
              <w:rPr>
                <w:rFonts w:ascii="Calibri" w:hAnsi="Calibri"/>
                <w:sz w:val="16"/>
                <w:szCs w:val="16"/>
                <w:lang w:val="en-US"/>
              </w:rPr>
            </w:pPr>
          </w:p>
        </w:tc>
      </w:tr>
    </w:tbl>
    <w:p w14:paraId="06A90FE4" w14:textId="77777777" w:rsidR="00E75A23" w:rsidRPr="00F20EDB" w:rsidRDefault="00E75A23" w:rsidP="00E75A23">
      <w:pPr>
        <w:rPr>
          <w:lang w:val="en-US"/>
        </w:rPr>
      </w:pPr>
    </w:p>
    <w:p w14:paraId="7C2A3BAC" w14:textId="3CDA1A9D" w:rsidR="00EB6E75" w:rsidRPr="00F20EDB" w:rsidRDefault="00EB6E75" w:rsidP="004C6EA9">
      <w:pPr>
        <w:pStyle w:val="Heading1"/>
        <w:rPr>
          <w:lang w:val="en-US"/>
        </w:rPr>
        <w:sectPr w:rsidR="00EB6E75" w:rsidRPr="00F20EDB" w:rsidSect="00DB6341">
          <w:pgSz w:w="15840" w:h="12240" w:orient="landscape"/>
          <w:pgMar w:top="1440" w:right="1440" w:bottom="1440" w:left="1440" w:header="708" w:footer="708" w:gutter="0"/>
          <w:cols w:space="708"/>
          <w:docGrid w:linePitch="360"/>
        </w:sectPr>
      </w:pPr>
    </w:p>
    <w:p w14:paraId="71CE26E2" w14:textId="2A144543" w:rsidR="001F29F3" w:rsidRPr="00F20EDB" w:rsidRDefault="006473DF" w:rsidP="004C6EA9">
      <w:pPr>
        <w:pStyle w:val="Heading1"/>
        <w:rPr>
          <w:lang w:val="en-US"/>
        </w:rPr>
      </w:pPr>
      <w:r w:rsidRPr="00F20EDB">
        <w:rPr>
          <w:lang w:val="en-US"/>
        </w:rPr>
        <w:lastRenderedPageBreak/>
        <w:t>Pharmacot</w:t>
      </w:r>
      <w:r w:rsidR="001F29F3" w:rsidRPr="00F20EDB">
        <w:rPr>
          <w:lang w:val="en-US"/>
        </w:rPr>
        <w:t>herapy Questions:</w:t>
      </w:r>
    </w:p>
    <w:p w14:paraId="0169CA49" w14:textId="77777777" w:rsidR="004C6EA9" w:rsidRPr="00F20EDB" w:rsidRDefault="004C6EA9" w:rsidP="004C6EA9">
      <w:pPr>
        <w:pStyle w:val="ListParagraph"/>
        <w:ind w:left="360"/>
        <w:rPr>
          <w:rFonts w:ascii="Garamond" w:hAnsi="Garamond"/>
          <w:b/>
        </w:rPr>
      </w:pPr>
    </w:p>
    <w:p w14:paraId="1A647FD6" w14:textId="7B5BEBB0" w:rsidR="005F559D" w:rsidRPr="00F20EDB" w:rsidRDefault="005F559D" w:rsidP="00A83851">
      <w:pPr>
        <w:rPr>
          <w:rFonts w:ascii="Garamond" w:hAnsi="Garamond"/>
          <w:lang w:val="en-US"/>
        </w:rPr>
      </w:pPr>
      <w:r w:rsidRPr="00F20EDB">
        <w:rPr>
          <w:rFonts w:ascii="Garamond" w:hAnsi="Garamond"/>
          <w:b/>
          <w:lang w:val="en-US"/>
        </w:rPr>
        <w:t>Table S</w:t>
      </w:r>
      <w:r w:rsidR="00901825" w:rsidRPr="00F20EDB">
        <w:rPr>
          <w:rFonts w:ascii="Garamond" w:hAnsi="Garamond"/>
          <w:b/>
          <w:lang w:val="en-US"/>
        </w:rPr>
        <w:t>4</w:t>
      </w:r>
      <w:r w:rsidRPr="00F20EDB">
        <w:rPr>
          <w:rFonts w:ascii="Garamond" w:hAnsi="Garamond"/>
          <w:b/>
          <w:lang w:val="en-US"/>
        </w:rPr>
        <w:t>.</w:t>
      </w:r>
      <w:r w:rsidR="00075F9F" w:rsidRPr="00F20EDB">
        <w:rPr>
          <w:rFonts w:ascii="Garamond" w:hAnsi="Garamond"/>
          <w:lang w:val="en-US"/>
        </w:rPr>
        <w:t xml:space="preserve"> </w:t>
      </w:r>
      <w:r w:rsidR="00075F9F" w:rsidRPr="00F20EDB">
        <w:rPr>
          <w:rFonts w:ascii="Garamond" w:hAnsi="Garamond"/>
          <w:b/>
          <w:lang w:val="en-US"/>
        </w:rPr>
        <w:t xml:space="preserve">PICO question: Recommendation </w:t>
      </w:r>
      <w:r w:rsidR="006473DF" w:rsidRPr="00F20EDB">
        <w:rPr>
          <w:rFonts w:ascii="Garamond" w:hAnsi="Garamond"/>
          <w:b/>
          <w:lang w:val="en-US"/>
        </w:rPr>
        <w:t>2</w:t>
      </w:r>
    </w:p>
    <w:tbl>
      <w:tblPr>
        <w:tblW w:w="9865" w:type="dxa"/>
        <w:tblCellMar>
          <w:top w:w="15" w:type="dxa"/>
          <w:left w:w="15" w:type="dxa"/>
          <w:bottom w:w="15" w:type="dxa"/>
          <w:right w:w="15" w:type="dxa"/>
        </w:tblCellMar>
        <w:tblLook w:val="04A0" w:firstRow="1" w:lastRow="0" w:firstColumn="1" w:lastColumn="0" w:noHBand="0" w:noVBand="1"/>
      </w:tblPr>
      <w:tblGrid>
        <w:gridCol w:w="3763"/>
        <w:gridCol w:w="2250"/>
        <w:gridCol w:w="1920"/>
        <w:gridCol w:w="1932"/>
      </w:tblGrid>
      <w:tr w:rsidR="006473DF" w:rsidRPr="00F20EDB" w14:paraId="36B9198A" w14:textId="77777777" w:rsidTr="006473DF">
        <w:trPr>
          <w:trHeight w:val="524"/>
        </w:trPr>
        <w:tc>
          <w:tcPr>
            <w:tcW w:w="0" w:type="auto"/>
            <w:gridSpan w:val="4"/>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480D0657" w14:textId="407339C7" w:rsidR="006473DF" w:rsidRPr="00F20EDB" w:rsidRDefault="006473DF" w:rsidP="006473DF">
            <w:pPr>
              <w:spacing w:line="360" w:lineRule="auto"/>
              <w:rPr>
                <w:rFonts w:ascii="Garamond" w:hAnsi="Garamond"/>
                <w:lang w:val="en-US"/>
              </w:rPr>
            </w:pPr>
            <w:r w:rsidRPr="00F20EDB">
              <w:rPr>
                <w:rFonts w:ascii="Garamond" w:hAnsi="Garamond"/>
                <w:lang w:val="en-US"/>
              </w:rPr>
              <w:t>For adults with severe or critical COVID-19 in the ICU, should we recommend using corticosteroids versus not using corticosteroids?</w:t>
            </w:r>
          </w:p>
        </w:tc>
      </w:tr>
      <w:tr w:rsidR="006473DF" w:rsidRPr="00F20EDB" w14:paraId="36677755" w14:textId="77777777" w:rsidTr="006473DF">
        <w:trPr>
          <w:trHeight w:val="161"/>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615861E" w14:textId="77777777" w:rsidR="006473DF" w:rsidRPr="00F20EDB" w:rsidRDefault="006473DF" w:rsidP="006473DF">
            <w:pPr>
              <w:jc w:val="center"/>
              <w:rPr>
                <w:rFonts w:ascii="Garamond" w:hAnsi="Garamond"/>
                <w:color w:val="000000" w:themeColor="text1"/>
                <w:lang w:val="en-US"/>
              </w:rPr>
            </w:pPr>
            <w:r w:rsidRPr="00F20EDB">
              <w:rPr>
                <w:rFonts w:ascii="Garamond" w:hAnsi="Garamond"/>
                <w:color w:val="000000" w:themeColor="text1"/>
                <w:lang w:val="en-US"/>
              </w:rPr>
              <w:t>Populati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C71593" w14:textId="77777777" w:rsidR="006473DF" w:rsidRPr="00F20EDB" w:rsidRDefault="006473DF" w:rsidP="006473DF">
            <w:pPr>
              <w:jc w:val="center"/>
              <w:rPr>
                <w:rFonts w:ascii="Garamond" w:hAnsi="Garamond"/>
                <w:color w:val="000000" w:themeColor="text1"/>
                <w:lang w:val="en-US"/>
              </w:rPr>
            </w:pPr>
            <w:r w:rsidRPr="00F20EDB">
              <w:rPr>
                <w:rFonts w:ascii="Garamond" w:hAnsi="Garamond"/>
                <w:color w:val="000000" w:themeColor="text1"/>
                <w:lang w:val="en-US"/>
              </w:rPr>
              <w:t>Interventi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9378CE" w14:textId="77777777" w:rsidR="006473DF" w:rsidRPr="00F20EDB" w:rsidRDefault="006473DF" w:rsidP="006473DF">
            <w:pPr>
              <w:jc w:val="center"/>
              <w:rPr>
                <w:rFonts w:ascii="Garamond" w:hAnsi="Garamond"/>
                <w:color w:val="000000" w:themeColor="text1"/>
                <w:lang w:val="en-US"/>
              </w:rPr>
            </w:pPr>
            <w:r w:rsidRPr="00F20EDB">
              <w:rPr>
                <w:rFonts w:ascii="Garamond" w:hAnsi="Garamond"/>
                <w:color w:val="000000" w:themeColor="text1"/>
                <w:lang w:val="en-US"/>
              </w:rPr>
              <w:t>Comparator</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8E267E" w14:textId="77777777" w:rsidR="006473DF" w:rsidRPr="00F20EDB" w:rsidRDefault="006473DF" w:rsidP="006473DF">
            <w:pPr>
              <w:jc w:val="center"/>
              <w:rPr>
                <w:rFonts w:ascii="Garamond" w:hAnsi="Garamond"/>
                <w:color w:val="000000" w:themeColor="text1"/>
                <w:lang w:val="en-US"/>
              </w:rPr>
            </w:pPr>
            <w:r w:rsidRPr="00F20EDB">
              <w:rPr>
                <w:rFonts w:ascii="Garamond" w:hAnsi="Garamond"/>
                <w:color w:val="000000" w:themeColor="text1"/>
                <w:lang w:val="en-US"/>
              </w:rPr>
              <w:t>Outcome(s)</w:t>
            </w:r>
          </w:p>
        </w:tc>
      </w:tr>
      <w:tr w:rsidR="006473DF" w:rsidRPr="00F20EDB" w14:paraId="60A30040" w14:textId="77777777" w:rsidTr="006473DF">
        <w:trPr>
          <w:trHeight w:val="216"/>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BE94D3" w14:textId="5F55F764" w:rsidR="006473DF" w:rsidRPr="00F20EDB" w:rsidRDefault="006473DF" w:rsidP="006473DF">
            <w:pPr>
              <w:rPr>
                <w:rFonts w:ascii="Garamond" w:hAnsi="Garamond"/>
                <w:color w:val="000000" w:themeColor="text1"/>
                <w:lang w:val="en-US"/>
              </w:rPr>
            </w:pPr>
            <w:r w:rsidRPr="00F20EDB">
              <w:rPr>
                <w:rFonts w:ascii="Garamond" w:hAnsi="Garamond"/>
                <w:lang w:val="en-US"/>
              </w:rPr>
              <w:t>adults with severe or critical COVID-19 in the ICU</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602230" w14:textId="77777777" w:rsidR="006473DF" w:rsidRPr="00F20EDB" w:rsidRDefault="006473DF" w:rsidP="006473DF">
            <w:pPr>
              <w:rPr>
                <w:rFonts w:ascii="Garamond" w:hAnsi="Garamond"/>
                <w:color w:val="000000" w:themeColor="text1"/>
                <w:lang w:val="en-US"/>
              </w:rPr>
            </w:pPr>
            <w:r w:rsidRPr="00F20EDB">
              <w:rPr>
                <w:rFonts w:ascii="Garamond" w:hAnsi="Garamond"/>
                <w:color w:val="000000" w:themeColor="text1"/>
                <w:lang w:val="en-US"/>
              </w:rPr>
              <w:t>Systemic corticosteroid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0C8CD7" w14:textId="77777777" w:rsidR="006473DF" w:rsidRPr="00F20EDB" w:rsidRDefault="006473DF" w:rsidP="006473DF">
            <w:pPr>
              <w:rPr>
                <w:rFonts w:ascii="Garamond" w:hAnsi="Garamond"/>
                <w:color w:val="000000" w:themeColor="text1"/>
                <w:lang w:val="en-US"/>
              </w:rPr>
            </w:pPr>
            <w:r w:rsidRPr="00F20EDB">
              <w:rPr>
                <w:rFonts w:ascii="Garamond" w:hAnsi="Garamond"/>
                <w:color w:val="000000" w:themeColor="text1"/>
                <w:lang w:val="en-US"/>
              </w:rPr>
              <w:t>No corticosteroid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83E242" w14:textId="77777777" w:rsidR="006473DF" w:rsidRPr="00F20EDB" w:rsidRDefault="006473DF" w:rsidP="000172B3">
            <w:pPr>
              <w:pStyle w:val="ListParagraph"/>
              <w:numPr>
                <w:ilvl w:val="0"/>
                <w:numId w:val="2"/>
              </w:numPr>
              <w:rPr>
                <w:rFonts w:ascii="Garamond" w:hAnsi="Garamond" w:cs="Times New Roman"/>
                <w:color w:val="000000" w:themeColor="text1"/>
              </w:rPr>
            </w:pPr>
            <w:r w:rsidRPr="00F20EDB">
              <w:rPr>
                <w:rFonts w:ascii="Garamond" w:hAnsi="Garamond" w:cs="Times New Roman"/>
                <w:color w:val="000000" w:themeColor="text1"/>
              </w:rPr>
              <w:t>Mortality</w:t>
            </w:r>
          </w:p>
          <w:p w14:paraId="481ECCC8" w14:textId="3E9BD264" w:rsidR="006473DF" w:rsidRPr="00F20EDB" w:rsidRDefault="006473DF" w:rsidP="000172B3">
            <w:pPr>
              <w:pStyle w:val="ListParagraph"/>
              <w:numPr>
                <w:ilvl w:val="0"/>
                <w:numId w:val="2"/>
              </w:numPr>
              <w:rPr>
                <w:rFonts w:ascii="Garamond" w:hAnsi="Garamond" w:cs="Times New Roman"/>
                <w:color w:val="000000" w:themeColor="text1"/>
              </w:rPr>
            </w:pPr>
            <w:r w:rsidRPr="00F20EDB">
              <w:rPr>
                <w:rFonts w:ascii="Garamond" w:hAnsi="Garamond" w:cs="Times New Roman"/>
                <w:color w:val="000000" w:themeColor="text1"/>
              </w:rPr>
              <w:t>Adverse effects</w:t>
            </w:r>
          </w:p>
        </w:tc>
      </w:tr>
    </w:tbl>
    <w:p w14:paraId="7F786022" w14:textId="79BA8DFD" w:rsidR="00044FD5" w:rsidRPr="00F20EDB" w:rsidRDefault="00044FD5" w:rsidP="00A83851">
      <w:pPr>
        <w:rPr>
          <w:rFonts w:ascii="Garamond" w:hAnsi="Garamond"/>
          <w:lang w:val="en-US"/>
        </w:rPr>
      </w:pPr>
    </w:p>
    <w:p w14:paraId="4B25CD7A" w14:textId="61437FB6" w:rsidR="00F07601" w:rsidRPr="00F20EDB" w:rsidRDefault="00F07601" w:rsidP="00044FD5">
      <w:pPr>
        <w:rPr>
          <w:rFonts w:ascii="Garamond" w:hAnsi="Garamond"/>
          <w:b/>
          <w:lang w:val="en-US"/>
        </w:rPr>
      </w:pPr>
    </w:p>
    <w:p w14:paraId="467B91EB" w14:textId="77777777" w:rsidR="006473DF" w:rsidRPr="00F20EDB" w:rsidRDefault="006473DF" w:rsidP="00044FD5">
      <w:pPr>
        <w:rPr>
          <w:rFonts w:ascii="Garamond" w:hAnsi="Garamond"/>
          <w:b/>
          <w:lang w:val="en-US"/>
        </w:rPr>
        <w:sectPr w:rsidR="006473DF" w:rsidRPr="00F20EDB" w:rsidSect="004F04F2">
          <w:pgSz w:w="12240" w:h="15840"/>
          <w:pgMar w:top="1440" w:right="1440" w:bottom="1440" w:left="1440" w:header="708" w:footer="708" w:gutter="0"/>
          <w:cols w:space="708"/>
          <w:docGrid w:linePitch="360"/>
        </w:sectPr>
      </w:pPr>
    </w:p>
    <w:p w14:paraId="75875BFB" w14:textId="637B3793" w:rsidR="006473DF" w:rsidRPr="00F20EDB" w:rsidRDefault="006473DF" w:rsidP="00044FD5">
      <w:pPr>
        <w:rPr>
          <w:rFonts w:ascii="Garamond" w:hAnsi="Garamond"/>
          <w:lang w:val="en-US"/>
        </w:rPr>
      </w:pPr>
      <w:r w:rsidRPr="00F20EDB">
        <w:rPr>
          <w:rFonts w:ascii="Garamond" w:hAnsi="Garamond"/>
          <w:b/>
          <w:lang w:val="en-US"/>
        </w:rPr>
        <w:lastRenderedPageBreak/>
        <w:t>Table S</w:t>
      </w:r>
      <w:r w:rsidR="00901825" w:rsidRPr="00F20EDB">
        <w:rPr>
          <w:rFonts w:ascii="Garamond" w:hAnsi="Garamond"/>
          <w:b/>
          <w:lang w:val="en-US"/>
        </w:rPr>
        <w:t>5</w:t>
      </w:r>
      <w:r w:rsidRPr="00F20EDB">
        <w:rPr>
          <w:rFonts w:ascii="Garamond" w:hAnsi="Garamond"/>
          <w:b/>
          <w:lang w:val="en-US"/>
        </w:rPr>
        <w:t>.</w:t>
      </w:r>
      <w:r w:rsidRPr="00F20EDB">
        <w:rPr>
          <w:rFonts w:ascii="Garamond" w:hAnsi="Garamond"/>
          <w:lang w:val="en-US"/>
        </w:rPr>
        <w:t xml:space="preserve"> </w:t>
      </w:r>
      <w:r w:rsidRPr="00F20EDB">
        <w:rPr>
          <w:rFonts w:ascii="Garamond" w:hAnsi="Garamond"/>
          <w:b/>
          <w:bCs/>
          <w:lang w:val="en-US"/>
        </w:rPr>
        <w:t>Evidence Profile Recommendation 2-3: Corticosteroids</w:t>
      </w:r>
    </w:p>
    <w:p w14:paraId="4C346C01" w14:textId="77777777" w:rsidR="004C6EA9" w:rsidRPr="00F20EDB" w:rsidRDefault="004C6EA9" w:rsidP="0057010C">
      <w:pPr>
        <w:rPr>
          <w:rFonts w:ascii="Garamond" w:hAnsi="Garamond"/>
          <w:b/>
          <w:lang w:val="en-US"/>
        </w:rPr>
      </w:pPr>
    </w:p>
    <w:p w14:paraId="69465071" w14:textId="77777777" w:rsidR="00711C6C" w:rsidRPr="00F20EDB" w:rsidRDefault="00711C6C" w:rsidP="00711C6C">
      <w:pPr>
        <w:spacing w:line="140" w:lineRule="atLeast"/>
        <w:rPr>
          <w:rFonts w:ascii="Garamond" w:hAnsi="Garamond"/>
          <w:color w:val="000000"/>
          <w:lang w:val="en-US"/>
        </w:rPr>
      </w:pPr>
      <w:r w:rsidRPr="00F20EDB">
        <w:rPr>
          <w:rFonts w:ascii="Garamond" w:hAnsi="Garamond"/>
          <w:b/>
          <w:bCs/>
          <w:color w:val="000000"/>
          <w:lang w:val="en-US"/>
        </w:rPr>
        <w:t>Bibliography</w:t>
      </w:r>
      <w:r w:rsidRPr="00F20EDB">
        <w:rPr>
          <w:rFonts w:ascii="Garamond" w:hAnsi="Garamond"/>
          <w:color w:val="000000"/>
          <w:lang w:val="en-US"/>
        </w:rPr>
        <w:t xml:space="preserve">: Association Between Administration of Systemic Corticosteroids and Mortality Among Critically Ill Patients With COVID-19: A Meta-analysis. JAMA </w:t>
      </w:r>
    </w:p>
    <w:tbl>
      <w:tblPr>
        <w:tblStyle w:val="TableGrid"/>
        <w:tblW w:w="5248" w:type="pct"/>
        <w:tblLook w:val="04A0" w:firstRow="1" w:lastRow="0" w:firstColumn="1" w:lastColumn="0" w:noHBand="0" w:noVBand="1"/>
      </w:tblPr>
      <w:tblGrid>
        <w:gridCol w:w="756"/>
        <w:gridCol w:w="1034"/>
        <w:gridCol w:w="704"/>
        <w:gridCol w:w="1274"/>
        <w:gridCol w:w="1158"/>
        <w:gridCol w:w="1139"/>
        <w:gridCol w:w="1327"/>
        <w:gridCol w:w="1338"/>
        <w:gridCol w:w="1338"/>
        <w:gridCol w:w="833"/>
        <w:gridCol w:w="890"/>
        <w:gridCol w:w="1227"/>
        <w:gridCol w:w="1105"/>
      </w:tblGrid>
      <w:tr w:rsidR="00711C6C" w:rsidRPr="00F20EDB" w14:paraId="7D91DE00" w14:textId="77777777" w:rsidTr="00711C6C">
        <w:trPr>
          <w:trHeight w:val="199"/>
        </w:trPr>
        <w:tc>
          <w:tcPr>
            <w:tcW w:w="2618" w:type="pct"/>
            <w:gridSpan w:val="7"/>
            <w:hideMark/>
          </w:tcPr>
          <w:p w14:paraId="4988EA93" w14:textId="77777777" w:rsidR="00711C6C" w:rsidRPr="00F20EDB" w:rsidRDefault="00711C6C" w:rsidP="00A80924">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Quality assessment</w:t>
            </w:r>
          </w:p>
        </w:tc>
        <w:tc>
          <w:tcPr>
            <w:tcW w:w="944" w:type="pct"/>
            <w:gridSpan w:val="2"/>
            <w:hideMark/>
          </w:tcPr>
          <w:p w14:paraId="249BD5FB" w14:textId="77777777" w:rsidR="00711C6C" w:rsidRPr="00F20EDB" w:rsidRDefault="00711C6C" w:rsidP="00A80924">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 of patients</w:t>
            </w:r>
          </w:p>
        </w:tc>
        <w:tc>
          <w:tcPr>
            <w:tcW w:w="613" w:type="pct"/>
            <w:gridSpan w:val="2"/>
            <w:hideMark/>
          </w:tcPr>
          <w:p w14:paraId="096CCA17" w14:textId="77777777" w:rsidR="00711C6C" w:rsidRPr="00F20EDB" w:rsidRDefault="00711C6C" w:rsidP="00A80924">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Effect</w:t>
            </w:r>
          </w:p>
        </w:tc>
        <w:tc>
          <w:tcPr>
            <w:tcW w:w="433" w:type="pct"/>
            <w:vMerge w:val="restart"/>
            <w:hideMark/>
          </w:tcPr>
          <w:p w14:paraId="2D9187E8" w14:textId="77777777" w:rsidR="00711C6C" w:rsidRPr="00F20EDB" w:rsidRDefault="00711C6C" w:rsidP="00A80924">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Quality</w:t>
            </w:r>
          </w:p>
        </w:tc>
        <w:tc>
          <w:tcPr>
            <w:tcW w:w="391" w:type="pct"/>
            <w:vMerge w:val="restart"/>
            <w:hideMark/>
          </w:tcPr>
          <w:p w14:paraId="4317A7EC" w14:textId="77777777" w:rsidR="00711C6C" w:rsidRPr="00F20EDB" w:rsidRDefault="00711C6C" w:rsidP="00A80924">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Importance</w:t>
            </w:r>
          </w:p>
        </w:tc>
      </w:tr>
      <w:tr w:rsidR="00711C6C" w:rsidRPr="00F20EDB" w14:paraId="3B069746" w14:textId="77777777" w:rsidTr="00711C6C">
        <w:trPr>
          <w:trHeight w:val="797"/>
        </w:trPr>
        <w:tc>
          <w:tcPr>
            <w:tcW w:w="270" w:type="pct"/>
            <w:hideMark/>
          </w:tcPr>
          <w:p w14:paraId="5FFE9AF6" w14:textId="77777777" w:rsidR="00711C6C" w:rsidRPr="00F20EDB" w:rsidRDefault="00711C6C" w:rsidP="00A80924">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 of studies</w:t>
            </w:r>
          </w:p>
        </w:tc>
        <w:tc>
          <w:tcPr>
            <w:tcW w:w="366" w:type="pct"/>
            <w:hideMark/>
          </w:tcPr>
          <w:p w14:paraId="458BBE09" w14:textId="77777777" w:rsidR="00711C6C" w:rsidRPr="00F20EDB" w:rsidRDefault="00711C6C" w:rsidP="00A80924">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Study design</w:t>
            </w:r>
          </w:p>
        </w:tc>
        <w:tc>
          <w:tcPr>
            <w:tcW w:w="252" w:type="pct"/>
            <w:hideMark/>
          </w:tcPr>
          <w:p w14:paraId="1D0643FA" w14:textId="77777777" w:rsidR="00711C6C" w:rsidRPr="00F20EDB" w:rsidRDefault="00711C6C" w:rsidP="00A80924">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Risk of bias</w:t>
            </w:r>
          </w:p>
        </w:tc>
        <w:tc>
          <w:tcPr>
            <w:tcW w:w="449" w:type="pct"/>
            <w:hideMark/>
          </w:tcPr>
          <w:p w14:paraId="146A8618" w14:textId="77777777" w:rsidR="00711C6C" w:rsidRPr="00F20EDB" w:rsidRDefault="00711C6C" w:rsidP="00A80924">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Inconsistency</w:t>
            </w:r>
          </w:p>
        </w:tc>
        <w:tc>
          <w:tcPr>
            <w:tcW w:w="409" w:type="pct"/>
            <w:hideMark/>
          </w:tcPr>
          <w:p w14:paraId="55A70A01" w14:textId="77777777" w:rsidR="00711C6C" w:rsidRPr="00F20EDB" w:rsidRDefault="00711C6C" w:rsidP="00A80924">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Indirectness</w:t>
            </w:r>
          </w:p>
        </w:tc>
        <w:tc>
          <w:tcPr>
            <w:tcW w:w="402" w:type="pct"/>
            <w:hideMark/>
          </w:tcPr>
          <w:p w14:paraId="0437A68D" w14:textId="77777777" w:rsidR="00711C6C" w:rsidRPr="00F20EDB" w:rsidRDefault="00711C6C" w:rsidP="00A80924">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Imprecision</w:t>
            </w:r>
          </w:p>
        </w:tc>
        <w:tc>
          <w:tcPr>
            <w:tcW w:w="468" w:type="pct"/>
            <w:hideMark/>
          </w:tcPr>
          <w:p w14:paraId="65FD2F0F" w14:textId="77777777" w:rsidR="00711C6C" w:rsidRPr="00F20EDB" w:rsidRDefault="00711C6C" w:rsidP="00A80924">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Other considerations</w:t>
            </w:r>
          </w:p>
        </w:tc>
        <w:tc>
          <w:tcPr>
            <w:tcW w:w="472" w:type="pct"/>
            <w:hideMark/>
          </w:tcPr>
          <w:p w14:paraId="3D03495C" w14:textId="77777777" w:rsidR="00711C6C" w:rsidRPr="00F20EDB" w:rsidRDefault="00711C6C" w:rsidP="00A80924">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Systemic corticosteroids</w:t>
            </w:r>
          </w:p>
        </w:tc>
        <w:tc>
          <w:tcPr>
            <w:tcW w:w="472" w:type="pct"/>
            <w:hideMark/>
          </w:tcPr>
          <w:p w14:paraId="42223260" w14:textId="77777777" w:rsidR="00711C6C" w:rsidRPr="00F20EDB" w:rsidRDefault="00711C6C" w:rsidP="00A80924">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no corticosteroids</w:t>
            </w:r>
          </w:p>
        </w:tc>
        <w:tc>
          <w:tcPr>
            <w:tcW w:w="297" w:type="pct"/>
            <w:hideMark/>
          </w:tcPr>
          <w:p w14:paraId="34F3728E" w14:textId="77777777" w:rsidR="00711C6C" w:rsidRPr="00F20EDB" w:rsidRDefault="00711C6C" w:rsidP="00A80924">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Relative</w:t>
            </w:r>
            <w:r w:rsidRPr="00F20EDB">
              <w:rPr>
                <w:rFonts w:ascii="Garamond" w:hAnsi="Garamond"/>
                <w:b/>
                <w:bCs/>
                <w:color w:val="000000" w:themeColor="text1"/>
                <w:sz w:val="18"/>
                <w:szCs w:val="18"/>
                <w:lang w:val="en-US"/>
              </w:rPr>
              <w:br/>
              <w:t>(95% CI)</w:t>
            </w:r>
          </w:p>
        </w:tc>
        <w:tc>
          <w:tcPr>
            <w:tcW w:w="316" w:type="pct"/>
            <w:hideMark/>
          </w:tcPr>
          <w:p w14:paraId="7A7E77B7" w14:textId="77777777" w:rsidR="00711C6C" w:rsidRPr="00F20EDB" w:rsidRDefault="00711C6C" w:rsidP="00A80924">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Absolute</w:t>
            </w:r>
            <w:r w:rsidRPr="00F20EDB">
              <w:rPr>
                <w:rFonts w:ascii="Garamond" w:hAnsi="Garamond"/>
                <w:b/>
                <w:bCs/>
                <w:color w:val="000000" w:themeColor="text1"/>
                <w:sz w:val="18"/>
                <w:szCs w:val="18"/>
                <w:lang w:val="en-US"/>
              </w:rPr>
              <w:br/>
              <w:t>(95% CI)</w:t>
            </w:r>
          </w:p>
        </w:tc>
        <w:tc>
          <w:tcPr>
            <w:tcW w:w="433" w:type="pct"/>
            <w:vMerge/>
            <w:hideMark/>
          </w:tcPr>
          <w:p w14:paraId="60C3A848" w14:textId="77777777" w:rsidR="00711C6C" w:rsidRPr="00F20EDB" w:rsidRDefault="00711C6C" w:rsidP="00A80924">
            <w:pPr>
              <w:rPr>
                <w:rFonts w:ascii="Garamond" w:hAnsi="Garamond"/>
                <w:b/>
                <w:bCs/>
                <w:color w:val="000000" w:themeColor="text1"/>
                <w:sz w:val="18"/>
                <w:szCs w:val="18"/>
                <w:lang w:val="en-US"/>
              </w:rPr>
            </w:pPr>
          </w:p>
        </w:tc>
        <w:tc>
          <w:tcPr>
            <w:tcW w:w="391" w:type="pct"/>
            <w:vMerge/>
            <w:hideMark/>
          </w:tcPr>
          <w:p w14:paraId="4D1BB549" w14:textId="77777777" w:rsidR="00711C6C" w:rsidRPr="00F20EDB" w:rsidRDefault="00711C6C" w:rsidP="00A80924">
            <w:pPr>
              <w:rPr>
                <w:rFonts w:ascii="Garamond" w:hAnsi="Garamond"/>
                <w:b/>
                <w:bCs/>
                <w:color w:val="000000" w:themeColor="text1"/>
                <w:sz w:val="18"/>
                <w:szCs w:val="18"/>
                <w:lang w:val="en-US"/>
              </w:rPr>
            </w:pPr>
          </w:p>
        </w:tc>
      </w:tr>
      <w:tr w:rsidR="00711C6C" w:rsidRPr="00F20EDB" w14:paraId="463AA8B9" w14:textId="77777777" w:rsidTr="00711C6C">
        <w:trPr>
          <w:trHeight w:val="199"/>
        </w:trPr>
        <w:tc>
          <w:tcPr>
            <w:tcW w:w="5000" w:type="pct"/>
            <w:gridSpan w:val="13"/>
            <w:hideMark/>
          </w:tcPr>
          <w:p w14:paraId="06E62589" w14:textId="77777777" w:rsidR="00711C6C" w:rsidRPr="00F20EDB" w:rsidRDefault="00711C6C" w:rsidP="00A80924">
            <w:pPr>
              <w:rPr>
                <w:rFonts w:ascii="Garamond" w:hAnsi="Garamond"/>
                <w:b/>
                <w:bCs/>
                <w:color w:val="000000" w:themeColor="text1"/>
                <w:sz w:val="18"/>
                <w:szCs w:val="18"/>
                <w:lang w:val="en-US"/>
              </w:rPr>
            </w:pPr>
            <w:r w:rsidRPr="00F20EDB">
              <w:rPr>
                <w:rStyle w:val="label"/>
                <w:rFonts w:ascii="Garamond" w:hAnsi="Garamond"/>
                <w:b/>
                <w:bCs/>
                <w:color w:val="000000" w:themeColor="text1"/>
                <w:sz w:val="18"/>
                <w:szCs w:val="18"/>
                <w:lang w:val="en-US"/>
              </w:rPr>
              <w:t>28 days mortality (subgroup: invasive mechanical ventilation)</w:t>
            </w:r>
          </w:p>
        </w:tc>
      </w:tr>
      <w:tr w:rsidR="00711C6C" w:rsidRPr="00F20EDB" w14:paraId="31CD04E0" w14:textId="77777777" w:rsidTr="00711C6C">
        <w:trPr>
          <w:trHeight w:val="1824"/>
        </w:trPr>
        <w:tc>
          <w:tcPr>
            <w:tcW w:w="270" w:type="pct"/>
            <w:hideMark/>
          </w:tcPr>
          <w:p w14:paraId="5367A4A3"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7 </w:t>
            </w:r>
          </w:p>
        </w:tc>
        <w:tc>
          <w:tcPr>
            <w:tcW w:w="366" w:type="pct"/>
            <w:hideMark/>
          </w:tcPr>
          <w:p w14:paraId="4A23DC7A"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randomised trials </w:t>
            </w:r>
          </w:p>
        </w:tc>
        <w:tc>
          <w:tcPr>
            <w:tcW w:w="252" w:type="pct"/>
            <w:hideMark/>
          </w:tcPr>
          <w:p w14:paraId="5CCE174D"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p>
        </w:tc>
        <w:tc>
          <w:tcPr>
            <w:tcW w:w="449" w:type="pct"/>
            <w:hideMark/>
          </w:tcPr>
          <w:p w14:paraId="6960BCC9"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serious </w:t>
            </w:r>
            <w:r w:rsidRPr="00F20EDB">
              <w:rPr>
                <w:rFonts w:ascii="Garamond" w:hAnsi="Garamond"/>
                <w:color w:val="000000" w:themeColor="text1"/>
                <w:sz w:val="18"/>
                <w:szCs w:val="18"/>
                <w:vertAlign w:val="superscript"/>
                <w:lang w:val="en-US"/>
              </w:rPr>
              <w:t>a</w:t>
            </w:r>
          </w:p>
        </w:tc>
        <w:tc>
          <w:tcPr>
            <w:tcW w:w="409" w:type="pct"/>
            <w:hideMark/>
          </w:tcPr>
          <w:p w14:paraId="3F3766BA"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p>
        </w:tc>
        <w:tc>
          <w:tcPr>
            <w:tcW w:w="402" w:type="pct"/>
            <w:hideMark/>
          </w:tcPr>
          <w:p w14:paraId="4B6CC323"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p>
        </w:tc>
        <w:tc>
          <w:tcPr>
            <w:tcW w:w="468" w:type="pct"/>
            <w:hideMark/>
          </w:tcPr>
          <w:p w14:paraId="26870031"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ne </w:t>
            </w:r>
          </w:p>
        </w:tc>
        <w:tc>
          <w:tcPr>
            <w:tcW w:w="472" w:type="pct"/>
            <w:hideMark/>
          </w:tcPr>
          <w:p w14:paraId="241F0F8D"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208/608 (34.2%) </w:t>
            </w:r>
          </w:p>
        </w:tc>
        <w:tc>
          <w:tcPr>
            <w:tcW w:w="472" w:type="pct"/>
            <w:hideMark/>
          </w:tcPr>
          <w:p w14:paraId="56A44D18" w14:textId="77777777" w:rsidR="00711C6C" w:rsidRPr="00F20EDB" w:rsidRDefault="00711C6C" w:rsidP="00A80924">
            <w:pPr>
              <w:jc w:val="center"/>
              <w:rPr>
                <w:rFonts w:ascii="Garamond" w:hAnsi="Garamond"/>
                <w:color w:val="000000" w:themeColor="text1"/>
                <w:sz w:val="18"/>
                <w:szCs w:val="18"/>
                <w:lang w:val="en-US"/>
              </w:rPr>
            </w:pPr>
            <w:r w:rsidRPr="00F20EDB">
              <w:rPr>
                <w:rStyle w:val="cell-value"/>
                <w:rFonts w:ascii="Garamond" w:hAnsi="Garamond"/>
                <w:color w:val="000000" w:themeColor="text1"/>
                <w:sz w:val="18"/>
                <w:szCs w:val="18"/>
                <w:lang w:val="en-US"/>
              </w:rPr>
              <w:t xml:space="preserve">397/951 (41.7%) </w:t>
            </w:r>
          </w:p>
        </w:tc>
        <w:tc>
          <w:tcPr>
            <w:tcW w:w="297" w:type="pct"/>
            <w:hideMark/>
          </w:tcPr>
          <w:p w14:paraId="782E6662" w14:textId="77777777" w:rsidR="00711C6C" w:rsidRPr="00F20EDB" w:rsidRDefault="00711C6C" w:rsidP="00A80924">
            <w:pPr>
              <w:jc w:val="center"/>
              <w:rPr>
                <w:rFonts w:ascii="Garamond" w:hAnsi="Garamond"/>
                <w:color w:val="000000" w:themeColor="text1"/>
                <w:sz w:val="18"/>
                <w:szCs w:val="18"/>
                <w:lang w:val="en-US"/>
              </w:rPr>
            </w:pPr>
            <w:r w:rsidRPr="00F20EDB">
              <w:rPr>
                <w:rStyle w:val="block"/>
                <w:rFonts w:ascii="Garamond" w:hAnsi="Garamond"/>
                <w:b/>
                <w:bCs/>
                <w:color w:val="000000" w:themeColor="text1"/>
                <w:sz w:val="18"/>
                <w:szCs w:val="18"/>
                <w:lang w:val="en-US"/>
              </w:rPr>
              <w:t>OR 0.69</w:t>
            </w:r>
            <w:r w:rsidRPr="00F20EDB">
              <w:rPr>
                <w:rFonts w:ascii="Garamond" w:hAnsi="Garamond"/>
                <w:color w:val="000000" w:themeColor="text1"/>
                <w:sz w:val="18"/>
                <w:szCs w:val="18"/>
                <w:lang w:val="en-US"/>
              </w:rPr>
              <w:br/>
            </w:r>
            <w:r w:rsidRPr="00F20EDB">
              <w:rPr>
                <w:rStyle w:val="cell"/>
                <w:rFonts w:ascii="Garamond" w:hAnsi="Garamond"/>
                <w:color w:val="000000" w:themeColor="text1"/>
                <w:sz w:val="18"/>
                <w:szCs w:val="18"/>
                <w:lang w:val="en-US"/>
              </w:rPr>
              <w:t>(0.55 to 0.86)</w:t>
            </w:r>
            <w:r w:rsidRPr="00F20EDB">
              <w:rPr>
                <w:rFonts w:ascii="Garamond" w:hAnsi="Garamond"/>
                <w:color w:val="000000" w:themeColor="text1"/>
                <w:sz w:val="18"/>
                <w:szCs w:val="18"/>
                <w:lang w:val="en-US"/>
              </w:rPr>
              <w:t xml:space="preserve"> </w:t>
            </w:r>
          </w:p>
        </w:tc>
        <w:tc>
          <w:tcPr>
            <w:tcW w:w="316" w:type="pct"/>
            <w:hideMark/>
          </w:tcPr>
          <w:p w14:paraId="271AC78C"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b/>
                <w:bCs/>
                <w:color w:val="000000" w:themeColor="text1"/>
                <w:sz w:val="18"/>
                <w:szCs w:val="18"/>
                <w:lang w:val="en-US"/>
              </w:rPr>
              <w:t>87 fewer per 1,000</w:t>
            </w:r>
            <w:r w:rsidRPr="00F20EDB">
              <w:rPr>
                <w:rFonts w:ascii="Garamond" w:hAnsi="Garamond"/>
                <w:color w:val="000000" w:themeColor="text1"/>
                <w:sz w:val="18"/>
                <w:szCs w:val="18"/>
                <w:lang w:val="en-US"/>
              </w:rPr>
              <w:br/>
              <w:t xml:space="preserve">(from 135 fewer to 36 fewer) </w:t>
            </w:r>
          </w:p>
        </w:tc>
        <w:tc>
          <w:tcPr>
            <w:tcW w:w="433" w:type="pct"/>
            <w:hideMark/>
          </w:tcPr>
          <w:p w14:paraId="496608C5" w14:textId="77777777" w:rsidR="00711C6C" w:rsidRPr="00F20EDB" w:rsidRDefault="00711C6C" w:rsidP="00A80924">
            <w:pPr>
              <w:jc w:val="center"/>
              <w:rPr>
                <w:rFonts w:ascii="Garamond" w:hAnsi="Garamond"/>
                <w:color w:val="000000" w:themeColor="text1"/>
                <w:sz w:val="18"/>
                <w:szCs w:val="18"/>
                <w:lang w:val="en-US"/>
              </w:rPr>
            </w:pPr>
            <w:r w:rsidRPr="00F20EDB">
              <w:rPr>
                <w:rStyle w:val="quality-sign"/>
                <w:rFonts w:ascii="Cambria Math" w:hAnsi="Cambria Math" w:cs="Cambria Math"/>
                <w:color w:val="000000" w:themeColor="text1"/>
                <w:sz w:val="18"/>
                <w:szCs w:val="18"/>
                <w:lang w:val="en-US"/>
              </w:rPr>
              <w:t>⨁⨁⨁</w:t>
            </w:r>
            <w:r w:rsidRPr="00F20EDB">
              <w:rPr>
                <w:rStyle w:val="quality-sign"/>
                <w:rFonts w:ascii="Segoe UI Symbol" w:hAnsi="Segoe UI Symbol" w:cs="Segoe UI Symbol"/>
                <w:color w:val="000000" w:themeColor="text1"/>
                <w:sz w:val="18"/>
                <w:szCs w:val="18"/>
                <w:lang w:val="en-US"/>
              </w:rPr>
              <w:t>◯</w:t>
            </w:r>
            <w:r w:rsidRPr="00F20EDB">
              <w:rPr>
                <w:rFonts w:ascii="Garamond" w:hAnsi="Garamond"/>
                <w:color w:val="000000" w:themeColor="text1"/>
                <w:sz w:val="18"/>
                <w:szCs w:val="18"/>
                <w:lang w:val="en-US"/>
              </w:rPr>
              <w:br/>
            </w:r>
            <w:r w:rsidRPr="00F20EDB">
              <w:rPr>
                <w:rStyle w:val="quality-text"/>
                <w:rFonts w:ascii="Garamond" w:hAnsi="Garamond"/>
                <w:color w:val="000000" w:themeColor="text1"/>
                <w:sz w:val="18"/>
                <w:szCs w:val="18"/>
                <w:lang w:val="en-US"/>
              </w:rPr>
              <w:t>MODERATE</w:t>
            </w:r>
            <w:r w:rsidRPr="00F20EDB">
              <w:rPr>
                <w:rFonts w:ascii="Garamond" w:hAnsi="Garamond"/>
                <w:color w:val="000000" w:themeColor="text1"/>
                <w:sz w:val="18"/>
                <w:szCs w:val="18"/>
                <w:lang w:val="en-US"/>
              </w:rPr>
              <w:t xml:space="preserve"> </w:t>
            </w:r>
          </w:p>
        </w:tc>
        <w:tc>
          <w:tcPr>
            <w:tcW w:w="391" w:type="pct"/>
            <w:hideMark/>
          </w:tcPr>
          <w:p w14:paraId="6A6B4F45"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CRITICAL </w:t>
            </w:r>
          </w:p>
        </w:tc>
      </w:tr>
      <w:tr w:rsidR="00711C6C" w:rsidRPr="00F20EDB" w14:paraId="4F13C5EC" w14:textId="77777777" w:rsidTr="00711C6C">
        <w:trPr>
          <w:trHeight w:val="199"/>
        </w:trPr>
        <w:tc>
          <w:tcPr>
            <w:tcW w:w="5000" w:type="pct"/>
            <w:gridSpan w:val="13"/>
            <w:hideMark/>
          </w:tcPr>
          <w:p w14:paraId="2140D40D" w14:textId="77777777" w:rsidR="00711C6C" w:rsidRPr="00F20EDB" w:rsidRDefault="00711C6C" w:rsidP="00A80924">
            <w:pPr>
              <w:rPr>
                <w:rFonts w:ascii="Garamond" w:hAnsi="Garamond"/>
                <w:b/>
                <w:bCs/>
                <w:color w:val="000000" w:themeColor="text1"/>
                <w:sz w:val="18"/>
                <w:szCs w:val="18"/>
                <w:lang w:val="en-US"/>
              </w:rPr>
            </w:pPr>
            <w:r w:rsidRPr="00F20EDB">
              <w:rPr>
                <w:rStyle w:val="label"/>
                <w:rFonts w:ascii="Garamond" w:hAnsi="Garamond"/>
                <w:b/>
                <w:bCs/>
                <w:color w:val="000000" w:themeColor="text1"/>
                <w:sz w:val="18"/>
                <w:szCs w:val="18"/>
                <w:lang w:val="en-US"/>
              </w:rPr>
              <w:t>28 day Mortality (all critically ill)</w:t>
            </w:r>
          </w:p>
        </w:tc>
      </w:tr>
      <w:tr w:rsidR="00711C6C" w:rsidRPr="00F20EDB" w14:paraId="1D9946F5" w14:textId="77777777" w:rsidTr="00711C6C">
        <w:trPr>
          <w:trHeight w:val="1809"/>
        </w:trPr>
        <w:tc>
          <w:tcPr>
            <w:tcW w:w="270" w:type="pct"/>
            <w:hideMark/>
          </w:tcPr>
          <w:p w14:paraId="449CC859"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7 </w:t>
            </w:r>
          </w:p>
        </w:tc>
        <w:tc>
          <w:tcPr>
            <w:tcW w:w="366" w:type="pct"/>
            <w:hideMark/>
          </w:tcPr>
          <w:p w14:paraId="4DBEE176"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randomised trials </w:t>
            </w:r>
          </w:p>
        </w:tc>
        <w:tc>
          <w:tcPr>
            <w:tcW w:w="252" w:type="pct"/>
            <w:hideMark/>
          </w:tcPr>
          <w:p w14:paraId="2EDC519F"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p>
        </w:tc>
        <w:tc>
          <w:tcPr>
            <w:tcW w:w="449" w:type="pct"/>
            <w:hideMark/>
          </w:tcPr>
          <w:p w14:paraId="55340DDD"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p>
        </w:tc>
        <w:tc>
          <w:tcPr>
            <w:tcW w:w="409" w:type="pct"/>
            <w:hideMark/>
          </w:tcPr>
          <w:p w14:paraId="4904AD9A"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p>
        </w:tc>
        <w:tc>
          <w:tcPr>
            <w:tcW w:w="402" w:type="pct"/>
            <w:hideMark/>
          </w:tcPr>
          <w:p w14:paraId="5384D060"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p>
        </w:tc>
        <w:tc>
          <w:tcPr>
            <w:tcW w:w="468" w:type="pct"/>
            <w:hideMark/>
          </w:tcPr>
          <w:p w14:paraId="293ACE24"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ne </w:t>
            </w:r>
          </w:p>
        </w:tc>
        <w:tc>
          <w:tcPr>
            <w:tcW w:w="472" w:type="pct"/>
            <w:hideMark/>
          </w:tcPr>
          <w:p w14:paraId="5002F7B2"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222/678 (32.7%) </w:t>
            </w:r>
          </w:p>
        </w:tc>
        <w:tc>
          <w:tcPr>
            <w:tcW w:w="472" w:type="pct"/>
            <w:hideMark/>
          </w:tcPr>
          <w:p w14:paraId="1CE53F7C" w14:textId="77777777" w:rsidR="00711C6C" w:rsidRPr="00F20EDB" w:rsidRDefault="00711C6C" w:rsidP="00A80924">
            <w:pPr>
              <w:jc w:val="center"/>
              <w:rPr>
                <w:rFonts w:ascii="Garamond" w:hAnsi="Garamond"/>
                <w:color w:val="000000" w:themeColor="text1"/>
                <w:sz w:val="18"/>
                <w:szCs w:val="18"/>
                <w:lang w:val="en-US"/>
              </w:rPr>
            </w:pPr>
            <w:r w:rsidRPr="00F20EDB">
              <w:rPr>
                <w:rStyle w:val="cell-value"/>
                <w:rFonts w:ascii="Garamond" w:hAnsi="Garamond"/>
                <w:color w:val="000000" w:themeColor="text1"/>
                <w:sz w:val="18"/>
                <w:szCs w:val="18"/>
                <w:lang w:val="en-US"/>
              </w:rPr>
              <w:t xml:space="preserve">425/1025 (41.5%) </w:t>
            </w:r>
          </w:p>
        </w:tc>
        <w:tc>
          <w:tcPr>
            <w:tcW w:w="297" w:type="pct"/>
            <w:hideMark/>
          </w:tcPr>
          <w:p w14:paraId="21C12707" w14:textId="77777777" w:rsidR="00711C6C" w:rsidRPr="00F20EDB" w:rsidRDefault="00711C6C" w:rsidP="00A80924">
            <w:pPr>
              <w:jc w:val="center"/>
              <w:rPr>
                <w:rFonts w:ascii="Garamond" w:hAnsi="Garamond"/>
                <w:color w:val="000000" w:themeColor="text1"/>
                <w:sz w:val="18"/>
                <w:szCs w:val="18"/>
                <w:lang w:val="en-US"/>
              </w:rPr>
            </w:pPr>
            <w:r w:rsidRPr="00F20EDB">
              <w:rPr>
                <w:rStyle w:val="block"/>
                <w:rFonts w:ascii="Garamond" w:hAnsi="Garamond"/>
                <w:b/>
                <w:bCs/>
                <w:color w:val="000000" w:themeColor="text1"/>
                <w:sz w:val="18"/>
                <w:szCs w:val="18"/>
                <w:lang w:val="en-US"/>
              </w:rPr>
              <w:t>OR 0.66</w:t>
            </w:r>
            <w:r w:rsidRPr="00F20EDB">
              <w:rPr>
                <w:rFonts w:ascii="Garamond" w:hAnsi="Garamond"/>
                <w:color w:val="000000" w:themeColor="text1"/>
                <w:sz w:val="18"/>
                <w:szCs w:val="18"/>
                <w:lang w:val="en-US"/>
              </w:rPr>
              <w:br/>
            </w:r>
            <w:r w:rsidRPr="00F20EDB">
              <w:rPr>
                <w:rStyle w:val="cell"/>
                <w:rFonts w:ascii="Garamond" w:hAnsi="Garamond"/>
                <w:color w:val="000000" w:themeColor="text1"/>
                <w:sz w:val="18"/>
                <w:szCs w:val="18"/>
                <w:lang w:val="en-US"/>
              </w:rPr>
              <w:t>(0.53 to 0.82)</w:t>
            </w:r>
            <w:r w:rsidRPr="00F20EDB">
              <w:rPr>
                <w:rFonts w:ascii="Garamond" w:hAnsi="Garamond"/>
                <w:color w:val="000000" w:themeColor="text1"/>
                <w:sz w:val="18"/>
                <w:szCs w:val="18"/>
                <w:lang w:val="en-US"/>
              </w:rPr>
              <w:t xml:space="preserve"> </w:t>
            </w:r>
          </w:p>
        </w:tc>
        <w:tc>
          <w:tcPr>
            <w:tcW w:w="316" w:type="pct"/>
            <w:hideMark/>
          </w:tcPr>
          <w:p w14:paraId="0A030D1D"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b/>
                <w:bCs/>
                <w:color w:val="000000" w:themeColor="text1"/>
                <w:sz w:val="18"/>
                <w:szCs w:val="18"/>
                <w:lang w:val="en-US"/>
              </w:rPr>
              <w:t>96 fewer per 1,000</w:t>
            </w:r>
            <w:r w:rsidRPr="00F20EDB">
              <w:rPr>
                <w:rFonts w:ascii="Garamond" w:hAnsi="Garamond"/>
                <w:color w:val="000000" w:themeColor="text1"/>
                <w:sz w:val="18"/>
                <w:szCs w:val="18"/>
                <w:lang w:val="en-US"/>
              </w:rPr>
              <w:br/>
              <w:t xml:space="preserve">(from 142 fewer to 47 fewer) </w:t>
            </w:r>
          </w:p>
        </w:tc>
        <w:tc>
          <w:tcPr>
            <w:tcW w:w="433" w:type="pct"/>
            <w:hideMark/>
          </w:tcPr>
          <w:p w14:paraId="321AD5A5" w14:textId="77777777" w:rsidR="00711C6C" w:rsidRPr="00F20EDB" w:rsidRDefault="00711C6C" w:rsidP="00A80924">
            <w:pPr>
              <w:jc w:val="center"/>
              <w:rPr>
                <w:rFonts w:ascii="Garamond" w:hAnsi="Garamond"/>
                <w:color w:val="000000" w:themeColor="text1"/>
                <w:sz w:val="18"/>
                <w:szCs w:val="18"/>
                <w:lang w:val="en-US"/>
              </w:rPr>
            </w:pPr>
            <w:r w:rsidRPr="00F20EDB">
              <w:rPr>
                <w:rStyle w:val="quality-sign"/>
                <w:rFonts w:ascii="Cambria Math" w:hAnsi="Cambria Math" w:cs="Cambria Math"/>
                <w:color w:val="000000" w:themeColor="text1"/>
                <w:sz w:val="18"/>
                <w:szCs w:val="18"/>
                <w:lang w:val="en-US"/>
              </w:rPr>
              <w:t>⨁⨁⨁⨁</w:t>
            </w:r>
            <w:r w:rsidRPr="00F20EDB">
              <w:rPr>
                <w:rFonts w:ascii="Garamond" w:hAnsi="Garamond"/>
                <w:color w:val="000000" w:themeColor="text1"/>
                <w:sz w:val="18"/>
                <w:szCs w:val="18"/>
                <w:lang w:val="en-US"/>
              </w:rPr>
              <w:br/>
            </w:r>
            <w:r w:rsidRPr="00F20EDB">
              <w:rPr>
                <w:rStyle w:val="quality-text"/>
                <w:rFonts w:ascii="Garamond" w:hAnsi="Garamond"/>
                <w:color w:val="000000" w:themeColor="text1"/>
                <w:sz w:val="18"/>
                <w:szCs w:val="18"/>
                <w:lang w:val="en-US"/>
              </w:rPr>
              <w:t>HIGH</w:t>
            </w:r>
            <w:r w:rsidRPr="00F20EDB">
              <w:rPr>
                <w:rFonts w:ascii="Garamond" w:hAnsi="Garamond"/>
                <w:color w:val="000000" w:themeColor="text1"/>
                <w:sz w:val="18"/>
                <w:szCs w:val="18"/>
                <w:lang w:val="en-US"/>
              </w:rPr>
              <w:t xml:space="preserve"> </w:t>
            </w:r>
          </w:p>
        </w:tc>
        <w:tc>
          <w:tcPr>
            <w:tcW w:w="391" w:type="pct"/>
            <w:hideMark/>
          </w:tcPr>
          <w:p w14:paraId="4A82F90D"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CRITICAL </w:t>
            </w:r>
          </w:p>
        </w:tc>
      </w:tr>
      <w:tr w:rsidR="00711C6C" w:rsidRPr="00F20EDB" w14:paraId="76CE1F10" w14:textId="77777777" w:rsidTr="00711C6C">
        <w:trPr>
          <w:trHeight w:val="276"/>
        </w:trPr>
        <w:tc>
          <w:tcPr>
            <w:tcW w:w="5000" w:type="pct"/>
            <w:gridSpan w:val="13"/>
            <w:hideMark/>
          </w:tcPr>
          <w:p w14:paraId="1C43F9AD" w14:textId="77777777" w:rsidR="00711C6C" w:rsidRPr="00F20EDB" w:rsidRDefault="00711C6C" w:rsidP="00A80924">
            <w:pPr>
              <w:rPr>
                <w:rFonts w:ascii="Garamond" w:hAnsi="Garamond"/>
                <w:b/>
                <w:bCs/>
                <w:color w:val="000000" w:themeColor="text1"/>
                <w:sz w:val="18"/>
                <w:szCs w:val="18"/>
                <w:lang w:val="en-US"/>
              </w:rPr>
            </w:pPr>
            <w:r w:rsidRPr="00F20EDB">
              <w:rPr>
                <w:rStyle w:val="label"/>
                <w:rFonts w:ascii="Garamond" w:hAnsi="Garamond"/>
                <w:b/>
                <w:bCs/>
                <w:color w:val="000000" w:themeColor="text1"/>
                <w:sz w:val="18"/>
                <w:szCs w:val="18"/>
                <w:lang w:val="en-US"/>
              </w:rPr>
              <w:t xml:space="preserve">28 day Mortality </w:t>
            </w:r>
            <w:r w:rsidRPr="00F20EDB">
              <w:rPr>
                <w:rStyle w:val="label"/>
                <w:rFonts w:ascii="Garamond" w:hAnsi="Garamond"/>
                <w:b/>
                <w:bCs/>
                <w:color w:val="000000" w:themeColor="text1"/>
                <w:lang w:val="en-US"/>
              </w:rPr>
              <w:t>–</w:t>
            </w:r>
            <w:r w:rsidRPr="00F20EDB">
              <w:rPr>
                <w:rStyle w:val="label"/>
                <w:rFonts w:ascii="Garamond" w:hAnsi="Garamond"/>
                <w:b/>
                <w:bCs/>
                <w:color w:val="000000" w:themeColor="text1"/>
                <w:sz w:val="18"/>
                <w:szCs w:val="18"/>
                <w:lang w:val="en-US"/>
              </w:rPr>
              <w:t xml:space="preserve"> Dexamethasone</w:t>
            </w:r>
          </w:p>
        </w:tc>
      </w:tr>
      <w:tr w:rsidR="00711C6C" w:rsidRPr="00F20EDB" w14:paraId="1CF57C7C" w14:textId="77777777" w:rsidTr="00711C6C">
        <w:trPr>
          <w:trHeight w:val="1809"/>
        </w:trPr>
        <w:tc>
          <w:tcPr>
            <w:tcW w:w="270" w:type="pct"/>
            <w:hideMark/>
          </w:tcPr>
          <w:p w14:paraId="5C8A9203"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3 </w:t>
            </w:r>
          </w:p>
        </w:tc>
        <w:tc>
          <w:tcPr>
            <w:tcW w:w="366" w:type="pct"/>
            <w:hideMark/>
          </w:tcPr>
          <w:p w14:paraId="4B1057D4"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randomised trials </w:t>
            </w:r>
          </w:p>
        </w:tc>
        <w:tc>
          <w:tcPr>
            <w:tcW w:w="252" w:type="pct"/>
            <w:hideMark/>
          </w:tcPr>
          <w:p w14:paraId="4D063895"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p>
        </w:tc>
        <w:tc>
          <w:tcPr>
            <w:tcW w:w="449" w:type="pct"/>
            <w:hideMark/>
          </w:tcPr>
          <w:p w14:paraId="02B57A6F"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serious </w:t>
            </w:r>
            <w:r w:rsidRPr="00F20EDB">
              <w:rPr>
                <w:rFonts w:ascii="Garamond" w:hAnsi="Garamond"/>
                <w:color w:val="000000" w:themeColor="text1"/>
                <w:sz w:val="18"/>
                <w:szCs w:val="18"/>
                <w:vertAlign w:val="superscript"/>
                <w:lang w:val="en-US"/>
              </w:rPr>
              <w:t>b</w:t>
            </w:r>
          </w:p>
        </w:tc>
        <w:tc>
          <w:tcPr>
            <w:tcW w:w="409" w:type="pct"/>
            <w:hideMark/>
          </w:tcPr>
          <w:p w14:paraId="0726A0B0"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p>
        </w:tc>
        <w:tc>
          <w:tcPr>
            <w:tcW w:w="402" w:type="pct"/>
            <w:hideMark/>
          </w:tcPr>
          <w:p w14:paraId="6FEF216E"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p>
        </w:tc>
        <w:tc>
          <w:tcPr>
            <w:tcW w:w="468" w:type="pct"/>
            <w:hideMark/>
          </w:tcPr>
          <w:p w14:paraId="43E27136"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ne </w:t>
            </w:r>
          </w:p>
        </w:tc>
        <w:tc>
          <w:tcPr>
            <w:tcW w:w="472" w:type="pct"/>
            <w:hideMark/>
          </w:tcPr>
          <w:p w14:paraId="611E03B3"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166/459 (36.2%) </w:t>
            </w:r>
          </w:p>
        </w:tc>
        <w:tc>
          <w:tcPr>
            <w:tcW w:w="472" w:type="pct"/>
            <w:hideMark/>
          </w:tcPr>
          <w:p w14:paraId="5780D71F" w14:textId="77777777" w:rsidR="00711C6C" w:rsidRPr="00F20EDB" w:rsidRDefault="00711C6C" w:rsidP="00A80924">
            <w:pPr>
              <w:jc w:val="center"/>
              <w:rPr>
                <w:rFonts w:ascii="Garamond" w:hAnsi="Garamond"/>
                <w:color w:val="000000" w:themeColor="text1"/>
                <w:sz w:val="18"/>
                <w:szCs w:val="18"/>
                <w:lang w:val="en-US"/>
              </w:rPr>
            </w:pPr>
            <w:r w:rsidRPr="00F20EDB">
              <w:rPr>
                <w:rStyle w:val="cell-value"/>
                <w:rFonts w:ascii="Garamond" w:hAnsi="Garamond"/>
                <w:color w:val="000000" w:themeColor="text1"/>
                <w:sz w:val="18"/>
                <w:szCs w:val="18"/>
                <w:lang w:val="en-US"/>
              </w:rPr>
              <w:t xml:space="preserve">361/823 (43.9%) </w:t>
            </w:r>
          </w:p>
        </w:tc>
        <w:tc>
          <w:tcPr>
            <w:tcW w:w="297" w:type="pct"/>
            <w:hideMark/>
          </w:tcPr>
          <w:p w14:paraId="04C9AC16" w14:textId="77777777" w:rsidR="00711C6C" w:rsidRPr="00F20EDB" w:rsidRDefault="00711C6C" w:rsidP="00A80924">
            <w:pPr>
              <w:jc w:val="center"/>
              <w:rPr>
                <w:rFonts w:ascii="Garamond" w:hAnsi="Garamond"/>
                <w:color w:val="000000" w:themeColor="text1"/>
                <w:sz w:val="18"/>
                <w:szCs w:val="18"/>
                <w:lang w:val="en-US"/>
              </w:rPr>
            </w:pPr>
            <w:r w:rsidRPr="00F20EDB">
              <w:rPr>
                <w:rStyle w:val="block"/>
                <w:rFonts w:ascii="Garamond" w:hAnsi="Garamond"/>
                <w:b/>
                <w:bCs/>
                <w:color w:val="000000" w:themeColor="text1"/>
                <w:sz w:val="18"/>
                <w:szCs w:val="18"/>
                <w:lang w:val="en-US"/>
              </w:rPr>
              <w:t>OR 0.64</w:t>
            </w:r>
            <w:r w:rsidRPr="00F20EDB">
              <w:rPr>
                <w:rFonts w:ascii="Garamond" w:hAnsi="Garamond"/>
                <w:color w:val="000000" w:themeColor="text1"/>
                <w:sz w:val="18"/>
                <w:szCs w:val="18"/>
                <w:lang w:val="en-US"/>
              </w:rPr>
              <w:br/>
            </w:r>
            <w:r w:rsidRPr="00F20EDB">
              <w:rPr>
                <w:rStyle w:val="cell"/>
                <w:rFonts w:ascii="Garamond" w:hAnsi="Garamond"/>
                <w:color w:val="000000" w:themeColor="text1"/>
                <w:sz w:val="18"/>
                <w:szCs w:val="18"/>
                <w:lang w:val="en-US"/>
              </w:rPr>
              <w:t>(0.50 to 0.82)</w:t>
            </w:r>
            <w:r w:rsidRPr="00F20EDB">
              <w:rPr>
                <w:rFonts w:ascii="Garamond" w:hAnsi="Garamond"/>
                <w:color w:val="000000" w:themeColor="text1"/>
                <w:sz w:val="18"/>
                <w:szCs w:val="18"/>
                <w:lang w:val="en-US"/>
              </w:rPr>
              <w:t xml:space="preserve"> </w:t>
            </w:r>
          </w:p>
        </w:tc>
        <w:tc>
          <w:tcPr>
            <w:tcW w:w="316" w:type="pct"/>
            <w:hideMark/>
          </w:tcPr>
          <w:p w14:paraId="47DB8A14"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b/>
                <w:bCs/>
                <w:color w:val="000000" w:themeColor="text1"/>
                <w:sz w:val="18"/>
                <w:szCs w:val="18"/>
                <w:lang w:val="en-US"/>
              </w:rPr>
              <w:t>105 fewer per 1,000</w:t>
            </w:r>
            <w:r w:rsidRPr="00F20EDB">
              <w:rPr>
                <w:rFonts w:ascii="Garamond" w:hAnsi="Garamond"/>
                <w:color w:val="000000" w:themeColor="text1"/>
                <w:sz w:val="18"/>
                <w:szCs w:val="18"/>
                <w:lang w:val="en-US"/>
              </w:rPr>
              <w:br/>
              <w:t xml:space="preserve">(from 158 fewer to 48 fewer) </w:t>
            </w:r>
          </w:p>
        </w:tc>
        <w:tc>
          <w:tcPr>
            <w:tcW w:w="433" w:type="pct"/>
            <w:hideMark/>
          </w:tcPr>
          <w:p w14:paraId="4C4D030C" w14:textId="77777777" w:rsidR="00711C6C" w:rsidRPr="00F20EDB" w:rsidRDefault="00711C6C" w:rsidP="00A80924">
            <w:pPr>
              <w:jc w:val="center"/>
              <w:rPr>
                <w:rFonts w:ascii="Garamond" w:hAnsi="Garamond"/>
                <w:color w:val="000000" w:themeColor="text1"/>
                <w:sz w:val="18"/>
                <w:szCs w:val="18"/>
                <w:lang w:val="en-US"/>
              </w:rPr>
            </w:pPr>
            <w:r w:rsidRPr="00F20EDB">
              <w:rPr>
                <w:rStyle w:val="quality-sign"/>
                <w:rFonts w:ascii="Cambria Math" w:hAnsi="Cambria Math" w:cs="Cambria Math"/>
                <w:color w:val="000000" w:themeColor="text1"/>
                <w:sz w:val="18"/>
                <w:szCs w:val="18"/>
                <w:lang w:val="en-US"/>
              </w:rPr>
              <w:t>⨁⨁⨁</w:t>
            </w:r>
            <w:r w:rsidRPr="00F20EDB">
              <w:rPr>
                <w:rStyle w:val="quality-sign"/>
                <w:rFonts w:ascii="Segoe UI Symbol" w:hAnsi="Segoe UI Symbol" w:cs="Segoe UI Symbol"/>
                <w:color w:val="000000" w:themeColor="text1"/>
                <w:sz w:val="18"/>
                <w:szCs w:val="18"/>
                <w:lang w:val="en-US"/>
              </w:rPr>
              <w:t>◯</w:t>
            </w:r>
            <w:r w:rsidRPr="00F20EDB">
              <w:rPr>
                <w:rFonts w:ascii="Garamond" w:hAnsi="Garamond"/>
                <w:color w:val="000000" w:themeColor="text1"/>
                <w:sz w:val="18"/>
                <w:szCs w:val="18"/>
                <w:lang w:val="en-US"/>
              </w:rPr>
              <w:br/>
            </w:r>
            <w:r w:rsidRPr="00F20EDB">
              <w:rPr>
                <w:rStyle w:val="quality-text"/>
                <w:rFonts w:ascii="Garamond" w:hAnsi="Garamond"/>
                <w:color w:val="000000" w:themeColor="text1"/>
                <w:sz w:val="18"/>
                <w:szCs w:val="18"/>
                <w:lang w:val="en-US"/>
              </w:rPr>
              <w:t>MODERATE</w:t>
            </w:r>
            <w:r w:rsidRPr="00F20EDB">
              <w:rPr>
                <w:rFonts w:ascii="Garamond" w:hAnsi="Garamond"/>
                <w:color w:val="000000" w:themeColor="text1"/>
                <w:sz w:val="18"/>
                <w:szCs w:val="18"/>
                <w:lang w:val="en-US"/>
              </w:rPr>
              <w:t xml:space="preserve"> </w:t>
            </w:r>
          </w:p>
        </w:tc>
        <w:tc>
          <w:tcPr>
            <w:tcW w:w="391" w:type="pct"/>
            <w:hideMark/>
          </w:tcPr>
          <w:p w14:paraId="417ABEC6"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CRITICAL </w:t>
            </w:r>
          </w:p>
        </w:tc>
      </w:tr>
      <w:tr w:rsidR="00711C6C" w:rsidRPr="00F20EDB" w14:paraId="1BAE59DB" w14:textId="77777777" w:rsidTr="00711C6C">
        <w:trPr>
          <w:trHeight w:val="199"/>
        </w:trPr>
        <w:tc>
          <w:tcPr>
            <w:tcW w:w="5000" w:type="pct"/>
            <w:gridSpan w:val="13"/>
            <w:hideMark/>
          </w:tcPr>
          <w:p w14:paraId="10B570A0" w14:textId="77777777" w:rsidR="00711C6C" w:rsidRPr="00F20EDB" w:rsidRDefault="00711C6C" w:rsidP="00A80924">
            <w:pPr>
              <w:rPr>
                <w:rFonts w:ascii="Garamond" w:hAnsi="Garamond"/>
                <w:b/>
                <w:bCs/>
                <w:color w:val="000000" w:themeColor="text1"/>
                <w:sz w:val="18"/>
                <w:szCs w:val="18"/>
                <w:lang w:val="en-US"/>
              </w:rPr>
            </w:pPr>
            <w:r w:rsidRPr="00F20EDB">
              <w:rPr>
                <w:rStyle w:val="label"/>
                <w:rFonts w:ascii="Garamond" w:hAnsi="Garamond"/>
                <w:b/>
                <w:bCs/>
                <w:color w:val="000000" w:themeColor="text1"/>
                <w:sz w:val="18"/>
                <w:szCs w:val="18"/>
                <w:lang w:val="en-US"/>
              </w:rPr>
              <w:t>28 day Mortality - Hydrocortisone</w:t>
            </w:r>
          </w:p>
        </w:tc>
      </w:tr>
      <w:tr w:rsidR="00711C6C" w:rsidRPr="00F20EDB" w14:paraId="4AE6FE10" w14:textId="77777777" w:rsidTr="00711C6C">
        <w:trPr>
          <w:trHeight w:val="597"/>
        </w:trPr>
        <w:tc>
          <w:tcPr>
            <w:tcW w:w="270" w:type="pct"/>
            <w:hideMark/>
          </w:tcPr>
          <w:p w14:paraId="0AB9F516"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3 </w:t>
            </w:r>
          </w:p>
        </w:tc>
        <w:tc>
          <w:tcPr>
            <w:tcW w:w="366" w:type="pct"/>
            <w:hideMark/>
          </w:tcPr>
          <w:p w14:paraId="1AFC0E42"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randomised trials </w:t>
            </w:r>
          </w:p>
        </w:tc>
        <w:tc>
          <w:tcPr>
            <w:tcW w:w="252" w:type="pct"/>
            <w:hideMark/>
          </w:tcPr>
          <w:p w14:paraId="52BBB578"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p>
        </w:tc>
        <w:tc>
          <w:tcPr>
            <w:tcW w:w="449" w:type="pct"/>
            <w:hideMark/>
          </w:tcPr>
          <w:p w14:paraId="062D9EFA"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p>
        </w:tc>
        <w:tc>
          <w:tcPr>
            <w:tcW w:w="409" w:type="pct"/>
            <w:hideMark/>
          </w:tcPr>
          <w:p w14:paraId="1F38A341"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p>
        </w:tc>
        <w:tc>
          <w:tcPr>
            <w:tcW w:w="402" w:type="pct"/>
            <w:hideMark/>
          </w:tcPr>
          <w:p w14:paraId="5ADBC48F"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very serious </w:t>
            </w:r>
            <w:r w:rsidRPr="00F20EDB">
              <w:rPr>
                <w:rFonts w:ascii="Garamond" w:hAnsi="Garamond"/>
                <w:color w:val="000000" w:themeColor="text1"/>
                <w:sz w:val="18"/>
                <w:szCs w:val="18"/>
                <w:vertAlign w:val="superscript"/>
                <w:lang w:val="en-US"/>
              </w:rPr>
              <w:t>c</w:t>
            </w:r>
          </w:p>
        </w:tc>
        <w:tc>
          <w:tcPr>
            <w:tcW w:w="468" w:type="pct"/>
            <w:hideMark/>
          </w:tcPr>
          <w:p w14:paraId="3C109AE2"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ne </w:t>
            </w:r>
          </w:p>
        </w:tc>
        <w:tc>
          <w:tcPr>
            <w:tcW w:w="472" w:type="pct"/>
            <w:hideMark/>
          </w:tcPr>
          <w:p w14:paraId="6412B062"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43/195 (22.1%) </w:t>
            </w:r>
          </w:p>
        </w:tc>
        <w:tc>
          <w:tcPr>
            <w:tcW w:w="472" w:type="pct"/>
            <w:hideMark/>
          </w:tcPr>
          <w:p w14:paraId="3C05891A" w14:textId="77777777" w:rsidR="00711C6C" w:rsidRPr="00F20EDB" w:rsidRDefault="00711C6C" w:rsidP="00A80924">
            <w:pPr>
              <w:jc w:val="center"/>
              <w:rPr>
                <w:rFonts w:ascii="Garamond" w:hAnsi="Garamond"/>
                <w:color w:val="000000" w:themeColor="text1"/>
                <w:sz w:val="18"/>
                <w:szCs w:val="18"/>
                <w:lang w:val="en-US"/>
              </w:rPr>
            </w:pPr>
            <w:r w:rsidRPr="00F20EDB">
              <w:rPr>
                <w:rStyle w:val="cell-value"/>
                <w:rFonts w:ascii="Garamond" w:hAnsi="Garamond"/>
                <w:color w:val="000000" w:themeColor="text1"/>
                <w:sz w:val="18"/>
                <w:szCs w:val="18"/>
                <w:lang w:val="en-US"/>
              </w:rPr>
              <w:t xml:space="preserve">51/179 (28.5%) </w:t>
            </w:r>
          </w:p>
        </w:tc>
        <w:tc>
          <w:tcPr>
            <w:tcW w:w="297" w:type="pct"/>
            <w:hideMark/>
          </w:tcPr>
          <w:p w14:paraId="3B697AB2" w14:textId="77777777" w:rsidR="00711C6C" w:rsidRPr="00F20EDB" w:rsidRDefault="00711C6C" w:rsidP="00A80924">
            <w:pPr>
              <w:jc w:val="center"/>
              <w:rPr>
                <w:rFonts w:ascii="Garamond" w:hAnsi="Garamond"/>
                <w:color w:val="000000" w:themeColor="text1"/>
                <w:sz w:val="18"/>
                <w:szCs w:val="18"/>
                <w:lang w:val="en-US"/>
              </w:rPr>
            </w:pPr>
            <w:r w:rsidRPr="00F20EDB">
              <w:rPr>
                <w:rStyle w:val="block"/>
                <w:rFonts w:ascii="Garamond" w:hAnsi="Garamond"/>
                <w:b/>
                <w:bCs/>
                <w:color w:val="000000" w:themeColor="text1"/>
                <w:sz w:val="18"/>
                <w:szCs w:val="18"/>
                <w:lang w:val="en-US"/>
              </w:rPr>
              <w:t>OR 0.69</w:t>
            </w:r>
            <w:r w:rsidRPr="00F20EDB">
              <w:rPr>
                <w:rFonts w:ascii="Garamond" w:hAnsi="Garamond"/>
                <w:color w:val="000000" w:themeColor="text1"/>
                <w:sz w:val="18"/>
                <w:szCs w:val="18"/>
                <w:lang w:val="en-US"/>
              </w:rPr>
              <w:br/>
            </w:r>
            <w:r w:rsidRPr="00F20EDB">
              <w:rPr>
                <w:rStyle w:val="cell"/>
                <w:rFonts w:ascii="Garamond" w:hAnsi="Garamond"/>
                <w:color w:val="000000" w:themeColor="text1"/>
                <w:sz w:val="18"/>
                <w:szCs w:val="18"/>
                <w:lang w:val="en-US"/>
              </w:rPr>
              <w:t>(0.43 to 1.12)</w:t>
            </w:r>
            <w:r w:rsidRPr="00F20EDB">
              <w:rPr>
                <w:rFonts w:ascii="Garamond" w:hAnsi="Garamond"/>
                <w:color w:val="000000" w:themeColor="text1"/>
                <w:sz w:val="18"/>
                <w:szCs w:val="18"/>
                <w:lang w:val="en-US"/>
              </w:rPr>
              <w:t xml:space="preserve"> </w:t>
            </w:r>
          </w:p>
        </w:tc>
        <w:tc>
          <w:tcPr>
            <w:tcW w:w="316" w:type="pct"/>
            <w:hideMark/>
          </w:tcPr>
          <w:p w14:paraId="5894C6BE"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b/>
                <w:bCs/>
                <w:color w:val="000000" w:themeColor="text1"/>
                <w:sz w:val="18"/>
                <w:szCs w:val="18"/>
                <w:lang w:val="en-US"/>
              </w:rPr>
              <w:t>69 fewer per 1,000</w:t>
            </w:r>
            <w:r w:rsidRPr="00F20EDB">
              <w:rPr>
                <w:rFonts w:ascii="Garamond" w:hAnsi="Garamond"/>
                <w:color w:val="000000" w:themeColor="text1"/>
                <w:sz w:val="18"/>
                <w:szCs w:val="18"/>
                <w:lang w:val="en-US"/>
              </w:rPr>
              <w:br/>
              <w:t xml:space="preserve">(from 139 </w:t>
            </w:r>
            <w:r w:rsidRPr="00F20EDB">
              <w:rPr>
                <w:rFonts w:ascii="Garamond" w:hAnsi="Garamond"/>
                <w:color w:val="000000" w:themeColor="text1"/>
                <w:sz w:val="18"/>
                <w:szCs w:val="18"/>
                <w:lang w:val="en-US"/>
              </w:rPr>
              <w:lastRenderedPageBreak/>
              <w:t xml:space="preserve">fewer to 24 more) </w:t>
            </w:r>
          </w:p>
        </w:tc>
        <w:tc>
          <w:tcPr>
            <w:tcW w:w="433" w:type="pct"/>
            <w:hideMark/>
          </w:tcPr>
          <w:p w14:paraId="5E995D2F" w14:textId="77777777" w:rsidR="00711C6C" w:rsidRPr="00F20EDB" w:rsidRDefault="00711C6C" w:rsidP="00A80924">
            <w:pPr>
              <w:jc w:val="center"/>
              <w:rPr>
                <w:rFonts w:ascii="Garamond" w:hAnsi="Garamond"/>
                <w:color w:val="000000" w:themeColor="text1"/>
                <w:sz w:val="18"/>
                <w:szCs w:val="18"/>
                <w:lang w:val="en-US"/>
              </w:rPr>
            </w:pPr>
            <w:r w:rsidRPr="00F20EDB">
              <w:rPr>
                <w:rStyle w:val="quality-sign"/>
                <w:rFonts w:ascii="Cambria Math" w:hAnsi="Cambria Math" w:cs="Cambria Math"/>
                <w:color w:val="000000" w:themeColor="text1"/>
                <w:sz w:val="18"/>
                <w:szCs w:val="18"/>
                <w:lang w:val="en-US"/>
              </w:rPr>
              <w:lastRenderedPageBreak/>
              <w:t>⨁⨁</w:t>
            </w:r>
            <w:r w:rsidRPr="00F20EDB">
              <w:rPr>
                <w:rStyle w:val="quality-sign"/>
                <w:rFonts w:ascii="Segoe UI Symbol" w:hAnsi="Segoe UI Symbol" w:cs="Segoe UI Symbol"/>
                <w:color w:val="000000" w:themeColor="text1"/>
                <w:sz w:val="18"/>
                <w:szCs w:val="18"/>
                <w:lang w:val="en-US"/>
              </w:rPr>
              <w:t>◯◯</w:t>
            </w:r>
            <w:r w:rsidRPr="00F20EDB">
              <w:rPr>
                <w:rFonts w:ascii="Garamond" w:hAnsi="Garamond"/>
                <w:color w:val="000000" w:themeColor="text1"/>
                <w:sz w:val="18"/>
                <w:szCs w:val="18"/>
                <w:lang w:val="en-US"/>
              </w:rPr>
              <w:br/>
            </w:r>
            <w:r w:rsidRPr="00F20EDB">
              <w:rPr>
                <w:rStyle w:val="quality-text"/>
                <w:rFonts w:ascii="Garamond" w:hAnsi="Garamond"/>
                <w:color w:val="000000" w:themeColor="text1"/>
                <w:sz w:val="18"/>
                <w:szCs w:val="18"/>
                <w:lang w:val="en-US"/>
              </w:rPr>
              <w:t>LOW</w:t>
            </w:r>
            <w:r w:rsidRPr="00F20EDB">
              <w:rPr>
                <w:rFonts w:ascii="Garamond" w:hAnsi="Garamond"/>
                <w:color w:val="000000" w:themeColor="text1"/>
                <w:sz w:val="18"/>
                <w:szCs w:val="18"/>
                <w:lang w:val="en-US"/>
              </w:rPr>
              <w:t xml:space="preserve"> </w:t>
            </w:r>
          </w:p>
        </w:tc>
        <w:tc>
          <w:tcPr>
            <w:tcW w:w="391" w:type="pct"/>
            <w:hideMark/>
          </w:tcPr>
          <w:p w14:paraId="3C98BF13"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CRITICAL </w:t>
            </w:r>
          </w:p>
        </w:tc>
      </w:tr>
      <w:tr w:rsidR="00711C6C" w:rsidRPr="00F20EDB" w14:paraId="10292F9B" w14:textId="77777777" w:rsidTr="00711C6C">
        <w:trPr>
          <w:trHeight w:val="199"/>
        </w:trPr>
        <w:tc>
          <w:tcPr>
            <w:tcW w:w="5000" w:type="pct"/>
            <w:gridSpan w:val="13"/>
            <w:hideMark/>
          </w:tcPr>
          <w:p w14:paraId="1AAD9491" w14:textId="77777777" w:rsidR="00711C6C" w:rsidRPr="00F20EDB" w:rsidRDefault="00711C6C" w:rsidP="00A80924">
            <w:pPr>
              <w:rPr>
                <w:rFonts w:ascii="Garamond" w:hAnsi="Garamond"/>
                <w:b/>
                <w:bCs/>
                <w:color w:val="000000" w:themeColor="text1"/>
                <w:sz w:val="18"/>
                <w:szCs w:val="18"/>
                <w:lang w:val="en-US"/>
              </w:rPr>
            </w:pPr>
            <w:r w:rsidRPr="00F20EDB">
              <w:rPr>
                <w:rStyle w:val="label"/>
                <w:rFonts w:ascii="Garamond" w:hAnsi="Garamond"/>
                <w:b/>
                <w:bCs/>
                <w:color w:val="000000" w:themeColor="text1"/>
                <w:sz w:val="18"/>
                <w:szCs w:val="18"/>
                <w:lang w:val="en-US"/>
              </w:rPr>
              <w:t>28 day Mortality- methyl-prednisone</w:t>
            </w:r>
          </w:p>
        </w:tc>
      </w:tr>
      <w:tr w:rsidR="00711C6C" w:rsidRPr="00F20EDB" w14:paraId="5A6BD0FD" w14:textId="77777777" w:rsidTr="00711C6C">
        <w:trPr>
          <w:trHeight w:val="1610"/>
        </w:trPr>
        <w:tc>
          <w:tcPr>
            <w:tcW w:w="270" w:type="pct"/>
            <w:hideMark/>
          </w:tcPr>
          <w:p w14:paraId="1714183D"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2 </w:t>
            </w:r>
          </w:p>
        </w:tc>
        <w:tc>
          <w:tcPr>
            <w:tcW w:w="366" w:type="pct"/>
            <w:hideMark/>
          </w:tcPr>
          <w:p w14:paraId="78F2A836"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randomised trials </w:t>
            </w:r>
          </w:p>
        </w:tc>
        <w:tc>
          <w:tcPr>
            <w:tcW w:w="252" w:type="pct"/>
            <w:hideMark/>
          </w:tcPr>
          <w:p w14:paraId="102C0779"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p>
        </w:tc>
        <w:tc>
          <w:tcPr>
            <w:tcW w:w="449" w:type="pct"/>
            <w:hideMark/>
          </w:tcPr>
          <w:p w14:paraId="04275725"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p>
        </w:tc>
        <w:tc>
          <w:tcPr>
            <w:tcW w:w="409" w:type="pct"/>
            <w:hideMark/>
          </w:tcPr>
          <w:p w14:paraId="7446E408"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p>
        </w:tc>
        <w:tc>
          <w:tcPr>
            <w:tcW w:w="402" w:type="pct"/>
            <w:hideMark/>
          </w:tcPr>
          <w:p w14:paraId="5EA6EC95"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serious </w:t>
            </w:r>
            <w:r w:rsidRPr="00F20EDB">
              <w:rPr>
                <w:rFonts w:ascii="Garamond" w:hAnsi="Garamond"/>
                <w:color w:val="000000" w:themeColor="text1"/>
                <w:sz w:val="18"/>
                <w:szCs w:val="18"/>
                <w:vertAlign w:val="superscript"/>
                <w:lang w:val="en-US"/>
              </w:rPr>
              <w:t>d</w:t>
            </w:r>
          </w:p>
        </w:tc>
        <w:tc>
          <w:tcPr>
            <w:tcW w:w="468" w:type="pct"/>
            <w:hideMark/>
          </w:tcPr>
          <w:p w14:paraId="44CEFCB3"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ne </w:t>
            </w:r>
          </w:p>
        </w:tc>
        <w:tc>
          <w:tcPr>
            <w:tcW w:w="472" w:type="pct"/>
            <w:hideMark/>
          </w:tcPr>
          <w:p w14:paraId="53C1406F"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85/218 (39.0%) </w:t>
            </w:r>
          </w:p>
        </w:tc>
        <w:tc>
          <w:tcPr>
            <w:tcW w:w="472" w:type="pct"/>
            <w:hideMark/>
          </w:tcPr>
          <w:p w14:paraId="37D1C142" w14:textId="77777777" w:rsidR="00711C6C" w:rsidRPr="00F20EDB" w:rsidRDefault="00711C6C" w:rsidP="00A80924">
            <w:pPr>
              <w:jc w:val="center"/>
              <w:rPr>
                <w:rFonts w:ascii="Garamond" w:hAnsi="Garamond"/>
                <w:color w:val="000000" w:themeColor="text1"/>
                <w:sz w:val="18"/>
                <w:szCs w:val="18"/>
                <w:lang w:val="en-US"/>
              </w:rPr>
            </w:pPr>
            <w:r w:rsidRPr="00F20EDB">
              <w:rPr>
                <w:rStyle w:val="cell-value"/>
                <w:rFonts w:ascii="Garamond" w:hAnsi="Garamond"/>
                <w:color w:val="000000" w:themeColor="text1"/>
                <w:sz w:val="18"/>
                <w:szCs w:val="18"/>
                <w:lang w:val="en-US"/>
              </w:rPr>
              <w:t xml:space="preserve">89/222 (40.1%) </w:t>
            </w:r>
          </w:p>
        </w:tc>
        <w:tc>
          <w:tcPr>
            <w:tcW w:w="297" w:type="pct"/>
            <w:hideMark/>
          </w:tcPr>
          <w:p w14:paraId="04EFE024" w14:textId="77777777" w:rsidR="00711C6C" w:rsidRPr="00F20EDB" w:rsidRDefault="00711C6C" w:rsidP="00A80924">
            <w:pPr>
              <w:jc w:val="center"/>
              <w:rPr>
                <w:rFonts w:ascii="Garamond" w:hAnsi="Garamond"/>
                <w:color w:val="000000" w:themeColor="text1"/>
                <w:sz w:val="18"/>
                <w:szCs w:val="18"/>
                <w:lang w:val="en-US"/>
              </w:rPr>
            </w:pPr>
            <w:r w:rsidRPr="00F20EDB">
              <w:rPr>
                <w:rStyle w:val="block"/>
                <w:rFonts w:ascii="Garamond" w:hAnsi="Garamond"/>
                <w:b/>
                <w:bCs/>
                <w:color w:val="000000" w:themeColor="text1"/>
                <w:sz w:val="18"/>
                <w:szCs w:val="18"/>
                <w:lang w:val="en-US"/>
              </w:rPr>
              <w:t>RR 0.97</w:t>
            </w:r>
            <w:r w:rsidRPr="00F20EDB">
              <w:rPr>
                <w:rFonts w:ascii="Garamond" w:hAnsi="Garamond"/>
                <w:color w:val="000000" w:themeColor="text1"/>
                <w:sz w:val="18"/>
                <w:szCs w:val="18"/>
                <w:lang w:val="en-US"/>
              </w:rPr>
              <w:br/>
            </w:r>
            <w:r w:rsidRPr="00F20EDB">
              <w:rPr>
                <w:rStyle w:val="cell"/>
                <w:rFonts w:ascii="Garamond" w:hAnsi="Garamond"/>
                <w:color w:val="000000" w:themeColor="text1"/>
                <w:sz w:val="18"/>
                <w:szCs w:val="18"/>
                <w:lang w:val="en-US"/>
              </w:rPr>
              <w:t>(0.77 to 1.22)</w:t>
            </w:r>
            <w:r w:rsidRPr="00F20EDB">
              <w:rPr>
                <w:rFonts w:ascii="Garamond" w:hAnsi="Garamond"/>
                <w:color w:val="000000" w:themeColor="text1"/>
                <w:sz w:val="18"/>
                <w:szCs w:val="18"/>
                <w:lang w:val="en-US"/>
              </w:rPr>
              <w:t xml:space="preserve"> </w:t>
            </w:r>
          </w:p>
        </w:tc>
        <w:tc>
          <w:tcPr>
            <w:tcW w:w="316" w:type="pct"/>
            <w:hideMark/>
          </w:tcPr>
          <w:p w14:paraId="01766C6B"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b/>
                <w:bCs/>
                <w:color w:val="000000" w:themeColor="text1"/>
                <w:sz w:val="18"/>
                <w:szCs w:val="18"/>
                <w:lang w:val="en-US"/>
              </w:rPr>
              <w:t>12 fewer per 1,000</w:t>
            </w:r>
            <w:r w:rsidRPr="00F20EDB">
              <w:rPr>
                <w:rFonts w:ascii="Garamond" w:hAnsi="Garamond"/>
                <w:color w:val="000000" w:themeColor="text1"/>
                <w:sz w:val="18"/>
                <w:szCs w:val="18"/>
                <w:lang w:val="en-US"/>
              </w:rPr>
              <w:br/>
              <w:t xml:space="preserve">(from 92 fewer to 88 more) </w:t>
            </w:r>
          </w:p>
        </w:tc>
        <w:tc>
          <w:tcPr>
            <w:tcW w:w="433" w:type="pct"/>
            <w:hideMark/>
          </w:tcPr>
          <w:p w14:paraId="372A0636" w14:textId="77777777" w:rsidR="00711C6C" w:rsidRPr="00F20EDB" w:rsidRDefault="00711C6C" w:rsidP="00A80924">
            <w:pPr>
              <w:jc w:val="center"/>
              <w:rPr>
                <w:rFonts w:ascii="Garamond" w:hAnsi="Garamond"/>
                <w:color w:val="000000" w:themeColor="text1"/>
                <w:sz w:val="18"/>
                <w:szCs w:val="18"/>
                <w:lang w:val="en-US"/>
              </w:rPr>
            </w:pPr>
            <w:r w:rsidRPr="00F20EDB">
              <w:rPr>
                <w:rStyle w:val="quality-sign"/>
                <w:rFonts w:ascii="Cambria Math" w:hAnsi="Cambria Math" w:cs="Cambria Math"/>
                <w:color w:val="000000" w:themeColor="text1"/>
                <w:sz w:val="18"/>
                <w:szCs w:val="18"/>
                <w:lang w:val="en-US"/>
              </w:rPr>
              <w:t>⨁⨁⨁</w:t>
            </w:r>
            <w:r w:rsidRPr="00F20EDB">
              <w:rPr>
                <w:rStyle w:val="quality-sign"/>
                <w:rFonts w:ascii="Segoe UI Symbol" w:hAnsi="Segoe UI Symbol" w:cs="Segoe UI Symbol"/>
                <w:color w:val="000000" w:themeColor="text1"/>
                <w:sz w:val="18"/>
                <w:szCs w:val="18"/>
                <w:lang w:val="en-US"/>
              </w:rPr>
              <w:t>◯</w:t>
            </w:r>
            <w:r w:rsidRPr="00F20EDB">
              <w:rPr>
                <w:rFonts w:ascii="Garamond" w:hAnsi="Garamond"/>
                <w:color w:val="000000" w:themeColor="text1"/>
                <w:sz w:val="18"/>
                <w:szCs w:val="18"/>
                <w:lang w:val="en-US"/>
              </w:rPr>
              <w:br/>
            </w:r>
            <w:r w:rsidRPr="00F20EDB">
              <w:rPr>
                <w:rStyle w:val="quality-text"/>
                <w:rFonts w:ascii="Garamond" w:hAnsi="Garamond"/>
                <w:color w:val="000000" w:themeColor="text1"/>
                <w:sz w:val="18"/>
                <w:szCs w:val="18"/>
                <w:lang w:val="en-US"/>
              </w:rPr>
              <w:t>MODERATE</w:t>
            </w:r>
            <w:r w:rsidRPr="00F20EDB">
              <w:rPr>
                <w:rFonts w:ascii="Garamond" w:hAnsi="Garamond"/>
                <w:color w:val="000000" w:themeColor="text1"/>
                <w:sz w:val="18"/>
                <w:szCs w:val="18"/>
                <w:lang w:val="en-US"/>
              </w:rPr>
              <w:t xml:space="preserve"> </w:t>
            </w:r>
          </w:p>
        </w:tc>
        <w:tc>
          <w:tcPr>
            <w:tcW w:w="391" w:type="pct"/>
            <w:hideMark/>
          </w:tcPr>
          <w:p w14:paraId="623D0814"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CRITICAL </w:t>
            </w:r>
          </w:p>
        </w:tc>
      </w:tr>
      <w:tr w:rsidR="00711C6C" w:rsidRPr="00F20EDB" w14:paraId="4E74CAE5" w14:textId="77777777" w:rsidTr="00711C6C">
        <w:trPr>
          <w:trHeight w:val="199"/>
        </w:trPr>
        <w:tc>
          <w:tcPr>
            <w:tcW w:w="5000" w:type="pct"/>
            <w:gridSpan w:val="13"/>
            <w:hideMark/>
          </w:tcPr>
          <w:p w14:paraId="753D5F0F" w14:textId="77777777" w:rsidR="00711C6C" w:rsidRPr="00F20EDB" w:rsidRDefault="00711C6C" w:rsidP="00A80924">
            <w:pPr>
              <w:rPr>
                <w:rFonts w:ascii="Garamond" w:hAnsi="Garamond"/>
                <w:b/>
                <w:bCs/>
                <w:color w:val="000000" w:themeColor="text1"/>
                <w:sz w:val="18"/>
                <w:szCs w:val="18"/>
                <w:lang w:val="en-US"/>
              </w:rPr>
            </w:pPr>
            <w:r w:rsidRPr="00F20EDB">
              <w:rPr>
                <w:rStyle w:val="label"/>
                <w:rFonts w:ascii="Garamond" w:hAnsi="Garamond"/>
                <w:b/>
                <w:bCs/>
                <w:color w:val="000000" w:themeColor="text1"/>
                <w:sz w:val="18"/>
                <w:szCs w:val="18"/>
                <w:lang w:val="en-US"/>
              </w:rPr>
              <w:t>Adverse Events</w:t>
            </w:r>
          </w:p>
        </w:tc>
      </w:tr>
      <w:tr w:rsidR="00711C6C" w:rsidRPr="00F20EDB" w14:paraId="19A220B6" w14:textId="77777777" w:rsidTr="00711C6C">
        <w:trPr>
          <w:trHeight w:val="1410"/>
        </w:trPr>
        <w:tc>
          <w:tcPr>
            <w:tcW w:w="270" w:type="pct"/>
            <w:hideMark/>
          </w:tcPr>
          <w:p w14:paraId="71988430"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0 </w:t>
            </w:r>
          </w:p>
        </w:tc>
        <w:tc>
          <w:tcPr>
            <w:tcW w:w="366" w:type="pct"/>
            <w:hideMark/>
          </w:tcPr>
          <w:p w14:paraId="03140CD8" w14:textId="77777777" w:rsidR="00711C6C" w:rsidRPr="00F20EDB" w:rsidRDefault="00711C6C" w:rsidP="00A80924">
            <w:pPr>
              <w:jc w:val="center"/>
              <w:rPr>
                <w:rFonts w:ascii="Garamond" w:hAnsi="Garamond"/>
                <w:color w:val="000000" w:themeColor="text1"/>
                <w:sz w:val="18"/>
                <w:szCs w:val="18"/>
                <w:lang w:val="en-US"/>
              </w:rPr>
            </w:pPr>
          </w:p>
        </w:tc>
        <w:tc>
          <w:tcPr>
            <w:tcW w:w="252" w:type="pct"/>
            <w:hideMark/>
          </w:tcPr>
          <w:p w14:paraId="333D610F" w14:textId="77777777" w:rsidR="00711C6C" w:rsidRPr="00F20EDB" w:rsidRDefault="00711C6C" w:rsidP="00A80924">
            <w:pPr>
              <w:jc w:val="center"/>
              <w:rPr>
                <w:rFonts w:ascii="Garamond" w:hAnsi="Garamond"/>
                <w:color w:val="000000" w:themeColor="text1"/>
                <w:sz w:val="18"/>
                <w:szCs w:val="18"/>
                <w:lang w:val="en-US"/>
              </w:rPr>
            </w:pPr>
          </w:p>
        </w:tc>
        <w:tc>
          <w:tcPr>
            <w:tcW w:w="449" w:type="pct"/>
            <w:hideMark/>
          </w:tcPr>
          <w:p w14:paraId="54C144D5" w14:textId="77777777" w:rsidR="00711C6C" w:rsidRPr="00F20EDB" w:rsidRDefault="00711C6C" w:rsidP="00A80924">
            <w:pPr>
              <w:jc w:val="center"/>
              <w:rPr>
                <w:rFonts w:ascii="Garamond" w:hAnsi="Garamond"/>
                <w:color w:val="000000" w:themeColor="text1"/>
                <w:sz w:val="18"/>
                <w:szCs w:val="18"/>
                <w:lang w:val="en-US"/>
              </w:rPr>
            </w:pPr>
          </w:p>
        </w:tc>
        <w:tc>
          <w:tcPr>
            <w:tcW w:w="409" w:type="pct"/>
            <w:hideMark/>
          </w:tcPr>
          <w:p w14:paraId="157A7BB2" w14:textId="77777777" w:rsidR="00711C6C" w:rsidRPr="00F20EDB" w:rsidRDefault="00711C6C" w:rsidP="00A80924">
            <w:pPr>
              <w:jc w:val="center"/>
              <w:rPr>
                <w:rFonts w:ascii="Garamond" w:hAnsi="Garamond"/>
                <w:color w:val="000000" w:themeColor="text1"/>
                <w:sz w:val="18"/>
                <w:szCs w:val="18"/>
                <w:lang w:val="en-US"/>
              </w:rPr>
            </w:pPr>
          </w:p>
        </w:tc>
        <w:tc>
          <w:tcPr>
            <w:tcW w:w="402" w:type="pct"/>
            <w:hideMark/>
          </w:tcPr>
          <w:p w14:paraId="16E806C0" w14:textId="77777777" w:rsidR="00711C6C" w:rsidRPr="00F20EDB" w:rsidRDefault="00711C6C" w:rsidP="00A80924">
            <w:pPr>
              <w:jc w:val="center"/>
              <w:rPr>
                <w:rFonts w:ascii="Garamond" w:hAnsi="Garamond"/>
                <w:color w:val="000000" w:themeColor="text1"/>
                <w:sz w:val="18"/>
                <w:szCs w:val="18"/>
                <w:lang w:val="en-US"/>
              </w:rPr>
            </w:pPr>
          </w:p>
        </w:tc>
        <w:tc>
          <w:tcPr>
            <w:tcW w:w="468" w:type="pct"/>
            <w:hideMark/>
          </w:tcPr>
          <w:p w14:paraId="5E57B83C" w14:textId="77777777" w:rsidR="00711C6C" w:rsidRPr="00F20EDB" w:rsidRDefault="00711C6C" w:rsidP="00A80924">
            <w:pPr>
              <w:jc w:val="center"/>
              <w:rPr>
                <w:rFonts w:ascii="Garamond" w:hAnsi="Garamond"/>
                <w:color w:val="000000" w:themeColor="text1"/>
                <w:sz w:val="18"/>
                <w:szCs w:val="18"/>
                <w:lang w:val="en-US"/>
              </w:rPr>
            </w:pPr>
          </w:p>
        </w:tc>
        <w:tc>
          <w:tcPr>
            <w:tcW w:w="1557" w:type="pct"/>
            <w:gridSpan w:val="4"/>
            <w:hideMark/>
          </w:tcPr>
          <w:p w14:paraId="6643B062" w14:textId="77777777" w:rsidR="00711C6C" w:rsidRPr="00F20EDB" w:rsidRDefault="00711C6C" w:rsidP="00A80924">
            <w:pPr>
              <w:rPr>
                <w:rFonts w:ascii="Garamond" w:hAnsi="Garamond"/>
                <w:color w:val="000000" w:themeColor="text1"/>
                <w:sz w:val="18"/>
                <w:szCs w:val="18"/>
                <w:lang w:val="en-US"/>
              </w:rPr>
            </w:pPr>
            <w:r w:rsidRPr="00F20EDB">
              <w:rPr>
                <w:rFonts w:ascii="Garamond" w:hAnsi="Garamond"/>
                <w:color w:val="000000" w:themeColor="text1"/>
                <w:sz w:val="18"/>
                <w:szCs w:val="18"/>
                <w:lang w:val="en-US"/>
              </w:rPr>
              <w:t>We did not identify systematic reviews of studies reporting on harm of using short course, low-dose corticosteroids.</w:t>
            </w:r>
          </w:p>
          <w:p w14:paraId="4DD29098" w14:textId="77777777" w:rsidR="00711C6C" w:rsidRPr="00F20EDB" w:rsidRDefault="00711C6C" w:rsidP="00A80924">
            <w:pPr>
              <w:rPr>
                <w:rFonts w:ascii="Garamond" w:hAnsi="Garamond"/>
                <w:color w:val="000000" w:themeColor="text1"/>
                <w:sz w:val="18"/>
                <w:szCs w:val="18"/>
                <w:lang w:val="en-US"/>
              </w:rPr>
            </w:pPr>
            <w:r w:rsidRPr="00F20EDB">
              <w:rPr>
                <w:rFonts w:ascii="Garamond" w:hAnsi="Garamond"/>
                <w:color w:val="000000" w:themeColor="text1"/>
                <w:sz w:val="18"/>
                <w:szCs w:val="18"/>
                <w:lang w:val="en-US"/>
              </w:rPr>
              <w:t>Possible adverse events:</w:t>
            </w:r>
          </w:p>
          <w:p w14:paraId="2201EDC3" w14:textId="77777777" w:rsidR="00711C6C" w:rsidRPr="00F20EDB" w:rsidRDefault="00711C6C" w:rsidP="00A80924">
            <w:pPr>
              <w:rPr>
                <w:rFonts w:ascii="Garamond" w:hAnsi="Garamond"/>
                <w:color w:val="000000" w:themeColor="text1"/>
                <w:sz w:val="18"/>
                <w:szCs w:val="18"/>
                <w:lang w:val="en-US"/>
              </w:rPr>
            </w:pPr>
            <w:r w:rsidRPr="00F20EDB">
              <w:rPr>
                <w:rFonts w:ascii="Garamond" w:hAnsi="Garamond"/>
                <w:color w:val="000000" w:themeColor="text1"/>
                <w:sz w:val="18"/>
                <w:szCs w:val="18"/>
                <w:lang w:val="en-US"/>
              </w:rPr>
              <w:t>hyperglycemia, hypertension, psychosis, avascular necrosis of the hip, secondary infections</w:t>
            </w:r>
          </w:p>
          <w:p w14:paraId="3F0B23D0" w14:textId="77777777" w:rsidR="00711C6C" w:rsidRPr="00F20EDB" w:rsidRDefault="00711C6C" w:rsidP="00A80924">
            <w:pPr>
              <w:rPr>
                <w:rFonts w:ascii="Garamond" w:hAnsi="Garamond"/>
                <w:color w:val="000000" w:themeColor="text1"/>
                <w:sz w:val="18"/>
                <w:szCs w:val="18"/>
                <w:lang w:val="en-US"/>
              </w:rPr>
            </w:pPr>
            <w:r w:rsidRPr="00F20EDB">
              <w:rPr>
                <w:rFonts w:ascii="Garamond" w:hAnsi="Garamond"/>
                <w:color w:val="000000" w:themeColor="text1"/>
                <w:sz w:val="18"/>
                <w:szCs w:val="18"/>
                <w:lang w:val="en-US"/>
              </w:rPr>
              <w:t>likely low incidence</w:t>
            </w:r>
          </w:p>
        </w:tc>
        <w:tc>
          <w:tcPr>
            <w:tcW w:w="433" w:type="pct"/>
            <w:hideMark/>
          </w:tcPr>
          <w:p w14:paraId="2969B177" w14:textId="77777777" w:rsidR="00711C6C" w:rsidRPr="00F20EDB" w:rsidRDefault="00711C6C" w:rsidP="00A80924">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 </w:t>
            </w:r>
          </w:p>
        </w:tc>
        <w:tc>
          <w:tcPr>
            <w:tcW w:w="391" w:type="pct"/>
            <w:hideMark/>
          </w:tcPr>
          <w:p w14:paraId="56C9DFF8" w14:textId="77777777" w:rsidR="00711C6C" w:rsidRPr="00F20EDB" w:rsidRDefault="00711C6C" w:rsidP="00A80924">
            <w:pPr>
              <w:jc w:val="center"/>
              <w:rPr>
                <w:rFonts w:ascii="Garamond" w:hAnsi="Garamond"/>
                <w:color w:val="000000" w:themeColor="text1"/>
                <w:sz w:val="18"/>
                <w:szCs w:val="18"/>
                <w:lang w:val="en-US"/>
              </w:rPr>
            </w:pPr>
          </w:p>
        </w:tc>
      </w:tr>
    </w:tbl>
    <w:p w14:paraId="7BCDA401" w14:textId="77777777" w:rsidR="00711C6C" w:rsidRPr="00F20EDB" w:rsidRDefault="00711C6C" w:rsidP="00711C6C">
      <w:pPr>
        <w:pStyle w:val="NormalWeb"/>
        <w:spacing w:line="140" w:lineRule="atLeast"/>
        <w:rPr>
          <w:rFonts w:ascii="Arial Narrow" w:eastAsiaTheme="minorEastAsia" w:hAnsi="Arial Narrow"/>
          <w:color w:val="000000"/>
          <w:sz w:val="14"/>
          <w:szCs w:val="14"/>
          <w:lang w:val="en-US"/>
        </w:rPr>
      </w:pPr>
      <w:r w:rsidRPr="00F20EDB">
        <w:rPr>
          <w:rFonts w:ascii="Arial Narrow" w:hAnsi="Arial Narrow"/>
          <w:b/>
          <w:bCs/>
          <w:color w:val="000000"/>
          <w:sz w:val="14"/>
          <w:szCs w:val="14"/>
          <w:lang w:val="en-US"/>
        </w:rPr>
        <w:t>CI:</w:t>
      </w:r>
      <w:r w:rsidRPr="00F20EDB">
        <w:rPr>
          <w:rFonts w:ascii="Arial Narrow" w:hAnsi="Arial Narrow"/>
          <w:color w:val="000000"/>
          <w:sz w:val="14"/>
          <w:szCs w:val="14"/>
          <w:lang w:val="en-US"/>
        </w:rPr>
        <w:t xml:space="preserve"> Confidence interval; </w:t>
      </w:r>
      <w:r w:rsidRPr="00F20EDB">
        <w:rPr>
          <w:rFonts w:ascii="Arial Narrow" w:hAnsi="Arial Narrow"/>
          <w:b/>
          <w:bCs/>
          <w:color w:val="000000"/>
          <w:sz w:val="14"/>
          <w:szCs w:val="14"/>
          <w:lang w:val="en-US"/>
        </w:rPr>
        <w:t>OR:</w:t>
      </w:r>
      <w:r w:rsidRPr="00F20EDB">
        <w:rPr>
          <w:rFonts w:ascii="Arial Narrow" w:hAnsi="Arial Narrow"/>
          <w:color w:val="000000"/>
          <w:sz w:val="14"/>
          <w:szCs w:val="14"/>
          <w:lang w:val="en-US"/>
        </w:rPr>
        <w:t xml:space="preserve"> Odds ratio; </w:t>
      </w:r>
      <w:r w:rsidRPr="00F20EDB">
        <w:rPr>
          <w:rFonts w:ascii="Arial Narrow" w:hAnsi="Arial Narrow"/>
          <w:b/>
          <w:bCs/>
          <w:color w:val="000000"/>
          <w:sz w:val="14"/>
          <w:szCs w:val="14"/>
          <w:lang w:val="en-US"/>
        </w:rPr>
        <w:t>RR:</w:t>
      </w:r>
      <w:r w:rsidRPr="00F20EDB">
        <w:rPr>
          <w:rFonts w:ascii="Arial Narrow" w:hAnsi="Arial Narrow"/>
          <w:color w:val="000000"/>
          <w:sz w:val="14"/>
          <w:szCs w:val="14"/>
          <w:lang w:val="en-US"/>
        </w:rPr>
        <w:t xml:space="preserve"> Risk ratio</w:t>
      </w:r>
    </w:p>
    <w:p w14:paraId="1B19BBEB" w14:textId="77777777" w:rsidR="00711C6C" w:rsidRPr="00F20EDB" w:rsidRDefault="00711C6C" w:rsidP="00711C6C">
      <w:pPr>
        <w:pStyle w:val="Heading4"/>
        <w:spacing w:line="140" w:lineRule="atLeast"/>
        <w:rPr>
          <w:rFonts w:ascii="Arial Narrow" w:eastAsia="Times New Roman" w:hAnsi="Arial Narrow"/>
          <w:color w:val="000000"/>
          <w:lang w:val="en-US"/>
        </w:rPr>
      </w:pPr>
      <w:r w:rsidRPr="00F20EDB">
        <w:rPr>
          <w:rFonts w:ascii="Arial Narrow" w:eastAsia="Times New Roman" w:hAnsi="Arial Narrow"/>
          <w:color w:val="000000"/>
          <w:lang w:val="en-US"/>
        </w:rPr>
        <w:t>Explanations</w:t>
      </w:r>
    </w:p>
    <w:p w14:paraId="454ADC18" w14:textId="77777777" w:rsidR="00711C6C" w:rsidRPr="00F20EDB" w:rsidRDefault="00711C6C" w:rsidP="00711C6C">
      <w:pPr>
        <w:spacing w:line="140" w:lineRule="atLeast"/>
        <w:rPr>
          <w:rFonts w:ascii="Arial Narrow" w:hAnsi="Arial Narrow"/>
          <w:color w:val="000000"/>
          <w:sz w:val="14"/>
          <w:szCs w:val="14"/>
          <w:lang w:val="en-US"/>
        </w:rPr>
      </w:pPr>
      <w:r w:rsidRPr="00F20EDB">
        <w:rPr>
          <w:rFonts w:ascii="Arial Narrow" w:hAnsi="Arial Narrow"/>
          <w:color w:val="000000"/>
          <w:sz w:val="14"/>
          <w:szCs w:val="14"/>
          <w:lang w:val="en-US"/>
        </w:rPr>
        <w:t>a. We downgraded the quality of evidence for serious inconsistency, the I</w:t>
      </w:r>
      <w:r w:rsidRPr="00F20EDB">
        <w:rPr>
          <w:rFonts w:ascii="Arial Narrow" w:hAnsi="Arial Narrow"/>
          <w:color w:val="000000"/>
          <w:sz w:val="14"/>
          <w:szCs w:val="14"/>
          <w:vertAlign w:val="superscript"/>
          <w:lang w:val="en-US"/>
        </w:rPr>
        <w:t>2</w:t>
      </w:r>
      <w:r w:rsidRPr="00F20EDB">
        <w:rPr>
          <w:rFonts w:ascii="Arial Narrow" w:hAnsi="Arial Narrow"/>
          <w:color w:val="000000"/>
          <w:sz w:val="14"/>
          <w:szCs w:val="14"/>
          <w:lang w:val="en-US"/>
        </w:rPr>
        <w:t xml:space="preserve">=44% </w:t>
      </w:r>
    </w:p>
    <w:p w14:paraId="63EA679F" w14:textId="77777777" w:rsidR="00711C6C" w:rsidRPr="00F20EDB" w:rsidRDefault="00711C6C" w:rsidP="00711C6C">
      <w:pPr>
        <w:spacing w:line="140" w:lineRule="atLeast"/>
        <w:rPr>
          <w:rFonts w:ascii="Arial Narrow" w:hAnsi="Arial Narrow"/>
          <w:color w:val="000000"/>
          <w:sz w:val="14"/>
          <w:szCs w:val="14"/>
          <w:lang w:val="en-US"/>
        </w:rPr>
      </w:pPr>
      <w:r w:rsidRPr="00F20EDB">
        <w:rPr>
          <w:rFonts w:ascii="Arial Narrow" w:hAnsi="Arial Narrow"/>
          <w:color w:val="000000"/>
          <w:sz w:val="14"/>
          <w:szCs w:val="14"/>
          <w:lang w:val="en-US"/>
        </w:rPr>
        <w:t xml:space="preserve">b. We downgraded the quality of evidence by one level for inconsistency; the point estimates varied significantly between studies, although 95% CI were overlapping </w:t>
      </w:r>
    </w:p>
    <w:p w14:paraId="329635F9" w14:textId="77777777" w:rsidR="00711C6C" w:rsidRPr="00F20EDB" w:rsidRDefault="00711C6C" w:rsidP="00711C6C">
      <w:pPr>
        <w:spacing w:line="140" w:lineRule="atLeast"/>
        <w:rPr>
          <w:rFonts w:ascii="Arial Narrow" w:hAnsi="Arial Narrow"/>
          <w:color w:val="000000"/>
          <w:sz w:val="14"/>
          <w:szCs w:val="14"/>
          <w:lang w:val="en-US"/>
        </w:rPr>
      </w:pPr>
      <w:r w:rsidRPr="00F20EDB">
        <w:rPr>
          <w:rFonts w:ascii="Arial Narrow" w:hAnsi="Arial Narrow"/>
          <w:color w:val="000000"/>
          <w:sz w:val="14"/>
          <w:szCs w:val="14"/>
          <w:lang w:val="en-US"/>
        </w:rPr>
        <w:t xml:space="preserve">c. We downgraded the quality of evidence by two levels for very serious imprecision; the 95% CI included substantial benefit and moderate harm </w:t>
      </w:r>
    </w:p>
    <w:p w14:paraId="47A16AEC" w14:textId="77777777" w:rsidR="00711C6C" w:rsidRPr="00F20EDB" w:rsidRDefault="00711C6C" w:rsidP="00711C6C">
      <w:pPr>
        <w:spacing w:line="140" w:lineRule="atLeast"/>
        <w:rPr>
          <w:rFonts w:ascii="Arial Narrow" w:hAnsi="Arial Narrow"/>
          <w:color w:val="000000"/>
          <w:sz w:val="14"/>
          <w:szCs w:val="14"/>
          <w:lang w:val="en-US"/>
        </w:rPr>
      </w:pPr>
      <w:r w:rsidRPr="00F20EDB">
        <w:rPr>
          <w:rFonts w:ascii="Arial Narrow" w:hAnsi="Arial Narrow"/>
          <w:color w:val="000000"/>
          <w:sz w:val="14"/>
          <w:szCs w:val="14"/>
          <w:lang w:val="en-US"/>
        </w:rPr>
        <w:t xml:space="preserve">d. We downgraded the quality of evidence by one level for serious imprecision, the number of events was small. </w:t>
      </w:r>
    </w:p>
    <w:p w14:paraId="09C280AB" w14:textId="33332250" w:rsidR="001D1A53" w:rsidRPr="00F20EDB" w:rsidRDefault="001D1A53" w:rsidP="0057010C">
      <w:pPr>
        <w:rPr>
          <w:rFonts w:ascii="Garamond" w:hAnsi="Garamond"/>
          <w:b/>
          <w:lang w:val="en-US"/>
        </w:rPr>
      </w:pPr>
    </w:p>
    <w:p w14:paraId="6EC9044B" w14:textId="77777777" w:rsidR="001D1A53" w:rsidRPr="00F20EDB" w:rsidRDefault="001D1A53" w:rsidP="001D1A53">
      <w:pPr>
        <w:rPr>
          <w:rFonts w:ascii="Garamond" w:hAnsi="Garamond"/>
          <w:lang w:val="en-US"/>
        </w:rPr>
      </w:pPr>
    </w:p>
    <w:p w14:paraId="376B9965" w14:textId="77777777" w:rsidR="001D1A53" w:rsidRPr="00F20EDB" w:rsidRDefault="001D1A53" w:rsidP="001D1A53">
      <w:pPr>
        <w:rPr>
          <w:rFonts w:ascii="Garamond" w:hAnsi="Garamond"/>
          <w:lang w:val="en-US"/>
        </w:rPr>
        <w:sectPr w:rsidR="001D1A53" w:rsidRPr="00F20EDB" w:rsidSect="006473DF">
          <w:pgSz w:w="15840" w:h="12240" w:orient="landscape"/>
          <w:pgMar w:top="1440" w:right="1440" w:bottom="1440" w:left="1440" w:header="708" w:footer="708" w:gutter="0"/>
          <w:cols w:space="708"/>
          <w:docGrid w:linePitch="360"/>
        </w:sectPr>
      </w:pPr>
    </w:p>
    <w:p w14:paraId="6B551F70" w14:textId="1E2CCAC5" w:rsidR="001D1A53" w:rsidRPr="00F20EDB" w:rsidRDefault="001D1A53" w:rsidP="001D1A53">
      <w:pPr>
        <w:rPr>
          <w:rFonts w:ascii="Garamond" w:hAnsi="Garamond"/>
          <w:lang w:val="en-US"/>
        </w:rPr>
      </w:pPr>
    </w:p>
    <w:p w14:paraId="4BB81B9F" w14:textId="3BA3EF31" w:rsidR="001D1A53" w:rsidRPr="00F20EDB" w:rsidRDefault="001D1A53" w:rsidP="001D1A53">
      <w:pPr>
        <w:rPr>
          <w:rFonts w:ascii="Garamond" w:hAnsi="Garamond"/>
          <w:lang w:val="en-US"/>
        </w:rPr>
      </w:pPr>
    </w:p>
    <w:p w14:paraId="079CCD90" w14:textId="7E94BFD4" w:rsidR="001D1A53" w:rsidRPr="00F20EDB" w:rsidRDefault="001D1A53" w:rsidP="001D1A53">
      <w:pPr>
        <w:rPr>
          <w:rFonts w:ascii="Garamond" w:hAnsi="Garamond"/>
          <w:b/>
          <w:lang w:val="en-US"/>
        </w:rPr>
      </w:pPr>
      <w:r w:rsidRPr="00F20EDB">
        <w:rPr>
          <w:rFonts w:ascii="Garamond" w:hAnsi="Garamond"/>
          <w:b/>
          <w:lang w:val="en-US"/>
        </w:rPr>
        <w:t>Table S6. Evidence to Decision Framework for Corticosteroids recommendation</w:t>
      </w:r>
    </w:p>
    <w:p w14:paraId="1B1C0D09" w14:textId="2B902D2A" w:rsidR="001D1A53" w:rsidRPr="00F20EDB" w:rsidRDefault="001D1A53" w:rsidP="001D1A53">
      <w:pPr>
        <w:rPr>
          <w:rFonts w:ascii="Garamond" w:hAnsi="Garamond"/>
          <w:lang w:val="en-US"/>
        </w:rPr>
      </w:pPr>
    </w:p>
    <w:tbl>
      <w:tblPr>
        <w:tblW w:w="5000" w:type="pct"/>
        <w:tblCellMar>
          <w:top w:w="15" w:type="dxa"/>
          <w:left w:w="15" w:type="dxa"/>
          <w:bottom w:w="15" w:type="dxa"/>
          <w:right w:w="15" w:type="dxa"/>
        </w:tblCellMar>
        <w:tblLook w:val="04A0" w:firstRow="1" w:lastRow="0" w:firstColumn="1" w:lastColumn="0" w:noHBand="0" w:noVBand="1"/>
      </w:tblPr>
      <w:tblGrid>
        <w:gridCol w:w="1730"/>
        <w:gridCol w:w="11230"/>
      </w:tblGrid>
      <w:tr w:rsidR="00704D6F" w:rsidRPr="00F20EDB" w14:paraId="7D8214EB" w14:textId="77777777" w:rsidTr="00A80924">
        <w:tc>
          <w:tcPr>
            <w:tcW w:w="0" w:type="auto"/>
            <w:gridSpan w:val="2"/>
            <w:tcBorders>
              <w:bottom w:val="single" w:sz="6" w:space="0" w:color="2E74B5"/>
            </w:tcBorders>
            <w:tcMar>
              <w:top w:w="0" w:type="dxa"/>
              <w:left w:w="0" w:type="dxa"/>
              <w:bottom w:w="0" w:type="dxa"/>
              <w:right w:w="0" w:type="dxa"/>
            </w:tcMar>
            <w:hideMark/>
          </w:tcPr>
          <w:p w14:paraId="20FBF8BC" w14:textId="77777777" w:rsidR="00704D6F" w:rsidRPr="00F20EDB" w:rsidRDefault="00704D6F" w:rsidP="00A80924">
            <w:pPr>
              <w:pStyle w:val="Heading1"/>
              <w:spacing w:after="20"/>
              <w:rPr>
                <w:rFonts w:ascii="Calibri" w:eastAsia="Times New Roman" w:hAnsi="Calibri"/>
                <w:caps/>
                <w:sz w:val="24"/>
                <w:szCs w:val="24"/>
                <w:lang w:val="en-US"/>
              </w:rPr>
            </w:pPr>
            <w:r w:rsidRPr="00F20EDB">
              <w:rPr>
                <w:rFonts w:ascii="Calibri" w:eastAsia="Times New Roman" w:hAnsi="Calibri"/>
                <w:caps/>
                <w:sz w:val="24"/>
                <w:szCs w:val="24"/>
                <w:lang w:val="en-US"/>
              </w:rPr>
              <w:t>Question</w:t>
            </w:r>
          </w:p>
        </w:tc>
      </w:tr>
      <w:tr w:rsidR="00704D6F" w:rsidRPr="00F20EDB" w14:paraId="20862CE1" w14:textId="77777777" w:rsidTr="00A80924">
        <w:tc>
          <w:tcPr>
            <w:tcW w:w="0" w:type="auto"/>
            <w:gridSpan w:val="2"/>
            <w:tcBorders>
              <w:bottom w:val="single" w:sz="6" w:space="0" w:color="2E74B5"/>
              <w:right w:val="single" w:sz="6" w:space="0" w:color="2E74B5"/>
            </w:tcBorders>
            <w:shd w:val="clear" w:color="auto" w:fill="2E74B5"/>
            <w:tcMar>
              <w:top w:w="75" w:type="dxa"/>
              <w:left w:w="75" w:type="dxa"/>
              <w:bottom w:w="75" w:type="dxa"/>
              <w:right w:w="75" w:type="dxa"/>
            </w:tcMar>
            <w:hideMark/>
          </w:tcPr>
          <w:p w14:paraId="0269664C" w14:textId="77777777" w:rsidR="00704D6F" w:rsidRPr="00F20EDB" w:rsidRDefault="00704D6F" w:rsidP="00A80924">
            <w:pPr>
              <w:pStyle w:val="NormalWeb"/>
              <w:spacing w:before="0" w:beforeAutospacing="0" w:after="0" w:afterAutospacing="0"/>
              <w:rPr>
                <w:rFonts w:ascii="Calibri" w:eastAsiaTheme="minorEastAsia" w:hAnsi="Calibri"/>
                <w:b/>
                <w:bCs/>
                <w:color w:val="FFFFFF"/>
                <w:lang w:val="en-US"/>
              </w:rPr>
            </w:pPr>
            <w:r w:rsidRPr="00F20EDB">
              <w:rPr>
                <w:rFonts w:ascii="Calibri" w:hAnsi="Calibri"/>
                <w:b/>
                <w:bCs/>
                <w:color w:val="FFFFFF"/>
                <w:lang w:val="en-US"/>
              </w:rPr>
              <w:t>Should Systemic corticosteroids vs. no corticosteroids be used for critically ill adults with COVID-19 ?</w:t>
            </w:r>
          </w:p>
        </w:tc>
      </w:tr>
      <w:tr w:rsidR="00704D6F" w:rsidRPr="00F20EDB" w14:paraId="395A326A" w14:textId="77777777" w:rsidTr="00A80924">
        <w:tc>
          <w:tcPr>
            <w:tcW w:w="1600" w:type="dxa"/>
            <w:tcBorders>
              <w:bottom w:val="single" w:sz="6" w:space="0" w:color="2E74B5"/>
            </w:tcBorders>
            <w:shd w:val="clear" w:color="auto" w:fill="2E74B5"/>
            <w:tcMar>
              <w:top w:w="75" w:type="dxa"/>
              <w:left w:w="75" w:type="dxa"/>
              <w:bottom w:w="75" w:type="dxa"/>
              <w:right w:w="75" w:type="dxa"/>
            </w:tcMar>
            <w:hideMark/>
          </w:tcPr>
          <w:p w14:paraId="56748137" w14:textId="77777777" w:rsidR="00704D6F" w:rsidRPr="00F20EDB" w:rsidRDefault="00704D6F" w:rsidP="00A80924">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Population:</w:t>
            </w:r>
          </w:p>
        </w:tc>
        <w:tc>
          <w:tcPr>
            <w:tcW w:w="12800" w:type="dxa"/>
            <w:tcBorders>
              <w:bottom w:val="single" w:sz="6" w:space="0" w:color="2E74B5"/>
              <w:right w:val="single" w:sz="6" w:space="0" w:color="2E74B5"/>
            </w:tcBorders>
            <w:tcMar>
              <w:top w:w="75" w:type="dxa"/>
              <w:left w:w="75" w:type="dxa"/>
              <w:bottom w:w="75" w:type="dxa"/>
              <w:right w:w="75" w:type="dxa"/>
            </w:tcMar>
            <w:hideMark/>
          </w:tcPr>
          <w:p w14:paraId="4E8E04C7" w14:textId="77777777" w:rsidR="00704D6F" w:rsidRPr="00F20EDB" w:rsidRDefault="00704D6F" w:rsidP="00A80924">
            <w:pPr>
              <w:pStyle w:val="NormalWeb"/>
              <w:spacing w:before="0" w:beforeAutospacing="0" w:after="0" w:afterAutospacing="0" w:line="200" w:lineRule="atLeast"/>
              <w:rPr>
                <w:rFonts w:ascii="Calibri" w:hAnsi="Calibri"/>
                <w:lang w:val="en-US"/>
              </w:rPr>
            </w:pPr>
            <w:r w:rsidRPr="00F20EDB">
              <w:rPr>
                <w:rFonts w:ascii="Calibri" w:hAnsi="Calibri"/>
                <w:lang w:val="en-US"/>
              </w:rPr>
              <w:t xml:space="preserve">critically ill adults with COVID-19 </w:t>
            </w:r>
          </w:p>
        </w:tc>
      </w:tr>
      <w:tr w:rsidR="00704D6F" w:rsidRPr="00F20EDB" w14:paraId="16CCDDBE" w14:textId="77777777" w:rsidTr="00A80924">
        <w:tc>
          <w:tcPr>
            <w:tcW w:w="1600" w:type="dxa"/>
            <w:tcBorders>
              <w:bottom w:val="single" w:sz="6" w:space="0" w:color="2E74B5"/>
            </w:tcBorders>
            <w:shd w:val="clear" w:color="auto" w:fill="2E74B5"/>
            <w:tcMar>
              <w:top w:w="75" w:type="dxa"/>
              <w:left w:w="75" w:type="dxa"/>
              <w:bottom w:w="75" w:type="dxa"/>
              <w:right w:w="75" w:type="dxa"/>
            </w:tcMar>
            <w:hideMark/>
          </w:tcPr>
          <w:p w14:paraId="544CEA78" w14:textId="77777777" w:rsidR="00704D6F" w:rsidRPr="00F20EDB" w:rsidRDefault="00704D6F" w:rsidP="00A80924">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Intervention:</w:t>
            </w:r>
          </w:p>
        </w:tc>
        <w:tc>
          <w:tcPr>
            <w:tcW w:w="12800" w:type="dxa"/>
            <w:tcBorders>
              <w:bottom w:val="single" w:sz="6" w:space="0" w:color="2E74B5"/>
              <w:right w:val="single" w:sz="6" w:space="0" w:color="2E74B5"/>
            </w:tcBorders>
            <w:tcMar>
              <w:top w:w="75" w:type="dxa"/>
              <w:left w:w="75" w:type="dxa"/>
              <w:bottom w:w="75" w:type="dxa"/>
              <w:right w:w="75" w:type="dxa"/>
            </w:tcMar>
            <w:hideMark/>
          </w:tcPr>
          <w:p w14:paraId="25CBCEE5" w14:textId="77777777" w:rsidR="00704D6F" w:rsidRPr="00F20EDB" w:rsidRDefault="00704D6F" w:rsidP="00A80924">
            <w:pPr>
              <w:pStyle w:val="NormalWeb"/>
              <w:spacing w:before="0" w:beforeAutospacing="0" w:after="0" w:afterAutospacing="0" w:line="200" w:lineRule="atLeast"/>
              <w:rPr>
                <w:rFonts w:ascii="Calibri" w:hAnsi="Calibri"/>
                <w:lang w:val="en-US"/>
              </w:rPr>
            </w:pPr>
            <w:r w:rsidRPr="00F20EDB">
              <w:rPr>
                <w:rFonts w:ascii="Calibri" w:hAnsi="Calibri"/>
                <w:lang w:val="en-US"/>
              </w:rPr>
              <w:t>Systemic corticosteroids</w:t>
            </w:r>
          </w:p>
        </w:tc>
      </w:tr>
      <w:tr w:rsidR="00704D6F" w:rsidRPr="00F20EDB" w14:paraId="192CF142" w14:textId="77777777" w:rsidTr="00A80924">
        <w:tc>
          <w:tcPr>
            <w:tcW w:w="1600" w:type="dxa"/>
            <w:tcBorders>
              <w:bottom w:val="single" w:sz="6" w:space="0" w:color="2E74B5"/>
            </w:tcBorders>
            <w:shd w:val="clear" w:color="auto" w:fill="2E74B5"/>
            <w:tcMar>
              <w:top w:w="75" w:type="dxa"/>
              <w:left w:w="75" w:type="dxa"/>
              <w:bottom w:w="75" w:type="dxa"/>
              <w:right w:w="75" w:type="dxa"/>
            </w:tcMar>
            <w:hideMark/>
          </w:tcPr>
          <w:p w14:paraId="4C637E7D" w14:textId="77777777" w:rsidR="00704D6F" w:rsidRPr="00F20EDB" w:rsidRDefault="00704D6F" w:rsidP="00A80924">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Comparison:</w:t>
            </w:r>
          </w:p>
        </w:tc>
        <w:tc>
          <w:tcPr>
            <w:tcW w:w="12800" w:type="dxa"/>
            <w:tcBorders>
              <w:bottom w:val="single" w:sz="6" w:space="0" w:color="2E74B5"/>
              <w:right w:val="single" w:sz="6" w:space="0" w:color="2E74B5"/>
            </w:tcBorders>
            <w:tcMar>
              <w:top w:w="75" w:type="dxa"/>
              <w:left w:w="75" w:type="dxa"/>
              <w:bottom w:w="75" w:type="dxa"/>
              <w:right w:w="75" w:type="dxa"/>
            </w:tcMar>
            <w:hideMark/>
          </w:tcPr>
          <w:p w14:paraId="1FF871A8" w14:textId="77777777" w:rsidR="00704D6F" w:rsidRPr="00F20EDB" w:rsidRDefault="00704D6F" w:rsidP="00A80924">
            <w:pPr>
              <w:pStyle w:val="NormalWeb"/>
              <w:spacing w:before="0" w:beforeAutospacing="0" w:after="0" w:afterAutospacing="0" w:line="200" w:lineRule="atLeast"/>
              <w:rPr>
                <w:rFonts w:ascii="Calibri" w:hAnsi="Calibri"/>
                <w:lang w:val="en-US"/>
              </w:rPr>
            </w:pPr>
            <w:r w:rsidRPr="00F20EDB">
              <w:rPr>
                <w:rFonts w:ascii="Calibri" w:hAnsi="Calibri"/>
                <w:lang w:val="en-US"/>
              </w:rPr>
              <w:t>no corticosteroids</w:t>
            </w:r>
          </w:p>
        </w:tc>
      </w:tr>
      <w:tr w:rsidR="00704D6F" w:rsidRPr="00F20EDB" w14:paraId="6CA9195A" w14:textId="77777777" w:rsidTr="00A80924">
        <w:tc>
          <w:tcPr>
            <w:tcW w:w="1600" w:type="dxa"/>
            <w:tcBorders>
              <w:bottom w:val="single" w:sz="6" w:space="0" w:color="2E74B5"/>
            </w:tcBorders>
            <w:shd w:val="clear" w:color="auto" w:fill="2E74B5"/>
            <w:tcMar>
              <w:top w:w="75" w:type="dxa"/>
              <w:left w:w="75" w:type="dxa"/>
              <w:bottom w:w="75" w:type="dxa"/>
              <w:right w:w="75" w:type="dxa"/>
            </w:tcMar>
            <w:hideMark/>
          </w:tcPr>
          <w:p w14:paraId="6C301F6E" w14:textId="77777777" w:rsidR="00704D6F" w:rsidRPr="00F20EDB" w:rsidRDefault="00704D6F" w:rsidP="00A80924">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Main outcomes:</w:t>
            </w:r>
          </w:p>
        </w:tc>
        <w:tc>
          <w:tcPr>
            <w:tcW w:w="12800" w:type="dxa"/>
            <w:tcBorders>
              <w:bottom w:val="single" w:sz="6" w:space="0" w:color="2E74B5"/>
              <w:right w:val="single" w:sz="6" w:space="0" w:color="2E74B5"/>
            </w:tcBorders>
            <w:tcMar>
              <w:top w:w="75" w:type="dxa"/>
              <w:left w:w="75" w:type="dxa"/>
              <w:bottom w:w="75" w:type="dxa"/>
              <w:right w:w="75" w:type="dxa"/>
            </w:tcMar>
            <w:hideMark/>
          </w:tcPr>
          <w:p w14:paraId="0D32B07B" w14:textId="77777777" w:rsidR="00704D6F" w:rsidRPr="00F20EDB" w:rsidRDefault="00704D6F" w:rsidP="00A80924">
            <w:pPr>
              <w:spacing w:line="200" w:lineRule="atLeast"/>
              <w:rPr>
                <w:rFonts w:ascii="Calibri" w:hAnsi="Calibri"/>
                <w:lang w:val="en-US"/>
              </w:rPr>
            </w:pPr>
            <w:r w:rsidRPr="00F20EDB">
              <w:rPr>
                <w:rFonts w:ascii="Calibri" w:hAnsi="Calibri"/>
                <w:lang w:val="en-US"/>
              </w:rPr>
              <w:t>28 days mortality (subgroup: invasive mechanical ventilation); 28 day Mortality (all critically ill); 28 day Mortality - Dexamethasone; 28 day Mortality - Hydrocortisone; 28 day Mortality- methyl-prednisone; Adverse Events;</w:t>
            </w:r>
          </w:p>
        </w:tc>
      </w:tr>
      <w:tr w:rsidR="00704D6F" w:rsidRPr="00F20EDB" w14:paraId="2C19719C" w14:textId="77777777" w:rsidTr="00A80924">
        <w:tc>
          <w:tcPr>
            <w:tcW w:w="1600" w:type="dxa"/>
            <w:tcBorders>
              <w:bottom w:val="single" w:sz="6" w:space="0" w:color="2E74B5"/>
            </w:tcBorders>
            <w:shd w:val="clear" w:color="auto" w:fill="2E74B5"/>
            <w:tcMar>
              <w:top w:w="75" w:type="dxa"/>
              <w:left w:w="75" w:type="dxa"/>
              <w:bottom w:w="75" w:type="dxa"/>
              <w:right w:w="75" w:type="dxa"/>
            </w:tcMar>
            <w:hideMark/>
          </w:tcPr>
          <w:p w14:paraId="2E3E7427" w14:textId="77777777" w:rsidR="00704D6F" w:rsidRPr="00F20EDB" w:rsidRDefault="00704D6F" w:rsidP="00A80924">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Setting:</w:t>
            </w:r>
          </w:p>
        </w:tc>
        <w:tc>
          <w:tcPr>
            <w:tcW w:w="12800" w:type="dxa"/>
            <w:tcBorders>
              <w:bottom w:val="single" w:sz="6" w:space="0" w:color="2E74B5"/>
              <w:right w:val="single" w:sz="6" w:space="0" w:color="2E74B5"/>
            </w:tcBorders>
            <w:tcMar>
              <w:top w:w="75" w:type="dxa"/>
              <w:left w:w="75" w:type="dxa"/>
              <w:bottom w:w="75" w:type="dxa"/>
              <w:right w:w="75" w:type="dxa"/>
            </w:tcMar>
            <w:hideMark/>
          </w:tcPr>
          <w:p w14:paraId="2CFAC9B8" w14:textId="77777777" w:rsidR="00704D6F" w:rsidRPr="00F20EDB" w:rsidRDefault="00704D6F" w:rsidP="00A80924">
            <w:pPr>
              <w:pStyle w:val="NormalWeb"/>
              <w:spacing w:before="0" w:beforeAutospacing="0" w:after="0" w:afterAutospacing="0" w:line="200" w:lineRule="atLeast"/>
              <w:rPr>
                <w:rFonts w:ascii="Calibri" w:hAnsi="Calibri"/>
                <w:lang w:val="en-US"/>
              </w:rPr>
            </w:pPr>
            <w:r w:rsidRPr="00F20EDB">
              <w:rPr>
                <w:rFonts w:ascii="Calibri" w:hAnsi="Calibri"/>
                <w:lang w:val="en-US"/>
              </w:rPr>
              <w:t>Intensive Care Unit</w:t>
            </w:r>
          </w:p>
        </w:tc>
      </w:tr>
      <w:tr w:rsidR="00704D6F" w:rsidRPr="00F20EDB" w14:paraId="776DDBD0" w14:textId="77777777" w:rsidTr="00A80924">
        <w:tc>
          <w:tcPr>
            <w:tcW w:w="1600" w:type="dxa"/>
            <w:tcBorders>
              <w:bottom w:val="single" w:sz="6" w:space="0" w:color="2E74B5"/>
            </w:tcBorders>
            <w:shd w:val="clear" w:color="auto" w:fill="2E74B5"/>
            <w:tcMar>
              <w:top w:w="75" w:type="dxa"/>
              <w:left w:w="75" w:type="dxa"/>
              <w:bottom w:w="75" w:type="dxa"/>
              <w:right w:w="75" w:type="dxa"/>
            </w:tcMar>
            <w:hideMark/>
          </w:tcPr>
          <w:p w14:paraId="67283860" w14:textId="77777777" w:rsidR="00704D6F" w:rsidRPr="00F20EDB" w:rsidRDefault="00704D6F" w:rsidP="00A80924">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Conflict of interests:</w:t>
            </w:r>
          </w:p>
        </w:tc>
        <w:tc>
          <w:tcPr>
            <w:tcW w:w="12800" w:type="dxa"/>
            <w:tcBorders>
              <w:bottom w:val="single" w:sz="6" w:space="0" w:color="2E74B5"/>
              <w:right w:val="single" w:sz="6" w:space="0" w:color="2E74B5"/>
            </w:tcBorders>
            <w:tcMar>
              <w:top w:w="75" w:type="dxa"/>
              <w:left w:w="75" w:type="dxa"/>
              <w:bottom w:w="75" w:type="dxa"/>
              <w:right w:w="75" w:type="dxa"/>
            </w:tcMar>
            <w:hideMark/>
          </w:tcPr>
          <w:p w14:paraId="0D079864" w14:textId="50968325" w:rsidR="00704D6F" w:rsidRPr="00F20EDB" w:rsidRDefault="006A23EA" w:rsidP="00A80924">
            <w:pPr>
              <w:spacing w:line="200" w:lineRule="atLeast"/>
              <w:rPr>
                <w:rFonts w:ascii="Calibri" w:hAnsi="Calibri"/>
                <w:lang w:val="en-US"/>
              </w:rPr>
            </w:pPr>
            <w:r w:rsidRPr="00F20EDB">
              <w:rPr>
                <w:rFonts w:ascii="Calibri" w:hAnsi="Calibri"/>
                <w:lang w:val="en-US"/>
              </w:rPr>
              <w:t>Some panel members did not vote on the recommendation due to intellectual COI as primary investigators of ongoing trials</w:t>
            </w:r>
          </w:p>
        </w:tc>
      </w:tr>
    </w:tbl>
    <w:p w14:paraId="4C96B033" w14:textId="77777777" w:rsidR="00704D6F" w:rsidRPr="00F20EDB" w:rsidRDefault="00704D6F" w:rsidP="00704D6F">
      <w:pPr>
        <w:pStyle w:val="Heading1"/>
        <w:spacing w:after="20"/>
        <w:rPr>
          <w:rFonts w:ascii="Calibri" w:eastAsia="Times New Roman" w:hAnsi="Calibri"/>
          <w:caps/>
          <w:color w:val="000000"/>
          <w:sz w:val="30"/>
          <w:szCs w:val="30"/>
          <w:lang w:val="en-US"/>
        </w:rPr>
      </w:pPr>
      <w:r w:rsidRPr="00F20EDB">
        <w:rPr>
          <w:rFonts w:ascii="Calibri" w:eastAsia="Times New Roman" w:hAnsi="Calibri"/>
          <w:caps/>
          <w:color w:val="000000"/>
          <w:sz w:val="30"/>
          <w:szCs w:val="30"/>
          <w:lang w:val="en-US"/>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2552"/>
        <w:gridCol w:w="6889"/>
        <w:gridCol w:w="3503"/>
      </w:tblGrid>
      <w:tr w:rsidR="00704D6F" w:rsidRPr="00F20EDB" w14:paraId="4218A89F" w14:textId="77777777" w:rsidTr="00A80924">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BF27542" w14:textId="77777777" w:rsidR="00704D6F" w:rsidRPr="00F20EDB" w:rsidRDefault="00704D6F" w:rsidP="00A80924">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Problem</w:t>
            </w:r>
          </w:p>
          <w:p w14:paraId="2F8951EC" w14:textId="77777777" w:rsidR="00704D6F" w:rsidRPr="00F20EDB" w:rsidRDefault="00704D6F" w:rsidP="00A80924">
            <w:pPr>
              <w:pStyle w:val="Subtitle2"/>
              <w:spacing w:before="0" w:beforeAutospacing="0" w:after="0" w:afterAutospacing="0"/>
              <w:rPr>
                <w:rFonts w:ascii="Calibri" w:hAnsi="Calibri"/>
                <w:color w:val="FFFFFF"/>
                <w:lang w:val="en-US"/>
              </w:rPr>
            </w:pPr>
            <w:r w:rsidRPr="00F20EDB">
              <w:rPr>
                <w:rFonts w:ascii="Calibri" w:hAnsi="Calibri"/>
                <w:color w:val="FFFFFF"/>
                <w:lang w:val="en-US"/>
              </w:rPr>
              <w:t>Is the problem a priority?</w:t>
            </w:r>
          </w:p>
        </w:tc>
      </w:tr>
      <w:tr w:rsidR="00704D6F" w:rsidRPr="00F20EDB" w14:paraId="0A773DA4" w14:textId="77777777" w:rsidTr="00A80924">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709A617" w14:textId="77777777" w:rsidR="00704D6F" w:rsidRPr="00F20EDB" w:rsidRDefault="00704D6F" w:rsidP="00A80924">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835A163" w14:textId="77777777" w:rsidR="00704D6F" w:rsidRPr="00F20EDB" w:rsidRDefault="00704D6F" w:rsidP="00A80924">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7D356C" w14:textId="77777777" w:rsidR="00704D6F" w:rsidRPr="00F20EDB" w:rsidRDefault="00704D6F" w:rsidP="00A80924">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704D6F" w:rsidRPr="00F20EDB" w14:paraId="7219C5F4" w14:textId="77777777" w:rsidTr="00A80924">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B84620B" w14:textId="77777777" w:rsidR="00704D6F" w:rsidRPr="00F20EDB" w:rsidRDefault="00704D6F" w:rsidP="00A80924">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o</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no</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yes</w:t>
            </w:r>
            <w:r w:rsidRPr="00F20EDB">
              <w:rPr>
                <w:rFonts w:ascii="Calibri" w:hAnsi="Calibri"/>
                <w:lang w:val="en-US"/>
              </w:rPr>
              <w:br/>
            </w:r>
            <w:r w:rsidRPr="00F20EDB">
              <w:rPr>
                <w:rStyle w:val="checked-marker"/>
                <w:rFonts w:ascii="Calibri" w:hAnsi="Calibri"/>
                <w:lang w:val="en-US"/>
              </w:rPr>
              <w:t>●</w:t>
            </w:r>
            <w:r w:rsidRPr="00F20EDB">
              <w:rPr>
                <w:rFonts w:ascii="Calibri" w:hAnsi="Calibri"/>
                <w:b/>
                <w:lang w:val="en-US"/>
              </w:rPr>
              <w:t> </w:t>
            </w:r>
            <w:r w:rsidRPr="00F20EDB">
              <w:rPr>
                <w:rStyle w:val="ep-radiobuttonlabel"/>
                <w:rFonts w:ascii="Calibri" w:hAnsi="Calibri"/>
                <w:b/>
                <w:lang w:val="en-US"/>
              </w:rPr>
              <w:t>Y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0B212F1" w14:textId="77777777" w:rsidR="00704D6F" w:rsidRPr="00F20EDB" w:rsidRDefault="00704D6F" w:rsidP="00A80924">
            <w:pPr>
              <w:rPr>
                <w:rFonts w:ascii="Calibri" w:hAnsi="Calibri"/>
                <w:lang w:val="en-US"/>
              </w:rPr>
            </w:pPr>
            <w:r w:rsidRPr="00F20EDB">
              <w:rPr>
                <w:rFonts w:ascii="Calibri" w:hAnsi="Calibri"/>
                <w:lang w:val="en-US"/>
              </w:rPr>
              <w:t xml:space="preserve">This topic is a priority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A8D8451" w14:textId="77777777" w:rsidR="00704D6F" w:rsidRPr="00F20EDB" w:rsidRDefault="00704D6F" w:rsidP="00A80924">
            <w:pPr>
              <w:rPr>
                <w:rFonts w:ascii="Calibri" w:hAnsi="Calibri"/>
                <w:lang w:val="en-US"/>
              </w:rPr>
            </w:pPr>
            <w:r w:rsidRPr="00F20EDB">
              <w:rPr>
                <w:rFonts w:ascii="Calibri" w:hAnsi="Calibri"/>
                <w:lang w:val="en-US"/>
              </w:rPr>
              <w:br/>
            </w:r>
          </w:p>
        </w:tc>
      </w:tr>
      <w:tr w:rsidR="00704D6F" w:rsidRPr="00F20EDB" w14:paraId="6DEAFCBA" w14:textId="77777777" w:rsidTr="00A80924">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1CC1A20" w14:textId="77777777" w:rsidR="00704D6F" w:rsidRPr="00F20EDB" w:rsidRDefault="00704D6F" w:rsidP="00A80924">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Desirable Effects</w:t>
            </w:r>
          </w:p>
          <w:p w14:paraId="6E131A75" w14:textId="77777777" w:rsidR="00704D6F" w:rsidRPr="00F20EDB" w:rsidRDefault="00704D6F" w:rsidP="00A80924">
            <w:pPr>
              <w:pStyle w:val="Subtitle2"/>
              <w:spacing w:before="0" w:beforeAutospacing="0" w:after="0" w:afterAutospacing="0"/>
              <w:rPr>
                <w:rFonts w:ascii="Calibri" w:hAnsi="Calibri"/>
                <w:color w:val="FFFFFF"/>
                <w:lang w:val="en-US"/>
              </w:rPr>
            </w:pPr>
            <w:r w:rsidRPr="00F20EDB">
              <w:rPr>
                <w:rFonts w:ascii="Calibri" w:hAnsi="Calibri"/>
                <w:color w:val="FFFFFF"/>
                <w:lang w:val="en-US"/>
              </w:rPr>
              <w:t>How substantial are the desirable anticipated effects?</w:t>
            </w:r>
          </w:p>
        </w:tc>
      </w:tr>
      <w:tr w:rsidR="00704D6F" w:rsidRPr="00F20EDB" w14:paraId="39027099" w14:textId="77777777" w:rsidTr="00A80924">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AEE6015" w14:textId="77777777" w:rsidR="00704D6F" w:rsidRPr="00F20EDB" w:rsidRDefault="00704D6F" w:rsidP="00A80924">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5E8F0DA" w14:textId="77777777" w:rsidR="00704D6F" w:rsidRPr="00F20EDB" w:rsidRDefault="00704D6F" w:rsidP="00A80924">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46CB256" w14:textId="77777777" w:rsidR="00704D6F" w:rsidRPr="00F20EDB" w:rsidRDefault="00704D6F" w:rsidP="00A80924">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704D6F" w:rsidRPr="00F20EDB" w14:paraId="2D287103" w14:textId="77777777" w:rsidTr="00A80924">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DA671E1" w14:textId="77777777" w:rsidR="00704D6F" w:rsidRPr="00F20EDB" w:rsidRDefault="00704D6F" w:rsidP="00A80924">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Trivial</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Small</w:t>
            </w:r>
            <w:r w:rsidRPr="00F20EDB">
              <w:rPr>
                <w:rFonts w:ascii="Calibri" w:hAnsi="Calibri"/>
                <w:lang w:val="en-US"/>
              </w:rPr>
              <w:br/>
            </w: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Moderate</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arge</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6B8579" w14:textId="77777777" w:rsidR="00704D6F" w:rsidRPr="00F20EDB" w:rsidRDefault="00704D6F" w:rsidP="00A80924">
            <w:pPr>
              <w:rPr>
                <w:rFonts w:ascii="Calibri" w:hAnsi="Calibri"/>
                <w:lang w:val="en-US"/>
              </w:rPr>
            </w:pPr>
            <w:r w:rsidRPr="00F20EDB">
              <w:rPr>
                <w:rFonts w:ascii="Calibri" w:hAnsi="Calibri"/>
                <w:lang w:val="en-US"/>
              </w:rPr>
              <w:br/>
            </w:r>
          </w:p>
          <w:tbl>
            <w:tblPr>
              <w:tblW w:w="5000" w:type="pct"/>
              <w:jc w:val="center"/>
              <w:tblCellMar>
                <w:top w:w="15" w:type="dxa"/>
                <w:left w:w="15" w:type="dxa"/>
                <w:bottom w:w="15" w:type="dxa"/>
                <w:right w:w="15" w:type="dxa"/>
              </w:tblCellMar>
              <w:tblLook w:val="04A0" w:firstRow="1" w:lastRow="0" w:firstColumn="1" w:lastColumn="0" w:noHBand="0" w:noVBand="1"/>
            </w:tblPr>
            <w:tblGrid>
              <w:gridCol w:w="1683"/>
              <w:gridCol w:w="1537"/>
              <w:gridCol w:w="1537"/>
              <w:gridCol w:w="1096"/>
              <w:gridCol w:w="870"/>
            </w:tblGrid>
            <w:tr w:rsidR="00704D6F" w:rsidRPr="00F20EDB" w14:paraId="46EA50F5" w14:textId="77777777" w:rsidTr="00A80924">
              <w:trPr>
                <w:trHeight w:val="1125"/>
                <w:tblHeader/>
                <w:jc w:val="center"/>
              </w:trPr>
              <w:tc>
                <w:tcPr>
                  <w:tcW w:w="1250" w:type="pct"/>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68EC70C2" w14:textId="77777777" w:rsidR="00704D6F" w:rsidRPr="00F20EDB" w:rsidRDefault="00704D6F" w:rsidP="00A80924">
                  <w:pPr>
                    <w:jc w:val="center"/>
                    <w:rPr>
                      <w:b/>
                      <w:bCs/>
                      <w:lang w:val="en-US"/>
                    </w:rPr>
                  </w:pPr>
                  <w:r w:rsidRPr="00F20EDB">
                    <w:rPr>
                      <w:b/>
                      <w:bCs/>
                      <w:lang w:val="en-US"/>
                    </w:rPr>
                    <w:t>Outcomes</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51AEC1B4" w14:textId="77777777" w:rsidR="00704D6F" w:rsidRPr="00F20EDB" w:rsidRDefault="00704D6F" w:rsidP="00A80924">
                  <w:pPr>
                    <w:jc w:val="center"/>
                    <w:rPr>
                      <w:b/>
                      <w:bCs/>
                      <w:lang w:val="en-US"/>
                    </w:rPr>
                  </w:pPr>
                  <w:r w:rsidRPr="00F20EDB">
                    <w:rPr>
                      <w:b/>
                      <w:bCs/>
                      <w:lang w:val="en-US"/>
                    </w:rPr>
                    <w:t>With no corticosteroids</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384A0091" w14:textId="77777777" w:rsidR="00704D6F" w:rsidRPr="00F20EDB" w:rsidRDefault="00704D6F" w:rsidP="00A80924">
                  <w:pPr>
                    <w:jc w:val="center"/>
                    <w:rPr>
                      <w:b/>
                      <w:bCs/>
                      <w:lang w:val="en-US"/>
                    </w:rPr>
                  </w:pPr>
                  <w:r w:rsidRPr="00F20EDB">
                    <w:rPr>
                      <w:b/>
                      <w:bCs/>
                      <w:lang w:val="en-US"/>
                    </w:rPr>
                    <w:t>With Systemic corticosteroids</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0A047CEA" w14:textId="77777777" w:rsidR="00704D6F" w:rsidRPr="00F20EDB" w:rsidRDefault="00704D6F" w:rsidP="00A80924">
                  <w:pPr>
                    <w:jc w:val="center"/>
                    <w:rPr>
                      <w:b/>
                      <w:bCs/>
                      <w:lang w:val="en-US"/>
                    </w:rPr>
                  </w:pPr>
                  <w:r w:rsidRPr="00F20EDB">
                    <w:rPr>
                      <w:b/>
                      <w:bCs/>
                      <w:lang w:val="en-US"/>
                    </w:rPr>
                    <w:t>Difference</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6938E65C" w14:textId="77777777" w:rsidR="00704D6F" w:rsidRPr="00F20EDB" w:rsidRDefault="00704D6F" w:rsidP="00A80924">
                  <w:pPr>
                    <w:jc w:val="center"/>
                    <w:rPr>
                      <w:b/>
                      <w:bCs/>
                      <w:lang w:val="en-US"/>
                    </w:rPr>
                  </w:pPr>
                  <w:r w:rsidRPr="00F20EDB">
                    <w:rPr>
                      <w:b/>
                      <w:bCs/>
                      <w:lang w:val="en-US"/>
                    </w:rPr>
                    <w:t>Relative effect</w:t>
                  </w:r>
                  <w:r w:rsidRPr="00F20EDB">
                    <w:rPr>
                      <w:b/>
                      <w:bCs/>
                      <w:lang w:val="en-US"/>
                    </w:rPr>
                    <w:br/>
                    <w:t>(95% CI)</w:t>
                  </w:r>
                </w:p>
              </w:tc>
            </w:tr>
            <w:tr w:rsidR="00704D6F" w:rsidRPr="00F20EDB" w14:paraId="3BD0C920" w14:textId="77777777" w:rsidTr="00A80924">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630924F" w14:textId="77777777" w:rsidR="00704D6F" w:rsidRPr="00F20EDB" w:rsidRDefault="00704D6F" w:rsidP="00A80924">
                  <w:pPr>
                    <w:jc w:val="center"/>
                    <w:rPr>
                      <w:lang w:val="en-US"/>
                    </w:rPr>
                  </w:pPr>
                  <w:r w:rsidRPr="00F20EDB">
                    <w:rPr>
                      <w:rStyle w:val="label"/>
                      <w:lang w:val="en-US"/>
                    </w:rPr>
                    <w:t>28 days mortality (subgroup: invasive mechanical ventilation)</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069A93B" w14:textId="77777777" w:rsidR="00704D6F" w:rsidRPr="00F20EDB" w:rsidRDefault="00704D6F" w:rsidP="00A80924">
                  <w:pPr>
                    <w:jc w:val="center"/>
                    <w:rPr>
                      <w:lang w:val="en-US"/>
                    </w:rPr>
                  </w:pPr>
                  <w:r w:rsidRPr="00F20EDB">
                    <w:rPr>
                      <w:lang w:val="en-US"/>
                    </w:rPr>
                    <w:t>417 per 1,000</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08E0FAD" w14:textId="77777777" w:rsidR="00704D6F" w:rsidRPr="00F20EDB" w:rsidRDefault="00704D6F" w:rsidP="00A80924">
                  <w:pPr>
                    <w:jc w:val="center"/>
                    <w:rPr>
                      <w:lang w:val="en-US"/>
                    </w:rPr>
                  </w:pPr>
                  <w:r w:rsidRPr="00F20EDB">
                    <w:rPr>
                      <w:rStyle w:val="cell-value"/>
                      <w:b/>
                      <w:bCs/>
                      <w:lang w:val="en-US"/>
                    </w:rPr>
                    <w:t>331 per 1,000</w:t>
                  </w:r>
                  <w:r w:rsidRPr="00F20EDB">
                    <w:rPr>
                      <w:lang w:val="en-US"/>
                    </w:rPr>
                    <w:br/>
                  </w:r>
                  <w:r w:rsidRPr="00F20EDB">
                    <w:rPr>
                      <w:rStyle w:val="cell-value"/>
                      <w:lang w:val="en-US"/>
                    </w:rPr>
                    <w:t>(283 to 381)</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4FC587B" w14:textId="77777777" w:rsidR="00704D6F" w:rsidRPr="00F20EDB" w:rsidRDefault="00704D6F" w:rsidP="00A80924">
                  <w:pPr>
                    <w:jc w:val="center"/>
                    <w:rPr>
                      <w:lang w:val="en-US"/>
                    </w:rPr>
                  </w:pPr>
                  <w:r w:rsidRPr="00F20EDB">
                    <w:rPr>
                      <w:rStyle w:val="cell-value"/>
                      <w:b/>
                      <w:bCs/>
                      <w:lang w:val="en-US"/>
                    </w:rPr>
                    <w:t>87 fewer per 1,000</w:t>
                  </w:r>
                  <w:r w:rsidRPr="00F20EDB">
                    <w:rPr>
                      <w:lang w:val="en-US"/>
                    </w:rPr>
                    <w:br/>
                  </w:r>
                  <w:r w:rsidRPr="00F20EDB">
                    <w:rPr>
                      <w:rStyle w:val="cell-value"/>
                      <w:lang w:val="en-US"/>
                    </w:rPr>
                    <w:t>(135 fewer to 36 fewer)</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FDB5175" w14:textId="77777777" w:rsidR="00704D6F" w:rsidRPr="00F20EDB" w:rsidRDefault="00704D6F" w:rsidP="00A80924">
                  <w:pPr>
                    <w:jc w:val="center"/>
                    <w:rPr>
                      <w:lang w:val="en-US"/>
                    </w:rPr>
                  </w:pPr>
                  <w:r w:rsidRPr="00F20EDB">
                    <w:rPr>
                      <w:rStyle w:val="block"/>
                      <w:b/>
                      <w:bCs/>
                      <w:lang w:val="en-US"/>
                    </w:rPr>
                    <w:t>OR 0.69</w:t>
                  </w:r>
                  <w:r w:rsidRPr="00F20EDB">
                    <w:rPr>
                      <w:lang w:val="en-US"/>
                    </w:rPr>
                    <w:br/>
                  </w:r>
                  <w:r w:rsidRPr="00F20EDB">
                    <w:rPr>
                      <w:rStyle w:val="cell"/>
                      <w:lang w:val="en-US"/>
                    </w:rPr>
                    <w:t>(0.55 to 0.86)</w:t>
                  </w:r>
                </w:p>
              </w:tc>
            </w:tr>
            <w:tr w:rsidR="00704D6F" w:rsidRPr="00F20EDB" w14:paraId="1CAC7B06" w14:textId="77777777" w:rsidTr="00A80924">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3C09F60" w14:textId="77777777" w:rsidR="00704D6F" w:rsidRPr="00F20EDB" w:rsidRDefault="00704D6F" w:rsidP="00A80924">
                  <w:pPr>
                    <w:jc w:val="center"/>
                    <w:rPr>
                      <w:lang w:val="en-US"/>
                    </w:rPr>
                  </w:pPr>
                  <w:r w:rsidRPr="00F20EDB">
                    <w:rPr>
                      <w:rStyle w:val="label"/>
                      <w:lang w:val="en-US"/>
                    </w:rPr>
                    <w:t>28 day Mortality (all critically ill)</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FAEFC0B" w14:textId="77777777" w:rsidR="00704D6F" w:rsidRPr="00F20EDB" w:rsidRDefault="00704D6F" w:rsidP="00A80924">
                  <w:pPr>
                    <w:jc w:val="center"/>
                    <w:rPr>
                      <w:lang w:val="en-US"/>
                    </w:rPr>
                  </w:pPr>
                  <w:r w:rsidRPr="00F20EDB">
                    <w:rPr>
                      <w:lang w:val="en-US"/>
                    </w:rPr>
                    <w:t>415 per 1,000</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708077E" w14:textId="77777777" w:rsidR="00704D6F" w:rsidRPr="00F20EDB" w:rsidRDefault="00704D6F" w:rsidP="00A80924">
                  <w:pPr>
                    <w:jc w:val="center"/>
                    <w:rPr>
                      <w:lang w:val="en-US"/>
                    </w:rPr>
                  </w:pPr>
                  <w:r w:rsidRPr="00F20EDB">
                    <w:rPr>
                      <w:rStyle w:val="cell-value"/>
                      <w:b/>
                      <w:bCs/>
                      <w:lang w:val="en-US"/>
                    </w:rPr>
                    <w:t>319 per 1,000</w:t>
                  </w:r>
                  <w:r w:rsidRPr="00F20EDB">
                    <w:rPr>
                      <w:lang w:val="en-US"/>
                    </w:rPr>
                    <w:br/>
                  </w:r>
                  <w:r w:rsidRPr="00F20EDB">
                    <w:rPr>
                      <w:rStyle w:val="cell-value"/>
                      <w:lang w:val="en-US"/>
                    </w:rPr>
                    <w:t>(273 to 367)</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A1429EB" w14:textId="77777777" w:rsidR="00704D6F" w:rsidRPr="00F20EDB" w:rsidRDefault="00704D6F" w:rsidP="00A80924">
                  <w:pPr>
                    <w:jc w:val="center"/>
                    <w:rPr>
                      <w:lang w:val="en-US"/>
                    </w:rPr>
                  </w:pPr>
                  <w:r w:rsidRPr="00F20EDB">
                    <w:rPr>
                      <w:rStyle w:val="cell-value"/>
                      <w:b/>
                      <w:bCs/>
                      <w:lang w:val="en-US"/>
                    </w:rPr>
                    <w:t>96 fewer per 1,000</w:t>
                  </w:r>
                  <w:r w:rsidRPr="00F20EDB">
                    <w:rPr>
                      <w:lang w:val="en-US"/>
                    </w:rPr>
                    <w:br/>
                  </w:r>
                  <w:r w:rsidRPr="00F20EDB">
                    <w:rPr>
                      <w:rStyle w:val="cell-value"/>
                      <w:lang w:val="en-US"/>
                    </w:rPr>
                    <w:t>(142 fewer to 47 fewer)</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298D83D" w14:textId="77777777" w:rsidR="00704D6F" w:rsidRPr="00F20EDB" w:rsidRDefault="00704D6F" w:rsidP="00A80924">
                  <w:pPr>
                    <w:jc w:val="center"/>
                    <w:rPr>
                      <w:lang w:val="en-US"/>
                    </w:rPr>
                  </w:pPr>
                  <w:r w:rsidRPr="00F20EDB">
                    <w:rPr>
                      <w:rStyle w:val="block"/>
                      <w:b/>
                      <w:bCs/>
                      <w:lang w:val="en-US"/>
                    </w:rPr>
                    <w:t>OR 0.66</w:t>
                  </w:r>
                  <w:r w:rsidRPr="00F20EDB">
                    <w:rPr>
                      <w:lang w:val="en-US"/>
                    </w:rPr>
                    <w:br/>
                  </w:r>
                  <w:r w:rsidRPr="00F20EDB">
                    <w:rPr>
                      <w:rStyle w:val="cell"/>
                      <w:lang w:val="en-US"/>
                    </w:rPr>
                    <w:t>(0.53 to 0.82)</w:t>
                  </w:r>
                </w:p>
              </w:tc>
            </w:tr>
            <w:tr w:rsidR="00704D6F" w:rsidRPr="00F20EDB" w14:paraId="1CF8D899" w14:textId="77777777" w:rsidTr="00A80924">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FF84702" w14:textId="77777777" w:rsidR="00704D6F" w:rsidRPr="00F20EDB" w:rsidRDefault="00704D6F" w:rsidP="00A80924">
                  <w:pPr>
                    <w:jc w:val="center"/>
                    <w:rPr>
                      <w:lang w:val="en-US"/>
                    </w:rPr>
                  </w:pPr>
                  <w:r w:rsidRPr="00F20EDB">
                    <w:rPr>
                      <w:rStyle w:val="label"/>
                      <w:lang w:val="en-US"/>
                    </w:rPr>
                    <w:t>28 day Mortality - Dexamethasone</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2C8E98D" w14:textId="77777777" w:rsidR="00704D6F" w:rsidRPr="00F20EDB" w:rsidRDefault="00704D6F" w:rsidP="00A80924">
                  <w:pPr>
                    <w:jc w:val="center"/>
                    <w:rPr>
                      <w:lang w:val="en-US"/>
                    </w:rPr>
                  </w:pPr>
                  <w:r w:rsidRPr="00F20EDB">
                    <w:rPr>
                      <w:lang w:val="en-US"/>
                    </w:rPr>
                    <w:t>439 per 1,000</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0B48730" w14:textId="77777777" w:rsidR="00704D6F" w:rsidRPr="00F20EDB" w:rsidRDefault="00704D6F" w:rsidP="00A80924">
                  <w:pPr>
                    <w:jc w:val="center"/>
                    <w:rPr>
                      <w:lang w:val="en-US"/>
                    </w:rPr>
                  </w:pPr>
                  <w:r w:rsidRPr="00F20EDB">
                    <w:rPr>
                      <w:rStyle w:val="cell-value"/>
                      <w:b/>
                      <w:bCs/>
                      <w:lang w:val="en-US"/>
                    </w:rPr>
                    <w:t>333 per 1,000</w:t>
                  </w:r>
                  <w:r w:rsidRPr="00F20EDB">
                    <w:rPr>
                      <w:lang w:val="en-US"/>
                    </w:rPr>
                    <w:br/>
                  </w:r>
                  <w:r w:rsidRPr="00F20EDB">
                    <w:rPr>
                      <w:rStyle w:val="cell-value"/>
                      <w:lang w:val="en-US"/>
                    </w:rPr>
                    <w:t>(281 to 391)</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8B3026B" w14:textId="77777777" w:rsidR="00704D6F" w:rsidRPr="00F20EDB" w:rsidRDefault="00704D6F" w:rsidP="00A80924">
                  <w:pPr>
                    <w:jc w:val="center"/>
                    <w:rPr>
                      <w:lang w:val="en-US"/>
                    </w:rPr>
                  </w:pPr>
                  <w:r w:rsidRPr="00F20EDB">
                    <w:rPr>
                      <w:rStyle w:val="cell-value"/>
                      <w:b/>
                      <w:bCs/>
                      <w:lang w:val="en-US"/>
                    </w:rPr>
                    <w:t>105 fewer per 1,000</w:t>
                  </w:r>
                  <w:r w:rsidRPr="00F20EDB">
                    <w:rPr>
                      <w:lang w:val="en-US"/>
                    </w:rPr>
                    <w:br/>
                  </w:r>
                  <w:r w:rsidRPr="00F20EDB">
                    <w:rPr>
                      <w:rStyle w:val="cell-value"/>
                      <w:lang w:val="en-US"/>
                    </w:rPr>
                    <w:t>(158 fewer to 48 fewer)</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670B5BD" w14:textId="77777777" w:rsidR="00704D6F" w:rsidRPr="00F20EDB" w:rsidRDefault="00704D6F" w:rsidP="00A80924">
                  <w:pPr>
                    <w:jc w:val="center"/>
                    <w:rPr>
                      <w:lang w:val="en-US"/>
                    </w:rPr>
                  </w:pPr>
                  <w:r w:rsidRPr="00F20EDB">
                    <w:rPr>
                      <w:rStyle w:val="block"/>
                      <w:b/>
                      <w:bCs/>
                      <w:lang w:val="en-US"/>
                    </w:rPr>
                    <w:t>OR 0.64</w:t>
                  </w:r>
                  <w:r w:rsidRPr="00F20EDB">
                    <w:rPr>
                      <w:lang w:val="en-US"/>
                    </w:rPr>
                    <w:br/>
                  </w:r>
                  <w:r w:rsidRPr="00F20EDB">
                    <w:rPr>
                      <w:rStyle w:val="cell"/>
                      <w:lang w:val="en-US"/>
                    </w:rPr>
                    <w:t>(0.50 to 0.82)</w:t>
                  </w:r>
                </w:p>
              </w:tc>
            </w:tr>
            <w:tr w:rsidR="00704D6F" w:rsidRPr="00F20EDB" w14:paraId="00FCCEA8" w14:textId="77777777" w:rsidTr="00A80924">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19A1D42" w14:textId="77777777" w:rsidR="00704D6F" w:rsidRPr="00F20EDB" w:rsidRDefault="00704D6F" w:rsidP="00A80924">
                  <w:pPr>
                    <w:jc w:val="center"/>
                    <w:rPr>
                      <w:lang w:val="en-US"/>
                    </w:rPr>
                  </w:pPr>
                  <w:r w:rsidRPr="00F20EDB">
                    <w:rPr>
                      <w:rStyle w:val="label"/>
                      <w:lang w:val="en-US"/>
                    </w:rPr>
                    <w:lastRenderedPageBreak/>
                    <w:t>28 day Mortality - Hydrocortisone</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0611EE1" w14:textId="77777777" w:rsidR="00704D6F" w:rsidRPr="00F20EDB" w:rsidRDefault="00704D6F" w:rsidP="00A80924">
                  <w:pPr>
                    <w:jc w:val="center"/>
                    <w:rPr>
                      <w:lang w:val="en-US"/>
                    </w:rPr>
                  </w:pPr>
                  <w:r w:rsidRPr="00F20EDB">
                    <w:rPr>
                      <w:lang w:val="en-US"/>
                    </w:rPr>
                    <w:t>285 per 1,000</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8EA7688" w14:textId="77777777" w:rsidR="00704D6F" w:rsidRPr="00F20EDB" w:rsidRDefault="00704D6F" w:rsidP="00A80924">
                  <w:pPr>
                    <w:jc w:val="center"/>
                    <w:rPr>
                      <w:lang w:val="en-US"/>
                    </w:rPr>
                  </w:pPr>
                  <w:r w:rsidRPr="00F20EDB">
                    <w:rPr>
                      <w:rStyle w:val="cell-value"/>
                      <w:b/>
                      <w:bCs/>
                      <w:lang w:val="en-US"/>
                    </w:rPr>
                    <w:t>216 per 1,000</w:t>
                  </w:r>
                  <w:r w:rsidRPr="00F20EDB">
                    <w:rPr>
                      <w:lang w:val="en-US"/>
                    </w:rPr>
                    <w:br/>
                  </w:r>
                  <w:r w:rsidRPr="00F20EDB">
                    <w:rPr>
                      <w:rStyle w:val="cell-value"/>
                      <w:lang w:val="en-US"/>
                    </w:rPr>
                    <w:t>(146 to 309)</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5D1FC40" w14:textId="77777777" w:rsidR="00704D6F" w:rsidRPr="00F20EDB" w:rsidRDefault="00704D6F" w:rsidP="00A80924">
                  <w:pPr>
                    <w:jc w:val="center"/>
                    <w:rPr>
                      <w:lang w:val="en-US"/>
                    </w:rPr>
                  </w:pPr>
                  <w:r w:rsidRPr="00F20EDB">
                    <w:rPr>
                      <w:rStyle w:val="cell-value"/>
                      <w:b/>
                      <w:bCs/>
                      <w:lang w:val="en-US"/>
                    </w:rPr>
                    <w:t>69 fewer per 1,000</w:t>
                  </w:r>
                  <w:r w:rsidRPr="00F20EDB">
                    <w:rPr>
                      <w:lang w:val="en-US"/>
                    </w:rPr>
                    <w:br/>
                  </w:r>
                  <w:r w:rsidRPr="00F20EDB">
                    <w:rPr>
                      <w:rStyle w:val="cell-value"/>
                      <w:lang w:val="en-US"/>
                    </w:rPr>
                    <w:t>(139 fewer to 24 more)</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3C6E99D" w14:textId="77777777" w:rsidR="00704D6F" w:rsidRPr="00F20EDB" w:rsidRDefault="00704D6F" w:rsidP="00A80924">
                  <w:pPr>
                    <w:jc w:val="center"/>
                    <w:rPr>
                      <w:lang w:val="en-US"/>
                    </w:rPr>
                  </w:pPr>
                  <w:r w:rsidRPr="00F20EDB">
                    <w:rPr>
                      <w:rStyle w:val="block"/>
                      <w:b/>
                      <w:bCs/>
                      <w:lang w:val="en-US"/>
                    </w:rPr>
                    <w:t>OR 0.69</w:t>
                  </w:r>
                  <w:r w:rsidRPr="00F20EDB">
                    <w:rPr>
                      <w:lang w:val="en-US"/>
                    </w:rPr>
                    <w:br/>
                  </w:r>
                  <w:r w:rsidRPr="00F20EDB">
                    <w:rPr>
                      <w:rStyle w:val="cell"/>
                      <w:lang w:val="en-US"/>
                    </w:rPr>
                    <w:t>(0.43 to 1.12)</w:t>
                  </w:r>
                </w:p>
              </w:tc>
            </w:tr>
            <w:tr w:rsidR="00704D6F" w:rsidRPr="00F20EDB" w14:paraId="0BD9A884" w14:textId="77777777" w:rsidTr="00A80924">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D90B35B" w14:textId="77777777" w:rsidR="00704D6F" w:rsidRPr="00F20EDB" w:rsidRDefault="00704D6F" w:rsidP="00A80924">
                  <w:pPr>
                    <w:jc w:val="center"/>
                    <w:rPr>
                      <w:lang w:val="en-US"/>
                    </w:rPr>
                  </w:pPr>
                  <w:r w:rsidRPr="00F20EDB">
                    <w:rPr>
                      <w:rStyle w:val="label"/>
                      <w:lang w:val="en-US"/>
                    </w:rPr>
                    <w:t>28 day Mortality- methyl-prednisone</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33DB055" w14:textId="77777777" w:rsidR="00704D6F" w:rsidRPr="00F20EDB" w:rsidRDefault="00704D6F" w:rsidP="00A80924">
                  <w:pPr>
                    <w:jc w:val="center"/>
                    <w:rPr>
                      <w:lang w:val="en-US"/>
                    </w:rPr>
                  </w:pPr>
                  <w:r w:rsidRPr="00F20EDB">
                    <w:rPr>
                      <w:lang w:val="en-US"/>
                    </w:rPr>
                    <w:t>401 per 1,000</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0A27F13" w14:textId="77777777" w:rsidR="00704D6F" w:rsidRPr="00F20EDB" w:rsidRDefault="00704D6F" w:rsidP="00A80924">
                  <w:pPr>
                    <w:jc w:val="center"/>
                    <w:rPr>
                      <w:lang w:val="en-US"/>
                    </w:rPr>
                  </w:pPr>
                  <w:r w:rsidRPr="00F20EDB">
                    <w:rPr>
                      <w:rStyle w:val="cell-value"/>
                      <w:b/>
                      <w:bCs/>
                      <w:lang w:val="en-US"/>
                    </w:rPr>
                    <w:t>389 per 1,000</w:t>
                  </w:r>
                  <w:r w:rsidRPr="00F20EDB">
                    <w:rPr>
                      <w:lang w:val="en-US"/>
                    </w:rPr>
                    <w:br/>
                  </w:r>
                  <w:r w:rsidRPr="00F20EDB">
                    <w:rPr>
                      <w:rStyle w:val="cell-value"/>
                      <w:lang w:val="en-US"/>
                    </w:rPr>
                    <w:t>(309 to 489)</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4F1DFB5" w14:textId="77777777" w:rsidR="00704D6F" w:rsidRPr="00F20EDB" w:rsidRDefault="00704D6F" w:rsidP="00A80924">
                  <w:pPr>
                    <w:jc w:val="center"/>
                    <w:rPr>
                      <w:lang w:val="en-US"/>
                    </w:rPr>
                  </w:pPr>
                  <w:r w:rsidRPr="00F20EDB">
                    <w:rPr>
                      <w:rStyle w:val="cell-value"/>
                      <w:b/>
                      <w:bCs/>
                      <w:lang w:val="en-US"/>
                    </w:rPr>
                    <w:t>12 fewer per 1,000</w:t>
                  </w:r>
                  <w:r w:rsidRPr="00F20EDB">
                    <w:rPr>
                      <w:lang w:val="en-US"/>
                    </w:rPr>
                    <w:br/>
                  </w:r>
                  <w:r w:rsidRPr="00F20EDB">
                    <w:rPr>
                      <w:rStyle w:val="cell-value"/>
                      <w:lang w:val="en-US"/>
                    </w:rPr>
                    <w:t>(92 fewer to 88 more)</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E1FFA7E" w14:textId="77777777" w:rsidR="00704D6F" w:rsidRPr="00F20EDB" w:rsidRDefault="00704D6F" w:rsidP="00A80924">
                  <w:pPr>
                    <w:jc w:val="center"/>
                    <w:rPr>
                      <w:lang w:val="en-US"/>
                    </w:rPr>
                  </w:pPr>
                  <w:r w:rsidRPr="00F20EDB">
                    <w:rPr>
                      <w:rStyle w:val="block"/>
                      <w:b/>
                      <w:bCs/>
                      <w:lang w:val="en-US"/>
                    </w:rPr>
                    <w:t>RR 0.97</w:t>
                  </w:r>
                  <w:r w:rsidRPr="00F20EDB">
                    <w:rPr>
                      <w:lang w:val="en-US"/>
                    </w:rPr>
                    <w:br/>
                  </w:r>
                  <w:r w:rsidRPr="00F20EDB">
                    <w:rPr>
                      <w:rStyle w:val="cell"/>
                      <w:lang w:val="en-US"/>
                    </w:rPr>
                    <w:t>(0.77 to 1.22)</w:t>
                  </w:r>
                </w:p>
              </w:tc>
            </w:tr>
            <w:tr w:rsidR="00704D6F" w:rsidRPr="00F20EDB" w14:paraId="5FCBE407" w14:textId="77777777" w:rsidTr="00A80924">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8228348" w14:textId="77777777" w:rsidR="00704D6F" w:rsidRPr="00F20EDB" w:rsidRDefault="00704D6F" w:rsidP="00A80924">
                  <w:pPr>
                    <w:jc w:val="center"/>
                    <w:rPr>
                      <w:lang w:val="en-US"/>
                    </w:rPr>
                  </w:pPr>
                  <w:r w:rsidRPr="00F20EDB">
                    <w:rPr>
                      <w:rStyle w:val="label"/>
                      <w:lang w:val="en-US"/>
                    </w:rPr>
                    <w:t>Adverse Events</w:t>
                  </w:r>
                </w:p>
              </w:tc>
              <w:tc>
                <w:tcPr>
                  <w:tcW w:w="0" w:type="auto"/>
                  <w:gridSpan w:val="4"/>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F1324E5" w14:textId="77777777" w:rsidR="00704D6F" w:rsidRPr="00F20EDB" w:rsidRDefault="00704D6F" w:rsidP="00A80924">
                  <w:pPr>
                    <w:jc w:val="center"/>
                    <w:rPr>
                      <w:lang w:val="en-US"/>
                    </w:rPr>
                  </w:pPr>
                  <w:r w:rsidRPr="00F20EDB">
                    <w:rPr>
                      <w:lang w:val="en-US"/>
                    </w:rPr>
                    <w:t>We did not identify systematic reviews of studies reporting on harm of using short course, low-dose corticosteroids.</w:t>
                  </w:r>
                </w:p>
                <w:p w14:paraId="3C7B2076" w14:textId="77777777" w:rsidR="00704D6F" w:rsidRPr="00F20EDB" w:rsidRDefault="00704D6F" w:rsidP="00A80924">
                  <w:pPr>
                    <w:jc w:val="center"/>
                    <w:rPr>
                      <w:lang w:val="en-US"/>
                    </w:rPr>
                  </w:pPr>
                  <w:r w:rsidRPr="00F20EDB">
                    <w:rPr>
                      <w:lang w:val="en-US"/>
                    </w:rPr>
                    <w:t>Possible adverse events:</w:t>
                  </w:r>
                </w:p>
                <w:p w14:paraId="5A991C57" w14:textId="77777777" w:rsidR="00704D6F" w:rsidRPr="00F20EDB" w:rsidRDefault="00704D6F" w:rsidP="00A80924">
                  <w:pPr>
                    <w:jc w:val="center"/>
                    <w:rPr>
                      <w:lang w:val="en-US"/>
                    </w:rPr>
                  </w:pPr>
                  <w:r w:rsidRPr="00F20EDB">
                    <w:rPr>
                      <w:lang w:val="en-US"/>
                    </w:rPr>
                    <w:t>hyperglycemia, hypertension, psychosis, avascular necrosis of the hip, secondary infections</w:t>
                  </w:r>
                </w:p>
                <w:p w14:paraId="3EE12EC4" w14:textId="77777777" w:rsidR="00704D6F" w:rsidRPr="00F20EDB" w:rsidRDefault="00704D6F" w:rsidP="00A80924">
                  <w:pPr>
                    <w:jc w:val="center"/>
                    <w:rPr>
                      <w:lang w:val="en-US"/>
                    </w:rPr>
                  </w:pPr>
                  <w:r w:rsidRPr="00F20EDB">
                    <w:rPr>
                      <w:lang w:val="en-US"/>
                    </w:rPr>
                    <w:t>likely low incidence</w:t>
                  </w:r>
                </w:p>
              </w:tc>
            </w:tr>
          </w:tbl>
          <w:p w14:paraId="2BF7BDAE" w14:textId="77777777" w:rsidR="00704D6F" w:rsidRPr="00F20EDB" w:rsidRDefault="00704D6F" w:rsidP="00A80924">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A348D95" w14:textId="77777777" w:rsidR="00704D6F" w:rsidRPr="00F20EDB" w:rsidRDefault="00704D6F" w:rsidP="00A80924">
            <w:pPr>
              <w:rPr>
                <w:rFonts w:ascii="Calibri" w:hAnsi="Calibri"/>
                <w:lang w:val="en-US"/>
              </w:rPr>
            </w:pPr>
            <w:r w:rsidRPr="00F20EDB">
              <w:rPr>
                <w:rFonts w:ascii="Calibri" w:hAnsi="Calibri"/>
                <w:lang w:val="en-US"/>
              </w:rPr>
              <w:lastRenderedPageBreak/>
              <w:t>Some experts on the panel felt that the desirable effect is moderate to large</w:t>
            </w:r>
          </w:p>
        </w:tc>
      </w:tr>
      <w:tr w:rsidR="00704D6F" w:rsidRPr="00F20EDB" w14:paraId="00C2F99E" w14:textId="77777777" w:rsidTr="00A80924">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3843871" w14:textId="77777777" w:rsidR="00704D6F" w:rsidRPr="00F20EDB" w:rsidRDefault="00704D6F" w:rsidP="00A80924">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Undesirable Effects</w:t>
            </w:r>
          </w:p>
          <w:p w14:paraId="0275EAF2" w14:textId="77777777" w:rsidR="00704D6F" w:rsidRPr="00F20EDB" w:rsidRDefault="00704D6F" w:rsidP="00A80924">
            <w:pPr>
              <w:pStyle w:val="Subtitle2"/>
              <w:spacing w:before="0" w:beforeAutospacing="0" w:after="0" w:afterAutospacing="0"/>
              <w:rPr>
                <w:rFonts w:ascii="Calibri" w:hAnsi="Calibri"/>
                <w:color w:val="FFFFFF"/>
                <w:lang w:val="en-US"/>
              </w:rPr>
            </w:pPr>
            <w:r w:rsidRPr="00F20EDB">
              <w:rPr>
                <w:rFonts w:ascii="Calibri" w:hAnsi="Calibri"/>
                <w:color w:val="FFFFFF"/>
                <w:lang w:val="en-US"/>
              </w:rPr>
              <w:t>How substantial are the undesirable anticipated effects?</w:t>
            </w:r>
          </w:p>
        </w:tc>
      </w:tr>
      <w:tr w:rsidR="00704D6F" w:rsidRPr="00F20EDB" w14:paraId="3A0FEB13" w14:textId="77777777" w:rsidTr="00A80924">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2EEE29D" w14:textId="77777777" w:rsidR="00704D6F" w:rsidRPr="00F20EDB" w:rsidRDefault="00704D6F" w:rsidP="00A80924">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178850F" w14:textId="77777777" w:rsidR="00704D6F" w:rsidRPr="00F20EDB" w:rsidRDefault="00704D6F" w:rsidP="00A80924">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79569FC" w14:textId="77777777" w:rsidR="00704D6F" w:rsidRPr="00F20EDB" w:rsidRDefault="00704D6F" w:rsidP="00A80924">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704D6F" w:rsidRPr="00F20EDB" w14:paraId="6CE6BEB5" w14:textId="77777777" w:rsidTr="00A80924">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FB9FB91" w14:textId="77777777" w:rsidR="00704D6F" w:rsidRPr="00F20EDB" w:rsidRDefault="00704D6F" w:rsidP="00A80924">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arge</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Moderate</w:t>
            </w:r>
            <w:r w:rsidRPr="00F20EDB">
              <w:rPr>
                <w:rFonts w:ascii="Calibri" w:hAnsi="Calibri"/>
                <w:lang w:val="en-US"/>
              </w:rPr>
              <w:br/>
            </w:r>
            <w:r w:rsidRPr="00F20EDB">
              <w:rPr>
                <w:rStyle w:val="checked-marker"/>
                <w:rFonts w:ascii="Calibri" w:hAnsi="Calibri"/>
                <w:lang w:val="en-US"/>
              </w:rPr>
              <w:t>●</w:t>
            </w:r>
            <w:r w:rsidRPr="00F20EDB">
              <w:rPr>
                <w:rFonts w:ascii="Calibri" w:hAnsi="Calibri"/>
                <w:b/>
                <w:lang w:val="en-US"/>
              </w:rPr>
              <w:t> </w:t>
            </w:r>
            <w:r w:rsidRPr="00F20EDB">
              <w:rPr>
                <w:rStyle w:val="ep-radiobuttonlabel"/>
                <w:rFonts w:ascii="Calibri" w:hAnsi="Calibri"/>
                <w:b/>
                <w:lang w:val="en-US"/>
              </w:rPr>
              <w:t>Small</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Trivial</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CF49DF9" w14:textId="77777777" w:rsidR="00704D6F" w:rsidRPr="00F20EDB" w:rsidRDefault="00704D6F" w:rsidP="00A80924">
            <w:pPr>
              <w:rPr>
                <w:rFonts w:ascii="Calibri" w:hAnsi="Calibri"/>
                <w:lang w:val="en-US"/>
              </w:rPr>
            </w:pPr>
            <w:r w:rsidRPr="00F20EDB">
              <w:rPr>
                <w:rFonts w:ascii="Calibri" w:hAnsi="Calibri"/>
                <w:lang w:val="en-US"/>
              </w:rPr>
              <w:br/>
            </w:r>
          </w:p>
          <w:tbl>
            <w:tblPr>
              <w:tblW w:w="5000" w:type="pct"/>
              <w:jc w:val="center"/>
              <w:tblCellMar>
                <w:top w:w="15" w:type="dxa"/>
                <w:left w:w="15" w:type="dxa"/>
                <w:bottom w:w="15" w:type="dxa"/>
                <w:right w:w="15" w:type="dxa"/>
              </w:tblCellMar>
              <w:tblLook w:val="04A0" w:firstRow="1" w:lastRow="0" w:firstColumn="1" w:lastColumn="0" w:noHBand="0" w:noVBand="1"/>
            </w:tblPr>
            <w:tblGrid>
              <w:gridCol w:w="1683"/>
              <w:gridCol w:w="1537"/>
              <w:gridCol w:w="1537"/>
              <w:gridCol w:w="1096"/>
              <w:gridCol w:w="870"/>
            </w:tblGrid>
            <w:tr w:rsidR="00704D6F" w:rsidRPr="00F20EDB" w14:paraId="1C7A7A54" w14:textId="77777777" w:rsidTr="00A80924">
              <w:trPr>
                <w:trHeight w:val="1125"/>
                <w:tblHeader/>
                <w:jc w:val="center"/>
              </w:trPr>
              <w:tc>
                <w:tcPr>
                  <w:tcW w:w="1250" w:type="pct"/>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7F5D516A" w14:textId="77777777" w:rsidR="00704D6F" w:rsidRPr="00F20EDB" w:rsidRDefault="00704D6F" w:rsidP="00A80924">
                  <w:pPr>
                    <w:jc w:val="center"/>
                    <w:rPr>
                      <w:b/>
                      <w:bCs/>
                      <w:lang w:val="en-US"/>
                    </w:rPr>
                  </w:pPr>
                  <w:r w:rsidRPr="00F20EDB">
                    <w:rPr>
                      <w:b/>
                      <w:bCs/>
                      <w:lang w:val="en-US"/>
                    </w:rPr>
                    <w:t>Outcomes</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3A09485E" w14:textId="77777777" w:rsidR="00704D6F" w:rsidRPr="00F20EDB" w:rsidRDefault="00704D6F" w:rsidP="00A80924">
                  <w:pPr>
                    <w:jc w:val="center"/>
                    <w:rPr>
                      <w:b/>
                      <w:bCs/>
                      <w:lang w:val="en-US"/>
                    </w:rPr>
                  </w:pPr>
                  <w:r w:rsidRPr="00F20EDB">
                    <w:rPr>
                      <w:b/>
                      <w:bCs/>
                      <w:lang w:val="en-US"/>
                    </w:rPr>
                    <w:t>With no corticosteroids</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112A178B" w14:textId="77777777" w:rsidR="00704D6F" w:rsidRPr="00F20EDB" w:rsidRDefault="00704D6F" w:rsidP="00A80924">
                  <w:pPr>
                    <w:jc w:val="center"/>
                    <w:rPr>
                      <w:b/>
                      <w:bCs/>
                      <w:lang w:val="en-US"/>
                    </w:rPr>
                  </w:pPr>
                  <w:r w:rsidRPr="00F20EDB">
                    <w:rPr>
                      <w:b/>
                      <w:bCs/>
                      <w:lang w:val="en-US"/>
                    </w:rPr>
                    <w:t>With Systemic corticosteroids</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16D5D75C" w14:textId="77777777" w:rsidR="00704D6F" w:rsidRPr="00F20EDB" w:rsidRDefault="00704D6F" w:rsidP="00A80924">
                  <w:pPr>
                    <w:jc w:val="center"/>
                    <w:rPr>
                      <w:b/>
                      <w:bCs/>
                      <w:lang w:val="en-US"/>
                    </w:rPr>
                  </w:pPr>
                  <w:r w:rsidRPr="00F20EDB">
                    <w:rPr>
                      <w:b/>
                      <w:bCs/>
                      <w:lang w:val="en-US"/>
                    </w:rPr>
                    <w:t>Difference</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24B3B02D" w14:textId="77777777" w:rsidR="00704D6F" w:rsidRPr="00F20EDB" w:rsidRDefault="00704D6F" w:rsidP="00A80924">
                  <w:pPr>
                    <w:jc w:val="center"/>
                    <w:rPr>
                      <w:b/>
                      <w:bCs/>
                      <w:lang w:val="en-US"/>
                    </w:rPr>
                  </w:pPr>
                  <w:r w:rsidRPr="00F20EDB">
                    <w:rPr>
                      <w:b/>
                      <w:bCs/>
                      <w:lang w:val="en-US"/>
                    </w:rPr>
                    <w:t>Relative effect</w:t>
                  </w:r>
                  <w:r w:rsidRPr="00F20EDB">
                    <w:rPr>
                      <w:b/>
                      <w:bCs/>
                      <w:lang w:val="en-US"/>
                    </w:rPr>
                    <w:br/>
                    <w:t>(95% CI)</w:t>
                  </w:r>
                </w:p>
              </w:tc>
            </w:tr>
            <w:tr w:rsidR="00704D6F" w:rsidRPr="00F20EDB" w14:paraId="1162785D" w14:textId="77777777" w:rsidTr="00A80924">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1B3A309" w14:textId="77777777" w:rsidR="00704D6F" w:rsidRPr="00F20EDB" w:rsidRDefault="00704D6F" w:rsidP="00A80924">
                  <w:pPr>
                    <w:jc w:val="center"/>
                    <w:rPr>
                      <w:lang w:val="en-US"/>
                    </w:rPr>
                  </w:pPr>
                  <w:r w:rsidRPr="00F20EDB">
                    <w:rPr>
                      <w:rStyle w:val="label"/>
                      <w:lang w:val="en-US"/>
                    </w:rPr>
                    <w:t>28 days mortality (subgroup: invasive mechanical ventilation)</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38264CB" w14:textId="77777777" w:rsidR="00704D6F" w:rsidRPr="00F20EDB" w:rsidRDefault="00704D6F" w:rsidP="00A80924">
                  <w:pPr>
                    <w:jc w:val="center"/>
                    <w:rPr>
                      <w:lang w:val="en-US"/>
                    </w:rPr>
                  </w:pPr>
                  <w:r w:rsidRPr="00F20EDB">
                    <w:rPr>
                      <w:lang w:val="en-US"/>
                    </w:rPr>
                    <w:t>417 per 1,000</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C616F07" w14:textId="77777777" w:rsidR="00704D6F" w:rsidRPr="00F20EDB" w:rsidRDefault="00704D6F" w:rsidP="00A80924">
                  <w:pPr>
                    <w:jc w:val="center"/>
                    <w:rPr>
                      <w:lang w:val="en-US"/>
                    </w:rPr>
                  </w:pPr>
                  <w:r w:rsidRPr="00F20EDB">
                    <w:rPr>
                      <w:rStyle w:val="cell-value"/>
                      <w:b/>
                      <w:bCs/>
                      <w:lang w:val="en-US"/>
                    </w:rPr>
                    <w:t>331 per 1,000</w:t>
                  </w:r>
                  <w:r w:rsidRPr="00F20EDB">
                    <w:rPr>
                      <w:lang w:val="en-US"/>
                    </w:rPr>
                    <w:br/>
                  </w:r>
                  <w:r w:rsidRPr="00F20EDB">
                    <w:rPr>
                      <w:rStyle w:val="cell-value"/>
                      <w:lang w:val="en-US"/>
                    </w:rPr>
                    <w:t>(283 to 381)</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0ED2AA0" w14:textId="77777777" w:rsidR="00704D6F" w:rsidRPr="00F20EDB" w:rsidRDefault="00704D6F" w:rsidP="00A80924">
                  <w:pPr>
                    <w:jc w:val="center"/>
                    <w:rPr>
                      <w:lang w:val="en-US"/>
                    </w:rPr>
                  </w:pPr>
                  <w:r w:rsidRPr="00F20EDB">
                    <w:rPr>
                      <w:rStyle w:val="cell-value"/>
                      <w:b/>
                      <w:bCs/>
                      <w:lang w:val="en-US"/>
                    </w:rPr>
                    <w:t>87 fewer per 1,000</w:t>
                  </w:r>
                  <w:r w:rsidRPr="00F20EDB">
                    <w:rPr>
                      <w:lang w:val="en-US"/>
                    </w:rPr>
                    <w:br/>
                  </w:r>
                  <w:r w:rsidRPr="00F20EDB">
                    <w:rPr>
                      <w:rStyle w:val="cell-value"/>
                      <w:lang w:val="en-US"/>
                    </w:rPr>
                    <w:t>(135 fewer to 36 fewer)</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588EFC1" w14:textId="77777777" w:rsidR="00704D6F" w:rsidRPr="00F20EDB" w:rsidRDefault="00704D6F" w:rsidP="00A80924">
                  <w:pPr>
                    <w:jc w:val="center"/>
                    <w:rPr>
                      <w:lang w:val="en-US"/>
                    </w:rPr>
                  </w:pPr>
                  <w:r w:rsidRPr="00F20EDB">
                    <w:rPr>
                      <w:rStyle w:val="block"/>
                      <w:b/>
                      <w:bCs/>
                      <w:lang w:val="en-US"/>
                    </w:rPr>
                    <w:t>OR 0.69</w:t>
                  </w:r>
                  <w:r w:rsidRPr="00F20EDB">
                    <w:rPr>
                      <w:lang w:val="en-US"/>
                    </w:rPr>
                    <w:br/>
                  </w:r>
                  <w:r w:rsidRPr="00F20EDB">
                    <w:rPr>
                      <w:rStyle w:val="cell"/>
                      <w:lang w:val="en-US"/>
                    </w:rPr>
                    <w:t>(0.55 to 0.86)</w:t>
                  </w:r>
                </w:p>
              </w:tc>
            </w:tr>
            <w:tr w:rsidR="00704D6F" w:rsidRPr="00F20EDB" w14:paraId="5DB0080B" w14:textId="77777777" w:rsidTr="00A80924">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9B03E13" w14:textId="77777777" w:rsidR="00704D6F" w:rsidRPr="00F20EDB" w:rsidRDefault="00704D6F" w:rsidP="00A80924">
                  <w:pPr>
                    <w:jc w:val="center"/>
                    <w:rPr>
                      <w:lang w:val="en-US"/>
                    </w:rPr>
                  </w:pPr>
                  <w:r w:rsidRPr="00F20EDB">
                    <w:rPr>
                      <w:rStyle w:val="label"/>
                      <w:lang w:val="en-US"/>
                    </w:rPr>
                    <w:t>28 day Mortality (all critically ill)</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94A1629" w14:textId="77777777" w:rsidR="00704D6F" w:rsidRPr="00F20EDB" w:rsidRDefault="00704D6F" w:rsidP="00A80924">
                  <w:pPr>
                    <w:jc w:val="center"/>
                    <w:rPr>
                      <w:lang w:val="en-US"/>
                    </w:rPr>
                  </w:pPr>
                  <w:r w:rsidRPr="00F20EDB">
                    <w:rPr>
                      <w:lang w:val="en-US"/>
                    </w:rPr>
                    <w:t>415 per 1,000</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A410E61" w14:textId="77777777" w:rsidR="00704D6F" w:rsidRPr="00F20EDB" w:rsidRDefault="00704D6F" w:rsidP="00A80924">
                  <w:pPr>
                    <w:jc w:val="center"/>
                    <w:rPr>
                      <w:lang w:val="en-US"/>
                    </w:rPr>
                  </w:pPr>
                  <w:r w:rsidRPr="00F20EDB">
                    <w:rPr>
                      <w:rStyle w:val="cell-value"/>
                      <w:b/>
                      <w:bCs/>
                      <w:lang w:val="en-US"/>
                    </w:rPr>
                    <w:t>319 per 1,000</w:t>
                  </w:r>
                  <w:r w:rsidRPr="00F20EDB">
                    <w:rPr>
                      <w:lang w:val="en-US"/>
                    </w:rPr>
                    <w:br/>
                  </w:r>
                  <w:r w:rsidRPr="00F20EDB">
                    <w:rPr>
                      <w:rStyle w:val="cell-value"/>
                      <w:lang w:val="en-US"/>
                    </w:rPr>
                    <w:t>(273 to 367)</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CD17B8C" w14:textId="77777777" w:rsidR="00704D6F" w:rsidRPr="00F20EDB" w:rsidRDefault="00704D6F" w:rsidP="00A80924">
                  <w:pPr>
                    <w:jc w:val="center"/>
                    <w:rPr>
                      <w:lang w:val="en-US"/>
                    </w:rPr>
                  </w:pPr>
                  <w:r w:rsidRPr="00F20EDB">
                    <w:rPr>
                      <w:rStyle w:val="cell-value"/>
                      <w:b/>
                      <w:bCs/>
                      <w:lang w:val="en-US"/>
                    </w:rPr>
                    <w:t>96 fewer per 1,000</w:t>
                  </w:r>
                  <w:r w:rsidRPr="00F20EDB">
                    <w:rPr>
                      <w:lang w:val="en-US"/>
                    </w:rPr>
                    <w:br/>
                  </w:r>
                  <w:r w:rsidRPr="00F20EDB">
                    <w:rPr>
                      <w:rStyle w:val="cell-value"/>
                      <w:lang w:val="en-US"/>
                    </w:rPr>
                    <w:t>(142 fewer to 47 fewer)</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B7DA1AC" w14:textId="77777777" w:rsidR="00704D6F" w:rsidRPr="00F20EDB" w:rsidRDefault="00704D6F" w:rsidP="00A80924">
                  <w:pPr>
                    <w:jc w:val="center"/>
                    <w:rPr>
                      <w:lang w:val="en-US"/>
                    </w:rPr>
                  </w:pPr>
                  <w:r w:rsidRPr="00F20EDB">
                    <w:rPr>
                      <w:rStyle w:val="block"/>
                      <w:b/>
                      <w:bCs/>
                      <w:lang w:val="en-US"/>
                    </w:rPr>
                    <w:t>OR 0.66</w:t>
                  </w:r>
                  <w:r w:rsidRPr="00F20EDB">
                    <w:rPr>
                      <w:lang w:val="en-US"/>
                    </w:rPr>
                    <w:br/>
                  </w:r>
                  <w:r w:rsidRPr="00F20EDB">
                    <w:rPr>
                      <w:rStyle w:val="cell"/>
                      <w:lang w:val="en-US"/>
                    </w:rPr>
                    <w:t>(0.53 to 0.82)</w:t>
                  </w:r>
                </w:p>
              </w:tc>
            </w:tr>
            <w:tr w:rsidR="00704D6F" w:rsidRPr="00F20EDB" w14:paraId="3EF3297C" w14:textId="77777777" w:rsidTr="00A80924">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5316F8E" w14:textId="77777777" w:rsidR="00704D6F" w:rsidRPr="00F20EDB" w:rsidRDefault="00704D6F" w:rsidP="00A80924">
                  <w:pPr>
                    <w:jc w:val="center"/>
                    <w:rPr>
                      <w:lang w:val="en-US"/>
                    </w:rPr>
                  </w:pPr>
                  <w:r w:rsidRPr="00F20EDB">
                    <w:rPr>
                      <w:rStyle w:val="label"/>
                      <w:lang w:val="en-US"/>
                    </w:rPr>
                    <w:t>28 day Mortality - Dexamethasone</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4916119" w14:textId="77777777" w:rsidR="00704D6F" w:rsidRPr="00F20EDB" w:rsidRDefault="00704D6F" w:rsidP="00A80924">
                  <w:pPr>
                    <w:jc w:val="center"/>
                    <w:rPr>
                      <w:lang w:val="en-US"/>
                    </w:rPr>
                  </w:pPr>
                  <w:r w:rsidRPr="00F20EDB">
                    <w:rPr>
                      <w:lang w:val="en-US"/>
                    </w:rPr>
                    <w:t>439 per 1,000</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846ACA3" w14:textId="77777777" w:rsidR="00704D6F" w:rsidRPr="00F20EDB" w:rsidRDefault="00704D6F" w:rsidP="00A80924">
                  <w:pPr>
                    <w:jc w:val="center"/>
                    <w:rPr>
                      <w:lang w:val="en-US"/>
                    </w:rPr>
                  </w:pPr>
                  <w:r w:rsidRPr="00F20EDB">
                    <w:rPr>
                      <w:rStyle w:val="cell-value"/>
                      <w:b/>
                      <w:bCs/>
                      <w:lang w:val="en-US"/>
                    </w:rPr>
                    <w:t>333 per 1,000</w:t>
                  </w:r>
                  <w:r w:rsidRPr="00F20EDB">
                    <w:rPr>
                      <w:lang w:val="en-US"/>
                    </w:rPr>
                    <w:br/>
                  </w:r>
                  <w:r w:rsidRPr="00F20EDB">
                    <w:rPr>
                      <w:rStyle w:val="cell-value"/>
                      <w:lang w:val="en-US"/>
                    </w:rPr>
                    <w:t>(281 to 391)</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A59B7AA" w14:textId="77777777" w:rsidR="00704D6F" w:rsidRPr="00F20EDB" w:rsidRDefault="00704D6F" w:rsidP="00A80924">
                  <w:pPr>
                    <w:jc w:val="center"/>
                    <w:rPr>
                      <w:lang w:val="en-US"/>
                    </w:rPr>
                  </w:pPr>
                  <w:r w:rsidRPr="00F20EDB">
                    <w:rPr>
                      <w:rStyle w:val="cell-value"/>
                      <w:b/>
                      <w:bCs/>
                      <w:lang w:val="en-US"/>
                    </w:rPr>
                    <w:t>105 fewer per 1,000</w:t>
                  </w:r>
                  <w:r w:rsidRPr="00F20EDB">
                    <w:rPr>
                      <w:lang w:val="en-US"/>
                    </w:rPr>
                    <w:br/>
                  </w:r>
                  <w:r w:rsidRPr="00F20EDB">
                    <w:rPr>
                      <w:rStyle w:val="cell-value"/>
                      <w:lang w:val="en-US"/>
                    </w:rPr>
                    <w:t>(158 fewer to 48 fewer)</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EE7D56B" w14:textId="77777777" w:rsidR="00704D6F" w:rsidRPr="00F20EDB" w:rsidRDefault="00704D6F" w:rsidP="00A80924">
                  <w:pPr>
                    <w:jc w:val="center"/>
                    <w:rPr>
                      <w:lang w:val="en-US"/>
                    </w:rPr>
                  </w:pPr>
                  <w:r w:rsidRPr="00F20EDB">
                    <w:rPr>
                      <w:rStyle w:val="block"/>
                      <w:b/>
                      <w:bCs/>
                      <w:lang w:val="en-US"/>
                    </w:rPr>
                    <w:t>OR 0.64</w:t>
                  </w:r>
                  <w:r w:rsidRPr="00F20EDB">
                    <w:rPr>
                      <w:lang w:val="en-US"/>
                    </w:rPr>
                    <w:br/>
                  </w:r>
                  <w:r w:rsidRPr="00F20EDB">
                    <w:rPr>
                      <w:rStyle w:val="cell"/>
                      <w:lang w:val="en-US"/>
                    </w:rPr>
                    <w:t>(0.50 to 0.82)</w:t>
                  </w:r>
                </w:p>
              </w:tc>
            </w:tr>
            <w:tr w:rsidR="00704D6F" w:rsidRPr="00F20EDB" w14:paraId="67CAAED4" w14:textId="77777777" w:rsidTr="00A80924">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18B5C0E" w14:textId="77777777" w:rsidR="00704D6F" w:rsidRPr="00F20EDB" w:rsidRDefault="00704D6F" w:rsidP="00A80924">
                  <w:pPr>
                    <w:jc w:val="center"/>
                    <w:rPr>
                      <w:lang w:val="en-US"/>
                    </w:rPr>
                  </w:pPr>
                  <w:r w:rsidRPr="00F20EDB">
                    <w:rPr>
                      <w:rStyle w:val="label"/>
                      <w:lang w:val="en-US"/>
                    </w:rPr>
                    <w:lastRenderedPageBreak/>
                    <w:t>28 day Mortality - Hydrocortisone</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A574F0B" w14:textId="77777777" w:rsidR="00704D6F" w:rsidRPr="00F20EDB" w:rsidRDefault="00704D6F" w:rsidP="00A80924">
                  <w:pPr>
                    <w:jc w:val="center"/>
                    <w:rPr>
                      <w:lang w:val="en-US"/>
                    </w:rPr>
                  </w:pPr>
                  <w:r w:rsidRPr="00F20EDB">
                    <w:rPr>
                      <w:lang w:val="en-US"/>
                    </w:rPr>
                    <w:t>285 per 1,000</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280172F" w14:textId="77777777" w:rsidR="00704D6F" w:rsidRPr="00F20EDB" w:rsidRDefault="00704D6F" w:rsidP="00A80924">
                  <w:pPr>
                    <w:jc w:val="center"/>
                    <w:rPr>
                      <w:lang w:val="en-US"/>
                    </w:rPr>
                  </w:pPr>
                  <w:r w:rsidRPr="00F20EDB">
                    <w:rPr>
                      <w:rStyle w:val="cell-value"/>
                      <w:b/>
                      <w:bCs/>
                      <w:lang w:val="en-US"/>
                    </w:rPr>
                    <w:t>216 per 1,000</w:t>
                  </w:r>
                  <w:r w:rsidRPr="00F20EDB">
                    <w:rPr>
                      <w:lang w:val="en-US"/>
                    </w:rPr>
                    <w:br/>
                  </w:r>
                  <w:r w:rsidRPr="00F20EDB">
                    <w:rPr>
                      <w:rStyle w:val="cell-value"/>
                      <w:lang w:val="en-US"/>
                    </w:rPr>
                    <w:t>(146 to 309)</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7065D23" w14:textId="77777777" w:rsidR="00704D6F" w:rsidRPr="00F20EDB" w:rsidRDefault="00704D6F" w:rsidP="00A80924">
                  <w:pPr>
                    <w:jc w:val="center"/>
                    <w:rPr>
                      <w:lang w:val="en-US"/>
                    </w:rPr>
                  </w:pPr>
                  <w:r w:rsidRPr="00F20EDB">
                    <w:rPr>
                      <w:rStyle w:val="cell-value"/>
                      <w:b/>
                      <w:bCs/>
                      <w:lang w:val="en-US"/>
                    </w:rPr>
                    <w:t>69 fewer per 1,000</w:t>
                  </w:r>
                  <w:r w:rsidRPr="00F20EDB">
                    <w:rPr>
                      <w:lang w:val="en-US"/>
                    </w:rPr>
                    <w:br/>
                  </w:r>
                  <w:r w:rsidRPr="00F20EDB">
                    <w:rPr>
                      <w:rStyle w:val="cell-value"/>
                      <w:lang w:val="en-US"/>
                    </w:rPr>
                    <w:t>(139 fewer to 24 more)</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A2FD352" w14:textId="77777777" w:rsidR="00704D6F" w:rsidRPr="00F20EDB" w:rsidRDefault="00704D6F" w:rsidP="00A80924">
                  <w:pPr>
                    <w:jc w:val="center"/>
                    <w:rPr>
                      <w:lang w:val="en-US"/>
                    </w:rPr>
                  </w:pPr>
                  <w:r w:rsidRPr="00F20EDB">
                    <w:rPr>
                      <w:rStyle w:val="block"/>
                      <w:b/>
                      <w:bCs/>
                      <w:lang w:val="en-US"/>
                    </w:rPr>
                    <w:t>OR 0.69</w:t>
                  </w:r>
                  <w:r w:rsidRPr="00F20EDB">
                    <w:rPr>
                      <w:lang w:val="en-US"/>
                    </w:rPr>
                    <w:br/>
                  </w:r>
                  <w:r w:rsidRPr="00F20EDB">
                    <w:rPr>
                      <w:rStyle w:val="cell"/>
                      <w:lang w:val="en-US"/>
                    </w:rPr>
                    <w:t>(0.43 to 1.12)</w:t>
                  </w:r>
                </w:p>
              </w:tc>
            </w:tr>
            <w:tr w:rsidR="00704D6F" w:rsidRPr="00F20EDB" w14:paraId="45D628AA" w14:textId="77777777" w:rsidTr="00A80924">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5A1E423" w14:textId="77777777" w:rsidR="00704D6F" w:rsidRPr="00F20EDB" w:rsidRDefault="00704D6F" w:rsidP="00A80924">
                  <w:pPr>
                    <w:jc w:val="center"/>
                    <w:rPr>
                      <w:lang w:val="en-US"/>
                    </w:rPr>
                  </w:pPr>
                  <w:r w:rsidRPr="00F20EDB">
                    <w:rPr>
                      <w:rStyle w:val="label"/>
                      <w:lang w:val="en-US"/>
                    </w:rPr>
                    <w:t>28 day Mortality- methyl-prednisone</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EBA0CDA" w14:textId="77777777" w:rsidR="00704D6F" w:rsidRPr="00F20EDB" w:rsidRDefault="00704D6F" w:rsidP="00A80924">
                  <w:pPr>
                    <w:jc w:val="center"/>
                    <w:rPr>
                      <w:lang w:val="en-US"/>
                    </w:rPr>
                  </w:pPr>
                  <w:r w:rsidRPr="00F20EDB">
                    <w:rPr>
                      <w:lang w:val="en-US"/>
                    </w:rPr>
                    <w:t>401 per 1,000</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28BBD85" w14:textId="77777777" w:rsidR="00704D6F" w:rsidRPr="00F20EDB" w:rsidRDefault="00704D6F" w:rsidP="00A80924">
                  <w:pPr>
                    <w:jc w:val="center"/>
                    <w:rPr>
                      <w:lang w:val="en-US"/>
                    </w:rPr>
                  </w:pPr>
                  <w:r w:rsidRPr="00F20EDB">
                    <w:rPr>
                      <w:rStyle w:val="cell-value"/>
                      <w:b/>
                      <w:bCs/>
                      <w:lang w:val="en-US"/>
                    </w:rPr>
                    <w:t>389 per 1,000</w:t>
                  </w:r>
                  <w:r w:rsidRPr="00F20EDB">
                    <w:rPr>
                      <w:lang w:val="en-US"/>
                    </w:rPr>
                    <w:br/>
                  </w:r>
                  <w:r w:rsidRPr="00F20EDB">
                    <w:rPr>
                      <w:rStyle w:val="cell-value"/>
                      <w:lang w:val="en-US"/>
                    </w:rPr>
                    <w:t>(309 to 489)</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5F2653F" w14:textId="77777777" w:rsidR="00704D6F" w:rsidRPr="00F20EDB" w:rsidRDefault="00704D6F" w:rsidP="00A80924">
                  <w:pPr>
                    <w:jc w:val="center"/>
                    <w:rPr>
                      <w:lang w:val="en-US"/>
                    </w:rPr>
                  </w:pPr>
                  <w:r w:rsidRPr="00F20EDB">
                    <w:rPr>
                      <w:rStyle w:val="cell-value"/>
                      <w:b/>
                      <w:bCs/>
                      <w:lang w:val="en-US"/>
                    </w:rPr>
                    <w:t>12 fewer per 1,000</w:t>
                  </w:r>
                  <w:r w:rsidRPr="00F20EDB">
                    <w:rPr>
                      <w:lang w:val="en-US"/>
                    </w:rPr>
                    <w:br/>
                  </w:r>
                  <w:r w:rsidRPr="00F20EDB">
                    <w:rPr>
                      <w:rStyle w:val="cell-value"/>
                      <w:lang w:val="en-US"/>
                    </w:rPr>
                    <w:t>(92 fewer to 88 more)</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F22D1C5" w14:textId="77777777" w:rsidR="00704D6F" w:rsidRPr="00F20EDB" w:rsidRDefault="00704D6F" w:rsidP="00A80924">
                  <w:pPr>
                    <w:jc w:val="center"/>
                    <w:rPr>
                      <w:lang w:val="en-US"/>
                    </w:rPr>
                  </w:pPr>
                  <w:r w:rsidRPr="00F20EDB">
                    <w:rPr>
                      <w:rStyle w:val="block"/>
                      <w:b/>
                      <w:bCs/>
                      <w:lang w:val="en-US"/>
                    </w:rPr>
                    <w:t>RR 0.97</w:t>
                  </w:r>
                  <w:r w:rsidRPr="00F20EDB">
                    <w:rPr>
                      <w:lang w:val="en-US"/>
                    </w:rPr>
                    <w:br/>
                  </w:r>
                  <w:r w:rsidRPr="00F20EDB">
                    <w:rPr>
                      <w:rStyle w:val="cell"/>
                      <w:lang w:val="en-US"/>
                    </w:rPr>
                    <w:t>(0.77 to 1.22)</w:t>
                  </w:r>
                </w:p>
              </w:tc>
            </w:tr>
            <w:tr w:rsidR="00704D6F" w:rsidRPr="00F20EDB" w14:paraId="46795E9E" w14:textId="77777777" w:rsidTr="00A80924">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3E2E124" w14:textId="77777777" w:rsidR="00704D6F" w:rsidRPr="00F20EDB" w:rsidRDefault="00704D6F" w:rsidP="00A80924">
                  <w:pPr>
                    <w:jc w:val="center"/>
                    <w:rPr>
                      <w:lang w:val="en-US"/>
                    </w:rPr>
                  </w:pPr>
                  <w:r w:rsidRPr="00F20EDB">
                    <w:rPr>
                      <w:rStyle w:val="label"/>
                      <w:lang w:val="en-US"/>
                    </w:rPr>
                    <w:t>Adverse Events</w:t>
                  </w:r>
                </w:p>
              </w:tc>
              <w:tc>
                <w:tcPr>
                  <w:tcW w:w="0" w:type="auto"/>
                  <w:gridSpan w:val="4"/>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1E404AE" w14:textId="77777777" w:rsidR="00704D6F" w:rsidRPr="00F20EDB" w:rsidRDefault="00704D6F" w:rsidP="00A80924">
                  <w:pPr>
                    <w:jc w:val="center"/>
                    <w:rPr>
                      <w:lang w:val="en-US"/>
                    </w:rPr>
                  </w:pPr>
                  <w:r w:rsidRPr="00F20EDB">
                    <w:rPr>
                      <w:lang w:val="en-US"/>
                    </w:rPr>
                    <w:t>We did not identify systematic reviews of studies reporting on harm of using short course, low-dose corticosteroids.</w:t>
                  </w:r>
                </w:p>
                <w:p w14:paraId="539488E9" w14:textId="77777777" w:rsidR="00704D6F" w:rsidRPr="00F20EDB" w:rsidRDefault="00704D6F" w:rsidP="00A80924">
                  <w:pPr>
                    <w:jc w:val="center"/>
                    <w:rPr>
                      <w:lang w:val="en-US"/>
                    </w:rPr>
                  </w:pPr>
                  <w:r w:rsidRPr="00F20EDB">
                    <w:rPr>
                      <w:lang w:val="en-US"/>
                    </w:rPr>
                    <w:t>Possible adverse events:</w:t>
                  </w:r>
                </w:p>
                <w:p w14:paraId="04553CAC" w14:textId="77777777" w:rsidR="00704D6F" w:rsidRPr="00F20EDB" w:rsidRDefault="00704D6F" w:rsidP="00A80924">
                  <w:pPr>
                    <w:jc w:val="center"/>
                    <w:rPr>
                      <w:lang w:val="en-US"/>
                    </w:rPr>
                  </w:pPr>
                  <w:r w:rsidRPr="00F20EDB">
                    <w:rPr>
                      <w:lang w:val="en-US"/>
                    </w:rPr>
                    <w:t>hyperglycemia, hypertension, psychosis, avascular necrosis of the hip, secondary infections</w:t>
                  </w:r>
                </w:p>
                <w:p w14:paraId="550546C9" w14:textId="77777777" w:rsidR="00704D6F" w:rsidRPr="00F20EDB" w:rsidRDefault="00704D6F" w:rsidP="00A80924">
                  <w:pPr>
                    <w:jc w:val="center"/>
                    <w:rPr>
                      <w:lang w:val="en-US"/>
                    </w:rPr>
                  </w:pPr>
                  <w:r w:rsidRPr="00F20EDB">
                    <w:rPr>
                      <w:lang w:val="en-US"/>
                    </w:rPr>
                    <w:t>likely low incidence</w:t>
                  </w:r>
                </w:p>
              </w:tc>
            </w:tr>
          </w:tbl>
          <w:p w14:paraId="392FA5D2" w14:textId="77777777" w:rsidR="00704D6F" w:rsidRPr="00F20EDB" w:rsidRDefault="00704D6F" w:rsidP="00A80924">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3F93BA2" w14:textId="77777777" w:rsidR="00704D6F" w:rsidRPr="00F20EDB" w:rsidRDefault="00704D6F" w:rsidP="00A80924">
            <w:pPr>
              <w:rPr>
                <w:rFonts w:ascii="Calibri" w:hAnsi="Calibri"/>
                <w:lang w:val="en-US"/>
              </w:rPr>
            </w:pPr>
            <w:r w:rsidRPr="00F20EDB">
              <w:rPr>
                <w:rFonts w:ascii="Calibri" w:hAnsi="Calibri"/>
                <w:lang w:val="en-US"/>
              </w:rPr>
              <w:lastRenderedPageBreak/>
              <w:t>Though not listed here, the undesirable effects of short term steroids at these doses are small, and likely similar to those seen with corticosteroids used elsewhere in critical illness (hyperglycaemia, hypernatremia, and neuromuscular weakness) though the evidence here may be insufficiently to demonstrate this.</w:t>
            </w:r>
          </w:p>
          <w:p w14:paraId="3B71A798" w14:textId="77777777" w:rsidR="00704D6F" w:rsidRPr="00F20EDB" w:rsidRDefault="00704D6F" w:rsidP="00A80924">
            <w:pPr>
              <w:rPr>
                <w:rFonts w:ascii="Calibri" w:hAnsi="Calibri"/>
                <w:lang w:val="en-US"/>
              </w:rPr>
            </w:pPr>
            <w:r w:rsidRPr="00F20EDB">
              <w:rPr>
                <w:rFonts w:ascii="Calibri" w:hAnsi="Calibri"/>
                <w:lang w:val="en-US"/>
              </w:rPr>
              <w:br/>
            </w:r>
          </w:p>
          <w:p w14:paraId="123741DF" w14:textId="77777777" w:rsidR="00704D6F" w:rsidRPr="00F20EDB" w:rsidRDefault="00704D6F" w:rsidP="00A80924">
            <w:pPr>
              <w:rPr>
                <w:rFonts w:ascii="Calibri" w:hAnsi="Calibri"/>
                <w:lang w:val="en-US"/>
              </w:rPr>
            </w:pPr>
            <w:r w:rsidRPr="00F20EDB">
              <w:rPr>
                <w:rFonts w:ascii="Calibri" w:hAnsi="Calibri"/>
                <w:lang w:val="en-US"/>
              </w:rPr>
              <w:t>Many of the RCTs did not have a systematic approach to detect undesirable effects.</w:t>
            </w:r>
          </w:p>
        </w:tc>
      </w:tr>
      <w:tr w:rsidR="00704D6F" w:rsidRPr="00F20EDB" w14:paraId="2B03E5B5" w14:textId="77777777" w:rsidTr="00A80924">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B2F1685" w14:textId="77777777" w:rsidR="00704D6F" w:rsidRPr="00F20EDB" w:rsidRDefault="00704D6F" w:rsidP="00A80924">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Certainty of evidence</w:t>
            </w:r>
          </w:p>
          <w:p w14:paraId="087FD465" w14:textId="77777777" w:rsidR="00704D6F" w:rsidRPr="00F20EDB" w:rsidRDefault="00704D6F" w:rsidP="00A80924">
            <w:pPr>
              <w:pStyle w:val="Subtitle2"/>
              <w:spacing w:before="0" w:beforeAutospacing="0" w:after="0" w:afterAutospacing="0"/>
              <w:rPr>
                <w:rFonts w:ascii="Calibri" w:hAnsi="Calibri"/>
                <w:color w:val="FFFFFF"/>
                <w:lang w:val="en-US"/>
              </w:rPr>
            </w:pPr>
            <w:r w:rsidRPr="00F20EDB">
              <w:rPr>
                <w:rFonts w:ascii="Calibri" w:hAnsi="Calibri"/>
                <w:color w:val="FFFFFF"/>
                <w:lang w:val="en-US"/>
              </w:rPr>
              <w:t>What is the overall certainty of the evidence of effects?</w:t>
            </w:r>
          </w:p>
        </w:tc>
      </w:tr>
      <w:tr w:rsidR="00704D6F" w:rsidRPr="00F20EDB" w14:paraId="2AE247A1" w14:textId="77777777" w:rsidTr="00A80924">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F902160" w14:textId="77777777" w:rsidR="00704D6F" w:rsidRPr="00F20EDB" w:rsidRDefault="00704D6F" w:rsidP="00A80924">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75D4ACC" w14:textId="77777777" w:rsidR="00704D6F" w:rsidRPr="00F20EDB" w:rsidRDefault="00704D6F" w:rsidP="00A80924">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10B55AC" w14:textId="77777777" w:rsidR="00704D6F" w:rsidRPr="00F20EDB" w:rsidRDefault="00704D6F" w:rsidP="00A80924">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704D6F" w:rsidRPr="00F20EDB" w14:paraId="2D18E1B7" w14:textId="77777777" w:rsidTr="00A80924">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5E2C268" w14:textId="77777777" w:rsidR="00704D6F" w:rsidRPr="00F20EDB" w:rsidRDefault="00704D6F" w:rsidP="00A80924">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ery low</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ow</w:t>
            </w:r>
            <w:r w:rsidRPr="00F20EDB">
              <w:rPr>
                <w:rFonts w:ascii="Calibri" w:hAnsi="Calibri"/>
                <w:lang w:val="en-US"/>
              </w:rPr>
              <w:br/>
            </w: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Moderate</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High</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o included studies</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748E9BC" w14:textId="77777777" w:rsidR="00704D6F" w:rsidRPr="00F20EDB" w:rsidRDefault="00704D6F" w:rsidP="00A80924">
            <w:pPr>
              <w:rPr>
                <w:rFonts w:ascii="Calibri" w:hAnsi="Calibri"/>
                <w:lang w:val="en-US"/>
              </w:rPr>
            </w:pPr>
            <w:r w:rsidRPr="00F20EDB">
              <w:rPr>
                <w:rFonts w:ascii="Calibri" w:hAnsi="Calibri"/>
                <w:lang w:val="en-US"/>
              </w:rPr>
              <w:br/>
            </w:r>
          </w:p>
          <w:tbl>
            <w:tblPr>
              <w:tblW w:w="5000" w:type="pct"/>
              <w:jc w:val="center"/>
              <w:tblCellMar>
                <w:top w:w="15" w:type="dxa"/>
                <w:left w:w="15" w:type="dxa"/>
                <w:bottom w:w="15" w:type="dxa"/>
                <w:right w:w="15" w:type="dxa"/>
              </w:tblCellMar>
              <w:tblLook w:val="04A0" w:firstRow="1" w:lastRow="0" w:firstColumn="1" w:lastColumn="0" w:noHBand="0" w:noVBand="1"/>
            </w:tblPr>
            <w:tblGrid>
              <w:gridCol w:w="3482"/>
              <w:gridCol w:w="1257"/>
              <w:gridCol w:w="1984"/>
            </w:tblGrid>
            <w:tr w:rsidR="00704D6F" w:rsidRPr="00F20EDB" w14:paraId="3FD16DA9" w14:textId="77777777" w:rsidTr="00A80924">
              <w:trPr>
                <w:tblHeader/>
                <w:jc w:val="center"/>
              </w:trPr>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333B9A47" w14:textId="77777777" w:rsidR="00704D6F" w:rsidRPr="00F20EDB" w:rsidRDefault="00704D6F" w:rsidP="00A80924">
                  <w:pPr>
                    <w:jc w:val="center"/>
                    <w:rPr>
                      <w:b/>
                      <w:bCs/>
                      <w:lang w:val="en-US"/>
                    </w:rPr>
                  </w:pPr>
                  <w:r w:rsidRPr="00F20EDB">
                    <w:rPr>
                      <w:b/>
                      <w:bCs/>
                      <w:lang w:val="en-US"/>
                    </w:rPr>
                    <w:t>Outcomes</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109A6C7D" w14:textId="77777777" w:rsidR="00704D6F" w:rsidRPr="00F20EDB" w:rsidRDefault="00704D6F" w:rsidP="00A80924">
                  <w:pPr>
                    <w:jc w:val="center"/>
                    <w:rPr>
                      <w:b/>
                      <w:bCs/>
                      <w:lang w:val="en-US"/>
                    </w:rPr>
                  </w:pPr>
                  <w:r w:rsidRPr="00F20EDB">
                    <w:rPr>
                      <w:b/>
                      <w:bCs/>
                      <w:lang w:val="en-US"/>
                    </w:rPr>
                    <w:t>Importance</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0F40B0F5" w14:textId="77777777" w:rsidR="00704D6F" w:rsidRPr="00F20EDB" w:rsidRDefault="00704D6F" w:rsidP="00A80924">
                  <w:pPr>
                    <w:jc w:val="center"/>
                    <w:rPr>
                      <w:b/>
                      <w:bCs/>
                      <w:lang w:val="en-US"/>
                    </w:rPr>
                  </w:pPr>
                  <w:r w:rsidRPr="00F20EDB">
                    <w:rPr>
                      <w:b/>
                      <w:bCs/>
                      <w:lang w:val="en-US"/>
                    </w:rPr>
                    <w:t>Certainty of the evidence</w:t>
                  </w:r>
                  <w:r w:rsidRPr="00F20EDB">
                    <w:rPr>
                      <w:b/>
                      <w:bCs/>
                      <w:lang w:val="en-US"/>
                    </w:rPr>
                    <w:br/>
                    <w:t>(GRADE)</w:t>
                  </w:r>
                </w:p>
              </w:tc>
            </w:tr>
            <w:tr w:rsidR="00704D6F" w:rsidRPr="00F20EDB" w14:paraId="2B5E0895" w14:textId="77777777" w:rsidTr="00A80924">
              <w:trPr>
                <w:jc w:val="center"/>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068D13F" w14:textId="77777777" w:rsidR="00704D6F" w:rsidRPr="00F20EDB" w:rsidRDefault="00704D6F" w:rsidP="00A80924">
                  <w:pPr>
                    <w:jc w:val="center"/>
                    <w:rPr>
                      <w:lang w:val="en-US"/>
                    </w:rPr>
                  </w:pPr>
                  <w:r w:rsidRPr="00F20EDB">
                    <w:rPr>
                      <w:rStyle w:val="label"/>
                      <w:lang w:val="en-US"/>
                    </w:rPr>
                    <w:t>28 days mortality (subgroup: invasive mechanical ventilation)</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0304A76" w14:textId="77777777" w:rsidR="00704D6F" w:rsidRPr="00F20EDB" w:rsidRDefault="00704D6F" w:rsidP="00A80924">
                  <w:pPr>
                    <w:jc w:val="center"/>
                    <w:rPr>
                      <w:lang w:val="en-US"/>
                    </w:rPr>
                  </w:pPr>
                  <w:r w:rsidRPr="00F20EDB">
                    <w:rPr>
                      <w:lang w:val="en-US"/>
                    </w:rPr>
                    <w:t>CRITICAL</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7A54BE9" w14:textId="77777777" w:rsidR="00704D6F" w:rsidRPr="00F20EDB" w:rsidRDefault="00704D6F" w:rsidP="00A80924">
                  <w:pPr>
                    <w:jc w:val="center"/>
                    <w:rPr>
                      <w:lang w:val="en-US"/>
                    </w:rPr>
                  </w:pPr>
                  <w:r w:rsidRPr="00F20EDB">
                    <w:rPr>
                      <w:rStyle w:val="quality-sign"/>
                      <w:rFonts w:ascii="Cambria Math" w:hAnsi="Cambria Math" w:cs="Cambria Math"/>
                      <w:lang w:val="en-US"/>
                    </w:rPr>
                    <w:t>⨁⨁⨁</w:t>
                  </w:r>
                  <w:r w:rsidRPr="00F20EDB">
                    <w:rPr>
                      <w:rStyle w:val="quality-sign"/>
                      <w:rFonts w:ascii="Segoe UI Symbol" w:hAnsi="Segoe UI Symbol" w:cs="Segoe UI Symbol"/>
                      <w:lang w:val="en-US"/>
                    </w:rPr>
                    <w:t>◯</w:t>
                  </w:r>
                  <w:r w:rsidRPr="00F20EDB">
                    <w:rPr>
                      <w:lang w:val="en-US"/>
                    </w:rPr>
                    <w:br/>
                  </w:r>
                  <w:r w:rsidRPr="00F20EDB">
                    <w:rPr>
                      <w:rStyle w:val="quality-text"/>
                      <w:lang w:val="en-US"/>
                    </w:rPr>
                    <w:t>MODERATE</w:t>
                  </w:r>
                  <w:r w:rsidRPr="00F20EDB">
                    <w:rPr>
                      <w:vertAlign w:val="superscript"/>
                      <w:lang w:val="en-US"/>
                    </w:rPr>
                    <w:t>a</w:t>
                  </w:r>
                </w:p>
              </w:tc>
            </w:tr>
            <w:tr w:rsidR="00704D6F" w:rsidRPr="00F20EDB" w14:paraId="6BB54006" w14:textId="77777777" w:rsidTr="00A80924">
              <w:trPr>
                <w:jc w:val="center"/>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17BF4EC" w14:textId="77777777" w:rsidR="00704D6F" w:rsidRPr="00F20EDB" w:rsidRDefault="00704D6F" w:rsidP="00A80924">
                  <w:pPr>
                    <w:jc w:val="center"/>
                    <w:rPr>
                      <w:lang w:val="en-US"/>
                    </w:rPr>
                  </w:pPr>
                  <w:r w:rsidRPr="00F20EDB">
                    <w:rPr>
                      <w:rStyle w:val="label"/>
                      <w:lang w:val="en-US"/>
                    </w:rPr>
                    <w:t>28 day Mortality (all critically ill)</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B6FF5CD" w14:textId="77777777" w:rsidR="00704D6F" w:rsidRPr="00F20EDB" w:rsidRDefault="00704D6F" w:rsidP="00A80924">
                  <w:pPr>
                    <w:jc w:val="center"/>
                    <w:rPr>
                      <w:lang w:val="en-US"/>
                    </w:rPr>
                  </w:pPr>
                  <w:r w:rsidRPr="00F20EDB">
                    <w:rPr>
                      <w:lang w:val="en-US"/>
                    </w:rPr>
                    <w:t>CRITICAL</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1357AD0" w14:textId="77777777" w:rsidR="00704D6F" w:rsidRPr="00F20EDB" w:rsidRDefault="00704D6F" w:rsidP="00A80924">
                  <w:pPr>
                    <w:jc w:val="center"/>
                    <w:rPr>
                      <w:lang w:val="en-US"/>
                    </w:rPr>
                  </w:pPr>
                  <w:r w:rsidRPr="00F20EDB">
                    <w:rPr>
                      <w:rStyle w:val="quality-sign"/>
                      <w:rFonts w:ascii="Cambria Math" w:hAnsi="Cambria Math" w:cs="Cambria Math"/>
                      <w:lang w:val="en-US"/>
                    </w:rPr>
                    <w:t>⨁⨁⨁⨁</w:t>
                  </w:r>
                  <w:r w:rsidRPr="00F20EDB">
                    <w:rPr>
                      <w:lang w:val="en-US"/>
                    </w:rPr>
                    <w:br/>
                  </w:r>
                  <w:r w:rsidRPr="00F20EDB">
                    <w:rPr>
                      <w:rStyle w:val="quality-text"/>
                      <w:lang w:val="en-US"/>
                    </w:rPr>
                    <w:t>HIGH</w:t>
                  </w:r>
                </w:p>
              </w:tc>
            </w:tr>
            <w:tr w:rsidR="00704D6F" w:rsidRPr="00F20EDB" w14:paraId="16717372" w14:textId="77777777" w:rsidTr="00A80924">
              <w:trPr>
                <w:jc w:val="center"/>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3660471" w14:textId="77777777" w:rsidR="00704D6F" w:rsidRPr="00F20EDB" w:rsidRDefault="00704D6F" w:rsidP="00A80924">
                  <w:pPr>
                    <w:jc w:val="center"/>
                    <w:rPr>
                      <w:lang w:val="en-US"/>
                    </w:rPr>
                  </w:pPr>
                  <w:r w:rsidRPr="00F20EDB">
                    <w:rPr>
                      <w:rStyle w:val="label"/>
                      <w:lang w:val="en-US"/>
                    </w:rPr>
                    <w:t>28 day Mortality - Dexamethasone</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BC52A03" w14:textId="77777777" w:rsidR="00704D6F" w:rsidRPr="00F20EDB" w:rsidRDefault="00704D6F" w:rsidP="00A80924">
                  <w:pPr>
                    <w:jc w:val="center"/>
                    <w:rPr>
                      <w:lang w:val="en-US"/>
                    </w:rPr>
                  </w:pPr>
                  <w:r w:rsidRPr="00F20EDB">
                    <w:rPr>
                      <w:lang w:val="en-US"/>
                    </w:rPr>
                    <w:t>CRITICAL</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5E96916" w14:textId="77777777" w:rsidR="00704D6F" w:rsidRPr="00F20EDB" w:rsidRDefault="00704D6F" w:rsidP="00A80924">
                  <w:pPr>
                    <w:jc w:val="center"/>
                    <w:rPr>
                      <w:lang w:val="en-US"/>
                    </w:rPr>
                  </w:pPr>
                  <w:r w:rsidRPr="00F20EDB">
                    <w:rPr>
                      <w:rStyle w:val="quality-sign"/>
                      <w:rFonts w:ascii="Cambria Math" w:hAnsi="Cambria Math" w:cs="Cambria Math"/>
                      <w:lang w:val="en-US"/>
                    </w:rPr>
                    <w:t>⨁⨁⨁</w:t>
                  </w:r>
                  <w:r w:rsidRPr="00F20EDB">
                    <w:rPr>
                      <w:rStyle w:val="quality-sign"/>
                      <w:rFonts w:ascii="Segoe UI Symbol" w:hAnsi="Segoe UI Symbol" w:cs="Segoe UI Symbol"/>
                      <w:lang w:val="en-US"/>
                    </w:rPr>
                    <w:t>◯</w:t>
                  </w:r>
                  <w:r w:rsidRPr="00F20EDB">
                    <w:rPr>
                      <w:lang w:val="en-US"/>
                    </w:rPr>
                    <w:br/>
                  </w:r>
                  <w:r w:rsidRPr="00F20EDB">
                    <w:rPr>
                      <w:rStyle w:val="quality-text"/>
                      <w:lang w:val="en-US"/>
                    </w:rPr>
                    <w:t>MODERATE</w:t>
                  </w:r>
                  <w:r w:rsidRPr="00F20EDB">
                    <w:rPr>
                      <w:vertAlign w:val="superscript"/>
                      <w:lang w:val="en-US"/>
                    </w:rPr>
                    <w:t>b</w:t>
                  </w:r>
                </w:p>
              </w:tc>
            </w:tr>
            <w:tr w:rsidR="00704D6F" w:rsidRPr="00F20EDB" w14:paraId="50E263CA" w14:textId="77777777" w:rsidTr="00A80924">
              <w:trPr>
                <w:jc w:val="center"/>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9669909" w14:textId="77777777" w:rsidR="00704D6F" w:rsidRPr="00F20EDB" w:rsidRDefault="00704D6F" w:rsidP="00A80924">
                  <w:pPr>
                    <w:jc w:val="center"/>
                    <w:rPr>
                      <w:lang w:val="en-US"/>
                    </w:rPr>
                  </w:pPr>
                  <w:r w:rsidRPr="00F20EDB">
                    <w:rPr>
                      <w:rStyle w:val="label"/>
                      <w:lang w:val="en-US"/>
                    </w:rPr>
                    <w:t>28 day Mortality - Hydrocortisone</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0099FBA" w14:textId="77777777" w:rsidR="00704D6F" w:rsidRPr="00F20EDB" w:rsidRDefault="00704D6F" w:rsidP="00A80924">
                  <w:pPr>
                    <w:jc w:val="center"/>
                    <w:rPr>
                      <w:lang w:val="en-US"/>
                    </w:rPr>
                  </w:pPr>
                  <w:r w:rsidRPr="00F20EDB">
                    <w:rPr>
                      <w:lang w:val="en-US"/>
                    </w:rPr>
                    <w:t>CRITICAL</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C41518D" w14:textId="77777777" w:rsidR="00704D6F" w:rsidRPr="00F20EDB" w:rsidRDefault="00704D6F" w:rsidP="00A80924">
                  <w:pPr>
                    <w:jc w:val="center"/>
                    <w:rPr>
                      <w:lang w:val="en-US"/>
                    </w:rPr>
                  </w:pPr>
                  <w:r w:rsidRPr="00F20EDB">
                    <w:rPr>
                      <w:rStyle w:val="quality-sign"/>
                      <w:rFonts w:ascii="Cambria Math" w:hAnsi="Cambria Math" w:cs="Cambria Math"/>
                      <w:lang w:val="en-US"/>
                    </w:rPr>
                    <w:t>⨁⨁</w:t>
                  </w:r>
                  <w:r w:rsidRPr="00F20EDB">
                    <w:rPr>
                      <w:rStyle w:val="quality-sign"/>
                      <w:rFonts w:ascii="Segoe UI Symbol" w:hAnsi="Segoe UI Symbol" w:cs="Segoe UI Symbol"/>
                      <w:lang w:val="en-US"/>
                    </w:rPr>
                    <w:t>◯◯</w:t>
                  </w:r>
                  <w:r w:rsidRPr="00F20EDB">
                    <w:rPr>
                      <w:lang w:val="en-US"/>
                    </w:rPr>
                    <w:br/>
                  </w:r>
                  <w:r w:rsidRPr="00F20EDB">
                    <w:rPr>
                      <w:rStyle w:val="quality-text"/>
                      <w:lang w:val="en-US"/>
                    </w:rPr>
                    <w:t>LOW</w:t>
                  </w:r>
                  <w:r w:rsidRPr="00F20EDB">
                    <w:rPr>
                      <w:vertAlign w:val="superscript"/>
                      <w:lang w:val="en-US"/>
                    </w:rPr>
                    <w:t>c</w:t>
                  </w:r>
                </w:p>
              </w:tc>
            </w:tr>
            <w:tr w:rsidR="00704D6F" w:rsidRPr="00F20EDB" w14:paraId="5139BFBA" w14:textId="77777777" w:rsidTr="00A80924">
              <w:trPr>
                <w:jc w:val="center"/>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81B26DC" w14:textId="77777777" w:rsidR="00704D6F" w:rsidRPr="00F20EDB" w:rsidRDefault="00704D6F" w:rsidP="00A80924">
                  <w:pPr>
                    <w:jc w:val="center"/>
                    <w:rPr>
                      <w:lang w:val="en-US"/>
                    </w:rPr>
                  </w:pPr>
                  <w:r w:rsidRPr="00F20EDB">
                    <w:rPr>
                      <w:rStyle w:val="label"/>
                      <w:lang w:val="en-US"/>
                    </w:rPr>
                    <w:t>28 day Mortality- methyl-prednisone</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4AE7DAB" w14:textId="77777777" w:rsidR="00704D6F" w:rsidRPr="00F20EDB" w:rsidRDefault="00704D6F" w:rsidP="00A80924">
                  <w:pPr>
                    <w:jc w:val="center"/>
                    <w:rPr>
                      <w:lang w:val="en-US"/>
                    </w:rPr>
                  </w:pPr>
                  <w:r w:rsidRPr="00F20EDB">
                    <w:rPr>
                      <w:lang w:val="en-US"/>
                    </w:rPr>
                    <w:t>CRITICAL</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517E85C" w14:textId="77777777" w:rsidR="00704D6F" w:rsidRPr="00F20EDB" w:rsidRDefault="00704D6F" w:rsidP="00A80924">
                  <w:pPr>
                    <w:jc w:val="center"/>
                    <w:rPr>
                      <w:lang w:val="en-US"/>
                    </w:rPr>
                  </w:pPr>
                  <w:r w:rsidRPr="00F20EDB">
                    <w:rPr>
                      <w:rStyle w:val="quality-sign"/>
                      <w:rFonts w:ascii="Cambria Math" w:hAnsi="Cambria Math" w:cs="Cambria Math"/>
                      <w:lang w:val="en-US"/>
                    </w:rPr>
                    <w:t>⨁⨁⨁</w:t>
                  </w:r>
                  <w:r w:rsidRPr="00F20EDB">
                    <w:rPr>
                      <w:rStyle w:val="quality-sign"/>
                      <w:rFonts w:ascii="Segoe UI Symbol" w:hAnsi="Segoe UI Symbol" w:cs="Segoe UI Symbol"/>
                      <w:lang w:val="en-US"/>
                    </w:rPr>
                    <w:t>◯</w:t>
                  </w:r>
                  <w:r w:rsidRPr="00F20EDB">
                    <w:rPr>
                      <w:lang w:val="en-US"/>
                    </w:rPr>
                    <w:br/>
                  </w:r>
                  <w:r w:rsidRPr="00F20EDB">
                    <w:rPr>
                      <w:rStyle w:val="quality-text"/>
                      <w:lang w:val="en-US"/>
                    </w:rPr>
                    <w:t>MODERATE</w:t>
                  </w:r>
                  <w:r w:rsidRPr="00F20EDB">
                    <w:rPr>
                      <w:vertAlign w:val="superscript"/>
                      <w:lang w:val="en-US"/>
                    </w:rPr>
                    <w:t>d</w:t>
                  </w:r>
                </w:p>
              </w:tc>
            </w:tr>
            <w:tr w:rsidR="00704D6F" w:rsidRPr="00F20EDB" w14:paraId="051C8C17" w14:textId="77777777" w:rsidTr="00A80924">
              <w:trPr>
                <w:jc w:val="center"/>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F7D2627" w14:textId="77777777" w:rsidR="00704D6F" w:rsidRPr="00F20EDB" w:rsidRDefault="00704D6F" w:rsidP="00A80924">
                  <w:pPr>
                    <w:jc w:val="center"/>
                    <w:rPr>
                      <w:lang w:val="en-US"/>
                    </w:rPr>
                  </w:pPr>
                  <w:r w:rsidRPr="00F20EDB">
                    <w:rPr>
                      <w:rStyle w:val="label"/>
                      <w:lang w:val="en-US"/>
                    </w:rPr>
                    <w:t>Adverse Events</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F2D6900" w14:textId="77777777" w:rsidR="00704D6F" w:rsidRPr="00F20EDB" w:rsidRDefault="00704D6F" w:rsidP="00A80924">
                  <w:pPr>
                    <w:jc w:val="center"/>
                    <w:rPr>
                      <w:lang w:val="en-US"/>
                    </w:rPr>
                  </w:pP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C22261A" w14:textId="77777777" w:rsidR="00704D6F" w:rsidRPr="00F20EDB" w:rsidRDefault="00704D6F" w:rsidP="00A80924">
                  <w:pPr>
                    <w:jc w:val="center"/>
                    <w:rPr>
                      <w:lang w:val="en-US"/>
                    </w:rPr>
                  </w:pPr>
                  <w:r w:rsidRPr="00F20EDB">
                    <w:rPr>
                      <w:lang w:val="en-US"/>
                    </w:rPr>
                    <w:t>-</w:t>
                  </w:r>
                </w:p>
              </w:tc>
            </w:tr>
          </w:tbl>
          <w:p w14:paraId="3336FD43" w14:textId="77777777" w:rsidR="00704D6F" w:rsidRPr="00F20EDB" w:rsidRDefault="00704D6F" w:rsidP="000172B3">
            <w:pPr>
              <w:numPr>
                <w:ilvl w:val="0"/>
                <w:numId w:val="19"/>
              </w:numPr>
              <w:spacing w:before="100" w:beforeAutospacing="1" w:after="100" w:afterAutospacing="1"/>
              <w:rPr>
                <w:rFonts w:ascii="Verdana" w:hAnsi="Verdana"/>
                <w:lang w:val="en-US"/>
              </w:rPr>
            </w:pPr>
            <w:r w:rsidRPr="00F20EDB">
              <w:rPr>
                <w:rFonts w:ascii="Verdana" w:hAnsi="Verdana"/>
                <w:lang w:val="en-US"/>
              </w:rPr>
              <w:t>We downgraded the quality of evidence for serious inconsistency, the I</w:t>
            </w:r>
            <w:r w:rsidRPr="00F20EDB">
              <w:rPr>
                <w:rFonts w:ascii="Verdana" w:hAnsi="Verdana"/>
                <w:vertAlign w:val="superscript"/>
                <w:lang w:val="en-US"/>
              </w:rPr>
              <w:t>2</w:t>
            </w:r>
            <w:r w:rsidRPr="00F20EDB">
              <w:rPr>
                <w:rFonts w:ascii="Verdana" w:hAnsi="Verdana"/>
                <w:lang w:val="en-US"/>
              </w:rPr>
              <w:t xml:space="preserve">=44% </w:t>
            </w:r>
          </w:p>
          <w:p w14:paraId="5F9EC1F0" w14:textId="77777777" w:rsidR="00704D6F" w:rsidRPr="00F20EDB" w:rsidRDefault="00704D6F" w:rsidP="000172B3">
            <w:pPr>
              <w:numPr>
                <w:ilvl w:val="0"/>
                <w:numId w:val="19"/>
              </w:numPr>
              <w:spacing w:before="100" w:beforeAutospacing="1" w:after="100" w:afterAutospacing="1"/>
              <w:rPr>
                <w:rFonts w:ascii="Verdana" w:hAnsi="Verdana"/>
                <w:lang w:val="en-US"/>
              </w:rPr>
            </w:pPr>
            <w:r w:rsidRPr="00F20EDB">
              <w:rPr>
                <w:rFonts w:ascii="Verdana" w:hAnsi="Verdana"/>
                <w:lang w:val="en-US"/>
              </w:rPr>
              <w:t>We downgraded the quality of evidence by one level for inconsistency; the point estimates varied significantly between studies, although 95% CI were overlapping</w:t>
            </w:r>
          </w:p>
          <w:p w14:paraId="688302C8" w14:textId="77777777" w:rsidR="00704D6F" w:rsidRPr="00F20EDB" w:rsidRDefault="00704D6F" w:rsidP="000172B3">
            <w:pPr>
              <w:numPr>
                <w:ilvl w:val="0"/>
                <w:numId w:val="19"/>
              </w:numPr>
              <w:spacing w:before="100" w:beforeAutospacing="1" w:after="100" w:afterAutospacing="1"/>
              <w:rPr>
                <w:rFonts w:ascii="Verdana" w:hAnsi="Verdana"/>
                <w:lang w:val="en-US"/>
              </w:rPr>
            </w:pPr>
            <w:r w:rsidRPr="00F20EDB">
              <w:rPr>
                <w:rFonts w:ascii="Verdana" w:hAnsi="Verdana"/>
                <w:lang w:val="en-US"/>
              </w:rPr>
              <w:lastRenderedPageBreak/>
              <w:t>We downgraded the quality of evidence by two levels for very serious imprecision; the 95% CI included substantial benefit and moderate harm</w:t>
            </w:r>
          </w:p>
          <w:p w14:paraId="050E9065" w14:textId="77777777" w:rsidR="00704D6F" w:rsidRPr="00F20EDB" w:rsidRDefault="00704D6F" w:rsidP="000172B3">
            <w:pPr>
              <w:numPr>
                <w:ilvl w:val="0"/>
                <w:numId w:val="19"/>
              </w:numPr>
              <w:spacing w:before="100" w:beforeAutospacing="1" w:after="100" w:afterAutospacing="1"/>
              <w:rPr>
                <w:rFonts w:ascii="Verdana" w:hAnsi="Verdana"/>
                <w:lang w:val="en-US"/>
              </w:rPr>
            </w:pPr>
            <w:r w:rsidRPr="00F20EDB">
              <w:rPr>
                <w:rFonts w:ascii="Verdana" w:hAnsi="Verdana"/>
                <w:lang w:val="en-US"/>
              </w:rPr>
              <w:t>We downgraded the quality of evidence by one level for serious imprecision, the number of events was small.</w:t>
            </w:r>
          </w:p>
          <w:p w14:paraId="1AC62F16" w14:textId="77777777" w:rsidR="00704D6F" w:rsidRPr="00F20EDB" w:rsidRDefault="00704D6F" w:rsidP="00A80924">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00921E7" w14:textId="77777777" w:rsidR="00704D6F" w:rsidRPr="00F20EDB" w:rsidRDefault="00704D6F" w:rsidP="00A80924">
            <w:pPr>
              <w:rPr>
                <w:rFonts w:ascii="Calibri" w:hAnsi="Calibri"/>
                <w:lang w:val="en-US"/>
              </w:rPr>
            </w:pPr>
            <w:r w:rsidRPr="00F20EDB">
              <w:rPr>
                <w:rFonts w:ascii="Calibri" w:hAnsi="Calibri"/>
                <w:lang w:val="en-US"/>
              </w:rPr>
              <w:lastRenderedPageBreak/>
              <w:t>The overall quality of evidence was judged to be moderate because it was moderate for at least one critical outcome.</w:t>
            </w:r>
          </w:p>
          <w:p w14:paraId="39667CA0" w14:textId="77777777" w:rsidR="00704D6F" w:rsidRPr="00F20EDB" w:rsidRDefault="00704D6F" w:rsidP="00A80924">
            <w:pPr>
              <w:rPr>
                <w:rFonts w:ascii="Calibri" w:hAnsi="Calibri"/>
                <w:lang w:val="en-US"/>
              </w:rPr>
            </w:pPr>
            <w:r w:rsidRPr="00F20EDB">
              <w:rPr>
                <w:rFonts w:ascii="Calibri" w:hAnsi="Calibri"/>
                <w:lang w:val="en-US"/>
              </w:rPr>
              <w:br/>
            </w:r>
          </w:p>
          <w:p w14:paraId="2BC7DA92" w14:textId="77777777" w:rsidR="00704D6F" w:rsidRPr="00F20EDB" w:rsidRDefault="00704D6F" w:rsidP="00A80924">
            <w:pPr>
              <w:rPr>
                <w:rFonts w:ascii="Calibri" w:hAnsi="Calibri"/>
                <w:lang w:val="en-US"/>
              </w:rPr>
            </w:pPr>
            <w:r w:rsidRPr="00F20EDB">
              <w:rPr>
                <w:rFonts w:ascii="Calibri" w:hAnsi="Calibri"/>
                <w:lang w:val="en-US"/>
              </w:rPr>
              <w:t>For subgroups by agent, the quality of evidence is even lower</w:t>
            </w:r>
          </w:p>
        </w:tc>
      </w:tr>
      <w:tr w:rsidR="00704D6F" w:rsidRPr="00F20EDB" w14:paraId="0EC1F5C9" w14:textId="77777777" w:rsidTr="00A80924">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E97F8AE" w14:textId="77777777" w:rsidR="00704D6F" w:rsidRPr="00F20EDB" w:rsidRDefault="00704D6F" w:rsidP="00A80924">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Values</w:t>
            </w:r>
          </w:p>
          <w:p w14:paraId="172C04D4" w14:textId="77777777" w:rsidR="00704D6F" w:rsidRPr="00F20EDB" w:rsidRDefault="00704D6F" w:rsidP="00A80924">
            <w:pPr>
              <w:pStyle w:val="Subtitle2"/>
              <w:spacing w:before="0" w:beforeAutospacing="0" w:after="0" w:afterAutospacing="0"/>
              <w:rPr>
                <w:rFonts w:ascii="Calibri" w:hAnsi="Calibri"/>
                <w:color w:val="FFFFFF"/>
                <w:lang w:val="en-US"/>
              </w:rPr>
            </w:pPr>
            <w:r w:rsidRPr="00F20EDB">
              <w:rPr>
                <w:rFonts w:ascii="Calibri" w:hAnsi="Calibri"/>
                <w:color w:val="FFFFFF"/>
                <w:lang w:val="en-US"/>
              </w:rPr>
              <w:t>Is there important uncertainty about or variability in how much people value the main outcomes?</w:t>
            </w:r>
          </w:p>
        </w:tc>
      </w:tr>
      <w:tr w:rsidR="00704D6F" w:rsidRPr="00F20EDB" w14:paraId="07756553" w14:textId="77777777" w:rsidTr="00A80924">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1FEDF69" w14:textId="77777777" w:rsidR="00704D6F" w:rsidRPr="00F20EDB" w:rsidRDefault="00704D6F" w:rsidP="00A80924">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9CD8C3E" w14:textId="77777777" w:rsidR="00704D6F" w:rsidRPr="00F20EDB" w:rsidRDefault="00704D6F" w:rsidP="00A80924">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D8A2335" w14:textId="77777777" w:rsidR="00704D6F" w:rsidRPr="00F20EDB" w:rsidRDefault="00704D6F" w:rsidP="00A80924">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704D6F" w:rsidRPr="00F20EDB" w14:paraId="1C581E9A" w14:textId="77777777" w:rsidTr="00A80924">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DBCD60D" w14:textId="77777777" w:rsidR="00704D6F" w:rsidRPr="00F20EDB" w:rsidRDefault="00704D6F" w:rsidP="00A80924">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Important uncertainty or variability</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ossibly important uncertainty or variability</w:t>
            </w:r>
            <w:r w:rsidRPr="00F20EDB">
              <w:rPr>
                <w:rFonts w:ascii="Calibri" w:hAnsi="Calibri"/>
                <w:lang w:val="en-US"/>
              </w:rPr>
              <w:br/>
            </w: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Probably no important uncertainty or variability</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o important uncertainty or variability</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06C93B5" w14:textId="77777777" w:rsidR="00704D6F" w:rsidRPr="00F20EDB" w:rsidRDefault="00704D6F" w:rsidP="00A80924">
            <w:pPr>
              <w:rPr>
                <w:rFonts w:ascii="Calibri" w:hAnsi="Calibri"/>
                <w:lang w:val="en-US"/>
              </w:rPr>
            </w:pPr>
            <w:r w:rsidRPr="00F20EDB">
              <w:rPr>
                <w:rFonts w:ascii="Calibri" w:hAnsi="Calibri"/>
                <w:lang w:val="en-US"/>
              </w:rPr>
              <w:t xml:space="preserve">No direct research evidence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06B3835" w14:textId="77777777" w:rsidR="00704D6F" w:rsidRPr="00F20EDB" w:rsidRDefault="00704D6F" w:rsidP="00A80924">
            <w:pPr>
              <w:rPr>
                <w:rFonts w:ascii="Calibri" w:hAnsi="Calibri"/>
                <w:lang w:val="en-US"/>
              </w:rPr>
            </w:pPr>
            <w:r w:rsidRPr="00F20EDB">
              <w:rPr>
                <w:rFonts w:ascii="Calibri" w:hAnsi="Calibri"/>
                <w:lang w:val="en-US"/>
              </w:rPr>
              <w:t>The panel believe that most patients would value surviving severe illness over developing adverse events from corticosteroids.</w:t>
            </w:r>
          </w:p>
        </w:tc>
      </w:tr>
      <w:tr w:rsidR="00704D6F" w:rsidRPr="00F20EDB" w14:paraId="0635DEFB" w14:textId="77777777" w:rsidTr="00A80924">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B9AA926" w14:textId="77777777" w:rsidR="00704D6F" w:rsidRPr="00F20EDB" w:rsidRDefault="00704D6F" w:rsidP="00A80924">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Balance of effects</w:t>
            </w:r>
          </w:p>
          <w:p w14:paraId="77580146" w14:textId="77777777" w:rsidR="00704D6F" w:rsidRPr="00F20EDB" w:rsidRDefault="00704D6F" w:rsidP="00A80924">
            <w:pPr>
              <w:pStyle w:val="Subtitle2"/>
              <w:spacing w:before="0" w:beforeAutospacing="0" w:after="0" w:afterAutospacing="0"/>
              <w:rPr>
                <w:rFonts w:ascii="Calibri" w:hAnsi="Calibri"/>
                <w:color w:val="FFFFFF"/>
                <w:lang w:val="en-US"/>
              </w:rPr>
            </w:pPr>
            <w:r w:rsidRPr="00F20EDB">
              <w:rPr>
                <w:rFonts w:ascii="Calibri" w:hAnsi="Calibri"/>
                <w:color w:val="FFFFFF"/>
                <w:lang w:val="en-US"/>
              </w:rPr>
              <w:t>Does the balance between desirable and undesirable effects favor the intervention or the comparison?</w:t>
            </w:r>
          </w:p>
        </w:tc>
      </w:tr>
      <w:tr w:rsidR="00704D6F" w:rsidRPr="00F20EDB" w14:paraId="36401690" w14:textId="77777777" w:rsidTr="00A80924">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BB80319" w14:textId="77777777" w:rsidR="00704D6F" w:rsidRPr="00F20EDB" w:rsidRDefault="00704D6F" w:rsidP="00A80924">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D5BAD99" w14:textId="77777777" w:rsidR="00704D6F" w:rsidRPr="00F20EDB" w:rsidRDefault="00704D6F" w:rsidP="00A80924">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11FA66B" w14:textId="77777777" w:rsidR="00704D6F" w:rsidRPr="00F20EDB" w:rsidRDefault="00704D6F" w:rsidP="00A80924">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704D6F" w:rsidRPr="00F20EDB" w14:paraId="21106B92" w14:textId="77777777" w:rsidTr="00A80924">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3AE54ED" w14:textId="77777777" w:rsidR="00704D6F" w:rsidRPr="00F20EDB" w:rsidRDefault="00704D6F" w:rsidP="00A80924">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Favors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favors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es not favor either the intervention or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favors the intervention</w:t>
            </w:r>
            <w:r w:rsidRPr="00F20EDB">
              <w:rPr>
                <w:rFonts w:ascii="Calibri" w:hAnsi="Calibri"/>
                <w:lang w:val="en-US"/>
              </w:rPr>
              <w:br/>
            </w: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Favors the interventi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1FCD965" w14:textId="77777777" w:rsidR="00704D6F" w:rsidRPr="00F20EDB" w:rsidRDefault="00704D6F" w:rsidP="00A80924">
            <w:pPr>
              <w:rPr>
                <w:rFonts w:ascii="Calibri" w:hAnsi="Calibri"/>
                <w:lang w:val="en-US"/>
              </w:rPr>
            </w:pPr>
            <w:r w:rsidRPr="00F20EDB">
              <w:rPr>
                <w:rFonts w:ascii="Calibri" w:hAnsi="Calibri"/>
                <w:lang w:val="en-US"/>
              </w:rPr>
              <w:t xml:space="preserve">We are moderately confidant that the use of </w:t>
            </w:r>
            <w:r w:rsidRPr="00F20EDB">
              <w:rPr>
                <w:rFonts w:ascii="Calibri" w:hAnsi="Calibri"/>
                <w:i/>
                <w:iCs/>
                <w:lang w:val="en-US"/>
              </w:rPr>
              <w:t xml:space="preserve">dexamethasone </w:t>
            </w:r>
            <w:r w:rsidRPr="00F20EDB">
              <w:rPr>
                <w:rFonts w:ascii="Calibri" w:hAnsi="Calibri"/>
                <w:lang w:val="en-US"/>
              </w:rPr>
              <w:t xml:space="preserve">results in </w:t>
            </w:r>
            <w:r w:rsidRPr="00F20EDB">
              <w:rPr>
                <w:rFonts w:ascii="Calibri" w:hAnsi="Calibri"/>
                <w:b/>
                <w:bCs/>
                <w:lang w:val="en-US"/>
              </w:rPr>
              <w:t>moderate</w:t>
            </w:r>
            <w:r w:rsidRPr="00F20EDB">
              <w:rPr>
                <w:rFonts w:ascii="Calibri" w:hAnsi="Calibri"/>
                <w:lang w:val="en-US"/>
              </w:rPr>
              <w:t xml:space="preserve"> reduction in death.</w:t>
            </w:r>
          </w:p>
          <w:p w14:paraId="3C2CD49A" w14:textId="77777777" w:rsidR="00704D6F" w:rsidRPr="00F20EDB" w:rsidRDefault="00704D6F" w:rsidP="00A80924">
            <w:pPr>
              <w:rPr>
                <w:rFonts w:ascii="Calibri" w:hAnsi="Calibri"/>
                <w:lang w:val="en-US"/>
              </w:rPr>
            </w:pPr>
            <w:r w:rsidRPr="00F20EDB">
              <w:rPr>
                <w:rFonts w:ascii="Calibri" w:hAnsi="Calibri"/>
                <w:lang w:val="en-US"/>
              </w:rPr>
              <w:t xml:space="preserve">Moderate confidence that </w:t>
            </w:r>
            <w:r w:rsidRPr="00F20EDB">
              <w:rPr>
                <w:rFonts w:ascii="Calibri" w:hAnsi="Calibri"/>
                <w:i/>
                <w:iCs/>
                <w:lang w:val="en-US"/>
              </w:rPr>
              <w:t>short course of corticosteroids</w:t>
            </w:r>
            <w:r w:rsidRPr="00F20EDB">
              <w:rPr>
                <w:rFonts w:ascii="Calibri" w:hAnsi="Calibri"/>
                <w:lang w:val="en-US"/>
              </w:rPr>
              <w:t xml:space="preserve"> causes </w:t>
            </w:r>
            <w:r w:rsidRPr="00F20EDB">
              <w:rPr>
                <w:rFonts w:ascii="Calibri" w:hAnsi="Calibri"/>
                <w:b/>
                <w:bCs/>
                <w:lang w:val="en-US"/>
              </w:rPr>
              <w:t>small</w:t>
            </w:r>
            <w:r w:rsidRPr="00F20EDB">
              <w:rPr>
                <w:rFonts w:ascii="Calibri" w:hAnsi="Calibri"/>
                <w:lang w:val="en-US"/>
              </w:rPr>
              <w:t xml:space="preserve"> increase in adverse events.</w:t>
            </w:r>
          </w:p>
          <w:p w14:paraId="1EE4FAC7" w14:textId="77777777" w:rsidR="00704D6F" w:rsidRPr="00F20EDB" w:rsidRDefault="00704D6F" w:rsidP="00A80924">
            <w:pPr>
              <w:rPr>
                <w:rFonts w:ascii="Calibri" w:hAnsi="Calibri"/>
                <w:lang w:val="en-US"/>
              </w:rPr>
            </w:pPr>
            <w:r w:rsidRPr="00F20EDB">
              <w:rPr>
                <w:rFonts w:ascii="Calibri" w:hAnsi="Calibri"/>
                <w:lang w:val="en-US"/>
              </w:rPr>
              <w:t>Likely patients would value avoiding death over avoiding corticosteroids adverse events.</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1756E2C" w14:textId="77777777" w:rsidR="00704D6F" w:rsidRPr="00F20EDB" w:rsidRDefault="00704D6F" w:rsidP="00A80924">
            <w:pPr>
              <w:rPr>
                <w:rFonts w:ascii="Calibri" w:hAnsi="Calibri"/>
                <w:lang w:val="en-US"/>
              </w:rPr>
            </w:pPr>
            <w:r w:rsidRPr="00F20EDB">
              <w:rPr>
                <w:rFonts w:ascii="Calibri" w:hAnsi="Calibri"/>
                <w:lang w:val="en-US"/>
              </w:rPr>
              <w:br/>
            </w:r>
          </w:p>
        </w:tc>
      </w:tr>
      <w:tr w:rsidR="00704D6F" w:rsidRPr="00F20EDB" w14:paraId="686CC4DB" w14:textId="77777777" w:rsidTr="00A80924">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DFB94DC" w14:textId="77777777" w:rsidR="00704D6F" w:rsidRPr="00F20EDB" w:rsidRDefault="00704D6F" w:rsidP="00A80924">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Resources required</w:t>
            </w:r>
          </w:p>
          <w:p w14:paraId="078A8714" w14:textId="77777777" w:rsidR="00704D6F" w:rsidRPr="00F20EDB" w:rsidRDefault="00704D6F" w:rsidP="00A80924">
            <w:pPr>
              <w:pStyle w:val="Subtitle2"/>
              <w:spacing w:before="0" w:beforeAutospacing="0" w:after="0" w:afterAutospacing="0"/>
              <w:rPr>
                <w:rFonts w:ascii="Calibri" w:hAnsi="Calibri"/>
                <w:color w:val="FFFFFF"/>
                <w:lang w:val="en-US"/>
              </w:rPr>
            </w:pPr>
            <w:r w:rsidRPr="00F20EDB">
              <w:rPr>
                <w:rFonts w:ascii="Calibri" w:hAnsi="Calibri"/>
                <w:color w:val="FFFFFF"/>
                <w:lang w:val="en-US"/>
              </w:rPr>
              <w:t>How large are the resource requirements (costs)?</w:t>
            </w:r>
          </w:p>
        </w:tc>
      </w:tr>
      <w:tr w:rsidR="00704D6F" w:rsidRPr="00F20EDB" w14:paraId="7DE294DE" w14:textId="77777777" w:rsidTr="00A80924">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FC90769" w14:textId="77777777" w:rsidR="00704D6F" w:rsidRPr="00F20EDB" w:rsidRDefault="00704D6F" w:rsidP="00A80924">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E2E18AA" w14:textId="77777777" w:rsidR="00704D6F" w:rsidRPr="00F20EDB" w:rsidRDefault="00704D6F" w:rsidP="00A80924">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9752393" w14:textId="77777777" w:rsidR="00704D6F" w:rsidRPr="00F20EDB" w:rsidRDefault="00704D6F" w:rsidP="00A80924">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704D6F" w:rsidRPr="00F20EDB" w14:paraId="7A23A6EB" w14:textId="77777777" w:rsidTr="00A80924">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875FA03" w14:textId="77777777" w:rsidR="00704D6F" w:rsidRPr="00F20EDB" w:rsidRDefault="00704D6F" w:rsidP="00A80924">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arge cost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Moderate cost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egligible costs and savings</w:t>
            </w:r>
            <w:r w:rsidRPr="00F20EDB">
              <w:rPr>
                <w:rFonts w:ascii="Calibri" w:hAnsi="Calibri"/>
                <w:lang w:val="en-US"/>
              </w:rPr>
              <w:br/>
            </w: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Moderate saving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arge saving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1053E8C" w14:textId="77777777" w:rsidR="00704D6F" w:rsidRPr="00F20EDB" w:rsidRDefault="00704D6F" w:rsidP="00A80924">
            <w:pPr>
              <w:rPr>
                <w:rFonts w:ascii="Calibri" w:hAnsi="Calibri"/>
                <w:lang w:val="en-US"/>
              </w:rPr>
            </w:pPr>
            <w:r w:rsidRPr="00F20EDB">
              <w:rPr>
                <w:rFonts w:ascii="Calibri" w:hAnsi="Calibri"/>
                <w:lang w:val="en-US"/>
              </w:rPr>
              <w:t xml:space="preserve">No cost-effectiveness studies </w:t>
            </w:r>
          </w:p>
          <w:p w14:paraId="213D6BA2" w14:textId="77777777" w:rsidR="00704D6F" w:rsidRPr="00F20EDB" w:rsidRDefault="00704D6F" w:rsidP="00A80924">
            <w:pPr>
              <w:rPr>
                <w:rFonts w:ascii="Calibri" w:hAnsi="Calibri"/>
                <w:lang w:val="en-US"/>
              </w:rPr>
            </w:pPr>
            <w:r w:rsidRPr="00F20EDB">
              <w:rPr>
                <w:rFonts w:ascii="Calibri" w:hAnsi="Calibri"/>
                <w:lang w:val="en-US"/>
              </w:rPr>
              <w:br/>
            </w:r>
          </w:p>
          <w:p w14:paraId="4C56F979" w14:textId="77777777" w:rsidR="00704D6F" w:rsidRPr="00F20EDB" w:rsidRDefault="00704D6F" w:rsidP="00A80924">
            <w:pPr>
              <w:rPr>
                <w:rFonts w:ascii="Calibri" w:hAnsi="Calibri"/>
                <w:lang w:val="en-US"/>
              </w:rPr>
            </w:pPr>
            <w:r w:rsidRPr="00F20EDB">
              <w:rPr>
                <w:rFonts w:ascii="Calibri" w:hAnsi="Calibri"/>
                <w:lang w:val="en-US"/>
              </w:rPr>
              <w:t>Dexamethasone is not expensiv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FAD65B5" w14:textId="77777777" w:rsidR="00704D6F" w:rsidRPr="00F20EDB" w:rsidRDefault="00704D6F" w:rsidP="00A80924">
            <w:pPr>
              <w:rPr>
                <w:rFonts w:ascii="Calibri" w:hAnsi="Calibri"/>
                <w:lang w:val="en-US"/>
              </w:rPr>
            </w:pPr>
            <w:r w:rsidRPr="00F20EDB">
              <w:rPr>
                <w:rFonts w:ascii="Calibri" w:hAnsi="Calibri"/>
                <w:lang w:val="en-US"/>
              </w:rPr>
              <w:t>Even without existing studies, based on the cost of corticosteroids (which is rather cheap) we could probably state that the savings would be large.</w:t>
            </w:r>
          </w:p>
        </w:tc>
      </w:tr>
      <w:tr w:rsidR="00704D6F" w:rsidRPr="00F20EDB" w14:paraId="2FD5D681" w14:textId="77777777" w:rsidTr="00A80924">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4C7813A" w14:textId="77777777" w:rsidR="00704D6F" w:rsidRPr="00F20EDB" w:rsidRDefault="00704D6F" w:rsidP="00A80924">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Certainty of evidence of required resources</w:t>
            </w:r>
          </w:p>
          <w:p w14:paraId="34B571A7" w14:textId="77777777" w:rsidR="00704D6F" w:rsidRPr="00F20EDB" w:rsidRDefault="00704D6F" w:rsidP="00A80924">
            <w:pPr>
              <w:pStyle w:val="Subtitle2"/>
              <w:spacing w:before="0" w:beforeAutospacing="0" w:after="0" w:afterAutospacing="0"/>
              <w:rPr>
                <w:rFonts w:ascii="Calibri" w:hAnsi="Calibri"/>
                <w:color w:val="FFFFFF"/>
                <w:lang w:val="en-US"/>
              </w:rPr>
            </w:pPr>
            <w:r w:rsidRPr="00F20EDB">
              <w:rPr>
                <w:rFonts w:ascii="Calibri" w:hAnsi="Calibri"/>
                <w:color w:val="FFFFFF"/>
                <w:lang w:val="en-US"/>
              </w:rPr>
              <w:t>What is the certainty of the evidence of resource requirements (costs)?</w:t>
            </w:r>
          </w:p>
        </w:tc>
      </w:tr>
      <w:tr w:rsidR="00704D6F" w:rsidRPr="00F20EDB" w14:paraId="6EE83D8C" w14:textId="77777777" w:rsidTr="00A80924">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992ED9A" w14:textId="77777777" w:rsidR="00704D6F" w:rsidRPr="00F20EDB" w:rsidRDefault="00704D6F" w:rsidP="00A80924">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4B20582" w14:textId="77777777" w:rsidR="00704D6F" w:rsidRPr="00F20EDB" w:rsidRDefault="00704D6F" w:rsidP="00A80924">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C8A40E4" w14:textId="77777777" w:rsidR="00704D6F" w:rsidRPr="00F20EDB" w:rsidRDefault="00704D6F" w:rsidP="00A80924">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704D6F" w:rsidRPr="00F20EDB" w14:paraId="0B0BA925" w14:textId="77777777" w:rsidTr="00A80924">
        <w:trPr>
          <w:trHeight w:val="30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E8E1214" w14:textId="77777777" w:rsidR="00704D6F" w:rsidRPr="00F20EDB" w:rsidRDefault="00704D6F" w:rsidP="00A80924">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ery low</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ow</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Moderate</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High</w:t>
            </w:r>
            <w:r w:rsidRPr="00F20EDB">
              <w:rPr>
                <w:rFonts w:ascii="Calibri" w:hAnsi="Calibri"/>
                <w:lang w:val="en-US"/>
              </w:rPr>
              <w:br/>
            </w: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No included studies</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B586A9A" w14:textId="77777777" w:rsidR="00704D6F" w:rsidRPr="00F20EDB" w:rsidRDefault="00704D6F" w:rsidP="00A80924">
            <w:pPr>
              <w:rPr>
                <w:rFonts w:ascii="Calibri" w:hAnsi="Calibri"/>
                <w:lang w:val="en-US"/>
              </w:rPr>
            </w:pPr>
            <w:r w:rsidRPr="00F20EDB">
              <w:rPr>
                <w:rFonts w:ascii="Calibri" w:hAnsi="Calibri"/>
                <w:lang w:val="en-US"/>
              </w:rPr>
              <w:t>No included studies</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9FE478C" w14:textId="77777777" w:rsidR="00704D6F" w:rsidRPr="00F20EDB" w:rsidRDefault="00704D6F" w:rsidP="00A80924">
            <w:pPr>
              <w:rPr>
                <w:rFonts w:ascii="Calibri" w:hAnsi="Calibri"/>
                <w:lang w:val="en-US"/>
              </w:rPr>
            </w:pPr>
            <w:r w:rsidRPr="00F20EDB">
              <w:rPr>
                <w:rFonts w:ascii="Calibri" w:hAnsi="Calibri"/>
                <w:lang w:val="en-US"/>
              </w:rPr>
              <w:br/>
            </w:r>
          </w:p>
        </w:tc>
      </w:tr>
      <w:tr w:rsidR="00704D6F" w:rsidRPr="00F20EDB" w14:paraId="4643ABA5" w14:textId="77777777" w:rsidTr="00A80924">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9649767" w14:textId="77777777" w:rsidR="00704D6F" w:rsidRPr="00F20EDB" w:rsidRDefault="00704D6F" w:rsidP="00A80924">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Cost effectiveness</w:t>
            </w:r>
          </w:p>
          <w:p w14:paraId="031135A5" w14:textId="77777777" w:rsidR="00704D6F" w:rsidRPr="00F20EDB" w:rsidRDefault="00704D6F" w:rsidP="00A80924">
            <w:pPr>
              <w:pStyle w:val="Subtitle2"/>
              <w:spacing w:before="0" w:beforeAutospacing="0" w:after="0" w:afterAutospacing="0"/>
              <w:rPr>
                <w:rFonts w:ascii="Calibri" w:hAnsi="Calibri"/>
                <w:color w:val="FFFFFF"/>
                <w:lang w:val="en-US"/>
              </w:rPr>
            </w:pPr>
            <w:r w:rsidRPr="00F20EDB">
              <w:rPr>
                <w:rFonts w:ascii="Calibri" w:hAnsi="Calibri"/>
                <w:color w:val="FFFFFF"/>
                <w:lang w:val="en-US"/>
              </w:rPr>
              <w:t>Does the cost-effectiveness of the intervention favor the intervention or the comparison?</w:t>
            </w:r>
          </w:p>
        </w:tc>
      </w:tr>
      <w:tr w:rsidR="00704D6F" w:rsidRPr="00F20EDB" w14:paraId="0CD49CD6" w14:textId="77777777" w:rsidTr="00A80924">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D1CB555" w14:textId="77777777" w:rsidR="00704D6F" w:rsidRPr="00F20EDB" w:rsidRDefault="00704D6F" w:rsidP="00A80924">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16546EF" w14:textId="77777777" w:rsidR="00704D6F" w:rsidRPr="00F20EDB" w:rsidRDefault="00704D6F" w:rsidP="00A80924">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5F1C7C" w14:textId="77777777" w:rsidR="00704D6F" w:rsidRPr="00F20EDB" w:rsidRDefault="00704D6F" w:rsidP="00A80924">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704D6F" w:rsidRPr="00F20EDB" w14:paraId="666DF69D" w14:textId="77777777" w:rsidTr="00A80924">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39184C6" w14:textId="77777777" w:rsidR="00704D6F" w:rsidRPr="00F20EDB" w:rsidRDefault="00704D6F" w:rsidP="00A80924">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Favors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favors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es not favor either the intervention or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favors the interventi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Favors the interventi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checked-marker"/>
                <w:rFonts w:ascii="Calibri" w:hAnsi="Calibri"/>
                <w:b/>
                <w:lang w:val="en-US"/>
              </w:rPr>
              <w:lastRenderedPageBreak/>
              <w:t>●</w:t>
            </w:r>
            <w:r w:rsidRPr="00F20EDB">
              <w:rPr>
                <w:rFonts w:ascii="Calibri" w:hAnsi="Calibri"/>
                <w:b/>
                <w:lang w:val="en-US"/>
              </w:rPr>
              <w:t> </w:t>
            </w:r>
            <w:r w:rsidRPr="00F20EDB">
              <w:rPr>
                <w:rStyle w:val="ep-radiobuttonlabel"/>
                <w:rFonts w:ascii="Calibri" w:hAnsi="Calibri"/>
                <w:b/>
                <w:lang w:val="en-US"/>
              </w:rPr>
              <w:t>No included studies</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09F8144" w14:textId="77777777" w:rsidR="00704D6F" w:rsidRPr="00F20EDB" w:rsidRDefault="00704D6F" w:rsidP="00A80924">
            <w:pPr>
              <w:rPr>
                <w:rFonts w:ascii="Calibri" w:hAnsi="Calibri"/>
                <w:lang w:val="en-US"/>
              </w:rPr>
            </w:pPr>
            <w:r w:rsidRPr="00F20EDB">
              <w:rPr>
                <w:rFonts w:ascii="Calibri" w:hAnsi="Calibri"/>
                <w:lang w:val="en-US"/>
              </w:rPr>
              <w:lastRenderedPageBreak/>
              <w:t>No CE studies</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22EBF4E" w14:textId="77777777" w:rsidR="00704D6F" w:rsidRPr="00F20EDB" w:rsidRDefault="00704D6F" w:rsidP="00A80924">
            <w:pPr>
              <w:rPr>
                <w:rFonts w:ascii="Calibri" w:hAnsi="Calibri"/>
                <w:lang w:val="en-US"/>
              </w:rPr>
            </w:pPr>
            <w:r w:rsidRPr="00F20EDB">
              <w:rPr>
                <w:rFonts w:ascii="Calibri" w:hAnsi="Calibri"/>
                <w:lang w:val="en-US"/>
              </w:rPr>
              <w:br/>
            </w:r>
          </w:p>
        </w:tc>
      </w:tr>
      <w:tr w:rsidR="00704D6F" w:rsidRPr="00F20EDB" w14:paraId="6F447F06" w14:textId="77777777" w:rsidTr="00A80924">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39AD8BA" w14:textId="77777777" w:rsidR="00704D6F" w:rsidRPr="00F20EDB" w:rsidRDefault="00704D6F" w:rsidP="00A80924">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Equity</w:t>
            </w:r>
          </w:p>
          <w:p w14:paraId="06791C6F" w14:textId="77777777" w:rsidR="00704D6F" w:rsidRPr="00F20EDB" w:rsidRDefault="00704D6F" w:rsidP="00A80924">
            <w:pPr>
              <w:pStyle w:val="Subtitle2"/>
              <w:spacing w:before="0" w:beforeAutospacing="0" w:after="0" w:afterAutospacing="0"/>
              <w:rPr>
                <w:rFonts w:ascii="Calibri" w:hAnsi="Calibri"/>
                <w:color w:val="FFFFFF"/>
                <w:lang w:val="en-US"/>
              </w:rPr>
            </w:pPr>
            <w:r w:rsidRPr="00F20EDB">
              <w:rPr>
                <w:rFonts w:ascii="Calibri" w:hAnsi="Calibri"/>
                <w:color w:val="FFFFFF"/>
                <w:lang w:val="en-US"/>
              </w:rPr>
              <w:t>What would be the impact on health equity?</w:t>
            </w:r>
          </w:p>
        </w:tc>
      </w:tr>
      <w:tr w:rsidR="00704D6F" w:rsidRPr="00F20EDB" w14:paraId="58A30B4C" w14:textId="77777777" w:rsidTr="00A80924">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1CA0BEE" w14:textId="77777777" w:rsidR="00704D6F" w:rsidRPr="00F20EDB" w:rsidRDefault="00704D6F" w:rsidP="00A80924">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F3881F4" w14:textId="77777777" w:rsidR="00704D6F" w:rsidRPr="00F20EDB" w:rsidRDefault="00704D6F" w:rsidP="00A80924">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5DE34F9" w14:textId="77777777" w:rsidR="00704D6F" w:rsidRPr="00F20EDB" w:rsidRDefault="00704D6F" w:rsidP="00A80924">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704D6F" w:rsidRPr="00F20EDB" w14:paraId="1E91FEFD" w14:textId="77777777" w:rsidTr="00A80924">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1F55075" w14:textId="77777777" w:rsidR="00704D6F" w:rsidRPr="00F20EDB" w:rsidRDefault="00704D6F" w:rsidP="00A80924">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Reduced</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reduced</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no impact</w:t>
            </w:r>
            <w:r w:rsidRPr="00F20EDB">
              <w:rPr>
                <w:rFonts w:ascii="Calibri" w:hAnsi="Calibri"/>
                <w:lang w:val="en-US"/>
              </w:rPr>
              <w:br/>
            </w: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Probably increased</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Increased</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B1C56EB" w14:textId="77777777" w:rsidR="00704D6F" w:rsidRPr="00F20EDB" w:rsidRDefault="00704D6F" w:rsidP="00A80924">
            <w:pPr>
              <w:rPr>
                <w:rFonts w:ascii="Calibri" w:hAnsi="Calibri"/>
                <w:lang w:val="en-US"/>
              </w:rPr>
            </w:pPr>
            <w:r w:rsidRPr="00F20EDB">
              <w:rPr>
                <w:rFonts w:ascii="Calibri" w:hAnsi="Calibri"/>
                <w:lang w:val="en-US"/>
              </w:rPr>
              <w:t>No research evidence on equity, however, given the large benefit and availability of the drug, it is likely to increase health equity.</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93F5AFA" w14:textId="77777777" w:rsidR="00704D6F" w:rsidRPr="00F20EDB" w:rsidRDefault="00704D6F" w:rsidP="00A80924">
            <w:pPr>
              <w:rPr>
                <w:rFonts w:ascii="Calibri" w:hAnsi="Calibri"/>
                <w:lang w:val="en-US"/>
              </w:rPr>
            </w:pPr>
            <w:r w:rsidRPr="00F20EDB">
              <w:rPr>
                <w:rFonts w:ascii="Calibri" w:hAnsi="Calibri"/>
                <w:lang w:val="en-US"/>
              </w:rPr>
              <w:t xml:space="preserve">Widespread use of steroids may </w:t>
            </w:r>
            <w:r w:rsidRPr="00F20EDB">
              <w:rPr>
                <w:rFonts w:ascii="Calibri" w:hAnsi="Calibri"/>
                <w:b/>
                <w:bCs/>
                <w:lang w:val="en-US"/>
              </w:rPr>
              <w:t>increase equity</w:t>
            </w:r>
            <w:r w:rsidRPr="00F20EDB">
              <w:rPr>
                <w:rFonts w:ascii="Calibri" w:hAnsi="Calibri"/>
                <w:lang w:val="en-US"/>
              </w:rPr>
              <w:t xml:space="preserve"> as all patients could benefit from these inexpensive, widely available medications (in contrast to other expensive medications, with limited availability, likely will result in exacerbations of inequity).</w:t>
            </w:r>
          </w:p>
        </w:tc>
      </w:tr>
      <w:tr w:rsidR="00704D6F" w:rsidRPr="00F20EDB" w14:paraId="7CCAF6F6" w14:textId="77777777" w:rsidTr="00A80924">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1F00567" w14:textId="77777777" w:rsidR="00704D6F" w:rsidRPr="00F20EDB" w:rsidRDefault="00704D6F" w:rsidP="00A80924">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Acceptability</w:t>
            </w:r>
          </w:p>
          <w:p w14:paraId="500C23EC" w14:textId="77777777" w:rsidR="00704D6F" w:rsidRPr="00F20EDB" w:rsidRDefault="00704D6F" w:rsidP="00A80924">
            <w:pPr>
              <w:pStyle w:val="Subtitle2"/>
              <w:spacing w:before="0" w:beforeAutospacing="0" w:after="0" w:afterAutospacing="0"/>
              <w:rPr>
                <w:rFonts w:ascii="Calibri" w:hAnsi="Calibri"/>
                <w:color w:val="FFFFFF"/>
                <w:lang w:val="en-US"/>
              </w:rPr>
            </w:pPr>
            <w:r w:rsidRPr="00F20EDB">
              <w:rPr>
                <w:rFonts w:ascii="Calibri" w:hAnsi="Calibri"/>
                <w:color w:val="FFFFFF"/>
                <w:lang w:val="en-US"/>
              </w:rPr>
              <w:t>Is the intervention acceptable to key stakeholders?</w:t>
            </w:r>
          </w:p>
        </w:tc>
      </w:tr>
      <w:tr w:rsidR="00704D6F" w:rsidRPr="00F20EDB" w14:paraId="4EC946D1" w14:textId="77777777" w:rsidTr="00A80924">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1714098" w14:textId="77777777" w:rsidR="00704D6F" w:rsidRPr="00F20EDB" w:rsidRDefault="00704D6F" w:rsidP="00A80924">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0C7B932" w14:textId="77777777" w:rsidR="00704D6F" w:rsidRPr="00F20EDB" w:rsidRDefault="00704D6F" w:rsidP="00A80924">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91892EC" w14:textId="77777777" w:rsidR="00704D6F" w:rsidRPr="00F20EDB" w:rsidRDefault="00704D6F" w:rsidP="00A80924">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704D6F" w:rsidRPr="00F20EDB" w14:paraId="7FDFE089" w14:textId="77777777" w:rsidTr="00A80924">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AAEAD06" w14:textId="77777777" w:rsidR="00704D6F" w:rsidRPr="00F20EDB" w:rsidRDefault="00704D6F" w:rsidP="00A80924">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o</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no</w:t>
            </w:r>
            <w:r w:rsidRPr="00F20EDB">
              <w:rPr>
                <w:rFonts w:ascii="Calibri" w:hAnsi="Calibri"/>
                <w:lang w:val="en-US"/>
              </w:rPr>
              <w:br/>
            </w: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Probably y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Yes</w:t>
            </w:r>
            <w:r w:rsidRPr="00F20EDB">
              <w:rPr>
                <w:rFonts w:ascii="Calibri" w:hAnsi="Calibri"/>
                <w:lang w:val="en-US"/>
              </w:rPr>
              <w:br/>
            </w:r>
            <w:r w:rsidRPr="00F20EDB">
              <w:rPr>
                <w:rStyle w:val="unchecked-marker"/>
                <w:rFonts w:ascii="Calibri" w:hAnsi="Calibri"/>
                <w:lang w:val="en-US"/>
              </w:rPr>
              <w:lastRenderedPageBreak/>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A3084A4" w14:textId="77777777" w:rsidR="00704D6F" w:rsidRPr="00F20EDB" w:rsidRDefault="00704D6F" w:rsidP="00A80924">
            <w:pPr>
              <w:rPr>
                <w:rFonts w:ascii="Calibri" w:hAnsi="Calibri"/>
                <w:lang w:val="en-US"/>
              </w:rPr>
            </w:pPr>
            <w:r w:rsidRPr="00F20EDB">
              <w:rPr>
                <w:rFonts w:ascii="Calibri" w:hAnsi="Calibri"/>
                <w:lang w:val="en-US"/>
              </w:rPr>
              <w:lastRenderedPageBreak/>
              <w:t>Although no research evidence on acceptability, it is very likely that using low-dose corticosteroids is an acceptable option to key stakeholders including patients, healthcare workers, and policymakers.</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25D49AA" w14:textId="77777777" w:rsidR="00704D6F" w:rsidRPr="00F20EDB" w:rsidRDefault="00704D6F" w:rsidP="00A80924">
            <w:pPr>
              <w:rPr>
                <w:rFonts w:ascii="Calibri" w:hAnsi="Calibri"/>
                <w:lang w:val="en-US"/>
              </w:rPr>
            </w:pPr>
            <w:r w:rsidRPr="00F20EDB">
              <w:rPr>
                <w:rFonts w:ascii="Calibri" w:hAnsi="Calibri"/>
                <w:lang w:val="en-US"/>
              </w:rPr>
              <w:br/>
            </w:r>
          </w:p>
        </w:tc>
      </w:tr>
      <w:tr w:rsidR="00704D6F" w:rsidRPr="00F20EDB" w14:paraId="34C17DD8" w14:textId="77777777" w:rsidTr="00A80924">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AB5E99F" w14:textId="77777777" w:rsidR="00704D6F" w:rsidRPr="00F20EDB" w:rsidRDefault="00704D6F" w:rsidP="00A80924">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Feasibility</w:t>
            </w:r>
          </w:p>
          <w:p w14:paraId="3FD04A5C" w14:textId="77777777" w:rsidR="00704D6F" w:rsidRPr="00F20EDB" w:rsidRDefault="00704D6F" w:rsidP="00A80924">
            <w:pPr>
              <w:pStyle w:val="Subtitle2"/>
              <w:spacing w:before="0" w:beforeAutospacing="0" w:after="0" w:afterAutospacing="0"/>
              <w:rPr>
                <w:rFonts w:ascii="Calibri" w:hAnsi="Calibri"/>
                <w:color w:val="FFFFFF"/>
                <w:lang w:val="en-US"/>
              </w:rPr>
            </w:pPr>
            <w:r w:rsidRPr="00F20EDB">
              <w:rPr>
                <w:rFonts w:ascii="Calibri" w:hAnsi="Calibri"/>
                <w:color w:val="FFFFFF"/>
                <w:lang w:val="en-US"/>
              </w:rPr>
              <w:t>Is the intervention feasible to implement?</w:t>
            </w:r>
          </w:p>
        </w:tc>
      </w:tr>
      <w:tr w:rsidR="00704D6F" w:rsidRPr="00F20EDB" w14:paraId="10A2859C" w14:textId="77777777" w:rsidTr="00A80924">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E0599D0" w14:textId="77777777" w:rsidR="00704D6F" w:rsidRPr="00F20EDB" w:rsidRDefault="00704D6F" w:rsidP="00A80924">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7EAB24E" w14:textId="77777777" w:rsidR="00704D6F" w:rsidRPr="00F20EDB" w:rsidRDefault="00704D6F" w:rsidP="00A80924">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1C729FC" w14:textId="77777777" w:rsidR="00704D6F" w:rsidRPr="00F20EDB" w:rsidRDefault="00704D6F" w:rsidP="00A80924">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704D6F" w:rsidRPr="00F20EDB" w14:paraId="7A5AC363" w14:textId="77777777" w:rsidTr="00A80924">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5EC7C13" w14:textId="77777777" w:rsidR="00704D6F" w:rsidRPr="00F20EDB" w:rsidRDefault="00704D6F" w:rsidP="00A80924">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o</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no</w:t>
            </w:r>
            <w:r w:rsidRPr="00F20EDB">
              <w:rPr>
                <w:rFonts w:ascii="Calibri" w:hAnsi="Calibri"/>
                <w:lang w:val="en-US"/>
              </w:rPr>
              <w:br/>
            </w: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Probably y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Y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60CCE8" w14:textId="77777777" w:rsidR="00704D6F" w:rsidRPr="00F20EDB" w:rsidRDefault="00704D6F" w:rsidP="00A80924">
            <w:pPr>
              <w:rPr>
                <w:rFonts w:ascii="Calibri" w:hAnsi="Calibri"/>
                <w:lang w:val="en-US"/>
              </w:rPr>
            </w:pPr>
            <w:r w:rsidRPr="00F20EDB">
              <w:rPr>
                <w:rFonts w:ascii="Calibri" w:hAnsi="Calibri"/>
                <w:lang w:val="en-US"/>
              </w:rPr>
              <w:t>The drug is cheap, available and is on the WHO list of essential drugs</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8A19841" w14:textId="77777777" w:rsidR="00704D6F" w:rsidRPr="00F20EDB" w:rsidRDefault="00704D6F" w:rsidP="00A80924">
            <w:pPr>
              <w:rPr>
                <w:rFonts w:ascii="Calibri" w:hAnsi="Calibri"/>
                <w:lang w:val="en-US"/>
              </w:rPr>
            </w:pPr>
            <w:r w:rsidRPr="00F20EDB">
              <w:rPr>
                <w:rFonts w:ascii="Calibri" w:hAnsi="Calibri"/>
                <w:lang w:val="en-US"/>
              </w:rPr>
              <w:br/>
            </w:r>
          </w:p>
        </w:tc>
      </w:tr>
    </w:tbl>
    <w:p w14:paraId="07069BA3" w14:textId="77777777" w:rsidR="00704D6F" w:rsidRPr="00F20EDB" w:rsidRDefault="00704D6F" w:rsidP="00704D6F">
      <w:pPr>
        <w:pStyle w:val="Heading1"/>
        <w:spacing w:after="20"/>
        <w:rPr>
          <w:rFonts w:ascii="Calibri" w:eastAsia="Times New Roman" w:hAnsi="Calibri"/>
          <w:caps/>
          <w:color w:val="000000"/>
          <w:sz w:val="30"/>
          <w:szCs w:val="30"/>
          <w:lang w:val="en-US"/>
        </w:rPr>
      </w:pPr>
    </w:p>
    <w:p w14:paraId="238D7AA2" w14:textId="77777777" w:rsidR="00704D6F" w:rsidRPr="00F20EDB" w:rsidRDefault="00704D6F" w:rsidP="00704D6F">
      <w:pPr>
        <w:pStyle w:val="Heading1"/>
        <w:spacing w:after="20"/>
        <w:rPr>
          <w:rFonts w:ascii="Calibri" w:eastAsia="Times New Roman" w:hAnsi="Calibri"/>
          <w:caps/>
          <w:color w:val="000000"/>
          <w:sz w:val="30"/>
          <w:szCs w:val="30"/>
          <w:lang w:val="en-US"/>
        </w:rPr>
      </w:pPr>
    </w:p>
    <w:p w14:paraId="05A65818" w14:textId="77777777" w:rsidR="00704D6F" w:rsidRPr="00F20EDB" w:rsidRDefault="00704D6F" w:rsidP="00704D6F">
      <w:pPr>
        <w:pStyle w:val="Heading1"/>
        <w:spacing w:after="20"/>
        <w:rPr>
          <w:rFonts w:ascii="Calibri" w:eastAsia="Times New Roman" w:hAnsi="Calibri"/>
          <w:caps/>
          <w:color w:val="000000"/>
          <w:sz w:val="30"/>
          <w:szCs w:val="30"/>
          <w:lang w:val="en-US"/>
        </w:rPr>
      </w:pPr>
      <w:r w:rsidRPr="00F20EDB">
        <w:rPr>
          <w:rFonts w:ascii="Calibri" w:eastAsia="Times New Roman" w:hAnsi="Calibri"/>
          <w:caps/>
          <w:color w:val="000000"/>
          <w:sz w:val="30"/>
          <w:szCs w:val="30"/>
          <w:lang w:val="en-US"/>
        </w:rPr>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2132"/>
        <w:gridCol w:w="1594"/>
        <w:gridCol w:w="1594"/>
        <w:gridCol w:w="1627"/>
        <w:gridCol w:w="1627"/>
        <w:gridCol w:w="1645"/>
        <w:gridCol w:w="1298"/>
        <w:gridCol w:w="1435"/>
      </w:tblGrid>
      <w:tr w:rsidR="00704D6F" w:rsidRPr="00F20EDB" w14:paraId="3D178913" w14:textId="77777777" w:rsidTr="00A80924">
        <w:trPr>
          <w:tblHeader/>
        </w:trPr>
        <w:tc>
          <w:tcPr>
            <w:tcW w:w="0" w:type="auto"/>
            <w:tcBorders>
              <w:top w:val="nil"/>
              <w:left w:val="nil"/>
              <w:bottom w:val="nil"/>
              <w:right w:val="nil"/>
            </w:tcBorders>
            <w:tcMar>
              <w:top w:w="75" w:type="dxa"/>
              <w:left w:w="75" w:type="dxa"/>
              <w:bottom w:w="75" w:type="dxa"/>
              <w:right w:w="75" w:type="dxa"/>
            </w:tcMar>
            <w:vAlign w:val="center"/>
            <w:hideMark/>
          </w:tcPr>
          <w:p w14:paraId="598E4FE2" w14:textId="77777777" w:rsidR="00704D6F" w:rsidRPr="00F20EDB" w:rsidRDefault="00704D6F" w:rsidP="00A80924">
            <w:pPr>
              <w:rPr>
                <w:rFonts w:ascii="Calibri" w:hAnsi="Calibri"/>
                <w:caps/>
                <w:color w:val="000000"/>
                <w:lang w:val="en-US"/>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39B6FA9" w14:textId="77777777" w:rsidR="00704D6F" w:rsidRPr="00F20EDB" w:rsidRDefault="00704D6F" w:rsidP="00A80924">
            <w:pPr>
              <w:pStyle w:val="NormalWeb"/>
              <w:spacing w:before="0" w:beforeAutospacing="0" w:after="0" w:afterAutospacing="0" w:line="260" w:lineRule="atLeast"/>
              <w:jc w:val="center"/>
              <w:rPr>
                <w:rFonts w:ascii="Calibri" w:eastAsiaTheme="minorEastAsia" w:hAnsi="Calibri"/>
                <w:b/>
                <w:bCs/>
                <w:caps/>
                <w:color w:val="FFFFFF"/>
                <w:lang w:val="en-US"/>
              </w:rPr>
            </w:pPr>
            <w:r w:rsidRPr="00F20EDB">
              <w:rPr>
                <w:rFonts w:ascii="Calibri" w:hAnsi="Calibri"/>
                <w:b/>
                <w:bCs/>
                <w:caps/>
                <w:color w:val="FFFFFF"/>
                <w:lang w:val="en-US"/>
              </w:rPr>
              <w:t>Judgement</w:t>
            </w:r>
          </w:p>
        </w:tc>
      </w:tr>
      <w:tr w:rsidR="00704D6F" w:rsidRPr="00F20EDB" w14:paraId="77E63C1C" w14:textId="77777777" w:rsidTr="00A80924">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AF28035" w14:textId="77777777" w:rsidR="00704D6F" w:rsidRPr="00F20EDB" w:rsidRDefault="00704D6F" w:rsidP="00A80924">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42D5715"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A7294B2"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8BF6939"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2349382" w14:textId="77777777" w:rsidR="00704D6F" w:rsidRPr="00F20EDB" w:rsidRDefault="00704D6F" w:rsidP="00A80924">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60BE054" w14:textId="77777777" w:rsidR="00704D6F" w:rsidRPr="00F20EDB" w:rsidRDefault="00704D6F" w:rsidP="00A80924">
            <w:pPr>
              <w:rPr>
                <w:rFonts w:ascii="Calibri" w:hAnsi="Calibri"/>
                <w:b/>
                <w:bCs/>
                <w:color w:val="000000"/>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0A9EB54" w14:textId="77777777" w:rsidR="00704D6F" w:rsidRPr="00F20EDB" w:rsidRDefault="00704D6F" w:rsidP="00A80924">
            <w:pPr>
              <w:pStyle w:val="NormalWeb"/>
              <w:spacing w:before="0" w:beforeAutospacing="0" w:after="0" w:afterAutospacing="0"/>
              <w:jc w:val="center"/>
              <w:rPr>
                <w:rFonts w:ascii="Calibri" w:eastAsiaTheme="minorEastAsia"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1B5D62C"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704D6F" w:rsidRPr="00F20EDB" w14:paraId="62C925E3" w14:textId="77777777" w:rsidTr="00A80924">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69CEE1D" w14:textId="77777777" w:rsidR="00704D6F" w:rsidRPr="00F20EDB" w:rsidRDefault="00704D6F" w:rsidP="00A80924">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D67B6C2"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EDB23B7"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7F60B41" w14:textId="77777777" w:rsidR="00704D6F" w:rsidRPr="00F20EDB" w:rsidRDefault="00704D6F" w:rsidP="00A80924">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1AAC7B"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B57CBCA" w14:textId="77777777" w:rsidR="00704D6F" w:rsidRPr="00F20EDB" w:rsidRDefault="00704D6F" w:rsidP="00A80924">
            <w:pPr>
              <w:rPr>
                <w:rFonts w:ascii="Calibri" w:hAnsi="Calibri"/>
                <w:color w:val="AEAAAA"/>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231EDD0" w14:textId="77777777" w:rsidR="00704D6F" w:rsidRPr="00F20EDB" w:rsidRDefault="00704D6F" w:rsidP="00A80924">
            <w:pPr>
              <w:pStyle w:val="NormalWeb"/>
              <w:spacing w:before="0" w:beforeAutospacing="0" w:after="0" w:afterAutospacing="0"/>
              <w:jc w:val="center"/>
              <w:rPr>
                <w:rFonts w:ascii="Calibri" w:eastAsiaTheme="minorEastAsia"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07CE77A"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704D6F" w:rsidRPr="00F20EDB" w14:paraId="4B5A4284" w14:textId="77777777" w:rsidTr="00A80924">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9BF5BE4" w14:textId="77777777" w:rsidR="00704D6F" w:rsidRPr="00F20EDB" w:rsidRDefault="00704D6F" w:rsidP="00A80924">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D351F49"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arg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9FDE4C0"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C3D5A30" w14:textId="77777777" w:rsidR="00704D6F" w:rsidRPr="00F20EDB" w:rsidRDefault="00704D6F" w:rsidP="00A80924">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8B9C55F"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Trivial</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9D59080" w14:textId="77777777" w:rsidR="00704D6F" w:rsidRPr="00F20EDB" w:rsidRDefault="00704D6F" w:rsidP="00A80924">
            <w:pPr>
              <w:rPr>
                <w:rFonts w:ascii="Calibri" w:hAnsi="Calibri"/>
                <w:color w:val="AEAAAA"/>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11540D1" w14:textId="77777777" w:rsidR="00704D6F" w:rsidRPr="00F20EDB" w:rsidRDefault="00704D6F" w:rsidP="00A80924">
            <w:pPr>
              <w:pStyle w:val="NormalWeb"/>
              <w:spacing w:before="0" w:beforeAutospacing="0" w:after="0" w:afterAutospacing="0"/>
              <w:jc w:val="center"/>
              <w:rPr>
                <w:rFonts w:ascii="Calibri" w:eastAsiaTheme="minorEastAsia"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7643BE3"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704D6F" w:rsidRPr="00F20EDB" w14:paraId="59C1018B" w14:textId="77777777" w:rsidTr="00A80924">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0B69921" w14:textId="77777777" w:rsidR="00704D6F" w:rsidRPr="00F20EDB" w:rsidRDefault="00704D6F" w:rsidP="00A80924">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81D80F8"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EE99F34"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38D8A6B" w14:textId="77777777" w:rsidR="00704D6F" w:rsidRPr="00F20EDB" w:rsidRDefault="00704D6F" w:rsidP="00A80924">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80426E1"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25450D1" w14:textId="77777777" w:rsidR="00704D6F" w:rsidRPr="00F20EDB" w:rsidRDefault="00704D6F" w:rsidP="00A80924">
            <w:pPr>
              <w:rPr>
                <w:rFonts w:ascii="Calibri" w:hAnsi="Calibri"/>
                <w:color w:val="AEAAAA"/>
                <w:lang w:val="en-US"/>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7AD3BEA" w14:textId="77777777" w:rsidR="00704D6F" w:rsidRPr="00F20EDB" w:rsidRDefault="00704D6F" w:rsidP="00A80924">
            <w:pPr>
              <w:jc w:val="center"/>
              <w:rPr>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BE05F9E" w14:textId="77777777" w:rsidR="00704D6F" w:rsidRPr="00F20EDB" w:rsidRDefault="00704D6F" w:rsidP="00A80924">
            <w:pPr>
              <w:pStyle w:val="NormalWeb"/>
              <w:spacing w:before="0" w:beforeAutospacing="0" w:after="0" w:afterAutospacing="0"/>
              <w:jc w:val="center"/>
              <w:rPr>
                <w:rFonts w:ascii="Calibri" w:eastAsiaTheme="minorEastAsia" w:hAnsi="Calibri"/>
                <w:color w:val="AEAAAA"/>
                <w:lang w:val="en-US"/>
              </w:rPr>
            </w:pPr>
            <w:r w:rsidRPr="00F20EDB">
              <w:rPr>
                <w:rFonts w:ascii="Calibri" w:hAnsi="Calibri"/>
                <w:color w:val="AEAAAA"/>
                <w:lang w:val="en-US"/>
              </w:rPr>
              <w:t>No included studies</w:t>
            </w:r>
          </w:p>
        </w:tc>
      </w:tr>
      <w:tr w:rsidR="00704D6F" w:rsidRPr="00F20EDB" w14:paraId="133AE551" w14:textId="77777777" w:rsidTr="00A80924">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C6526D5" w14:textId="77777777" w:rsidR="00704D6F" w:rsidRPr="00F20EDB" w:rsidRDefault="00704D6F" w:rsidP="00A80924">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lastRenderedPageBreak/>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F8FA474"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4A4BF46"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F4A9EB2" w14:textId="77777777" w:rsidR="00704D6F" w:rsidRPr="00F20EDB" w:rsidRDefault="00704D6F" w:rsidP="00A80924">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CB6EA54"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0488648" w14:textId="77777777" w:rsidR="00704D6F" w:rsidRPr="00F20EDB" w:rsidRDefault="00704D6F" w:rsidP="00A80924">
            <w:pPr>
              <w:rPr>
                <w:rFonts w:ascii="Calibri" w:hAnsi="Calibri"/>
                <w:color w:val="AEAAAA"/>
                <w:lang w:val="en-US"/>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9547C55" w14:textId="77777777" w:rsidR="00704D6F" w:rsidRPr="00F20EDB" w:rsidRDefault="00704D6F" w:rsidP="00A80924">
            <w:pPr>
              <w:jc w:val="center"/>
              <w:rPr>
                <w:lang w:val="en-US"/>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9328C3E" w14:textId="77777777" w:rsidR="00704D6F" w:rsidRPr="00F20EDB" w:rsidRDefault="00704D6F" w:rsidP="00A80924">
            <w:pPr>
              <w:jc w:val="center"/>
              <w:rPr>
                <w:lang w:val="en-US"/>
              </w:rPr>
            </w:pPr>
          </w:p>
        </w:tc>
      </w:tr>
      <w:tr w:rsidR="00704D6F" w:rsidRPr="00F20EDB" w14:paraId="07F06277" w14:textId="77777777" w:rsidTr="00A80924">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57C1025" w14:textId="77777777" w:rsidR="00704D6F" w:rsidRPr="00F20EDB" w:rsidRDefault="00704D6F" w:rsidP="00A80924">
            <w:pPr>
              <w:pStyle w:val="NormalWeb"/>
              <w:spacing w:before="0" w:beforeAutospacing="0" w:after="0" w:afterAutospacing="0" w:line="260" w:lineRule="atLeast"/>
              <w:jc w:val="center"/>
              <w:rPr>
                <w:rFonts w:ascii="Calibri" w:eastAsiaTheme="minorEastAsia" w:hAnsi="Calibri"/>
                <w:b/>
                <w:bCs/>
                <w:caps/>
                <w:color w:val="FFFFFF"/>
                <w:lang w:val="en-US"/>
              </w:rPr>
            </w:pPr>
            <w:r w:rsidRPr="00F20EDB">
              <w:rPr>
                <w:rFonts w:ascii="Calibri" w:hAnsi="Calibri"/>
                <w:b/>
                <w:bCs/>
                <w:caps/>
                <w:color w:val="FFFFFF"/>
                <w:lang w:val="en-US"/>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3842C5E"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0A6CC38"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9F5516B"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3413DE1"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8EFA992" w14:textId="77777777" w:rsidR="00704D6F" w:rsidRPr="00F20EDB" w:rsidRDefault="00704D6F" w:rsidP="00A80924">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D490ECB"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6C969E5"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704D6F" w:rsidRPr="00F20EDB" w14:paraId="718E6546" w14:textId="77777777" w:rsidTr="00A80924">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BFE34C4" w14:textId="77777777" w:rsidR="00704D6F" w:rsidRPr="00F20EDB" w:rsidRDefault="00704D6F" w:rsidP="00A80924">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Resources requir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23B0C42"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arg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E521DA3"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Moderat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F47D200"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Negligible costs and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1503766" w14:textId="77777777" w:rsidR="00704D6F" w:rsidRPr="00F20EDB" w:rsidRDefault="00704D6F" w:rsidP="00A80924">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Moderat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D69FF05"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arg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6696126"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3C0ABDF"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704D6F" w:rsidRPr="00F20EDB" w14:paraId="5341203B" w14:textId="77777777" w:rsidTr="00A80924">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ED01168" w14:textId="77777777" w:rsidR="00704D6F" w:rsidRPr="00F20EDB" w:rsidRDefault="00704D6F" w:rsidP="00A80924">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Certainty of evidence of required resourc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F38C10A"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F5252A9"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439CF72"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8D82F25"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895530B" w14:textId="77777777" w:rsidR="00704D6F" w:rsidRPr="00F20EDB" w:rsidRDefault="00704D6F" w:rsidP="00A80924">
            <w:pPr>
              <w:rPr>
                <w:rFonts w:ascii="Calibri" w:hAnsi="Calibri"/>
                <w:color w:val="AEAAAA"/>
                <w:lang w:val="en-US"/>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39F941A" w14:textId="77777777" w:rsidR="00704D6F" w:rsidRPr="00F20EDB" w:rsidRDefault="00704D6F" w:rsidP="00A80924">
            <w:pPr>
              <w:jc w:val="center"/>
              <w:rPr>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C0191BF" w14:textId="77777777" w:rsidR="00704D6F" w:rsidRPr="00F20EDB" w:rsidRDefault="00704D6F" w:rsidP="00A80924">
            <w:pPr>
              <w:pStyle w:val="NormalWeb"/>
              <w:spacing w:before="0" w:beforeAutospacing="0" w:after="0" w:afterAutospacing="0"/>
              <w:jc w:val="center"/>
              <w:rPr>
                <w:rFonts w:ascii="Calibri" w:eastAsiaTheme="minorEastAsia" w:hAnsi="Calibri"/>
                <w:b/>
                <w:bCs/>
                <w:color w:val="000000"/>
                <w:lang w:val="en-US"/>
              </w:rPr>
            </w:pPr>
            <w:r w:rsidRPr="00F20EDB">
              <w:rPr>
                <w:rFonts w:ascii="Calibri" w:hAnsi="Calibri"/>
                <w:b/>
                <w:bCs/>
                <w:color w:val="000000"/>
                <w:lang w:val="en-US"/>
              </w:rPr>
              <w:t>No included studies</w:t>
            </w:r>
          </w:p>
        </w:tc>
      </w:tr>
      <w:tr w:rsidR="00704D6F" w:rsidRPr="00F20EDB" w14:paraId="08EE88F8" w14:textId="77777777" w:rsidTr="00A80924">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47E5B18" w14:textId="77777777" w:rsidR="00704D6F" w:rsidRPr="00F20EDB" w:rsidRDefault="00704D6F" w:rsidP="00A80924">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Cost effectivenes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E794B28"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E453A84"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0E28C88"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E36082F"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9E4D78D"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B2E2C51"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566EF12" w14:textId="77777777" w:rsidR="00704D6F" w:rsidRPr="00F20EDB" w:rsidRDefault="00704D6F" w:rsidP="00A80924">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No included studies</w:t>
            </w:r>
          </w:p>
        </w:tc>
      </w:tr>
      <w:tr w:rsidR="00704D6F" w:rsidRPr="00F20EDB" w14:paraId="04B3D966" w14:textId="77777777" w:rsidTr="00A80924">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2093649" w14:textId="77777777" w:rsidR="00704D6F" w:rsidRPr="00F20EDB" w:rsidRDefault="00704D6F" w:rsidP="00A80924">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Equ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6745E17"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94A94CF"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D3BBE29"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no impact</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7FB197E" w14:textId="77777777" w:rsidR="00704D6F" w:rsidRPr="00F20EDB" w:rsidRDefault="00704D6F" w:rsidP="00A80924">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Probably 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70DAE25"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2DEA433"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24DFB71"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704D6F" w:rsidRPr="00F20EDB" w14:paraId="2EA117EE" w14:textId="77777777" w:rsidTr="00A80924">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2A7CC24" w14:textId="77777777" w:rsidR="00704D6F" w:rsidRPr="00F20EDB" w:rsidRDefault="00704D6F" w:rsidP="00A80924">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A4F4061"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D65CCD8"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5704ADE" w14:textId="77777777" w:rsidR="00704D6F" w:rsidRPr="00F20EDB" w:rsidRDefault="00704D6F" w:rsidP="00A80924">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FF4FCAA"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48DF3AE" w14:textId="77777777" w:rsidR="00704D6F" w:rsidRPr="00F20EDB" w:rsidRDefault="00704D6F" w:rsidP="00A80924">
            <w:pPr>
              <w:rPr>
                <w:rFonts w:ascii="Calibri" w:hAnsi="Calibri"/>
                <w:color w:val="AEAAAA"/>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4CA1F98" w14:textId="77777777" w:rsidR="00704D6F" w:rsidRPr="00F20EDB" w:rsidRDefault="00704D6F" w:rsidP="00A80924">
            <w:pPr>
              <w:pStyle w:val="NormalWeb"/>
              <w:spacing w:before="0" w:beforeAutospacing="0" w:after="0" w:afterAutospacing="0"/>
              <w:jc w:val="center"/>
              <w:rPr>
                <w:rFonts w:ascii="Calibri" w:eastAsiaTheme="minorEastAsia"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92AEBB3"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704D6F" w:rsidRPr="00F20EDB" w14:paraId="6C3C08EC" w14:textId="77777777" w:rsidTr="00A80924">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51FE07F" w14:textId="77777777" w:rsidR="00704D6F" w:rsidRPr="00F20EDB" w:rsidRDefault="00704D6F" w:rsidP="00A80924">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2F45C93"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39057BB"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3828316" w14:textId="77777777" w:rsidR="00704D6F" w:rsidRPr="00F20EDB" w:rsidRDefault="00704D6F" w:rsidP="00A80924">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0EBE140"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42D0A34" w14:textId="77777777" w:rsidR="00704D6F" w:rsidRPr="00F20EDB" w:rsidRDefault="00704D6F" w:rsidP="00A80924">
            <w:pPr>
              <w:rPr>
                <w:rFonts w:ascii="Calibri" w:hAnsi="Calibri"/>
                <w:color w:val="AEAAAA"/>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EED17FA" w14:textId="77777777" w:rsidR="00704D6F" w:rsidRPr="00F20EDB" w:rsidRDefault="00704D6F" w:rsidP="00A80924">
            <w:pPr>
              <w:pStyle w:val="NormalWeb"/>
              <w:spacing w:before="0" w:beforeAutospacing="0" w:after="0" w:afterAutospacing="0"/>
              <w:jc w:val="center"/>
              <w:rPr>
                <w:rFonts w:ascii="Calibri" w:eastAsiaTheme="minorEastAsia"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8BD964F" w14:textId="77777777" w:rsidR="00704D6F" w:rsidRPr="00F20EDB" w:rsidRDefault="00704D6F" w:rsidP="00A80924">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bl>
    <w:p w14:paraId="562F36BA" w14:textId="77777777" w:rsidR="00704D6F" w:rsidRPr="00F20EDB" w:rsidRDefault="00704D6F" w:rsidP="00704D6F">
      <w:pPr>
        <w:rPr>
          <w:rFonts w:ascii="Calibri" w:hAnsi="Calibri"/>
          <w:color w:val="000000"/>
          <w:sz w:val="16"/>
          <w:szCs w:val="16"/>
          <w:lang w:val="en-US"/>
        </w:rPr>
      </w:pPr>
    </w:p>
    <w:p w14:paraId="6C53541C" w14:textId="77777777" w:rsidR="00704D6F" w:rsidRPr="00F20EDB" w:rsidRDefault="00704D6F" w:rsidP="00704D6F">
      <w:pPr>
        <w:pStyle w:val="Heading1"/>
        <w:spacing w:after="20"/>
        <w:rPr>
          <w:rFonts w:ascii="Calibri" w:eastAsia="Times New Roman" w:hAnsi="Calibri"/>
          <w:caps/>
          <w:color w:val="000000"/>
          <w:sz w:val="30"/>
          <w:szCs w:val="30"/>
          <w:lang w:val="en-US"/>
        </w:rPr>
      </w:pPr>
      <w:r w:rsidRPr="00F20EDB">
        <w:rPr>
          <w:rFonts w:ascii="Calibri" w:eastAsia="Times New Roman" w:hAnsi="Calibri"/>
          <w:caps/>
          <w:color w:val="000000"/>
          <w:sz w:val="30"/>
          <w:szCs w:val="30"/>
          <w:lang w:val="en-US"/>
        </w:rPr>
        <w:lastRenderedPageBreak/>
        <w:t>Type of recommendation</w:t>
      </w:r>
    </w:p>
    <w:tbl>
      <w:tblPr>
        <w:tblW w:w="5000" w:type="pct"/>
        <w:tblCellMar>
          <w:top w:w="15" w:type="dxa"/>
          <w:left w:w="15" w:type="dxa"/>
          <w:bottom w:w="15" w:type="dxa"/>
          <w:right w:w="15" w:type="dxa"/>
        </w:tblCellMar>
        <w:tblLook w:val="04A0" w:firstRow="1" w:lastRow="0" w:firstColumn="1" w:lastColumn="0" w:noHBand="0" w:noVBand="1"/>
      </w:tblPr>
      <w:tblGrid>
        <w:gridCol w:w="2588"/>
        <w:gridCol w:w="2589"/>
        <w:gridCol w:w="2589"/>
        <w:gridCol w:w="2589"/>
        <w:gridCol w:w="2589"/>
      </w:tblGrid>
      <w:tr w:rsidR="00704D6F" w:rsidRPr="00F20EDB" w14:paraId="723C694F" w14:textId="77777777" w:rsidTr="00A80924">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53CEAE81" w14:textId="77777777" w:rsidR="00704D6F" w:rsidRPr="00F20EDB" w:rsidRDefault="00704D6F" w:rsidP="00A80924">
            <w:pPr>
              <w:pStyle w:val="NormalWeb"/>
              <w:spacing w:before="0" w:beforeAutospacing="0" w:after="0" w:afterAutospacing="0"/>
              <w:jc w:val="center"/>
              <w:rPr>
                <w:rFonts w:ascii="Calibri" w:eastAsiaTheme="minorEastAsia" w:hAnsi="Calibri"/>
                <w:color w:val="000000"/>
                <w:lang w:val="en-US"/>
              </w:rPr>
            </w:pPr>
            <w:r w:rsidRPr="00F20EDB">
              <w:rPr>
                <w:rFonts w:ascii="Calibri" w:hAnsi="Calibri"/>
                <w:color w:val="000000"/>
                <w:lang w:val="en-US"/>
              </w:rPr>
              <w:t>Strong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3B098047" w14:textId="77777777" w:rsidR="00704D6F" w:rsidRPr="00F20EDB" w:rsidRDefault="00704D6F" w:rsidP="00A80924">
            <w:pPr>
              <w:pStyle w:val="NormalWeb"/>
              <w:spacing w:before="0" w:beforeAutospacing="0" w:after="0" w:afterAutospacing="0"/>
              <w:jc w:val="center"/>
              <w:rPr>
                <w:rFonts w:ascii="Calibri" w:hAnsi="Calibri"/>
                <w:color w:val="000000"/>
                <w:lang w:val="en-US"/>
              </w:rPr>
            </w:pPr>
            <w:r w:rsidRPr="00F20EDB">
              <w:rPr>
                <w:rFonts w:ascii="Calibri" w:hAnsi="Calibri"/>
                <w:color w:val="000000"/>
                <w:lang w:val="en-US"/>
              </w:rPr>
              <w:t>Conditional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768AEF78" w14:textId="77777777" w:rsidR="00704D6F" w:rsidRPr="00F20EDB" w:rsidRDefault="00704D6F" w:rsidP="00A80924">
            <w:pPr>
              <w:pStyle w:val="NormalWeb"/>
              <w:spacing w:before="0" w:beforeAutospacing="0" w:after="0" w:afterAutospacing="0"/>
              <w:jc w:val="center"/>
              <w:rPr>
                <w:rFonts w:ascii="Calibri" w:hAnsi="Calibri"/>
                <w:color w:val="000000"/>
                <w:lang w:val="en-US"/>
              </w:rPr>
            </w:pPr>
            <w:r w:rsidRPr="00F20EDB">
              <w:rPr>
                <w:rFonts w:ascii="Calibri" w:hAnsi="Calibri"/>
                <w:color w:val="000000"/>
                <w:lang w:val="en-US"/>
              </w:rPr>
              <w:t>Conditional recommendation for either the intervention or the comparis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4B11B9F7" w14:textId="77777777" w:rsidR="00704D6F" w:rsidRPr="00F20EDB" w:rsidRDefault="00704D6F" w:rsidP="00A80924">
            <w:pPr>
              <w:pStyle w:val="NormalWeb"/>
              <w:spacing w:before="0" w:beforeAutospacing="0" w:after="0" w:afterAutospacing="0"/>
              <w:jc w:val="center"/>
              <w:rPr>
                <w:rFonts w:ascii="Calibri" w:hAnsi="Calibri"/>
                <w:color w:val="000000"/>
                <w:lang w:val="en-US"/>
              </w:rPr>
            </w:pPr>
            <w:r w:rsidRPr="00F20EDB">
              <w:rPr>
                <w:rFonts w:ascii="Calibri" w:hAnsi="Calibri"/>
                <w:color w:val="000000"/>
                <w:lang w:val="en-US"/>
              </w:rPr>
              <w:t>Conditional recommendation for the intervention</w:t>
            </w:r>
          </w:p>
        </w:tc>
        <w:tc>
          <w:tcPr>
            <w:tcW w:w="1000" w:type="pct"/>
            <w:tcBorders>
              <w:top w:val="single" w:sz="6" w:space="0" w:color="000000"/>
              <w:left w:val="single" w:sz="6" w:space="0" w:color="000000"/>
              <w:right w:val="single" w:sz="6" w:space="0" w:color="000000"/>
            </w:tcBorders>
            <w:shd w:val="clear" w:color="auto" w:fill="2E74B5"/>
            <w:tcMar>
              <w:top w:w="75" w:type="dxa"/>
              <w:left w:w="0" w:type="dxa"/>
              <w:bottom w:w="0" w:type="dxa"/>
              <w:right w:w="0" w:type="dxa"/>
            </w:tcMar>
            <w:hideMark/>
          </w:tcPr>
          <w:p w14:paraId="02181DD0" w14:textId="77777777" w:rsidR="00704D6F" w:rsidRPr="00F20EDB" w:rsidRDefault="00704D6F" w:rsidP="00A80924">
            <w:pPr>
              <w:pStyle w:val="NormalWeb"/>
              <w:spacing w:before="0" w:beforeAutospacing="0" w:after="0" w:afterAutospacing="0"/>
              <w:jc w:val="center"/>
              <w:rPr>
                <w:rFonts w:ascii="Calibri" w:hAnsi="Calibri"/>
                <w:b/>
                <w:bCs/>
                <w:color w:val="FFFFFF"/>
                <w:lang w:val="en-US"/>
              </w:rPr>
            </w:pPr>
            <w:r w:rsidRPr="00F20EDB">
              <w:rPr>
                <w:rFonts w:ascii="Calibri" w:hAnsi="Calibri"/>
                <w:b/>
                <w:bCs/>
                <w:color w:val="FFFFFF"/>
                <w:lang w:val="en-US"/>
              </w:rPr>
              <w:t>Strong recommendation for the intervention</w:t>
            </w:r>
          </w:p>
        </w:tc>
      </w:tr>
      <w:tr w:rsidR="00704D6F" w:rsidRPr="00F20EDB" w14:paraId="0CB65A22" w14:textId="77777777" w:rsidTr="00A80924">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12A0F71D" w14:textId="77777777" w:rsidR="00704D6F" w:rsidRPr="00F20EDB" w:rsidRDefault="00704D6F" w:rsidP="00A80924">
            <w:pPr>
              <w:pStyle w:val="marker"/>
              <w:spacing w:before="0" w:beforeAutospacing="0" w:after="0" w:afterAutospacing="0"/>
              <w:jc w:val="center"/>
              <w:rPr>
                <w:color w:val="000000"/>
                <w:lang w:val="en-US"/>
              </w:rPr>
            </w:pPr>
            <w:r w:rsidRPr="00F20EDB">
              <w:rPr>
                <w:color w:val="000000"/>
                <w:lang w:val="en-US"/>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4434BDDF" w14:textId="77777777" w:rsidR="00704D6F" w:rsidRPr="00F20EDB" w:rsidRDefault="00704D6F" w:rsidP="00A80924">
            <w:pPr>
              <w:pStyle w:val="marker"/>
              <w:spacing w:before="0" w:beforeAutospacing="0" w:after="0" w:afterAutospacing="0"/>
              <w:jc w:val="center"/>
              <w:rPr>
                <w:color w:val="000000"/>
                <w:lang w:val="en-US"/>
              </w:rPr>
            </w:pPr>
            <w:r w:rsidRPr="00F20EDB">
              <w:rPr>
                <w:color w:val="000000"/>
                <w:lang w:val="en-US"/>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3664DF8A" w14:textId="77777777" w:rsidR="00704D6F" w:rsidRPr="00F20EDB" w:rsidRDefault="00704D6F" w:rsidP="00A80924">
            <w:pPr>
              <w:pStyle w:val="marker"/>
              <w:spacing w:before="0" w:beforeAutospacing="0" w:after="0" w:afterAutospacing="0"/>
              <w:jc w:val="center"/>
              <w:rPr>
                <w:color w:val="000000"/>
                <w:lang w:val="en-US"/>
              </w:rPr>
            </w:pPr>
            <w:r w:rsidRPr="00F20EDB">
              <w:rPr>
                <w:color w:val="000000"/>
                <w:lang w:val="en-US"/>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56E08E91" w14:textId="77777777" w:rsidR="00704D6F" w:rsidRPr="00F20EDB" w:rsidRDefault="00704D6F" w:rsidP="00A80924">
            <w:pPr>
              <w:pStyle w:val="marker"/>
              <w:spacing w:before="0" w:beforeAutospacing="0" w:after="0" w:afterAutospacing="0"/>
              <w:jc w:val="center"/>
              <w:rPr>
                <w:color w:val="000000"/>
                <w:lang w:val="en-US"/>
              </w:rPr>
            </w:pPr>
            <w:r w:rsidRPr="00F20EDB">
              <w:rPr>
                <w:color w:val="000000"/>
                <w:lang w:val="en-US"/>
              </w:rPr>
              <w:t xml:space="preserve">○ </w:t>
            </w:r>
          </w:p>
        </w:tc>
        <w:tc>
          <w:tcPr>
            <w:tcW w:w="1000" w:type="pct"/>
            <w:tcBorders>
              <w:left w:val="single" w:sz="6" w:space="0" w:color="000000"/>
              <w:bottom w:val="single" w:sz="6" w:space="0" w:color="000000"/>
              <w:right w:val="single" w:sz="6" w:space="0" w:color="000000"/>
            </w:tcBorders>
            <w:shd w:val="clear" w:color="auto" w:fill="2E74B5"/>
            <w:tcMar>
              <w:top w:w="0" w:type="dxa"/>
              <w:left w:w="0" w:type="dxa"/>
              <w:bottom w:w="75" w:type="dxa"/>
              <w:right w:w="0" w:type="dxa"/>
            </w:tcMar>
            <w:hideMark/>
          </w:tcPr>
          <w:p w14:paraId="7FCA3DEB" w14:textId="77777777" w:rsidR="00704D6F" w:rsidRPr="00F20EDB" w:rsidRDefault="00704D6F" w:rsidP="00A80924">
            <w:pPr>
              <w:pStyle w:val="marker"/>
              <w:spacing w:before="0" w:beforeAutospacing="0" w:after="0" w:afterAutospacing="0"/>
              <w:jc w:val="center"/>
              <w:rPr>
                <w:b/>
                <w:bCs/>
                <w:color w:val="FFFFFF"/>
                <w:lang w:val="en-US"/>
              </w:rPr>
            </w:pPr>
            <w:r w:rsidRPr="00F20EDB">
              <w:rPr>
                <w:b/>
                <w:bCs/>
                <w:color w:val="FFFFFF"/>
                <w:lang w:val="en-US"/>
              </w:rPr>
              <w:t xml:space="preserve">● </w:t>
            </w:r>
          </w:p>
        </w:tc>
      </w:tr>
    </w:tbl>
    <w:p w14:paraId="4AAC8445" w14:textId="77777777" w:rsidR="00704D6F" w:rsidRPr="00F20EDB" w:rsidRDefault="00704D6F" w:rsidP="00704D6F">
      <w:pPr>
        <w:rPr>
          <w:rFonts w:ascii="Calibri" w:hAnsi="Calibri"/>
          <w:color w:val="000000"/>
          <w:sz w:val="16"/>
          <w:szCs w:val="16"/>
          <w:lang w:val="en-US"/>
        </w:rPr>
      </w:pPr>
    </w:p>
    <w:p w14:paraId="575B3490" w14:textId="77777777" w:rsidR="00704D6F" w:rsidRPr="00F20EDB" w:rsidRDefault="00704D6F" w:rsidP="00704D6F">
      <w:pPr>
        <w:pStyle w:val="Heading1"/>
        <w:spacing w:after="20"/>
        <w:rPr>
          <w:rFonts w:ascii="Calibri" w:eastAsia="Times New Roman" w:hAnsi="Calibri"/>
          <w:caps/>
          <w:color w:val="000000"/>
          <w:sz w:val="30"/>
          <w:szCs w:val="30"/>
          <w:lang w:val="en-US"/>
        </w:rPr>
      </w:pPr>
      <w:r w:rsidRPr="00F20EDB">
        <w:rPr>
          <w:rFonts w:ascii="Calibri" w:eastAsia="Times New Roman" w:hAnsi="Calibri"/>
          <w:caps/>
          <w:color w:val="000000"/>
          <w:sz w:val="30"/>
          <w:szCs w:val="30"/>
          <w:lang w:val="en-US"/>
        </w:rPr>
        <w:t>Conclusions</w:t>
      </w:r>
    </w:p>
    <w:tbl>
      <w:tblPr>
        <w:tblW w:w="5000" w:type="pct"/>
        <w:tblCellMar>
          <w:top w:w="15" w:type="dxa"/>
          <w:left w:w="15" w:type="dxa"/>
          <w:bottom w:w="15" w:type="dxa"/>
          <w:right w:w="15" w:type="dxa"/>
        </w:tblCellMar>
        <w:tblLook w:val="04A0" w:firstRow="1" w:lastRow="0" w:firstColumn="1" w:lastColumn="0" w:noHBand="0" w:noVBand="1"/>
      </w:tblPr>
      <w:tblGrid>
        <w:gridCol w:w="12960"/>
      </w:tblGrid>
      <w:tr w:rsidR="00704D6F" w:rsidRPr="00F20EDB" w14:paraId="4F38422E" w14:textId="77777777" w:rsidTr="00A80924">
        <w:tc>
          <w:tcPr>
            <w:tcW w:w="0" w:type="auto"/>
            <w:shd w:val="clear" w:color="auto" w:fill="2E74B5"/>
            <w:tcMar>
              <w:top w:w="75" w:type="dxa"/>
              <w:left w:w="75" w:type="dxa"/>
              <w:bottom w:w="75" w:type="dxa"/>
              <w:right w:w="75" w:type="dxa"/>
            </w:tcMar>
            <w:hideMark/>
          </w:tcPr>
          <w:p w14:paraId="60FC6EEC" w14:textId="77777777" w:rsidR="00704D6F" w:rsidRPr="00F20EDB" w:rsidRDefault="00704D6F" w:rsidP="00A80924">
            <w:pPr>
              <w:pStyle w:val="Heading2"/>
              <w:spacing w:before="0"/>
              <w:rPr>
                <w:rFonts w:ascii="Calibri" w:eastAsia="Times New Roman" w:hAnsi="Calibri"/>
                <w:color w:val="FFFFFF"/>
                <w:lang w:val="en-US"/>
              </w:rPr>
            </w:pPr>
            <w:r w:rsidRPr="00F20EDB">
              <w:rPr>
                <w:rFonts w:ascii="Calibri" w:eastAsia="Times New Roman" w:hAnsi="Calibri"/>
                <w:color w:val="FFFFFF"/>
                <w:lang w:val="en-US"/>
              </w:rPr>
              <w:t>Recommendation</w:t>
            </w:r>
          </w:p>
        </w:tc>
      </w:tr>
      <w:tr w:rsidR="00704D6F" w:rsidRPr="00F20EDB" w14:paraId="0899F95F" w14:textId="77777777" w:rsidTr="00A80924">
        <w:trPr>
          <w:trHeight w:val="1080"/>
        </w:trPr>
        <w:tc>
          <w:tcPr>
            <w:tcW w:w="0" w:type="auto"/>
            <w:tcMar>
              <w:top w:w="75" w:type="dxa"/>
              <w:left w:w="75" w:type="dxa"/>
              <w:bottom w:w="75" w:type="dxa"/>
              <w:right w:w="75" w:type="dxa"/>
            </w:tcMar>
            <w:hideMark/>
          </w:tcPr>
          <w:p w14:paraId="3C4FAE83" w14:textId="77777777" w:rsidR="00704D6F" w:rsidRPr="00F20EDB" w:rsidRDefault="00704D6F" w:rsidP="00A80924">
            <w:pPr>
              <w:rPr>
                <w:rFonts w:ascii="Calibri" w:hAnsi="Calibri"/>
                <w:lang w:val="en-US"/>
              </w:rPr>
            </w:pPr>
            <w:r w:rsidRPr="00F20EDB">
              <w:rPr>
                <w:rFonts w:ascii="Calibri" w:hAnsi="Calibri"/>
                <w:lang w:val="en-US"/>
              </w:rPr>
              <w:t>For adults with severe or critical COVID-19, we recommend using a short-course of systemic corticosteroids, over not using corticosteroids. (Strong Recommendation, Moderate quality evidence)</w:t>
            </w:r>
          </w:p>
          <w:p w14:paraId="57E69C39" w14:textId="77777777" w:rsidR="00704D6F" w:rsidRPr="00F20EDB" w:rsidRDefault="00704D6F" w:rsidP="00A80924">
            <w:pPr>
              <w:rPr>
                <w:rFonts w:ascii="Calibri" w:hAnsi="Calibri"/>
                <w:lang w:val="en-US"/>
              </w:rPr>
            </w:pPr>
            <w:r w:rsidRPr="00F20EDB">
              <w:rPr>
                <w:rFonts w:ascii="Calibri" w:hAnsi="Calibri"/>
                <w:lang w:val="en-US"/>
              </w:rPr>
              <w:br/>
            </w:r>
          </w:p>
          <w:p w14:paraId="45041F3B" w14:textId="77777777" w:rsidR="00704D6F" w:rsidRPr="00F20EDB" w:rsidRDefault="00704D6F" w:rsidP="00A80924">
            <w:pPr>
              <w:rPr>
                <w:rFonts w:ascii="Calibri" w:hAnsi="Calibri"/>
                <w:lang w:val="en-US"/>
              </w:rPr>
            </w:pPr>
            <w:r w:rsidRPr="00F20EDB">
              <w:rPr>
                <w:rFonts w:ascii="Calibri" w:hAnsi="Calibri"/>
                <w:lang w:val="en-US"/>
              </w:rPr>
              <w:t>For adults with severe or critical COVID-19 who are considered for systemic corticosteroids, we suggest using dexamethasone over other corticosteroids (Weak recommendation, very low quality evidence).</w:t>
            </w:r>
          </w:p>
          <w:p w14:paraId="4A2F032F" w14:textId="77777777" w:rsidR="00704D6F" w:rsidRPr="00F20EDB" w:rsidRDefault="00704D6F" w:rsidP="00A80924">
            <w:pPr>
              <w:rPr>
                <w:rFonts w:ascii="Calibri" w:hAnsi="Calibri"/>
                <w:sz w:val="16"/>
                <w:szCs w:val="16"/>
                <w:lang w:val="en-US"/>
              </w:rPr>
            </w:pPr>
            <w:r w:rsidRPr="00F20EDB">
              <w:rPr>
                <w:rFonts w:ascii="Calibri" w:hAnsi="Calibri"/>
                <w:lang w:val="en-US"/>
              </w:rPr>
              <w:t>Remark: If dexamethasone is not available, clinicians may use other corticosteroids in doses equivalent to 6 mg daily of dexamethasone for up to 10 days.</w:t>
            </w:r>
          </w:p>
        </w:tc>
      </w:tr>
      <w:tr w:rsidR="00704D6F" w:rsidRPr="00F20EDB" w14:paraId="25F30952" w14:textId="77777777" w:rsidTr="00A80924">
        <w:tc>
          <w:tcPr>
            <w:tcW w:w="0" w:type="auto"/>
            <w:tcMar>
              <w:top w:w="0" w:type="dxa"/>
              <w:left w:w="0" w:type="dxa"/>
              <w:bottom w:w="0" w:type="dxa"/>
              <w:right w:w="0" w:type="dxa"/>
            </w:tcMar>
            <w:hideMark/>
          </w:tcPr>
          <w:p w14:paraId="16005614" w14:textId="77777777" w:rsidR="00704D6F" w:rsidRPr="00F20EDB" w:rsidRDefault="00704D6F" w:rsidP="00A80924">
            <w:pPr>
              <w:rPr>
                <w:rFonts w:ascii="Calibri" w:hAnsi="Calibri"/>
                <w:sz w:val="16"/>
                <w:szCs w:val="16"/>
                <w:lang w:val="en-US"/>
              </w:rPr>
            </w:pPr>
          </w:p>
        </w:tc>
      </w:tr>
    </w:tbl>
    <w:p w14:paraId="77B95046" w14:textId="77777777" w:rsidR="00704D6F" w:rsidRPr="00F20EDB" w:rsidRDefault="00704D6F" w:rsidP="00704D6F">
      <w:pPr>
        <w:rPr>
          <w:rFonts w:ascii="Calibri" w:hAnsi="Calibri"/>
          <w:vanish/>
          <w:color w:val="000000"/>
          <w:sz w:val="16"/>
          <w:szCs w:val="16"/>
          <w:lang w:val="en-US"/>
        </w:rPr>
      </w:pPr>
    </w:p>
    <w:p w14:paraId="1B498432" w14:textId="77777777" w:rsidR="00704D6F" w:rsidRPr="00F20EDB" w:rsidRDefault="00704D6F" w:rsidP="00704D6F">
      <w:pPr>
        <w:rPr>
          <w:rFonts w:ascii="Calibri" w:hAnsi="Calibri"/>
          <w:vanish/>
          <w:color w:val="000000"/>
          <w:sz w:val="16"/>
          <w:szCs w:val="16"/>
          <w:lang w:val="en-US"/>
        </w:rPr>
      </w:pPr>
    </w:p>
    <w:tbl>
      <w:tblPr>
        <w:tblW w:w="5000" w:type="pct"/>
        <w:tblCellMar>
          <w:top w:w="15" w:type="dxa"/>
          <w:left w:w="15" w:type="dxa"/>
          <w:bottom w:w="15" w:type="dxa"/>
          <w:right w:w="15" w:type="dxa"/>
        </w:tblCellMar>
        <w:tblLook w:val="04A0" w:firstRow="1" w:lastRow="0" w:firstColumn="1" w:lastColumn="0" w:noHBand="0" w:noVBand="1"/>
      </w:tblPr>
      <w:tblGrid>
        <w:gridCol w:w="12960"/>
      </w:tblGrid>
      <w:tr w:rsidR="00704D6F" w:rsidRPr="00F20EDB" w14:paraId="1F5E1CB8" w14:textId="77777777" w:rsidTr="00A80924">
        <w:tc>
          <w:tcPr>
            <w:tcW w:w="0" w:type="auto"/>
            <w:shd w:val="clear" w:color="auto" w:fill="2E74B5"/>
            <w:tcMar>
              <w:top w:w="75" w:type="dxa"/>
              <w:left w:w="75" w:type="dxa"/>
              <w:bottom w:w="75" w:type="dxa"/>
              <w:right w:w="75" w:type="dxa"/>
            </w:tcMar>
            <w:hideMark/>
          </w:tcPr>
          <w:p w14:paraId="6E6121E4" w14:textId="77777777" w:rsidR="00704D6F" w:rsidRPr="00F20EDB" w:rsidRDefault="00704D6F" w:rsidP="00A80924">
            <w:pPr>
              <w:pStyle w:val="Heading2"/>
              <w:spacing w:before="0"/>
              <w:rPr>
                <w:rFonts w:ascii="Calibri" w:eastAsia="Times New Roman" w:hAnsi="Calibri"/>
                <w:color w:val="FFFFFF"/>
                <w:lang w:val="en-US"/>
              </w:rPr>
            </w:pPr>
            <w:r w:rsidRPr="00F20EDB">
              <w:rPr>
                <w:rFonts w:ascii="Calibri" w:eastAsia="Times New Roman" w:hAnsi="Calibri"/>
                <w:color w:val="FFFFFF"/>
                <w:lang w:val="en-US"/>
              </w:rPr>
              <w:t>Monitoring and evaluation</w:t>
            </w:r>
          </w:p>
        </w:tc>
      </w:tr>
      <w:tr w:rsidR="00704D6F" w:rsidRPr="00F20EDB" w14:paraId="74BF6DA9" w14:textId="77777777" w:rsidTr="00A80924">
        <w:trPr>
          <w:trHeight w:val="1080"/>
        </w:trPr>
        <w:tc>
          <w:tcPr>
            <w:tcW w:w="0" w:type="auto"/>
            <w:tcMar>
              <w:top w:w="75" w:type="dxa"/>
              <w:left w:w="75" w:type="dxa"/>
              <w:bottom w:w="75" w:type="dxa"/>
              <w:right w:w="75" w:type="dxa"/>
            </w:tcMar>
            <w:hideMark/>
          </w:tcPr>
          <w:p w14:paraId="7880801A" w14:textId="77777777" w:rsidR="00704D6F" w:rsidRPr="00F20EDB" w:rsidRDefault="00704D6F" w:rsidP="00A80924">
            <w:pPr>
              <w:rPr>
                <w:rFonts w:ascii="Calibri" w:hAnsi="Calibri"/>
                <w:lang w:val="en-US"/>
              </w:rPr>
            </w:pPr>
            <w:r w:rsidRPr="00F20EDB">
              <w:rPr>
                <w:rFonts w:ascii="Calibri" w:hAnsi="Calibri"/>
                <w:lang w:val="en-US"/>
              </w:rPr>
              <w:t>Need to monitor for infections, hyperglycemia, elevated blood pressure, and other adverse events.</w:t>
            </w:r>
          </w:p>
        </w:tc>
      </w:tr>
    </w:tbl>
    <w:p w14:paraId="6EDEF549" w14:textId="77777777" w:rsidR="00704D6F" w:rsidRPr="00F20EDB" w:rsidRDefault="00704D6F" w:rsidP="00704D6F">
      <w:pPr>
        <w:rPr>
          <w:lang w:val="en-US"/>
        </w:rPr>
      </w:pPr>
    </w:p>
    <w:p w14:paraId="5521758E" w14:textId="7FA7A57E" w:rsidR="001D1A53" w:rsidRPr="00F20EDB" w:rsidRDefault="001D1A53" w:rsidP="001D1A53">
      <w:pPr>
        <w:rPr>
          <w:rFonts w:ascii="Garamond" w:hAnsi="Garamond"/>
          <w:lang w:val="en-US"/>
        </w:rPr>
      </w:pPr>
    </w:p>
    <w:p w14:paraId="5D84DBF7" w14:textId="4CF7830C" w:rsidR="001D1A53" w:rsidRPr="00F20EDB" w:rsidRDefault="001D1A53" w:rsidP="001D1A53">
      <w:pPr>
        <w:rPr>
          <w:rFonts w:ascii="Garamond" w:hAnsi="Garamond"/>
          <w:lang w:val="en-US"/>
        </w:rPr>
      </w:pPr>
    </w:p>
    <w:p w14:paraId="4E6B47EA" w14:textId="77777777" w:rsidR="009A07E4" w:rsidRPr="00F20EDB" w:rsidRDefault="009A07E4" w:rsidP="001D1A53">
      <w:pPr>
        <w:rPr>
          <w:rFonts w:ascii="Garamond" w:hAnsi="Garamond"/>
          <w:lang w:val="en-US"/>
        </w:rPr>
        <w:sectPr w:rsidR="009A07E4" w:rsidRPr="00F20EDB" w:rsidSect="006473DF">
          <w:pgSz w:w="15840" w:h="12240" w:orient="landscape"/>
          <w:pgMar w:top="1440" w:right="1440" w:bottom="1440" w:left="1440" w:header="708" w:footer="708" w:gutter="0"/>
          <w:cols w:space="708"/>
          <w:docGrid w:linePitch="360"/>
        </w:sectPr>
      </w:pPr>
    </w:p>
    <w:p w14:paraId="36706BAC" w14:textId="7A74EC53" w:rsidR="0057010C" w:rsidRPr="00F20EDB" w:rsidRDefault="0057010C" w:rsidP="0057010C">
      <w:pPr>
        <w:rPr>
          <w:rFonts w:ascii="Garamond" w:hAnsi="Garamond"/>
          <w:b/>
          <w:lang w:val="en-US"/>
        </w:rPr>
      </w:pPr>
      <w:r w:rsidRPr="00F20EDB">
        <w:rPr>
          <w:rFonts w:ascii="Garamond" w:hAnsi="Garamond"/>
          <w:b/>
          <w:lang w:val="en-US"/>
        </w:rPr>
        <w:lastRenderedPageBreak/>
        <w:t>Table S</w:t>
      </w:r>
      <w:r w:rsidR="00704D6F" w:rsidRPr="00F20EDB">
        <w:rPr>
          <w:rFonts w:ascii="Garamond" w:hAnsi="Garamond"/>
          <w:b/>
          <w:lang w:val="en-US"/>
        </w:rPr>
        <w:t>7</w:t>
      </w:r>
      <w:r w:rsidRPr="00F20EDB">
        <w:rPr>
          <w:rFonts w:ascii="Garamond" w:hAnsi="Garamond"/>
          <w:b/>
          <w:lang w:val="en-US"/>
        </w:rPr>
        <w:t>. PICO question: Recommendation 4</w:t>
      </w:r>
    </w:p>
    <w:p w14:paraId="66E586A8" w14:textId="77777777" w:rsidR="008728D6" w:rsidRPr="00F20EDB" w:rsidRDefault="008728D6" w:rsidP="00044FD5">
      <w:pPr>
        <w:rPr>
          <w:rFonts w:ascii="Garamond" w:hAnsi="Garamond"/>
          <w:lang w:val="en-US"/>
        </w:rPr>
      </w:pPr>
    </w:p>
    <w:tbl>
      <w:tblPr>
        <w:tblW w:w="10158" w:type="dxa"/>
        <w:tblCellMar>
          <w:top w:w="15" w:type="dxa"/>
          <w:left w:w="15" w:type="dxa"/>
          <w:bottom w:w="15" w:type="dxa"/>
          <w:right w:w="15" w:type="dxa"/>
        </w:tblCellMar>
        <w:tblLook w:val="04A0" w:firstRow="1" w:lastRow="0" w:firstColumn="1" w:lastColumn="0" w:noHBand="0" w:noVBand="1"/>
      </w:tblPr>
      <w:tblGrid>
        <w:gridCol w:w="4123"/>
        <w:gridCol w:w="1484"/>
        <w:gridCol w:w="1448"/>
        <w:gridCol w:w="3103"/>
      </w:tblGrid>
      <w:tr w:rsidR="00CE7399" w:rsidRPr="00F20EDB" w14:paraId="4F3E6A40" w14:textId="77777777" w:rsidTr="009A07E4">
        <w:trPr>
          <w:trHeight w:val="493"/>
        </w:trPr>
        <w:tc>
          <w:tcPr>
            <w:tcW w:w="0" w:type="auto"/>
            <w:gridSpan w:val="4"/>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01C3CA8E" w14:textId="4FDA3B04" w:rsidR="00CE7399" w:rsidRPr="00F20EDB" w:rsidRDefault="00CE7399" w:rsidP="00C20EDB">
            <w:pPr>
              <w:spacing w:line="276" w:lineRule="auto"/>
              <w:rPr>
                <w:rFonts w:ascii="Garamond" w:hAnsi="Garamond"/>
                <w:lang w:val="en-US"/>
              </w:rPr>
            </w:pPr>
            <w:r w:rsidRPr="00F20EDB">
              <w:rPr>
                <w:rFonts w:ascii="Garamond" w:hAnsi="Garamond"/>
                <w:bCs/>
                <w:iCs/>
                <w:lang w:val="en-US"/>
              </w:rPr>
              <w:t xml:space="preserve">Should we recommend using </w:t>
            </w:r>
            <w:r w:rsidR="009A07E4" w:rsidRPr="00F20EDB">
              <w:rPr>
                <w:rFonts w:ascii="Garamond" w:hAnsi="Garamond"/>
                <w:bCs/>
                <w:iCs/>
                <w:lang w:val="en-US"/>
              </w:rPr>
              <w:t>hydrox</w:t>
            </w:r>
            <w:r w:rsidR="009A07E4" w:rsidRPr="00F20EDB">
              <w:rPr>
                <w:rFonts w:ascii="Garamond" w:hAnsi="Garamond"/>
                <w:lang w:val="en-US"/>
              </w:rPr>
              <w:t>ychloroquine (HCQ)</w:t>
            </w:r>
            <w:r w:rsidRPr="00F20EDB">
              <w:rPr>
                <w:rFonts w:ascii="Garamond" w:hAnsi="Garamond"/>
                <w:lang w:val="en-US"/>
              </w:rPr>
              <w:t>,</w:t>
            </w:r>
            <w:r w:rsidRPr="00F20EDB">
              <w:rPr>
                <w:rFonts w:ascii="Garamond" w:hAnsi="Garamond"/>
                <w:bCs/>
                <w:iCs/>
                <w:lang w:val="en-US"/>
              </w:rPr>
              <w:t xml:space="preserve"> </w:t>
            </w:r>
            <w:r w:rsidR="00B70CD5" w:rsidRPr="00F20EDB">
              <w:rPr>
                <w:rFonts w:ascii="Garamond" w:hAnsi="Garamond"/>
                <w:bCs/>
                <w:iCs/>
                <w:lang w:val="en-US"/>
              </w:rPr>
              <w:t>versus</w:t>
            </w:r>
            <w:r w:rsidRPr="00F20EDB">
              <w:rPr>
                <w:rFonts w:ascii="Garamond" w:hAnsi="Garamond"/>
                <w:bCs/>
                <w:iCs/>
                <w:lang w:val="en-US"/>
              </w:rPr>
              <w:t xml:space="preserve"> no </w:t>
            </w:r>
            <w:r w:rsidR="009A07E4" w:rsidRPr="00F20EDB">
              <w:rPr>
                <w:rFonts w:ascii="Garamond" w:hAnsi="Garamond"/>
                <w:bCs/>
                <w:iCs/>
                <w:lang w:val="en-US"/>
              </w:rPr>
              <w:t>hydrox</w:t>
            </w:r>
            <w:r w:rsidR="009A07E4" w:rsidRPr="00F20EDB">
              <w:rPr>
                <w:rFonts w:ascii="Garamond" w:hAnsi="Garamond"/>
                <w:lang w:val="en-US"/>
              </w:rPr>
              <w:t>ychloroquine</w:t>
            </w:r>
            <w:r w:rsidRPr="00F20EDB">
              <w:rPr>
                <w:rFonts w:ascii="Garamond" w:hAnsi="Garamond"/>
                <w:bCs/>
                <w:iCs/>
                <w:lang w:val="en-US"/>
              </w:rPr>
              <w:t xml:space="preserve">, in adults with </w:t>
            </w:r>
            <w:r w:rsidR="009A07E4" w:rsidRPr="00F20EDB">
              <w:rPr>
                <w:rFonts w:ascii="Garamond" w:hAnsi="Garamond"/>
                <w:bCs/>
                <w:iCs/>
                <w:lang w:val="en-US"/>
              </w:rPr>
              <w:t xml:space="preserve">severe or critical </w:t>
            </w:r>
            <w:r w:rsidRPr="00F20EDB">
              <w:rPr>
                <w:rFonts w:ascii="Garamond" w:hAnsi="Garamond"/>
                <w:bCs/>
                <w:iCs/>
                <w:lang w:val="en-US"/>
              </w:rPr>
              <w:t>COVID-19?</w:t>
            </w:r>
          </w:p>
        </w:tc>
      </w:tr>
      <w:tr w:rsidR="00704D6F" w:rsidRPr="00F20EDB" w14:paraId="12220A9A" w14:textId="77777777" w:rsidTr="009A07E4">
        <w:trPr>
          <w:trHeight w:val="151"/>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7EE9BA" w14:textId="77777777" w:rsidR="00CE7399" w:rsidRPr="00F20EDB" w:rsidRDefault="00CE7399" w:rsidP="00DB4E3A">
            <w:pPr>
              <w:jc w:val="center"/>
              <w:rPr>
                <w:rFonts w:ascii="Garamond" w:hAnsi="Garamond"/>
                <w:color w:val="000000" w:themeColor="text1"/>
                <w:lang w:val="en-US"/>
              </w:rPr>
            </w:pPr>
            <w:r w:rsidRPr="00F20EDB">
              <w:rPr>
                <w:rFonts w:ascii="Garamond" w:hAnsi="Garamond"/>
                <w:color w:val="000000" w:themeColor="text1"/>
                <w:lang w:val="en-US"/>
              </w:rPr>
              <w:t>Populati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D95233" w14:textId="77777777" w:rsidR="00CE7399" w:rsidRPr="00F20EDB" w:rsidRDefault="00CE7399" w:rsidP="00DB4E3A">
            <w:pPr>
              <w:jc w:val="center"/>
              <w:rPr>
                <w:rFonts w:ascii="Garamond" w:hAnsi="Garamond"/>
                <w:color w:val="000000" w:themeColor="text1"/>
                <w:lang w:val="en-US"/>
              </w:rPr>
            </w:pPr>
            <w:r w:rsidRPr="00F20EDB">
              <w:rPr>
                <w:rFonts w:ascii="Garamond" w:hAnsi="Garamond"/>
                <w:color w:val="000000" w:themeColor="text1"/>
                <w:lang w:val="en-US"/>
              </w:rPr>
              <w:t>Interventi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3328E5" w14:textId="77777777" w:rsidR="00CE7399" w:rsidRPr="00F20EDB" w:rsidRDefault="00CE7399" w:rsidP="00DB4E3A">
            <w:pPr>
              <w:jc w:val="center"/>
              <w:rPr>
                <w:rFonts w:ascii="Garamond" w:hAnsi="Garamond"/>
                <w:color w:val="000000" w:themeColor="text1"/>
                <w:lang w:val="en-US"/>
              </w:rPr>
            </w:pPr>
            <w:r w:rsidRPr="00F20EDB">
              <w:rPr>
                <w:rFonts w:ascii="Garamond" w:hAnsi="Garamond"/>
                <w:color w:val="000000" w:themeColor="text1"/>
                <w:lang w:val="en-US"/>
              </w:rPr>
              <w:t>Comparator</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B4C623" w14:textId="77777777" w:rsidR="00CE7399" w:rsidRPr="00F20EDB" w:rsidRDefault="00CE7399" w:rsidP="00DB4E3A">
            <w:pPr>
              <w:jc w:val="center"/>
              <w:rPr>
                <w:rFonts w:ascii="Garamond" w:hAnsi="Garamond"/>
                <w:color w:val="000000" w:themeColor="text1"/>
                <w:lang w:val="en-US"/>
              </w:rPr>
            </w:pPr>
            <w:r w:rsidRPr="00F20EDB">
              <w:rPr>
                <w:rFonts w:ascii="Garamond" w:hAnsi="Garamond"/>
                <w:color w:val="000000" w:themeColor="text1"/>
                <w:lang w:val="en-US"/>
              </w:rPr>
              <w:t>Outcome(s)</w:t>
            </w:r>
          </w:p>
        </w:tc>
      </w:tr>
      <w:tr w:rsidR="00704D6F" w:rsidRPr="00F20EDB" w14:paraId="1C9F9475" w14:textId="77777777" w:rsidTr="009A07E4">
        <w:trPr>
          <w:trHeight w:val="204"/>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FD8046" w14:textId="26A506F5" w:rsidR="00CE7399" w:rsidRPr="00F20EDB" w:rsidRDefault="00704D6F" w:rsidP="00DB4E3A">
            <w:pPr>
              <w:rPr>
                <w:rFonts w:ascii="Garamond" w:hAnsi="Garamond"/>
                <w:color w:val="000000" w:themeColor="text1"/>
                <w:lang w:val="en-US"/>
              </w:rPr>
            </w:pPr>
            <w:r w:rsidRPr="00F20EDB">
              <w:rPr>
                <w:rFonts w:ascii="Garamond" w:hAnsi="Garamond"/>
                <w:bCs/>
                <w:iCs/>
                <w:lang w:val="en-US"/>
              </w:rPr>
              <w:t>A</w:t>
            </w:r>
            <w:r w:rsidR="00CE7399" w:rsidRPr="00F20EDB">
              <w:rPr>
                <w:rFonts w:ascii="Garamond" w:hAnsi="Garamond"/>
                <w:bCs/>
                <w:iCs/>
                <w:lang w:val="en-US"/>
              </w:rPr>
              <w:t xml:space="preserve">dults </w:t>
            </w:r>
            <w:r w:rsidR="00CE7399" w:rsidRPr="00F20EDB">
              <w:rPr>
                <w:rFonts w:ascii="Garamond" w:hAnsi="Garamond"/>
                <w:color w:val="000000" w:themeColor="text1"/>
                <w:lang w:val="en-US"/>
              </w:rPr>
              <w:t xml:space="preserve">with </w:t>
            </w:r>
            <w:r w:rsidRPr="00F20EDB">
              <w:rPr>
                <w:rFonts w:ascii="Garamond" w:hAnsi="Garamond"/>
                <w:color w:val="000000" w:themeColor="text1"/>
                <w:lang w:val="en-US"/>
              </w:rPr>
              <w:t xml:space="preserve">severe or critical </w:t>
            </w:r>
            <w:r w:rsidR="00CE7399" w:rsidRPr="00F20EDB">
              <w:rPr>
                <w:rFonts w:ascii="Garamond" w:hAnsi="Garamond"/>
                <w:color w:val="000000" w:themeColor="text1"/>
                <w:lang w:val="en-US"/>
              </w:rPr>
              <w:t xml:space="preserve">COVID-19 </w:t>
            </w:r>
            <w:r w:rsidRPr="00F20EDB">
              <w:rPr>
                <w:rFonts w:ascii="Garamond" w:hAnsi="Garamond"/>
                <w:color w:val="000000" w:themeColor="text1"/>
                <w:lang w:val="en-US"/>
              </w:rPr>
              <w:t>in the ICU</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2EDE77" w14:textId="23133C1E" w:rsidR="00CE7399" w:rsidRPr="00F20EDB" w:rsidRDefault="009A07E4" w:rsidP="00DB4E3A">
            <w:pPr>
              <w:rPr>
                <w:rFonts w:ascii="Garamond" w:hAnsi="Garamond"/>
                <w:color w:val="000000" w:themeColor="text1"/>
                <w:lang w:val="en-US"/>
              </w:rPr>
            </w:pPr>
            <w:r w:rsidRPr="00F20EDB">
              <w:rPr>
                <w:rFonts w:ascii="Garamond" w:hAnsi="Garamond"/>
                <w:lang w:val="en-US"/>
              </w:rPr>
              <w:t>HCQ</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193754" w14:textId="2931B2B0" w:rsidR="00CE7399" w:rsidRPr="00F20EDB" w:rsidRDefault="00CE7399" w:rsidP="00DB4E3A">
            <w:pPr>
              <w:rPr>
                <w:rFonts w:ascii="Garamond" w:hAnsi="Garamond"/>
                <w:color w:val="000000" w:themeColor="text1"/>
                <w:lang w:val="en-US"/>
              </w:rPr>
            </w:pPr>
            <w:r w:rsidRPr="00F20EDB">
              <w:rPr>
                <w:rFonts w:ascii="Garamond" w:hAnsi="Garamond"/>
                <w:color w:val="000000" w:themeColor="text1"/>
                <w:lang w:val="en-US"/>
              </w:rPr>
              <w:t xml:space="preserve">No </w:t>
            </w:r>
            <w:r w:rsidR="009A07E4" w:rsidRPr="00F20EDB">
              <w:rPr>
                <w:rFonts w:ascii="Garamond" w:hAnsi="Garamond"/>
                <w:bCs/>
                <w:iCs/>
                <w:lang w:val="en-US"/>
              </w:rPr>
              <w:t>HCQ</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6C388D" w14:textId="72A0C19B" w:rsidR="00CE7399" w:rsidRPr="00F20EDB" w:rsidRDefault="00CE7399" w:rsidP="000172B3">
            <w:pPr>
              <w:pStyle w:val="ListParagraph"/>
              <w:numPr>
                <w:ilvl w:val="0"/>
                <w:numId w:val="4"/>
              </w:numPr>
              <w:rPr>
                <w:rFonts w:ascii="Garamond" w:hAnsi="Garamond"/>
                <w:color w:val="000000" w:themeColor="text1"/>
              </w:rPr>
            </w:pPr>
            <w:r w:rsidRPr="00F20EDB">
              <w:rPr>
                <w:rFonts w:ascii="Garamond" w:hAnsi="Garamond"/>
                <w:color w:val="000000" w:themeColor="text1"/>
              </w:rPr>
              <w:t>Mortality</w:t>
            </w:r>
          </w:p>
          <w:p w14:paraId="1C3055F1" w14:textId="716E7B5D" w:rsidR="009A07E4" w:rsidRPr="00F20EDB" w:rsidRDefault="009A07E4" w:rsidP="000172B3">
            <w:pPr>
              <w:pStyle w:val="ListParagraph"/>
              <w:numPr>
                <w:ilvl w:val="0"/>
                <w:numId w:val="4"/>
              </w:numPr>
              <w:rPr>
                <w:rFonts w:ascii="Garamond" w:hAnsi="Garamond"/>
                <w:color w:val="000000" w:themeColor="text1"/>
              </w:rPr>
            </w:pPr>
            <w:r w:rsidRPr="00F20EDB">
              <w:rPr>
                <w:rFonts w:ascii="Garamond" w:hAnsi="Garamond"/>
                <w:color w:val="000000" w:themeColor="text1"/>
              </w:rPr>
              <w:t>Invasive mechanical ventilation</w:t>
            </w:r>
          </w:p>
          <w:p w14:paraId="6BC26B69" w14:textId="77777777" w:rsidR="00CE7399" w:rsidRPr="00F20EDB" w:rsidRDefault="00CE7399" w:rsidP="000172B3">
            <w:pPr>
              <w:pStyle w:val="ListParagraph"/>
              <w:numPr>
                <w:ilvl w:val="0"/>
                <w:numId w:val="4"/>
              </w:numPr>
              <w:rPr>
                <w:rFonts w:ascii="Garamond" w:hAnsi="Garamond"/>
                <w:color w:val="000000" w:themeColor="text1"/>
              </w:rPr>
            </w:pPr>
            <w:r w:rsidRPr="00F20EDB">
              <w:rPr>
                <w:rFonts w:ascii="Garamond" w:hAnsi="Garamond"/>
                <w:color w:val="000000" w:themeColor="text1"/>
              </w:rPr>
              <w:t>Adverse events</w:t>
            </w:r>
          </w:p>
        </w:tc>
      </w:tr>
    </w:tbl>
    <w:p w14:paraId="6D04D811" w14:textId="77777777" w:rsidR="001F29F3" w:rsidRPr="00F20EDB" w:rsidRDefault="001F29F3" w:rsidP="00044FD5">
      <w:pPr>
        <w:rPr>
          <w:rFonts w:ascii="Garamond" w:hAnsi="Garamond"/>
          <w:lang w:val="en-US"/>
        </w:rPr>
      </w:pPr>
    </w:p>
    <w:p w14:paraId="54E70700" w14:textId="77777777" w:rsidR="006473DF" w:rsidRPr="00F20EDB" w:rsidRDefault="006473DF" w:rsidP="00044FD5">
      <w:pPr>
        <w:rPr>
          <w:rFonts w:ascii="Garamond" w:hAnsi="Garamond"/>
          <w:b/>
          <w:lang w:val="en-US"/>
        </w:rPr>
        <w:sectPr w:rsidR="006473DF" w:rsidRPr="00F20EDB" w:rsidSect="006473DF">
          <w:pgSz w:w="12240" w:h="15840"/>
          <w:pgMar w:top="1440" w:right="1440" w:bottom="1440" w:left="1440" w:header="708" w:footer="708" w:gutter="0"/>
          <w:cols w:space="708"/>
          <w:docGrid w:linePitch="360"/>
        </w:sectPr>
      </w:pPr>
    </w:p>
    <w:p w14:paraId="55C71F98" w14:textId="4D65DB1E" w:rsidR="009A07E4" w:rsidRPr="00F20EDB" w:rsidRDefault="009A07E4" w:rsidP="00044FD5">
      <w:pPr>
        <w:rPr>
          <w:rFonts w:ascii="Garamond" w:hAnsi="Garamond"/>
          <w:lang w:val="en-US"/>
        </w:rPr>
      </w:pPr>
      <w:r w:rsidRPr="00F20EDB">
        <w:rPr>
          <w:rFonts w:ascii="Garamond" w:hAnsi="Garamond"/>
          <w:b/>
          <w:lang w:val="en-US"/>
        </w:rPr>
        <w:lastRenderedPageBreak/>
        <w:t>Table S</w:t>
      </w:r>
      <w:r w:rsidR="00A80924" w:rsidRPr="00F20EDB">
        <w:rPr>
          <w:rFonts w:ascii="Garamond" w:hAnsi="Garamond"/>
          <w:b/>
          <w:lang w:val="en-US"/>
        </w:rPr>
        <w:t>8</w:t>
      </w:r>
      <w:r w:rsidRPr="00F20EDB">
        <w:rPr>
          <w:rFonts w:ascii="Garamond" w:hAnsi="Garamond"/>
          <w:b/>
          <w:lang w:val="en-US"/>
        </w:rPr>
        <w:t>.</w:t>
      </w:r>
      <w:r w:rsidRPr="00F20EDB">
        <w:rPr>
          <w:rFonts w:ascii="Garamond" w:hAnsi="Garamond"/>
          <w:lang w:val="en-US"/>
        </w:rPr>
        <w:t xml:space="preserve"> </w:t>
      </w:r>
      <w:r w:rsidRPr="00F20EDB">
        <w:rPr>
          <w:rFonts w:ascii="Garamond" w:hAnsi="Garamond"/>
          <w:b/>
          <w:bCs/>
          <w:lang w:val="en-US"/>
        </w:rPr>
        <w:t xml:space="preserve">Evidence profile: Recommendation 4 HCQ vs. no HCQ </w:t>
      </w:r>
    </w:p>
    <w:p w14:paraId="7CF3C0FB" w14:textId="2E3F5A9D" w:rsidR="009A07E4" w:rsidRPr="00F20EDB" w:rsidRDefault="009A07E4" w:rsidP="009A07E4">
      <w:pPr>
        <w:rPr>
          <w:rFonts w:ascii="Garamond" w:hAnsi="Garamond"/>
          <w:lang w:val="en-US"/>
        </w:rPr>
      </w:pPr>
    </w:p>
    <w:p w14:paraId="46289D72" w14:textId="77777777" w:rsidR="009A07E4" w:rsidRPr="00F20EDB" w:rsidRDefault="009A07E4" w:rsidP="009A07E4">
      <w:pPr>
        <w:spacing w:line="140" w:lineRule="atLeast"/>
        <w:rPr>
          <w:rFonts w:ascii="Arial Narrow" w:hAnsi="Arial Narrow"/>
          <w:color w:val="000000"/>
          <w:sz w:val="14"/>
          <w:szCs w:val="14"/>
          <w:lang w:val="en-US"/>
        </w:rPr>
      </w:pPr>
    </w:p>
    <w:tbl>
      <w:tblPr>
        <w:tblStyle w:val="TableGrid"/>
        <w:tblW w:w="5033" w:type="pct"/>
        <w:tblLook w:val="04A0" w:firstRow="1" w:lastRow="0" w:firstColumn="1" w:lastColumn="0" w:noHBand="0" w:noVBand="1"/>
      </w:tblPr>
      <w:tblGrid>
        <w:gridCol w:w="733"/>
        <w:gridCol w:w="988"/>
        <w:gridCol w:w="692"/>
        <w:gridCol w:w="1201"/>
        <w:gridCol w:w="1086"/>
        <w:gridCol w:w="1045"/>
        <w:gridCol w:w="1266"/>
        <w:gridCol w:w="1652"/>
        <w:gridCol w:w="832"/>
        <w:gridCol w:w="783"/>
        <w:gridCol w:w="848"/>
        <w:gridCol w:w="1053"/>
        <w:gridCol w:w="1086"/>
      </w:tblGrid>
      <w:tr w:rsidR="003342E1" w:rsidRPr="00F20EDB" w14:paraId="3589629D" w14:textId="77777777" w:rsidTr="00CA5F84">
        <w:tc>
          <w:tcPr>
            <w:tcW w:w="2625" w:type="pct"/>
            <w:gridSpan w:val="7"/>
            <w:hideMark/>
          </w:tcPr>
          <w:p w14:paraId="1F2CF0C3" w14:textId="462CF38F" w:rsidR="009A07E4" w:rsidRPr="00F20EDB" w:rsidRDefault="009A07E4" w:rsidP="00B152EF">
            <w:pPr>
              <w:jc w:val="center"/>
              <w:rPr>
                <w:rFonts w:ascii="Arial Narrow" w:hAnsi="Arial Narrow"/>
                <w:b/>
                <w:bCs/>
                <w:color w:val="000000" w:themeColor="text1"/>
                <w:sz w:val="18"/>
                <w:szCs w:val="18"/>
                <w:lang w:val="en-US"/>
              </w:rPr>
            </w:pPr>
            <w:r w:rsidRPr="00F20EDB">
              <w:rPr>
                <w:rFonts w:ascii="Arial Narrow" w:hAnsi="Arial Narrow"/>
                <w:b/>
                <w:bCs/>
                <w:color w:val="000000" w:themeColor="text1"/>
                <w:sz w:val="18"/>
                <w:szCs w:val="18"/>
                <w:lang w:val="en-US"/>
              </w:rPr>
              <w:t>Quality assessment</w:t>
            </w:r>
          </w:p>
        </w:tc>
        <w:tc>
          <w:tcPr>
            <w:tcW w:w="929" w:type="pct"/>
            <w:gridSpan w:val="2"/>
            <w:hideMark/>
          </w:tcPr>
          <w:p w14:paraId="1A1D3438" w14:textId="77777777" w:rsidR="009A07E4" w:rsidRPr="00F20EDB" w:rsidRDefault="009A07E4" w:rsidP="00B152EF">
            <w:pPr>
              <w:jc w:val="center"/>
              <w:rPr>
                <w:rFonts w:ascii="Arial Narrow" w:hAnsi="Arial Narrow"/>
                <w:b/>
                <w:bCs/>
                <w:color w:val="000000" w:themeColor="text1"/>
                <w:sz w:val="18"/>
                <w:szCs w:val="18"/>
                <w:lang w:val="en-US"/>
              </w:rPr>
            </w:pPr>
            <w:r w:rsidRPr="00F20EDB">
              <w:rPr>
                <w:rFonts w:ascii="Arial Narrow" w:hAnsi="Arial Narrow"/>
                <w:b/>
                <w:bCs/>
                <w:color w:val="000000" w:themeColor="text1"/>
                <w:sz w:val="18"/>
                <w:szCs w:val="18"/>
                <w:lang w:val="en-US"/>
              </w:rPr>
              <w:t>№ of patients</w:t>
            </w:r>
          </w:p>
        </w:tc>
        <w:tc>
          <w:tcPr>
            <w:tcW w:w="612" w:type="pct"/>
            <w:gridSpan w:val="2"/>
            <w:hideMark/>
          </w:tcPr>
          <w:p w14:paraId="6D6917D7" w14:textId="77777777" w:rsidR="009A07E4" w:rsidRPr="00F20EDB" w:rsidRDefault="009A07E4" w:rsidP="00B152EF">
            <w:pPr>
              <w:jc w:val="center"/>
              <w:rPr>
                <w:rFonts w:ascii="Arial Narrow" w:hAnsi="Arial Narrow"/>
                <w:b/>
                <w:bCs/>
                <w:color w:val="000000" w:themeColor="text1"/>
                <w:sz w:val="18"/>
                <w:szCs w:val="18"/>
                <w:lang w:val="en-US"/>
              </w:rPr>
            </w:pPr>
            <w:r w:rsidRPr="00F20EDB">
              <w:rPr>
                <w:rFonts w:ascii="Arial Narrow" w:hAnsi="Arial Narrow"/>
                <w:b/>
                <w:bCs/>
                <w:color w:val="000000" w:themeColor="text1"/>
                <w:sz w:val="18"/>
                <w:szCs w:val="18"/>
                <w:lang w:val="en-US"/>
              </w:rPr>
              <w:t>Effect</w:t>
            </w:r>
          </w:p>
        </w:tc>
        <w:tc>
          <w:tcPr>
            <w:tcW w:w="394" w:type="pct"/>
            <w:vMerge w:val="restart"/>
            <w:hideMark/>
          </w:tcPr>
          <w:p w14:paraId="73C48897" w14:textId="19192118" w:rsidR="009A07E4" w:rsidRPr="00F20EDB" w:rsidRDefault="009A07E4" w:rsidP="00B152EF">
            <w:pPr>
              <w:jc w:val="center"/>
              <w:rPr>
                <w:rFonts w:ascii="Arial Narrow" w:hAnsi="Arial Narrow"/>
                <w:b/>
                <w:bCs/>
                <w:color w:val="000000" w:themeColor="text1"/>
                <w:sz w:val="18"/>
                <w:szCs w:val="18"/>
                <w:lang w:val="en-US"/>
              </w:rPr>
            </w:pPr>
            <w:r w:rsidRPr="00F20EDB">
              <w:rPr>
                <w:rFonts w:ascii="Arial Narrow" w:hAnsi="Arial Narrow"/>
                <w:b/>
                <w:bCs/>
                <w:color w:val="000000" w:themeColor="text1"/>
                <w:sz w:val="18"/>
                <w:szCs w:val="18"/>
                <w:lang w:val="en-US"/>
              </w:rPr>
              <w:t>Quality</w:t>
            </w:r>
          </w:p>
        </w:tc>
        <w:tc>
          <w:tcPr>
            <w:tcW w:w="440" w:type="pct"/>
            <w:vMerge w:val="restart"/>
            <w:hideMark/>
          </w:tcPr>
          <w:p w14:paraId="55B901DD" w14:textId="77777777" w:rsidR="009A07E4" w:rsidRPr="00F20EDB" w:rsidRDefault="009A07E4" w:rsidP="00B152EF">
            <w:pPr>
              <w:jc w:val="center"/>
              <w:rPr>
                <w:rFonts w:ascii="Arial Narrow" w:hAnsi="Arial Narrow"/>
                <w:b/>
                <w:bCs/>
                <w:color w:val="000000" w:themeColor="text1"/>
                <w:sz w:val="18"/>
                <w:szCs w:val="18"/>
                <w:lang w:val="en-US"/>
              </w:rPr>
            </w:pPr>
            <w:r w:rsidRPr="00F20EDB">
              <w:rPr>
                <w:rFonts w:ascii="Arial Narrow" w:hAnsi="Arial Narrow"/>
                <w:b/>
                <w:bCs/>
                <w:color w:val="000000" w:themeColor="text1"/>
                <w:sz w:val="18"/>
                <w:szCs w:val="18"/>
                <w:lang w:val="en-US"/>
              </w:rPr>
              <w:t>Importance</w:t>
            </w:r>
          </w:p>
        </w:tc>
      </w:tr>
      <w:tr w:rsidR="003342E1" w:rsidRPr="00F20EDB" w14:paraId="135C8865" w14:textId="77777777" w:rsidTr="00CA5F84">
        <w:tc>
          <w:tcPr>
            <w:tcW w:w="275" w:type="pct"/>
            <w:hideMark/>
          </w:tcPr>
          <w:p w14:paraId="7298E704" w14:textId="77777777" w:rsidR="009A07E4" w:rsidRPr="00F20EDB" w:rsidRDefault="009A07E4" w:rsidP="00B152EF">
            <w:pPr>
              <w:jc w:val="center"/>
              <w:rPr>
                <w:rFonts w:ascii="Arial Narrow" w:hAnsi="Arial Narrow"/>
                <w:b/>
                <w:bCs/>
                <w:color w:val="000000" w:themeColor="text1"/>
                <w:sz w:val="18"/>
                <w:szCs w:val="18"/>
                <w:lang w:val="en-US"/>
              </w:rPr>
            </w:pPr>
            <w:r w:rsidRPr="00F20EDB">
              <w:rPr>
                <w:rFonts w:ascii="Arial Narrow" w:hAnsi="Arial Narrow"/>
                <w:b/>
                <w:bCs/>
                <w:color w:val="000000" w:themeColor="text1"/>
                <w:sz w:val="18"/>
                <w:szCs w:val="18"/>
                <w:lang w:val="en-US"/>
              </w:rPr>
              <w:t>№ of studies</w:t>
            </w:r>
          </w:p>
        </w:tc>
        <w:tc>
          <w:tcPr>
            <w:tcW w:w="370" w:type="pct"/>
            <w:hideMark/>
          </w:tcPr>
          <w:p w14:paraId="6EE37751" w14:textId="77777777" w:rsidR="009A07E4" w:rsidRPr="00F20EDB" w:rsidRDefault="009A07E4" w:rsidP="00B152EF">
            <w:pPr>
              <w:jc w:val="center"/>
              <w:rPr>
                <w:rFonts w:ascii="Arial Narrow" w:hAnsi="Arial Narrow"/>
                <w:b/>
                <w:bCs/>
                <w:color w:val="000000" w:themeColor="text1"/>
                <w:sz w:val="18"/>
                <w:szCs w:val="18"/>
                <w:lang w:val="en-US"/>
              </w:rPr>
            </w:pPr>
            <w:r w:rsidRPr="00F20EDB">
              <w:rPr>
                <w:rFonts w:ascii="Arial Narrow" w:hAnsi="Arial Narrow"/>
                <w:b/>
                <w:bCs/>
                <w:color w:val="000000" w:themeColor="text1"/>
                <w:sz w:val="18"/>
                <w:szCs w:val="18"/>
                <w:lang w:val="en-US"/>
              </w:rPr>
              <w:t>Study design</w:t>
            </w:r>
          </w:p>
        </w:tc>
        <w:tc>
          <w:tcPr>
            <w:tcW w:w="260" w:type="pct"/>
            <w:hideMark/>
          </w:tcPr>
          <w:p w14:paraId="276549CD" w14:textId="77777777" w:rsidR="009A07E4" w:rsidRPr="00F20EDB" w:rsidRDefault="009A07E4" w:rsidP="00B152EF">
            <w:pPr>
              <w:jc w:val="center"/>
              <w:rPr>
                <w:rFonts w:ascii="Arial Narrow" w:hAnsi="Arial Narrow"/>
                <w:b/>
                <w:bCs/>
                <w:color w:val="000000" w:themeColor="text1"/>
                <w:sz w:val="18"/>
                <w:szCs w:val="18"/>
                <w:lang w:val="en-US"/>
              </w:rPr>
            </w:pPr>
            <w:r w:rsidRPr="00F20EDB">
              <w:rPr>
                <w:rFonts w:ascii="Arial Narrow" w:hAnsi="Arial Narrow"/>
                <w:b/>
                <w:bCs/>
                <w:color w:val="000000" w:themeColor="text1"/>
                <w:sz w:val="18"/>
                <w:szCs w:val="18"/>
                <w:lang w:val="en-US"/>
              </w:rPr>
              <w:t>Risk of bias</w:t>
            </w:r>
          </w:p>
        </w:tc>
        <w:tc>
          <w:tcPr>
            <w:tcW w:w="449" w:type="pct"/>
            <w:hideMark/>
          </w:tcPr>
          <w:p w14:paraId="73CCFC2F" w14:textId="77777777" w:rsidR="009A07E4" w:rsidRPr="00F20EDB" w:rsidRDefault="009A07E4" w:rsidP="00B152EF">
            <w:pPr>
              <w:jc w:val="center"/>
              <w:rPr>
                <w:rFonts w:ascii="Arial Narrow" w:hAnsi="Arial Narrow"/>
                <w:b/>
                <w:bCs/>
                <w:color w:val="000000" w:themeColor="text1"/>
                <w:sz w:val="18"/>
                <w:szCs w:val="18"/>
                <w:lang w:val="en-US"/>
              </w:rPr>
            </w:pPr>
            <w:r w:rsidRPr="00F20EDB">
              <w:rPr>
                <w:rFonts w:ascii="Arial Narrow" w:hAnsi="Arial Narrow"/>
                <w:b/>
                <w:bCs/>
                <w:color w:val="000000" w:themeColor="text1"/>
                <w:sz w:val="18"/>
                <w:szCs w:val="18"/>
                <w:lang w:val="en-US"/>
              </w:rPr>
              <w:t>Inconsistency</w:t>
            </w:r>
          </w:p>
        </w:tc>
        <w:tc>
          <w:tcPr>
            <w:tcW w:w="407" w:type="pct"/>
            <w:hideMark/>
          </w:tcPr>
          <w:p w14:paraId="19F3988E" w14:textId="77777777" w:rsidR="009A07E4" w:rsidRPr="00F20EDB" w:rsidRDefault="009A07E4" w:rsidP="00B152EF">
            <w:pPr>
              <w:jc w:val="center"/>
              <w:rPr>
                <w:rFonts w:ascii="Arial Narrow" w:hAnsi="Arial Narrow"/>
                <w:b/>
                <w:bCs/>
                <w:color w:val="000000" w:themeColor="text1"/>
                <w:sz w:val="18"/>
                <w:szCs w:val="18"/>
                <w:lang w:val="en-US"/>
              </w:rPr>
            </w:pPr>
            <w:r w:rsidRPr="00F20EDB">
              <w:rPr>
                <w:rFonts w:ascii="Arial Narrow" w:hAnsi="Arial Narrow"/>
                <w:b/>
                <w:bCs/>
                <w:color w:val="000000" w:themeColor="text1"/>
                <w:sz w:val="18"/>
                <w:szCs w:val="18"/>
                <w:lang w:val="en-US"/>
              </w:rPr>
              <w:t>Indirectness</w:t>
            </w:r>
          </w:p>
        </w:tc>
        <w:tc>
          <w:tcPr>
            <w:tcW w:w="391" w:type="pct"/>
            <w:hideMark/>
          </w:tcPr>
          <w:p w14:paraId="31302E44" w14:textId="77777777" w:rsidR="009A07E4" w:rsidRPr="00F20EDB" w:rsidRDefault="009A07E4" w:rsidP="00B152EF">
            <w:pPr>
              <w:jc w:val="center"/>
              <w:rPr>
                <w:rFonts w:ascii="Arial Narrow" w:hAnsi="Arial Narrow"/>
                <w:b/>
                <w:bCs/>
                <w:color w:val="000000" w:themeColor="text1"/>
                <w:sz w:val="18"/>
                <w:szCs w:val="18"/>
                <w:lang w:val="en-US"/>
              </w:rPr>
            </w:pPr>
            <w:r w:rsidRPr="00F20EDB">
              <w:rPr>
                <w:rFonts w:ascii="Arial Narrow" w:hAnsi="Arial Narrow"/>
                <w:b/>
                <w:bCs/>
                <w:color w:val="000000" w:themeColor="text1"/>
                <w:sz w:val="18"/>
                <w:szCs w:val="18"/>
                <w:lang w:val="en-US"/>
              </w:rPr>
              <w:t>Imprecision</w:t>
            </w:r>
          </w:p>
        </w:tc>
        <w:tc>
          <w:tcPr>
            <w:tcW w:w="473" w:type="pct"/>
            <w:hideMark/>
          </w:tcPr>
          <w:p w14:paraId="206BC6C3" w14:textId="77777777" w:rsidR="009A07E4" w:rsidRPr="00F20EDB" w:rsidRDefault="009A07E4" w:rsidP="00B152EF">
            <w:pPr>
              <w:jc w:val="center"/>
              <w:rPr>
                <w:rFonts w:ascii="Arial Narrow" w:hAnsi="Arial Narrow"/>
                <w:b/>
                <w:bCs/>
                <w:color w:val="000000" w:themeColor="text1"/>
                <w:sz w:val="18"/>
                <w:szCs w:val="18"/>
                <w:lang w:val="en-US"/>
              </w:rPr>
            </w:pPr>
            <w:r w:rsidRPr="00F20EDB">
              <w:rPr>
                <w:rFonts w:ascii="Arial Narrow" w:hAnsi="Arial Narrow"/>
                <w:b/>
                <w:bCs/>
                <w:color w:val="000000" w:themeColor="text1"/>
                <w:sz w:val="18"/>
                <w:szCs w:val="18"/>
                <w:lang w:val="en-US"/>
              </w:rPr>
              <w:t>Other considerations</w:t>
            </w:r>
          </w:p>
        </w:tc>
        <w:tc>
          <w:tcPr>
            <w:tcW w:w="617" w:type="pct"/>
            <w:hideMark/>
          </w:tcPr>
          <w:p w14:paraId="61B4FB6F" w14:textId="77777777" w:rsidR="009A07E4" w:rsidRPr="00F20EDB" w:rsidRDefault="009A07E4" w:rsidP="00B152EF">
            <w:pPr>
              <w:jc w:val="center"/>
              <w:rPr>
                <w:rFonts w:ascii="Arial Narrow" w:hAnsi="Arial Narrow"/>
                <w:b/>
                <w:bCs/>
                <w:color w:val="000000" w:themeColor="text1"/>
                <w:sz w:val="18"/>
                <w:szCs w:val="18"/>
                <w:lang w:val="en-US"/>
              </w:rPr>
            </w:pPr>
            <w:r w:rsidRPr="00F20EDB">
              <w:rPr>
                <w:rFonts w:ascii="Arial Narrow" w:hAnsi="Arial Narrow"/>
                <w:b/>
                <w:bCs/>
                <w:color w:val="000000" w:themeColor="text1"/>
                <w:sz w:val="18"/>
                <w:szCs w:val="18"/>
                <w:lang w:val="en-US"/>
              </w:rPr>
              <w:t>Hydroxychloroquine (HCQ)</w:t>
            </w:r>
          </w:p>
        </w:tc>
        <w:tc>
          <w:tcPr>
            <w:tcW w:w="312" w:type="pct"/>
            <w:hideMark/>
          </w:tcPr>
          <w:p w14:paraId="771EADEF" w14:textId="77777777" w:rsidR="009A07E4" w:rsidRPr="00F20EDB" w:rsidRDefault="009A07E4" w:rsidP="00B152EF">
            <w:pPr>
              <w:jc w:val="center"/>
              <w:rPr>
                <w:rFonts w:ascii="Arial Narrow" w:hAnsi="Arial Narrow"/>
                <w:b/>
                <w:bCs/>
                <w:color w:val="000000" w:themeColor="text1"/>
                <w:sz w:val="18"/>
                <w:szCs w:val="18"/>
                <w:lang w:val="en-US"/>
              </w:rPr>
            </w:pPr>
            <w:r w:rsidRPr="00F20EDB">
              <w:rPr>
                <w:rFonts w:ascii="Arial Narrow" w:hAnsi="Arial Narrow"/>
                <w:b/>
                <w:bCs/>
                <w:color w:val="000000" w:themeColor="text1"/>
                <w:sz w:val="18"/>
                <w:szCs w:val="18"/>
                <w:lang w:val="en-US"/>
              </w:rPr>
              <w:t xml:space="preserve">No HCQ </w:t>
            </w:r>
          </w:p>
        </w:tc>
        <w:tc>
          <w:tcPr>
            <w:tcW w:w="294" w:type="pct"/>
            <w:hideMark/>
          </w:tcPr>
          <w:p w14:paraId="6F039724" w14:textId="77777777" w:rsidR="009A07E4" w:rsidRPr="00F20EDB" w:rsidRDefault="009A07E4" w:rsidP="00B152EF">
            <w:pPr>
              <w:jc w:val="center"/>
              <w:rPr>
                <w:rFonts w:ascii="Arial Narrow" w:hAnsi="Arial Narrow"/>
                <w:b/>
                <w:bCs/>
                <w:color w:val="000000" w:themeColor="text1"/>
                <w:sz w:val="18"/>
                <w:szCs w:val="18"/>
                <w:lang w:val="en-US"/>
              </w:rPr>
            </w:pPr>
            <w:r w:rsidRPr="00F20EDB">
              <w:rPr>
                <w:rFonts w:ascii="Arial Narrow" w:hAnsi="Arial Narrow"/>
                <w:b/>
                <w:bCs/>
                <w:color w:val="000000" w:themeColor="text1"/>
                <w:sz w:val="18"/>
                <w:szCs w:val="18"/>
                <w:lang w:val="en-US"/>
              </w:rPr>
              <w:t>Relative</w:t>
            </w:r>
            <w:r w:rsidRPr="00F20EDB">
              <w:rPr>
                <w:rFonts w:ascii="Arial Narrow" w:hAnsi="Arial Narrow"/>
                <w:b/>
                <w:bCs/>
                <w:color w:val="000000" w:themeColor="text1"/>
                <w:sz w:val="18"/>
                <w:szCs w:val="18"/>
                <w:lang w:val="en-US"/>
              </w:rPr>
              <w:br/>
              <w:t>(95% CI)</w:t>
            </w:r>
          </w:p>
        </w:tc>
        <w:tc>
          <w:tcPr>
            <w:tcW w:w="318" w:type="pct"/>
            <w:hideMark/>
          </w:tcPr>
          <w:p w14:paraId="77CA40E0" w14:textId="77777777" w:rsidR="009A07E4" w:rsidRPr="00F20EDB" w:rsidRDefault="009A07E4" w:rsidP="00B152EF">
            <w:pPr>
              <w:jc w:val="center"/>
              <w:rPr>
                <w:rFonts w:ascii="Arial Narrow" w:hAnsi="Arial Narrow"/>
                <w:b/>
                <w:bCs/>
                <w:color w:val="000000" w:themeColor="text1"/>
                <w:sz w:val="18"/>
                <w:szCs w:val="18"/>
                <w:lang w:val="en-US"/>
              </w:rPr>
            </w:pPr>
            <w:r w:rsidRPr="00F20EDB">
              <w:rPr>
                <w:rFonts w:ascii="Arial Narrow" w:hAnsi="Arial Narrow"/>
                <w:b/>
                <w:bCs/>
                <w:color w:val="000000" w:themeColor="text1"/>
                <w:sz w:val="18"/>
                <w:szCs w:val="18"/>
                <w:lang w:val="en-US"/>
              </w:rPr>
              <w:t>Absolute</w:t>
            </w:r>
            <w:r w:rsidRPr="00F20EDB">
              <w:rPr>
                <w:rFonts w:ascii="Arial Narrow" w:hAnsi="Arial Narrow"/>
                <w:b/>
                <w:bCs/>
                <w:color w:val="000000" w:themeColor="text1"/>
                <w:sz w:val="18"/>
                <w:szCs w:val="18"/>
                <w:lang w:val="en-US"/>
              </w:rPr>
              <w:br/>
              <w:t>(95% CI)</w:t>
            </w:r>
          </w:p>
        </w:tc>
        <w:tc>
          <w:tcPr>
            <w:tcW w:w="394" w:type="pct"/>
            <w:vMerge/>
            <w:hideMark/>
          </w:tcPr>
          <w:p w14:paraId="2527DADF" w14:textId="77777777" w:rsidR="009A07E4" w:rsidRPr="00F20EDB" w:rsidRDefault="009A07E4" w:rsidP="00B152EF">
            <w:pPr>
              <w:rPr>
                <w:rFonts w:ascii="Arial Narrow" w:hAnsi="Arial Narrow"/>
                <w:b/>
                <w:bCs/>
                <w:color w:val="000000" w:themeColor="text1"/>
                <w:sz w:val="18"/>
                <w:szCs w:val="18"/>
                <w:lang w:val="en-US"/>
              </w:rPr>
            </w:pPr>
          </w:p>
        </w:tc>
        <w:tc>
          <w:tcPr>
            <w:tcW w:w="440" w:type="pct"/>
            <w:vMerge/>
            <w:hideMark/>
          </w:tcPr>
          <w:p w14:paraId="05045C7B" w14:textId="77777777" w:rsidR="009A07E4" w:rsidRPr="00F20EDB" w:rsidRDefault="009A07E4" w:rsidP="00B152EF">
            <w:pPr>
              <w:rPr>
                <w:rFonts w:ascii="Arial Narrow" w:hAnsi="Arial Narrow"/>
                <w:b/>
                <w:bCs/>
                <w:color w:val="000000" w:themeColor="text1"/>
                <w:sz w:val="18"/>
                <w:szCs w:val="18"/>
                <w:lang w:val="en-US"/>
              </w:rPr>
            </w:pPr>
          </w:p>
        </w:tc>
      </w:tr>
      <w:tr w:rsidR="003342E1" w:rsidRPr="00F20EDB" w14:paraId="10DD967D" w14:textId="77777777" w:rsidTr="00CA5F84">
        <w:tc>
          <w:tcPr>
            <w:tcW w:w="5000" w:type="pct"/>
            <w:gridSpan w:val="13"/>
            <w:hideMark/>
          </w:tcPr>
          <w:p w14:paraId="5FE93686" w14:textId="77777777" w:rsidR="009A07E4" w:rsidRPr="00F20EDB" w:rsidRDefault="009A07E4" w:rsidP="00B152EF">
            <w:pPr>
              <w:rPr>
                <w:rFonts w:ascii="Arial Narrow" w:hAnsi="Arial Narrow"/>
                <w:b/>
                <w:bCs/>
                <w:color w:val="000000" w:themeColor="text1"/>
                <w:sz w:val="18"/>
                <w:szCs w:val="18"/>
                <w:lang w:val="en-US"/>
              </w:rPr>
            </w:pPr>
            <w:r w:rsidRPr="00F20EDB">
              <w:rPr>
                <w:rStyle w:val="label"/>
                <w:rFonts w:ascii="Arial Narrow" w:hAnsi="Arial Narrow"/>
                <w:b/>
                <w:bCs/>
                <w:color w:val="000000" w:themeColor="text1"/>
                <w:sz w:val="18"/>
                <w:szCs w:val="18"/>
                <w:lang w:val="en-US"/>
              </w:rPr>
              <w:t>Mortality 28-30 days</w:t>
            </w:r>
          </w:p>
        </w:tc>
      </w:tr>
      <w:tr w:rsidR="003342E1" w:rsidRPr="00F20EDB" w14:paraId="0D785A30" w14:textId="77777777" w:rsidTr="00CA5F84">
        <w:tc>
          <w:tcPr>
            <w:tcW w:w="275" w:type="pct"/>
            <w:hideMark/>
          </w:tcPr>
          <w:p w14:paraId="1FE2EACA"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3 </w:t>
            </w:r>
          </w:p>
        </w:tc>
        <w:tc>
          <w:tcPr>
            <w:tcW w:w="370" w:type="pct"/>
            <w:hideMark/>
          </w:tcPr>
          <w:p w14:paraId="5F5615C2"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randomised trials </w:t>
            </w:r>
          </w:p>
        </w:tc>
        <w:tc>
          <w:tcPr>
            <w:tcW w:w="260" w:type="pct"/>
            <w:hideMark/>
          </w:tcPr>
          <w:p w14:paraId="048D8D2B"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not serious </w:t>
            </w:r>
          </w:p>
        </w:tc>
        <w:tc>
          <w:tcPr>
            <w:tcW w:w="449" w:type="pct"/>
            <w:hideMark/>
          </w:tcPr>
          <w:p w14:paraId="456D6E5B"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not serious </w:t>
            </w:r>
          </w:p>
        </w:tc>
        <w:tc>
          <w:tcPr>
            <w:tcW w:w="407" w:type="pct"/>
            <w:hideMark/>
          </w:tcPr>
          <w:p w14:paraId="122F7AB1"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serious </w:t>
            </w:r>
            <w:r w:rsidRPr="00F20EDB">
              <w:rPr>
                <w:rFonts w:ascii="Arial Narrow" w:hAnsi="Arial Narrow"/>
                <w:color w:val="000000" w:themeColor="text1"/>
                <w:sz w:val="18"/>
                <w:szCs w:val="18"/>
                <w:vertAlign w:val="superscript"/>
                <w:lang w:val="en-US"/>
              </w:rPr>
              <w:t>a</w:t>
            </w:r>
          </w:p>
        </w:tc>
        <w:tc>
          <w:tcPr>
            <w:tcW w:w="391" w:type="pct"/>
            <w:hideMark/>
          </w:tcPr>
          <w:p w14:paraId="4282A5C7"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not serious </w:t>
            </w:r>
          </w:p>
        </w:tc>
        <w:tc>
          <w:tcPr>
            <w:tcW w:w="473" w:type="pct"/>
            <w:hideMark/>
          </w:tcPr>
          <w:p w14:paraId="291E9617"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none </w:t>
            </w:r>
          </w:p>
        </w:tc>
        <w:tc>
          <w:tcPr>
            <w:tcW w:w="617" w:type="pct"/>
            <w:hideMark/>
          </w:tcPr>
          <w:p w14:paraId="1570BF2F"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431/1817 (23.7%) </w:t>
            </w:r>
          </w:p>
        </w:tc>
        <w:tc>
          <w:tcPr>
            <w:tcW w:w="312" w:type="pct"/>
            <w:hideMark/>
          </w:tcPr>
          <w:p w14:paraId="216324D9" w14:textId="77777777" w:rsidR="009A07E4" w:rsidRPr="00F20EDB" w:rsidRDefault="009A07E4" w:rsidP="00B152EF">
            <w:pPr>
              <w:jc w:val="center"/>
              <w:rPr>
                <w:rFonts w:ascii="Arial Narrow" w:hAnsi="Arial Narrow"/>
                <w:color w:val="000000" w:themeColor="text1"/>
                <w:sz w:val="18"/>
                <w:szCs w:val="18"/>
                <w:lang w:val="en-US"/>
              </w:rPr>
            </w:pPr>
            <w:r w:rsidRPr="00F20EDB">
              <w:rPr>
                <w:rStyle w:val="cell-value"/>
                <w:rFonts w:ascii="Arial Narrow" w:hAnsi="Arial Narrow"/>
                <w:color w:val="000000" w:themeColor="text1"/>
                <w:sz w:val="18"/>
                <w:szCs w:val="18"/>
                <w:lang w:val="en-US"/>
              </w:rPr>
              <w:t xml:space="preserve">799/3425 (23.3%) </w:t>
            </w:r>
          </w:p>
        </w:tc>
        <w:tc>
          <w:tcPr>
            <w:tcW w:w="294" w:type="pct"/>
            <w:hideMark/>
          </w:tcPr>
          <w:p w14:paraId="73896A34" w14:textId="77777777" w:rsidR="009A07E4" w:rsidRPr="00F20EDB" w:rsidRDefault="009A07E4" w:rsidP="00B152EF">
            <w:pPr>
              <w:jc w:val="center"/>
              <w:rPr>
                <w:rFonts w:ascii="Arial Narrow" w:hAnsi="Arial Narrow"/>
                <w:color w:val="000000" w:themeColor="text1"/>
                <w:sz w:val="18"/>
                <w:szCs w:val="18"/>
                <w:lang w:val="en-US"/>
              </w:rPr>
            </w:pPr>
            <w:r w:rsidRPr="00F20EDB">
              <w:rPr>
                <w:rStyle w:val="block"/>
                <w:rFonts w:ascii="Arial Narrow" w:hAnsi="Arial Narrow"/>
                <w:b/>
                <w:bCs/>
                <w:color w:val="000000" w:themeColor="text1"/>
                <w:sz w:val="18"/>
                <w:szCs w:val="18"/>
                <w:lang w:val="en-US"/>
              </w:rPr>
              <w:t>RR 1.07</w:t>
            </w:r>
            <w:r w:rsidRPr="00F20EDB">
              <w:rPr>
                <w:rFonts w:ascii="Arial Narrow" w:hAnsi="Arial Narrow"/>
                <w:color w:val="000000" w:themeColor="text1"/>
                <w:sz w:val="18"/>
                <w:szCs w:val="18"/>
                <w:lang w:val="en-US"/>
              </w:rPr>
              <w:br/>
            </w:r>
            <w:r w:rsidRPr="00F20EDB">
              <w:rPr>
                <w:rStyle w:val="cell"/>
                <w:rFonts w:ascii="Arial Narrow" w:hAnsi="Arial Narrow"/>
                <w:color w:val="000000" w:themeColor="text1"/>
                <w:sz w:val="18"/>
                <w:szCs w:val="18"/>
                <w:lang w:val="en-US"/>
              </w:rPr>
              <w:t>(0.97 to 1.19)</w:t>
            </w:r>
            <w:r w:rsidRPr="00F20EDB">
              <w:rPr>
                <w:rFonts w:ascii="Arial Narrow" w:hAnsi="Arial Narrow"/>
                <w:color w:val="000000" w:themeColor="text1"/>
                <w:sz w:val="18"/>
                <w:szCs w:val="18"/>
                <w:lang w:val="en-US"/>
              </w:rPr>
              <w:t xml:space="preserve"> </w:t>
            </w:r>
          </w:p>
        </w:tc>
        <w:tc>
          <w:tcPr>
            <w:tcW w:w="318" w:type="pct"/>
            <w:hideMark/>
          </w:tcPr>
          <w:p w14:paraId="79BC30C4"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b/>
                <w:bCs/>
                <w:color w:val="000000" w:themeColor="text1"/>
                <w:sz w:val="18"/>
                <w:szCs w:val="18"/>
                <w:lang w:val="en-US"/>
              </w:rPr>
              <w:t>16 more per 1,000</w:t>
            </w:r>
            <w:r w:rsidRPr="00F20EDB">
              <w:rPr>
                <w:rFonts w:ascii="Arial Narrow" w:hAnsi="Arial Narrow"/>
                <w:color w:val="000000" w:themeColor="text1"/>
                <w:sz w:val="18"/>
                <w:szCs w:val="18"/>
                <w:lang w:val="en-US"/>
              </w:rPr>
              <w:br/>
              <w:t xml:space="preserve">(from 7 fewer to 44 more) </w:t>
            </w:r>
          </w:p>
        </w:tc>
        <w:tc>
          <w:tcPr>
            <w:tcW w:w="394" w:type="pct"/>
            <w:hideMark/>
          </w:tcPr>
          <w:p w14:paraId="43A7D45A" w14:textId="77777777" w:rsidR="009A07E4" w:rsidRPr="00F20EDB" w:rsidRDefault="009A07E4" w:rsidP="00B152EF">
            <w:pPr>
              <w:jc w:val="center"/>
              <w:rPr>
                <w:rFonts w:ascii="Arial Narrow" w:hAnsi="Arial Narrow"/>
                <w:color w:val="000000" w:themeColor="text1"/>
                <w:sz w:val="18"/>
                <w:szCs w:val="18"/>
                <w:lang w:val="en-US"/>
              </w:rPr>
            </w:pPr>
            <w:r w:rsidRPr="00F20EDB">
              <w:rPr>
                <w:rStyle w:val="quality-sign"/>
                <w:rFonts w:ascii="Cambria Math" w:hAnsi="Cambria Math" w:cs="Cambria Math"/>
                <w:color w:val="000000" w:themeColor="text1"/>
                <w:sz w:val="18"/>
                <w:szCs w:val="18"/>
                <w:lang w:val="en-US"/>
              </w:rPr>
              <w:t>⨁⨁⨁</w:t>
            </w:r>
            <w:r w:rsidRPr="00F20EDB">
              <w:rPr>
                <w:rStyle w:val="quality-sign"/>
                <w:rFonts w:ascii="Segoe UI Symbol" w:hAnsi="Segoe UI Symbol" w:cs="Segoe UI Symbol"/>
                <w:color w:val="000000" w:themeColor="text1"/>
                <w:sz w:val="18"/>
                <w:szCs w:val="18"/>
                <w:lang w:val="en-US"/>
              </w:rPr>
              <w:t>◯</w:t>
            </w:r>
            <w:r w:rsidRPr="00F20EDB">
              <w:rPr>
                <w:rFonts w:ascii="Arial Narrow" w:hAnsi="Arial Narrow"/>
                <w:color w:val="000000" w:themeColor="text1"/>
                <w:sz w:val="18"/>
                <w:szCs w:val="18"/>
                <w:lang w:val="en-US"/>
              </w:rPr>
              <w:br/>
            </w:r>
            <w:r w:rsidRPr="00F20EDB">
              <w:rPr>
                <w:rStyle w:val="quality-text"/>
                <w:rFonts w:ascii="Arial Narrow" w:hAnsi="Arial Narrow"/>
                <w:color w:val="000000" w:themeColor="text1"/>
                <w:sz w:val="18"/>
                <w:szCs w:val="18"/>
                <w:lang w:val="en-US"/>
              </w:rPr>
              <w:t>MODERATE</w:t>
            </w:r>
            <w:r w:rsidRPr="00F20EDB">
              <w:rPr>
                <w:rFonts w:ascii="Arial Narrow" w:hAnsi="Arial Narrow"/>
                <w:color w:val="000000" w:themeColor="text1"/>
                <w:sz w:val="18"/>
                <w:szCs w:val="18"/>
                <w:lang w:val="en-US"/>
              </w:rPr>
              <w:t xml:space="preserve"> </w:t>
            </w:r>
          </w:p>
        </w:tc>
        <w:tc>
          <w:tcPr>
            <w:tcW w:w="440" w:type="pct"/>
            <w:hideMark/>
          </w:tcPr>
          <w:p w14:paraId="188A51FF"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CRITICAL </w:t>
            </w:r>
          </w:p>
        </w:tc>
      </w:tr>
      <w:tr w:rsidR="003342E1" w:rsidRPr="00F20EDB" w14:paraId="7A8B5128" w14:textId="77777777" w:rsidTr="00CA5F84">
        <w:tc>
          <w:tcPr>
            <w:tcW w:w="5000" w:type="pct"/>
            <w:gridSpan w:val="13"/>
            <w:hideMark/>
          </w:tcPr>
          <w:p w14:paraId="5D289FE7" w14:textId="77777777" w:rsidR="009A07E4" w:rsidRPr="00F20EDB" w:rsidRDefault="009A07E4" w:rsidP="00B152EF">
            <w:pPr>
              <w:rPr>
                <w:rFonts w:ascii="Arial Narrow" w:hAnsi="Arial Narrow"/>
                <w:b/>
                <w:bCs/>
                <w:color w:val="000000" w:themeColor="text1"/>
                <w:sz w:val="18"/>
                <w:szCs w:val="18"/>
                <w:lang w:val="en-US"/>
              </w:rPr>
            </w:pPr>
            <w:r w:rsidRPr="00F20EDB">
              <w:rPr>
                <w:rStyle w:val="label"/>
                <w:rFonts w:ascii="Arial Narrow" w:hAnsi="Arial Narrow"/>
                <w:b/>
                <w:bCs/>
                <w:color w:val="000000" w:themeColor="text1"/>
                <w:sz w:val="18"/>
                <w:szCs w:val="18"/>
                <w:lang w:val="en-US"/>
              </w:rPr>
              <w:t>Mortality D14-28 (RCTs) by severity - SUBGROUP: Invasive mechanical ventilation at baseline</w:t>
            </w:r>
          </w:p>
        </w:tc>
      </w:tr>
      <w:tr w:rsidR="003342E1" w:rsidRPr="00F20EDB" w14:paraId="4FD27C39" w14:textId="77777777" w:rsidTr="00CA5F84">
        <w:tc>
          <w:tcPr>
            <w:tcW w:w="275" w:type="pct"/>
            <w:hideMark/>
          </w:tcPr>
          <w:p w14:paraId="4DB56F7B"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1 </w:t>
            </w:r>
          </w:p>
        </w:tc>
        <w:tc>
          <w:tcPr>
            <w:tcW w:w="370" w:type="pct"/>
            <w:hideMark/>
          </w:tcPr>
          <w:p w14:paraId="44829694"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randomised trials </w:t>
            </w:r>
          </w:p>
        </w:tc>
        <w:tc>
          <w:tcPr>
            <w:tcW w:w="260" w:type="pct"/>
            <w:hideMark/>
          </w:tcPr>
          <w:p w14:paraId="60D77DE3"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not serious </w:t>
            </w:r>
          </w:p>
        </w:tc>
        <w:tc>
          <w:tcPr>
            <w:tcW w:w="449" w:type="pct"/>
            <w:hideMark/>
          </w:tcPr>
          <w:p w14:paraId="46054A4D"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not serious </w:t>
            </w:r>
          </w:p>
        </w:tc>
        <w:tc>
          <w:tcPr>
            <w:tcW w:w="407" w:type="pct"/>
            <w:hideMark/>
          </w:tcPr>
          <w:p w14:paraId="540047D5"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not serious </w:t>
            </w:r>
          </w:p>
        </w:tc>
        <w:tc>
          <w:tcPr>
            <w:tcW w:w="391" w:type="pct"/>
            <w:hideMark/>
          </w:tcPr>
          <w:p w14:paraId="29D0AABF"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not serious </w:t>
            </w:r>
          </w:p>
        </w:tc>
        <w:tc>
          <w:tcPr>
            <w:tcW w:w="473" w:type="pct"/>
            <w:hideMark/>
          </w:tcPr>
          <w:p w14:paraId="4533183C"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none </w:t>
            </w:r>
          </w:p>
        </w:tc>
        <w:tc>
          <w:tcPr>
            <w:tcW w:w="617" w:type="pct"/>
            <w:hideMark/>
          </w:tcPr>
          <w:p w14:paraId="54358E23"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110/261 (42.1%) </w:t>
            </w:r>
          </w:p>
        </w:tc>
        <w:tc>
          <w:tcPr>
            <w:tcW w:w="312" w:type="pct"/>
            <w:hideMark/>
          </w:tcPr>
          <w:p w14:paraId="259AB47A" w14:textId="77777777" w:rsidR="009A07E4" w:rsidRPr="00F20EDB" w:rsidRDefault="009A07E4" w:rsidP="00B152EF">
            <w:pPr>
              <w:jc w:val="center"/>
              <w:rPr>
                <w:rFonts w:ascii="Arial Narrow" w:hAnsi="Arial Narrow"/>
                <w:color w:val="000000" w:themeColor="text1"/>
                <w:sz w:val="18"/>
                <w:szCs w:val="18"/>
                <w:lang w:val="en-US"/>
              </w:rPr>
            </w:pPr>
            <w:r w:rsidRPr="00F20EDB">
              <w:rPr>
                <w:rStyle w:val="cell-value"/>
                <w:rFonts w:ascii="Arial Narrow" w:hAnsi="Arial Narrow"/>
                <w:color w:val="000000" w:themeColor="text1"/>
                <w:sz w:val="18"/>
                <w:szCs w:val="18"/>
                <w:lang w:val="en-US"/>
              </w:rPr>
              <w:t xml:space="preserve">216/532 (40.6%) </w:t>
            </w:r>
          </w:p>
        </w:tc>
        <w:tc>
          <w:tcPr>
            <w:tcW w:w="294" w:type="pct"/>
            <w:hideMark/>
          </w:tcPr>
          <w:p w14:paraId="3B0A650B" w14:textId="77777777" w:rsidR="009A07E4" w:rsidRPr="00F20EDB" w:rsidRDefault="009A07E4" w:rsidP="00B152EF">
            <w:pPr>
              <w:jc w:val="center"/>
              <w:rPr>
                <w:rFonts w:ascii="Arial Narrow" w:hAnsi="Arial Narrow"/>
                <w:color w:val="000000" w:themeColor="text1"/>
                <w:sz w:val="18"/>
                <w:szCs w:val="18"/>
                <w:lang w:val="en-US"/>
              </w:rPr>
            </w:pPr>
            <w:r w:rsidRPr="00F20EDB">
              <w:rPr>
                <w:rStyle w:val="block"/>
                <w:rFonts w:ascii="Arial Narrow" w:hAnsi="Arial Narrow"/>
                <w:b/>
                <w:bCs/>
                <w:color w:val="000000" w:themeColor="text1"/>
                <w:sz w:val="18"/>
                <w:szCs w:val="18"/>
                <w:lang w:val="en-US"/>
              </w:rPr>
              <w:t>RR 1.04</w:t>
            </w:r>
            <w:r w:rsidRPr="00F20EDB">
              <w:rPr>
                <w:rFonts w:ascii="Arial Narrow" w:hAnsi="Arial Narrow"/>
                <w:color w:val="000000" w:themeColor="text1"/>
                <w:sz w:val="18"/>
                <w:szCs w:val="18"/>
                <w:lang w:val="en-US"/>
              </w:rPr>
              <w:br/>
            </w:r>
            <w:r w:rsidRPr="00F20EDB">
              <w:rPr>
                <w:rStyle w:val="cell"/>
                <w:rFonts w:ascii="Arial Narrow" w:hAnsi="Arial Narrow"/>
                <w:color w:val="000000" w:themeColor="text1"/>
                <w:sz w:val="18"/>
                <w:szCs w:val="18"/>
                <w:lang w:val="en-US"/>
              </w:rPr>
              <w:t>(0.87 to 1.24)</w:t>
            </w:r>
            <w:r w:rsidRPr="00F20EDB">
              <w:rPr>
                <w:rFonts w:ascii="Arial Narrow" w:hAnsi="Arial Narrow"/>
                <w:color w:val="000000" w:themeColor="text1"/>
                <w:sz w:val="18"/>
                <w:szCs w:val="18"/>
                <w:lang w:val="en-US"/>
              </w:rPr>
              <w:t xml:space="preserve"> </w:t>
            </w:r>
          </w:p>
        </w:tc>
        <w:tc>
          <w:tcPr>
            <w:tcW w:w="318" w:type="pct"/>
            <w:hideMark/>
          </w:tcPr>
          <w:p w14:paraId="18D31DBB"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b/>
                <w:bCs/>
                <w:color w:val="000000" w:themeColor="text1"/>
                <w:sz w:val="18"/>
                <w:szCs w:val="18"/>
                <w:lang w:val="en-US"/>
              </w:rPr>
              <w:t>16 more per 1,000</w:t>
            </w:r>
            <w:r w:rsidRPr="00F20EDB">
              <w:rPr>
                <w:rFonts w:ascii="Arial Narrow" w:hAnsi="Arial Narrow"/>
                <w:color w:val="000000" w:themeColor="text1"/>
                <w:sz w:val="18"/>
                <w:szCs w:val="18"/>
                <w:lang w:val="en-US"/>
              </w:rPr>
              <w:br/>
              <w:t xml:space="preserve">(from 53 fewer to 97 more) </w:t>
            </w:r>
          </w:p>
        </w:tc>
        <w:tc>
          <w:tcPr>
            <w:tcW w:w="394" w:type="pct"/>
            <w:hideMark/>
          </w:tcPr>
          <w:p w14:paraId="76285464" w14:textId="77777777" w:rsidR="009A07E4" w:rsidRPr="00F20EDB" w:rsidRDefault="009A07E4" w:rsidP="00B152EF">
            <w:pPr>
              <w:jc w:val="center"/>
              <w:rPr>
                <w:rFonts w:ascii="Arial Narrow" w:hAnsi="Arial Narrow"/>
                <w:color w:val="000000" w:themeColor="text1"/>
                <w:sz w:val="18"/>
                <w:szCs w:val="18"/>
                <w:lang w:val="en-US"/>
              </w:rPr>
            </w:pPr>
            <w:r w:rsidRPr="00F20EDB">
              <w:rPr>
                <w:rStyle w:val="quality-sign"/>
                <w:rFonts w:ascii="Cambria Math" w:hAnsi="Cambria Math" w:cs="Cambria Math"/>
                <w:color w:val="000000" w:themeColor="text1"/>
                <w:sz w:val="18"/>
                <w:szCs w:val="18"/>
                <w:lang w:val="en-US"/>
              </w:rPr>
              <w:t>⨁⨁⨁⨁</w:t>
            </w:r>
            <w:r w:rsidRPr="00F20EDB">
              <w:rPr>
                <w:rFonts w:ascii="Arial Narrow" w:hAnsi="Arial Narrow"/>
                <w:color w:val="000000" w:themeColor="text1"/>
                <w:sz w:val="18"/>
                <w:szCs w:val="18"/>
                <w:lang w:val="en-US"/>
              </w:rPr>
              <w:br/>
            </w:r>
            <w:r w:rsidRPr="00F20EDB">
              <w:rPr>
                <w:rStyle w:val="quality-text"/>
                <w:rFonts w:ascii="Arial Narrow" w:hAnsi="Arial Narrow"/>
                <w:color w:val="000000" w:themeColor="text1"/>
                <w:sz w:val="18"/>
                <w:szCs w:val="18"/>
                <w:lang w:val="en-US"/>
              </w:rPr>
              <w:t>HIGH</w:t>
            </w:r>
            <w:r w:rsidRPr="00F20EDB">
              <w:rPr>
                <w:rFonts w:ascii="Arial Narrow" w:hAnsi="Arial Narrow"/>
                <w:color w:val="000000" w:themeColor="text1"/>
                <w:sz w:val="18"/>
                <w:szCs w:val="18"/>
                <w:lang w:val="en-US"/>
              </w:rPr>
              <w:t xml:space="preserve"> </w:t>
            </w:r>
          </w:p>
        </w:tc>
        <w:tc>
          <w:tcPr>
            <w:tcW w:w="440" w:type="pct"/>
            <w:hideMark/>
          </w:tcPr>
          <w:p w14:paraId="043A68C8"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CRITICAL </w:t>
            </w:r>
          </w:p>
        </w:tc>
      </w:tr>
      <w:tr w:rsidR="003342E1" w:rsidRPr="00F20EDB" w14:paraId="36E181C3" w14:textId="77777777" w:rsidTr="00CA5F84">
        <w:tc>
          <w:tcPr>
            <w:tcW w:w="5000" w:type="pct"/>
            <w:gridSpan w:val="13"/>
            <w:hideMark/>
          </w:tcPr>
          <w:p w14:paraId="58F4800E" w14:textId="77777777" w:rsidR="009A07E4" w:rsidRPr="00F20EDB" w:rsidRDefault="009A07E4" w:rsidP="00B152EF">
            <w:pPr>
              <w:rPr>
                <w:rFonts w:ascii="Arial Narrow" w:hAnsi="Arial Narrow"/>
                <w:b/>
                <w:bCs/>
                <w:color w:val="000000" w:themeColor="text1"/>
                <w:sz w:val="18"/>
                <w:szCs w:val="18"/>
                <w:lang w:val="en-US"/>
              </w:rPr>
            </w:pPr>
            <w:r w:rsidRPr="00F20EDB">
              <w:rPr>
                <w:rStyle w:val="label"/>
                <w:rFonts w:ascii="Arial Narrow" w:hAnsi="Arial Narrow"/>
                <w:b/>
                <w:bCs/>
                <w:color w:val="000000" w:themeColor="text1"/>
                <w:sz w:val="18"/>
                <w:szCs w:val="18"/>
                <w:lang w:val="en-US"/>
              </w:rPr>
              <w:t>Invasive Mechanical Ventilation</w:t>
            </w:r>
          </w:p>
        </w:tc>
      </w:tr>
      <w:tr w:rsidR="003342E1" w:rsidRPr="00F20EDB" w14:paraId="3BAF41DB" w14:textId="77777777" w:rsidTr="00CA5F84">
        <w:tc>
          <w:tcPr>
            <w:tcW w:w="275" w:type="pct"/>
            <w:hideMark/>
          </w:tcPr>
          <w:p w14:paraId="043BE62B"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2 </w:t>
            </w:r>
          </w:p>
        </w:tc>
        <w:tc>
          <w:tcPr>
            <w:tcW w:w="370" w:type="pct"/>
            <w:hideMark/>
          </w:tcPr>
          <w:p w14:paraId="08F9A850"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randomised trials </w:t>
            </w:r>
          </w:p>
        </w:tc>
        <w:tc>
          <w:tcPr>
            <w:tcW w:w="260" w:type="pct"/>
            <w:hideMark/>
          </w:tcPr>
          <w:p w14:paraId="6CBAAA60"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serious </w:t>
            </w:r>
            <w:r w:rsidRPr="00F20EDB">
              <w:rPr>
                <w:rFonts w:ascii="Arial Narrow" w:hAnsi="Arial Narrow"/>
                <w:color w:val="000000" w:themeColor="text1"/>
                <w:sz w:val="18"/>
                <w:szCs w:val="18"/>
                <w:vertAlign w:val="superscript"/>
                <w:lang w:val="en-US"/>
              </w:rPr>
              <w:t>b</w:t>
            </w:r>
          </w:p>
        </w:tc>
        <w:tc>
          <w:tcPr>
            <w:tcW w:w="449" w:type="pct"/>
            <w:hideMark/>
          </w:tcPr>
          <w:p w14:paraId="5027103F"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not serious </w:t>
            </w:r>
          </w:p>
        </w:tc>
        <w:tc>
          <w:tcPr>
            <w:tcW w:w="407" w:type="pct"/>
            <w:hideMark/>
          </w:tcPr>
          <w:p w14:paraId="05A725F8"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not serious </w:t>
            </w:r>
          </w:p>
        </w:tc>
        <w:tc>
          <w:tcPr>
            <w:tcW w:w="391" w:type="pct"/>
            <w:hideMark/>
          </w:tcPr>
          <w:p w14:paraId="78684FD7"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not serious </w:t>
            </w:r>
          </w:p>
        </w:tc>
        <w:tc>
          <w:tcPr>
            <w:tcW w:w="473" w:type="pct"/>
            <w:hideMark/>
          </w:tcPr>
          <w:p w14:paraId="54CBE683"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none </w:t>
            </w:r>
          </w:p>
        </w:tc>
        <w:tc>
          <w:tcPr>
            <w:tcW w:w="617" w:type="pct"/>
            <w:hideMark/>
          </w:tcPr>
          <w:p w14:paraId="2D570FB9"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130/1459 (8.9%) </w:t>
            </w:r>
          </w:p>
        </w:tc>
        <w:tc>
          <w:tcPr>
            <w:tcW w:w="312" w:type="pct"/>
            <w:hideMark/>
          </w:tcPr>
          <w:p w14:paraId="000307C6" w14:textId="77777777" w:rsidR="009A07E4" w:rsidRPr="00F20EDB" w:rsidRDefault="009A07E4" w:rsidP="00B152EF">
            <w:pPr>
              <w:jc w:val="center"/>
              <w:rPr>
                <w:rFonts w:ascii="Arial Narrow" w:hAnsi="Arial Narrow"/>
                <w:color w:val="000000" w:themeColor="text1"/>
                <w:sz w:val="18"/>
                <w:szCs w:val="18"/>
                <w:lang w:val="en-US"/>
              </w:rPr>
            </w:pPr>
            <w:r w:rsidRPr="00F20EDB">
              <w:rPr>
                <w:rStyle w:val="cell-value"/>
                <w:rFonts w:ascii="Arial Narrow" w:hAnsi="Arial Narrow"/>
                <w:color w:val="000000" w:themeColor="text1"/>
                <w:sz w:val="18"/>
                <w:szCs w:val="18"/>
                <w:lang w:val="en-US"/>
              </w:rPr>
              <w:t xml:space="preserve">227/2796 (8.1%) </w:t>
            </w:r>
          </w:p>
        </w:tc>
        <w:tc>
          <w:tcPr>
            <w:tcW w:w="294" w:type="pct"/>
            <w:hideMark/>
          </w:tcPr>
          <w:p w14:paraId="0F4DE90F" w14:textId="77777777" w:rsidR="009A07E4" w:rsidRPr="00F20EDB" w:rsidRDefault="009A07E4" w:rsidP="00B152EF">
            <w:pPr>
              <w:jc w:val="center"/>
              <w:rPr>
                <w:rFonts w:ascii="Arial Narrow" w:hAnsi="Arial Narrow"/>
                <w:color w:val="000000" w:themeColor="text1"/>
                <w:sz w:val="18"/>
                <w:szCs w:val="18"/>
                <w:lang w:val="en-US"/>
              </w:rPr>
            </w:pPr>
            <w:r w:rsidRPr="00F20EDB">
              <w:rPr>
                <w:rStyle w:val="block"/>
                <w:rFonts w:ascii="Arial Narrow" w:hAnsi="Arial Narrow"/>
                <w:b/>
                <w:bCs/>
                <w:color w:val="000000" w:themeColor="text1"/>
                <w:sz w:val="18"/>
                <w:szCs w:val="18"/>
                <w:lang w:val="en-US"/>
              </w:rPr>
              <w:t>RR 1.11</w:t>
            </w:r>
            <w:r w:rsidRPr="00F20EDB">
              <w:rPr>
                <w:rFonts w:ascii="Arial Narrow" w:hAnsi="Arial Narrow"/>
                <w:color w:val="000000" w:themeColor="text1"/>
                <w:sz w:val="18"/>
                <w:szCs w:val="18"/>
                <w:lang w:val="en-US"/>
              </w:rPr>
              <w:br/>
            </w:r>
            <w:r w:rsidRPr="00F20EDB">
              <w:rPr>
                <w:rStyle w:val="cell"/>
                <w:rFonts w:ascii="Arial Narrow" w:hAnsi="Arial Narrow"/>
                <w:color w:val="000000" w:themeColor="text1"/>
                <w:sz w:val="18"/>
                <w:szCs w:val="18"/>
                <w:lang w:val="en-US"/>
              </w:rPr>
              <w:t>(0.90 to 1.36)</w:t>
            </w:r>
            <w:r w:rsidRPr="00F20EDB">
              <w:rPr>
                <w:rFonts w:ascii="Arial Narrow" w:hAnsi="Arial Narrow"/>
                <w:color w:val="000000" w:themeColor="text1"/>
                <w:sz w:val="18"/>
                <w:szCs w:val="18"/>
                <w:lang w:val="en-US"/>
              </w:rPr>
              <w:t xml:space="preserve"> </w:t>
            </w:r>
          </w:p>
        </w:tc>
        <w:tc>
          <w:tcPr>
            <w:tcW w:w="318" w:type="pct"/>
            <w:hideMark/>
          </w:tcPr>
          <w:p w14:paraId="3AF2ABC8"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b/>
                <w:bCs/>
                <w:color w:val="000000" w:themeColor="text1"/>
                <w:sz w:val="18"/>
                <w:szCs w:val="18"/>
                <w:lang w:val="en-US"/>
              </w:rPr>
              <w:t>9 more per 1,000</w:t>
            </w:r>
            <w:r w:rsidRPr="00F20EDB">
              <w:rPr>
                <w:rFonts w:ascii="Arial Narrow" w:hAnsi="Arial Narrow"/>
                <w:color w:val="000000" w:themeColor="text1"/>
                <w:sz w:val="18"/>
                <w:szCs w:val="18"/>
                <w:lang w:val="en-US"/>
              </w:rPr>
              <w:br/>
              <w:t xml:space="preserve">(from 8 fewer to 29 more) </w:t>
            </w:r>
          </w:p>
        </w:tc>
        <w:tc>
          <w:tcPr>
            <w:tcW w:w="394" w:type="pct"/>
            <w:hideMark/>
          </w:tcPr>
          <w:p w14:paraId="0AB4FC53" w14:textId="77777777" w:rsidR="009A07E4" w:rsidRPr="00F20EDB" w:rsidRDefault="009A07E4" w:rsidP="00B152EF">
            <w:pPr>
              <w:jc w:val="center"/>
              <w:rPr>
                <w:rFonts w:ascii="Arial Narrow" w:hAnsi="Arial Narrow"/>
                <w:color w:val="000000" w:themeColor="text1"/>
                <w:sz w:val="18"/>
                <w:szCs w:val="18"/>
                <w:lang w:val="en-US"/>
              </w:rPr>
            </w:pPr>
            <w:r w:rsidRPr="00F20EDB">
              <w:rPr>
                <w:rStyle w:val="quality-sign"/>
                <w:rFonts w:ascii="Cambria Math" w:hAnsi="Cambria Math" w:cs="Cambria Math"/>
                <w:color w:val="000000" w:themeColor="text1"/>
                <w:sz w:val="18"/>
                <w:szCs w:val="18"/>
                <w:lang w:val="en-US"/>
              </w:rPr>
              <w:t>⨁⨁⨁</w:t>
            </w:r>
            <w:r w:rsidRPr="00F20EDB">
              <w:rPr>
                <w:rStyle w:val="quality-sign"/>
                <w:rFonts w:ascii="Segoe UI Symbol" w:hAnsi="Segoe UI Symbol" w:cs="Segoe UI Symbol"/>
                <w:color w:val="000000" w:themeColor="text1"/>
                <w:sz w:val="18"/>
                <w:szCs w:val="18"/>
                <w:lang w:val="en-US"/>
              </w:rPr>
              <w:t>◯</w:t>
            </w:r>
            <w:r w:rsidRPr="00F20EDB">
              <w:rPr>
                <w:rFonts w:ascii="Arial Narrow" w:hAnsi="Arial Narrow"/>
                <w:color w:val="000000" w:themeColor="text1"/>
                <w:sz w:val="18"/>
                <w:szCs w:val="18"/>
                <w:lang w:val="en-US"/>
              </w:rPr>
              <w:br/>
            </w:r>
            <w:r w:rsidRPr="00F20EDB">
              <w:rPr>
                <w:rStyle w:val="quality-text"/>
                <w:rFonts w:ascii="Arial Narrow" w:hAnsi="Arial Narrow"/>
                <w:color w:val="000000" w:themeColor="text1"/>
                <w:sz w:val="18"/>
                <w:szCs w:val="18"/>
                <w:lang w:val="en-US"/>
              </w:rPr>
              <w:t>MODERATE</w:t>
            </w:r>
            <w:r w:rsidRPr="00F20EDB">
              <w:rPr>
                <w:rFonts w:ascii="Arial Narrow" w:hAnsi="Arial Narrow"/>
                <w:color w:val="000000" w:themeColor="text1"/>
                <w:sz w:val="18"/>
                <w:szCs w:val="18"/>
                <w:lang w:val="en-US"/>
              </w:rPr>
              <w:t xml:space="preserve"> </w:t>
            </w:r>
          </w:p>
        </w:tc>
        <w:tc>
          <w:tcPr>
            <w:tcW w:w="440" w:type="pct"/>
            <w:hideMark/>
          </w:tcPr>
          <w:p w14:paraId="5C40C415"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CRITICAL </w:t>
            </w:r>
          </w:p>
        </w:tc>
      </w:tr>
      <w:tr w:rsidR="003342E1" w:rsidRPr="00F20EDB" w14:paraId="7EBAF919" w14:textId="77777777" w:rsidTr="00CA5F84">
        <w:tc>
          <w:tcPr>
            <w:tcW w:w="5000" w:type="pct"/>
            <w:gridSpan w:val="13"/>
            <w:hideMark/>
          </w:tcPr>
          <w:p w14:paraId="4D7E3B6F" w14:textId="77777777" w:rsidR="009A07E4" w:rsidRPr="00F20EDB" w:rsidRDefault="009A07E4" w:rsidP="00B152EF">
            <w:pPr>
              <w:rPr>
                <w:rFonts w:ascii="Arial Narrow" w:hAnsi="Arial Narrow"/>
                <w:b/>
                <w:bCs/>
                <w:color w:val="000000" w:themeColor="text1"/>
                <w:sz w:val="18"/>
                <w:szCs w:val="18"/>
                <w:lang w:val="en-US"/>
              </w:rPr>
            </w:pPr>
            <w:r w:rsidRPr="00F20EDB">
              <w:rPr>
                <w:rStyle w:val="label"/>
                <w:rFonts w:ascii="Arial Narrow" w:hAnsi="Arial Narrow"/>
                <w:b/>
                <w:bCs/>
                <w:color w:val="000000" w:themeColor="text1"/>
                <w:sz w:val="18"/>
                <w:szCs w:val="18"/>
                <w:lang w:val="en-US"/>
              </w:rPr>
              <w:t>Progression to severe illness</w:t>
            </w:r>
          </w:p>
        </w:tc>
      </w:tr>
      <w:tr w:rsidR="003342E1" w:rsidRPr="00F20EDB" w14:paraId="30381134" w14:textId="77777777" w:rsidTr="00CA5F84">
        <w:tc>
          <w:tcPr>
            <w:tcW w:w="275" w:type="pct"/>
            <w:hideMark/>
          </w:tcPr>
          <w:p w14:paraId="65F323E0"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1 </w:t>
            </w:r>
          </w:p>
        </w:tc>
        <w:tc>
          <w:tcPr>
            <w:tcW w:w="370" w:type="pct"/>
            <w:hideMark/>
          </w:tcPr>
          <w:p w14:paraId="3BB42284"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randomised trials </w:t>
            </w:r>
          </w:p>
        </w:tc>
        <w:tc>
          <w:tcPr>
            <w:tcW w:w="260" w:type="pct"/>
            <w:hideMark/>
          </w:tcPr>
          <w:p w14:paraId="089CE924"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not serious </w:t>
            </w:r>
          </w:p>
        </w:tc>
        <w:tc>
          <w:tcPr>
            <w:tcW w:w="449" w:type="pct"/>
            <w:hideMark/>
          </w:tcPr>
          <w:p w14:paraId="06A8ACA0"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not serious </w:t>
            </w:r>
          </w:p>
        </w:tc>
        <w:tc>
          <w:tcPr>
            <w:tcW w:w="407" w:type="pct"/>
            <w:hideMark/>
          </w:tcPr>
          <w:p w14:paraId="0FF31F7D"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serious </w:t>
            </w:r>
            <w:r w:rsidRPr="00F20EDB">
              <w:rPr>
                <w:rFonts w:ascii="Arial Narrow" w:hAnsi="Arial Narrow"/>
                <w:color w:val="000000" w:themeColor="text1"/>
                <w:sz w:val="18"/>
                <w:szCs w:val="18"/>
                <w:vertAlign w:val="superscript"/>
                <w:lang w:val="en-US"/>
              </w:rPr>
              <w:t>a</w:t>
            </w:r>
          </w:p>
        </w:tc>
        <w:tc>
          <w:tcPr>
            <w:tcW w:w="391" w:type="pct"/>
            <w:hideMark/>
          </w:tcPr>
          <w:p w14:paraId="7D0BBC13"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very serious </w:t>
            </w:r>
            <w:r w:rsidRPr="00F20EDB">
              <w:rPr>
                <w:rFonts w:ascii="Arial Narrow" w:hAnsi="Arial Narrow"/>
                <w:color w:val="000000" w:themeColor="text1"/>
                <w:sz w:val="18"/>
                <w:szCs w:val="18"/>
                <w:vertAlign w:val="superscript"/>
                <w:lang w:val="en-US"/>
              </w:rPr>
              <w:t>c</w:t>
            </w:r>
          </w:p>
        </w:tc>
        <w:tc>
          <w:tcPr>
            <w:tcW w:w="473" w:type="pct"/>
            <w:hideMark/>
          </w:tcPr>
          <w:p w14:paraId="463B118C"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none </w:t>
            </w:r>
          </w:p>
        </w:tc>
        <w:tc>
          <w:tcPr>
            <w:tcW w:w="617" w:type="pct"/>
            <w:hideMark/>
          </w:tcPr>
          <w:p w14:paraId="631D1062"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0/31 (0.0%) </w:t>
            </w:r>
          </w:p>
        </w:tc>
        <w:tc>
          <w:tcPr>
            <w:tcW w:w="312" w:type="pct"/>
            <w:hideMark/>
          </w:tcPr>
          <w:p w14:paraId="6D0A6859" w14:textId="77777777" w:rsidR="009A07E4" w:rsidRPr="00F20EDB" w:rsidRDefault="009A07E4" w:rsidP="00B152EF">
            <w:pPr>
              <w:jc w:val="center"/>
              <w:rPr>
                <w:rFonts w:ascii="Arial Narrow" w:hAnsi="Arial Narrow"/>
                <w:color w:val="000000" w:themeColor="text1"/>
                <w:sz w:val="18"/>
                <w:szCs w:val="18"/>
                <w:lang w:val="en-US"/>
              </w:rPr>
            </w:pPr>
            <w:r w:rsidRPr="00F20EDB">
              <w:rPr>
                <w:rStyle w:val="cell-value"/>
                <w:rFonts w:ascii="Arial Narrow" w:hAnsi="Arial Narrow"/>
                <w:color w:val="000000" w:themeColor="text1"/>
                <w:sz w:val="18"/>
                <w:szCs w:val="18"/>
                <w:lang w:val="en-US"/>
              </w:rPr>
              <w:t xml:space="preserve">4/31 (12.9%) </w:t>
            </w:r>
          </w:p>
        </w:tc>
        <w:tc>
          <w:tcPr>
            <w:tcW w:w="294" w:type="pct"/>
            <w:hideMark/>
          </w:tcPr>
          <w:p w14:paraId="43521BFD" w14:textId="77777777" w:rsidR="009A07E4" w:rsidRPr="00F20EDB" w:rsidRDefault="009A07E4" w:rsidP="00B152EF">
            <w:pPr>
              <w:jc w:val="center"/>
              <w:rPr>
                <w:rFonts w:ascii="Arial Narrow" w:hAnsi="Arial Narrow"/>
                <w:color w:val="000000" w:themeColor="text1"/>
                <w:sz w:val="18"/>
                <w:szCs w:val="18"/>
                <w:lang w:val="en-US"/>
              </w:rPr>
            </w:pPr>
            <w:r w:rsidRPr="00F20EDB">
              <w:rPr>
                <w:rStyle w:val="block"/>
                <w:rFonts w:ascii="Arial Narrow" w:hAnsi="Arial Narrow"/>
                <w:b/>
                <w:bCs/>
                <w:color w:val="000000" w:themeColor="text1"/>
                <w:sz w:val="18"/>
                <w:szCs w:val="18"/>
                <w:lang w:val="en-US"/>
              </w:rPr>
              <w:t>RR 0.11</w:t>
            </w:r>
            <w:r w:rsidRPr="00F20EDB">
              <w:rPr>
                <w:rFonts w:ascii="Arial Narrow" w:hAnsi="Arial Narrow"/>
                <w:color w:val="000000" w:themeColor="text1"/>
                <w:sz w:val="18"/>
                <w:szCs w:val="18"/>
                <w:lang w:val="en-US"/>
              </w:rPr>
              <w:br/>
            </w:r>
            <w:r w:rsidRPr="00F20EDB">
              <w:rPr>
                <w:rStyle w:val="cell"/>
                <w:rFonts w:ascii="Arial Narrow" w:hAnsi="Arial Narrow"/>
                <w:color w:val="000000" w:themeColor="text1"/>
                <w:sz w:val="18"/>
                <w:szCs w:val="18"/>
                <w:lang w:val="en-US"/>
              </w:rPr>
              <w:t>(0.01 to 1.98)</w:t>
            </w:r>
            <w:r w:rsidRPr="00F20EDB">
              <w:rPr>
                <w:rFonts w:ascii="Arial Narrow" w:hAnsi="Arial Narrow"/>
                <w:color w:val="000000" w:themeColor="text1"/>
                <w:sz w:val="18"/>
                <w:szCs w:val="18"/>
                <w:lang w:val="en-US"/>
              </w:rPr>
              <w:t xml:space="preserve"> </w:t>
            </w:r>
          </w:p>
        </w:tc>
        <w:tc>
          <w:tcPr>
            <w:tcW w:w="318" w:type="pct"/>
            <w:hideMark/>
          </w:tcPr>
          <w:p w14:paraId="400883EA"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b/>
                <w:bCs/>
                <w:color w:val="000000" w:themeColor="text1"/>
                <w:sz w:val="18"/>
                <w:szCs w:val="18"/>
                <w:lang w:val="en-US"/>
              </w:rPr>
              <w:t>115 fewer per 1,000</w:t>
            </w:r>
            <w:r w:rsidRPr="00F20EDB">
              <w:rPr>
                <w:rFonts w:ascii="Arial Narrow" w:hAnsi="Arial Narrow"/>
                <w:color w:val="000000" w:themeColor="text1"/>
                <w:sz w:val="18"/>
                <w:szCs w:val="18"/>
                <w:lang w:val="en-US"/>
              </w:rPr>
              <w:br/>
              <w:t xml:space="preserve">(from 128 fewer to 126 more) </w:t>
            </w:r>
          </w:p>
        </w:tc>
        <w:tc>
          <w:tcPr>
            <w:tcW w:w="394" w:type="pct"/>
            <w:hideMark/>
          </w:tcPr>
          <w:p w14:paraId="21B97B08" w14:textId="77777777" w:rsidR="009A07E4" w:rsidRPr="00F20EDB" w:rsidRDefault="009A07E4" w:rsidP="00B152EF">
            <w:pPr>
              <w:jc w:val="center"/>
              <w:rPr>
                <w:rFonts w:ascii="Arial Narrow" w:hAnsi="Arial Narrow"/>
                <w:color w:val="000000" w:themeColor="text1"/>
                <w:sz w:val="18"/>
                <w:szCs w:val="18"/>
                <w:lang w:val="en-US"/>
              </w:rPr>
            </w:pPr>
            <w:r w:rsidRPr="00F20EDB">
              <w:rPr>
                <w:rStyle w:val="quality-sign"/>
                <w:rFonts w:ascii="Cambria Math" w:hAnsi="Cambria Math" w:cs="Cambria Math"/>
                <w:color w:val="000000" w:themeColor="text1"/>
                <w:sz w:val="18"/>
                <w:szCs w:val="18"/>
                <w:lang w:val="en-US"/>
              </w:rPr>
              <w:t>⨁</w:t>
            </w:r>
            <w:r w:rsidRPr="00F20EDB">
              <w:rPr>
                <w:rStyle w:val="quality-sign"/>
                <w:rFonts w:ascii="Segoe UI Symbol" w:hAnsi="Segoe UI Symbol" w:cs="Segoe UI Symbol"/>
                <w:color w:val="000000" w:themeColor="text1"/>
                <w:sz w:val="18"/>
                <w:szCs w:val="18"/>
                <w:lang w:val="en-US"/>
              </w:rPr>
              <w:t>◯◯◯</w:t>
            </w:r>
            <w:r w:rsidRPr="00F20EDB">
              <w:rPr>
                <w:rFonts w:ascii="Arial Narrow" w:hAnsi="Arial Narrow"/>
                <w:color w:val="000000" w:themeColor="text1"/>
                <w:sz w:val="18"/>
                <w:szCs w:val="18"/>
                <w:lang w:val="en-US"/>
              </w:rPr>
              <w:br/>
            </w:r>
            <w:r w:rsidRPr="00F20EDB">
              <w:rPr>
                <w:rStyle w:val="quality-text"/>
                <w:rFonts w:ascii="Arial Narrow" w:hAnsi="Arial Narrow"/>
                <w:color w:val="000000" w:themeColor="text1"/>
                <w:sz w:val="18"/>
                <w:szCs w:val="18"/>
                <w:lang w:val="en-US"/>
              </w:rPr>
              <w:t>VERY LOW</w:t>
            </w:r>
            <w:r w:rsidRPr="00F20EDB">
              <w:rPr>
                <w:rFonts w:ascii="Arial Narrow" w:hAnsi="Arial Narrow"/>
                <w:color w:val="000000" w:themeColor="text1"/>
                <w:sz w:val="18"/>
                <w:szCs w:val="18"/>
                <w:lang w:val="en-US"/>
              </w:rPr>
              <w:t xml:space="preserve"> </w:t>
            </w:r>
          </w:p>
        </w:tc>
        <w:tc>
          <w:tcPr>
            <w:tcW w:w="440" w:type="pct"/>
            <w:hideMark/>
          </w:tcPr>
          <w:p w14:paraId="63B19F45"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CRITICAL </w:t>
            </w:r>
          </w:p>
        </w:tc>
      </w:tr>
      <w:tr w:rsidR="003342E1" w:rsidRPr="00F20EDB" w14:paraId="70791147" w14:textId="77777777" w:rsidTr="00CA5F84">
        <w:tc>
          <w:tcPr>
            <w:tcW w:w="5000" w:type="pct"/>
            <w:gridSpan w:val="13"/>
            <w:hideMark/>
          </w:tcPr>
          <w:p w14:paraId="71F8CA62" w14:textId="77777777" w:rsidR="009A07E4" w:rsidRPr="00F20EDB" w:rsidRDefault="009A07E4" w:rsidP="00B152EF">
            <w:pPr>
              <w:rPr>
                <w:rFonts w:ascii="Arial Narrow" w:hAnsi="Arial Narrow"/>
                <w:b/>
                <w:bCs/>
                <w:color w:val="000000" w:themeColor="text1"/>
                <w:sz w:val="18"/>
                <w:szCs w:val="18"/>
                <w:lang w:val="en-US"/>
              </w:rPr>
            </w:pPr>
            <w:r w:rsidRPr="00F20EDB">
              <w:rPr>
                <w:rStyle w:val="label"/>
                <w:rFonts w:ascii="Arial Narrow" w:hAnsi="Arial Narrow"/>
                <w:b/>
                <w:bCs/>
                <w:color w:val="000000" w:themeColor="text1"/>
                <w:sz w:val="18"/>
                <w:szCs w:val="18"/>
                <w:lang w:val="en-US"/>
              </w:rPr>
              <w:t>Adverse events</w:t>
            </w:r>
          </w:p>
        </w:tc>
      </w:tr>
      <w:tr w:rsidR="003342E1" w:rsidRPr="00F20EDB" w14:paraId="1E5DCB9D" w14:textId="77777777" w:rsidTr="00CA5F84">
        <w:tc>
          <w:tcPr>
            <w:tcW w:w="275" w:type="pct"/>
            <w:hideMark/>
          </w:tcPr>
          <w:p w14:paraId="6F98BE69"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3 </w:t>
            </w:r>
          </w:p>
        </w:tc>
        <w:tc>
          <w:tcPr>
            <w:tcW w:w="370" w:type="pct"/>
            <w:hideMark/>
          </w:tcPr>
          <w:p w14:paraId="51CDB875"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randomised trials </w:t>
            </w:r>
          </w:p>
        </w:tc>
        <w:tc>
          <w:tcPr>
            <w:tcW w:w="260" w:type="pct"/>
            <w:hideMark/>
          </w:tcPr>
          <w:p w14:paraId="5C2A3326"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serious </w:t>
            </w:r>
            <w:r w:rsidRPr="00F20EDB">
              <w:rPr>
                <w:rFonts w:ascii="Arial Narrow" w:hAnsi="Arial Narrow"/>
                <w:color w:val="000000" w:themeColor="text1"/>
                <w:sz w:val="18"/>
                <w:szCs w:val="18"/>
                <w:vertAlign w:val="superscript"/>
                <w:lang w:val="en-US"/>
              </w:rPr>
              <w:t>c</w:t>
            </w:r>
          </w:p>
        </w:tc>
        <w:tc>
          <w:tcPr>
            <w:tcW w:w="449" w:type="pct"/>
            <w:hideMark/>
          </w:tcPr>
          <w:p w14:paraId="59F9200E"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not serious </w:t>
            </w:r>
          </w:p>
        </w:tc>
        <w:tc>
          <w:tcPr>
            <w:tcW w:w="407" w:type="pct"/>
            <w:hideMark/>
          </w:tcPr>
          <w:p w14:paraId="454F9E77"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not serious </w:t>
            </w:r>
          </w:p>
        </w:tc>
        <w:tc>
          <w:tcPr>
            <w:tcW w:w="391" w:type="pct"/>
            <w:hideMark/>
          </w:tcPr>
          <w:p w14:paraId="1A7F0BDB"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serious </w:t>
            </w:r>
            <w:r w:rsidRPr="00F20EDB">
              <w:rPr>
                <w:rFonts w:ascii="Arial Narrow" w:hAnsi="Arial Narrow"/>
                <w:color w:val="000000" w:themeColor="text1"/>
                <w:sz w:val="18"/>
                <w:szCs w:val="18"/>
                <w:vertAlign w:val="superscript"/>
                <w:lang w:val="en-US"/>
              </w:rPr>
              <w:t>d</w:t>
            </w:r>
          </w:p>
        </w:tc>
        <w:tc>
          <w:tcPr>
            <w:tcW w:w="473" w:type="pct"/>
            <w:hideMark/>
          </w:tcPr>
          <w:p w14:paraId="16F6951F"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none </w:t>
            </w:r>
          </w:p>
        </w:tc>
        <w:tc>
          <w:tcPr>
            <w:tcW w:w="617" w:type="pct"/>
            <w:hideMark/>
          </w:tcPr>
          <w:p w14:paraId="0CC38175"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27/116 (23.3%) </w:t>
            </w:r>
          </w:p>
        </w:tc>
        <w:tc>
          <w:tcPr>
            <w:tcW w:w="312" w:type="pct"/>
            <w:hideMark/>
          </w:tcPr>
          <w:p w14:paraId="434A2C03" w14:textId="77777777" w:rsidR="009A07E4" w:rsidRPr="00F20EDB" w:rsidRDefault="009A07E4" w:rsidP="00B152EF">
            <w:pPr>
              <w:jc w:val="center"/>
              <w:rPr>
                <w:rFonts w:ascii="Arial Narrow" w:hAnsi="Arial Narrow"/>
                <w:color w:val="000000" w:themeColor="text1"/>
                <w:sz w:val="18"/>
                <w:szCs w:val="18"/>
                <w:lang w:val="en-US"/>
              </w:rPr>
            </w:pPr>
            <w:r w:rsidRPr="00F20EDB">
              <w:rPr>
                <w:rStyle w:val="cell-value"/>
                <w:rFonts w:ascii="Arial Narrow" w:hAnsi="Arial Narrow"/>
                <w:color w:val="000000" w:themeColor="text1"/>
                <w:sz w:val="18"/>
                <w:szCs w:val="18"/>
                <w:lang w:val="en-US"/>
              </w:rPr>
              <w:t xml:space="preserve">10/121 (8.3%) </w:t>
            </w:r>
          </w:p>
        </w:tc>
        <w:tc>
          <w:tcPr>
            <w:tcW w:w="294" w:type="pct"/>
            <w:hideMark/>
          </w:tcPr>
          <w:p w14:paraId="0F874603" w14:textId="77777777" w:rsidR="009A07E4" w:rsidRPr="00F20EDB" w:rsidRDefault="009A07E4" w:rsidP="00B152EF">
            <w:pPr>
              <w:jc w:val="center"/>
              <w:rPr>
                <w:rFonts w:ascii="Arial Narrow" w:hAnsi="Arial Narrow"/>
                <w:color w:val="000000" w:themeColor="text1"/>
                <w:sz w:val="18"/>
                <w:szCs w:val="18"/>
                <w:lang w:val="en-US"/>
              </w:rPr>
            </w:pPr>
            <w:r w:rsidRPr="00F20EDB">
              <w:rPr>
                <w:rStyle w:val="block"/>
                <w:rFonts w:ascii="Arial Narrow" w:hAnsi="Arial Narrow"/>
                <w:b/>
                <w:bCs/>
                <w:color w:val="000000" w:themeColor="text1"/>
                <w:sz w:val="18"/>
                <w:szCs w:val="18"/>
                <w:lang w:val="en-US"/>
              </w:rPr>
              <w:t>RR 2.63</w:t>
            </w:r>
            <w:r w:rsidRPr="00F20EDB">
              <w:rPr>
                <w:rFonts w:ascii="Arial Narrow" w:hAnsi="Arial Narrow"/>
                <w:color w:val="000000" w:themeColor="text1"/>
                <w:sz w:val="18"/>
                <w:szCs w:val="18"/>
                <w:lang w:val="en-US"/>
              </w:rPr>
              <w:br/>
            </w:r>
            <w:r w:rsidRPr="00F20EDB">
              <w:rPr>
                <w:rStyle w:val="cell"/>
                <w:rFonts w:ascii="Arial Narrow" w:hAnsi="Arial Narrow"/>
                <w:color w:val="000000" w:themeColor="text1"/>
                <w:sz w:val="18"/>
                <w:szCs w:val="18"/>
                <w:lang w:val="en-US"/>
              </w:rPr>
              <w:t>(1.36 to 5.09)</w:t>
            </w:r>
            <w:r w:rsidRPr="00F20EDB">
              <w:rPr>
                <w:rFonts w:ascii="Arial Narrow" w:hAnsi="Arial Narrow"/>
                <w:color w:val="000000" w:themeColor="text1"/>
                <w:sz w:val="18"/>
                <w:szCs w:val="18"/>
                <w:lang w:val="en-US"/>
              </w:rPr>
              <w:t xml:space="preserve"> </w:t>
            </w:r>
          </w:p>
        </w:tc>
        <w:tc>
          <w:tcPr>
            <w:tcW w:w="318" w:type="pct"/>
            <w:hideMark/>
          </w:tcPr>
          <w:p w14:paraId="5395892D"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b/>
                <w:bCs/>
                <w:color w:val="000000" w:themeColor="text1"/>
                <w:sz w:val="18"/>
                <w:szCs w:val="18"/>
                <w:lang w:val="en-US"/>
              </w:rPr>
              <w:t>135 more per 1,000</w:t>
            </w:r>
            <w:r w:rsidRPr="00F20EDB">
              <w:rPr>
                <w:rFonts w:ascii="Arial Narrow" w:hAnsi="Arial Narrow"/>
                <w:color w:val="000000" w:themeColor="text1"/>
                <w:sz w:val="18"/>
                <w:szCs w:val="18"/>
                <w:lang w:val="en-US"/>
              </w:rPr>
              <w:br/>
              <w:t xml:space="preserve">(from 30 more to </w:t>
            </w:r>
            <w:r w:rsidRPr="00F20EDB">
              <w:rPr>
                <w:rFonts w:ascii="Arial Narrow" w:hAnsi="Arial Narrow"/>
                <w:color w:val="000000" w:themeColor="text1"/>
                <w:sz w:val="18"/>
                <w:szCs w:val="18"/>
                <w:lang w:val="en-US"/>
              </w:rPr>
              <w:lastRenderedPageBreak/>
              <w:t xml:space="preserve">338 more) </w:t>
            </w:r>
          </w:p>
        </w:tc>
        <w:tc>
          <w:tcPr>
            <w:tcW w:w="394" w:type="pct"/>
            <w:hideMark/>
          </w:tcPr>
          <w:p w14:paraId="2ABC6402" w14:textId="77777777" w:rsidR="009A07E4" w:rsidRPr="00F20EDB" w:rsidRDefault="009A07E4" w:rsidP="00B152EF">
            <w:pPr>
              <w:jc w:val="center"/>
              <w:rPr>
                <w:rFonts w:ascii="Arial Narrow" w:hAnsi="Arial Narrow"/>
                <w:color w:val="000000" w:themeColor="text1"/>
                <w:sz w:val="18"/>
                <w:szCs w:val="18"/>
                <w:lang w:val="en-US"/>
              </w:rPr>
            </w:pPr>
            <w:r w:rsidRPr="00F20EDB">
              <w:rPr>
                <w:rStyle w:val="quality-sign"/>
                <w:rFonts w:ascii="Cambria Math" w:hAnsi="Cambria Math" w:cs="Cambria Math"/>
                <w:color w:val="000000" w:themeColor="text1"/>
                <w:sz w:val="18"/>
                <w:szCs w:val="18"/>
                <w:lang w:val="en-US"/>
              </w:rPr>
              <w:lastRenderedPageBreak/>
              <w:t>⨁⨁</w:t>
            </w:r>
            <w:r w:rsidRPr="00F20EDB">
              <w:rPr>
                <w:rStyle w:val="quality-sign"/>
                <w:rFonts w:ascii="Segoe UI Symbol" w:hAnsi="Segoe UI Symbol" w:cs="Segoe UI Symbol"/>
                <w:color w:val="000000" w:themeColor="text1"/>
                <w:sz w:val="18"/>
                <w:szCs w:val="18"/>
                <w:lang w:val="en-US"/>
              </w:rPr>
              <w:t>◯◯</w:t>
            </w:r>
            <w:r w:rsidRPr="00F20EDB">
              <w:rPr>
                <w:rFonts w:ascii="Arial Narrow" w:hAnsi="Arial Narrow"/>
                <w:color w:val="000000" w:themeColor="text1"/>
                <w:sz w:val="18"/>
                <w:szCs w:val="18"/>
                <w:lang w:val="en-US"/>
              </w:rPr>
              <w:br/>
            </w:r>
            <w:r w:rsidRPr="00F20EDB">
              <w:rPr>
                <w:rStyle w:val="quality-text"/>
                <w:rFonts w:ascii="Arial Narrow" w:hAnsi="Arial Narrow"/>
                <w:color w:val="000000" w:themeColor="text1"/>
                <w:sz w:val="18"/>
                <w:szCs w:val="18"/>
                <w:lang w:val="en-US"/>
              </w:rPr>
              <w:t>LOW</w:t>
            </w:r>
            <w:r w:rsidRPr="00F20EDB">
              <w:rPr>
                <w:rFonts w:ascii="Arial Narrow" w:hAnsi="Arial Narrow"/>
                <w:color w:val="000000" w:themeColor="text1"/>
                <w:sz w:val="18"/>
                <w:szCs w:val="18"/>
                <w:lang w:val="en-US"/>
              </w:rPr>
              <w:t xml:space="preserve"> </w:t>
            </w:r>
          </w:p>
        </w:tc>
        <w:tc>
          <w:tcPr>
            <w:tcW w:w="440" w:type="pct"/>
            <w:hideMark/>
          </w:tcPr>
          <w:p w14:paraId="18556058" w14:textId="77777777" w:rsidR="009A07E4" w:rsidRPr="00F20EDB" w:rsidRDefault="009A07E4" w:rsidP="00B152EF">
            <w:pPr>
              <w:jc w:val="center"/>
              <w:rPr>
                <w:rFonts w:ascii="Arial Narrow" w:hAnsi="Arial Narrow"/>
                <w:color w:val="000000" w:themeColor="text1"/>
                <w:sz w:val="18"/>
                <w:szCs w:val="18"/>
                <w:lang w:val="en-US"/>
              </w:rPr>
            </w:pPr>
            <w:r w:rsidRPr="00F20EDB">
              <w:rPr>
                <w:rFonts w:ascii="Arial Narrow" w:hAnsi="Arial Narrow"/>
                <w:color w:val="000000" w:themeColor="text1"/>
                <w:sz w:val="18"/>
                <w:szCs w:val="18"/>
                <w:lang w:val="en-US"/>
              </w:rPr>
              <w:t xml:space="preserve">IMPORTANT </w:t>
            </w:r>
          </w:p>
        </w:tc>
      </w:tr>
    </w:tbl>
    <w:p w14:paraId="0F590FFE" w14:textId="77777777" w:rsidR="009A07E4" w:rsidRPr="00F20EDB" w:rsidRDefault="009A07E4" w:rsidP="009A07E4">
      <w:pPr>
        <w:pStyle w:val="NormalWeb"/>
        <w:spacing w:line="140" w:lineRule="atLeast"/>
        <w:rPr>
          <w:rFonts w:ascii="Arial Narrow" w:eastAsiaTheme="minorEastAsia" w:hAnsi="Arial Narrow"/>
          <w:color w:val="000000"/>
          <w:sz w:val="14"/>
          <w:szCs w:val="14"/>
          <w:lang w:val="en-US"/>
        </w:rPr>
      </w:pPr>
      <w:r w:rsidRPr="00F20EDB">
        <w:rPr>
          <w:rFonts w:ascii="Arial Narrow" w:hAnsi="Arial Narrow"/>
          <w:b/>
          <w:bCs/>
          <w:color w:val="000000"/>
          <w:sz w:val="14"/>
          <w:szCs w:val="14"/>
          <w:lang w:val="en-US"/>
        </w:rPr>
        <w:t>CI:</w:t>
      </w:r>
      <w:r w:rsidRPr="00F20EDB">
        <w:rPr>
          <w:rFonts w:ascii="Arial Narrow" w:hAnsi="Arial Narrow"/>
          <w:color w:val="000000"/>
          <w:sz w:val="14"/>
          <w:szCs w:val="14"/>
          <w:lang w:val="en-US"/>
        </w:rPr>
        <w:t xml:space="preserve"> Confidence interval; </w:t>
      </w:r>
      <w:r w:rsidRPr="00F20EDB">
        <w:rPr>
          <w:rFonts w:ascii="Arial Narrow" w:hAnsi="Arial Narrow"/>
          <w:b/>
          <w:bCs/>
          <w:color w:val="000000"/>
          <w:sz w:val="14"/>
          <w:szCs w:val="14"/>
          <w:lang w:val="en-US"/>
        </w:rPr>
        <w:t>RR:</w:t>
      </w:r>
      <w:r w:rsidRPr="00F20EDB">
        <w:rPr>
          <w:rFonts w:ascii="Arial Narrow" w:hAnsi="Arial Narrow"/>
          <w:color w:val="000000"/>
          <w:sz w:val="14"/>
          <w:szCs w:val="14"/>
          <w:lang w:val="en-US"/>
        </w:rPr>
        <w:t xml:space="preserve"> Risk ratio</w:t>
      </w:r>
    </w:p>
    <w:p w14:paraId="66C74176" w14:textId="77777777" w:rsidR="009A07E4" w:rsidRPr="00F20EDB" w:rsidRDefault="009A07E4" w:rsidP="009A07E4">
      <w:pPr>
        <w:pStyle w:val="Heading4"/>
        <w:spacing w:line="140" w:lineRule="atLeast"/>
        <w:rPr>
          <w:rFonts w:ascii="Arial Narrow" w:eastAsia="Times New Roman" w:hAnsi="Arial Narrow"/>
          <w:color w:val="000000"/>
          <w:lang w:val="en-US"/>
        </w:rPr>
      </w:pPr>
      <w:r w:rsidRPr="00F20EDB">
        <w:rPr>
          <w:rFonts w:ascii="Arial Narrow" w:eastAsia="Times New Roman" w:hAnsi="Arial Narrow"/>
          <w:color w:val="000000"/>
          <w:lang w:val="en-US"/>
        </w:rPr>
        <w:t>Explanations</w:t>
      </w:r>
    </w:p>
    <w:p w14:paraId="052742EF" w14:textId="77777777" w:rsidR="009A07E4" w:rsidRPr="00F20EDB" w:rsidRDefault="009A07E4" w:rsidP="009A07E4">
      <w:pPr>
        <w:spacing w:line="140" w:lineRule="atLeast"/>
        <w:rPr>
          <w:rFonts w:ascii="Arial Narrow" w:hAnsi="Arial Narrow"/>
          <w:color w:val="000000"/>
          <w:sz w:val="14"/>
          <w:szCs w:val="14"/>
          <w:lang w:val="en-US"/>
        </w:rPr>
      </w:pPr>
      <w:r w:rsidRPr="00F20EDB">
        <w:rPr>
          <w:rFonts w:ascii="Arial Narrow" w:hAnsi="Arial Narrow"/>
          <w:color w:val="000000"/>
          <w:sz w:val="14"/>
          <w:szCs w:val="14"/>
          <w:lang w:val="en-US"/>
        </w:rPr>
        <w:t xml:space="preserve">a. We downgraded the quality of evidence by one level for indirectness; the population included ranged from mild to severe cases </w:t>
      </w:r>
    </w:p>
    <w:p w14:paraId="4E3F6FFD" w14:textId="77777777" w:rsidR="009A07E4" w:rsidRPr="00F20EDB" w:rsidRDefault="009A07E4" w:rsidP="009A07E4">
      <w:pPr>
        <w:spacing w:line="140" w:lineRule="atLeast"/>
        <w:rPr>
          <w:rFonts w:ascii="Arial Narrow" w:hAnsi="Arial Narrow"/>
          <w:color w:val="000000"/>
          <w:sz w:val="14"/>
          <w:szCs w:val="14"/>
          <w:lang w:val="en-US"/>
        </w:rPr>
      </w:pPr>
      <w:r w:rsidRPr="00F20EDB">
        <w:rPr>
          <w:rFonts w:ascii="Arial Narrow" w:hAnsi="Arial Narrow"/>
          <w:color w:val="000000"/>
          <w:sz w:val="14"/>
          <w:szCs w:val="14"/>
          <w:lang w:val="en-US"/>
        </w:rPr>
        <w:t xml:space="preserve">b. We downgraded the quality of evidence by one level for serious risk of bias, unblinded trials drove most of the treatment effect </w:t>
      </w:r>
    </w:p>
    <w:p w14:paraId="72B81A58" w14:textId="77777777" w:rsidR="009A07E4" w:rsidRPr="00F20EDB" w:rsidRDefault="009A07E4" w:rsidP="009A07E4">
      <w:pPr>
        <w:spacing w:line="140" w:lineRule="atLeast"/>
        <w:rPr>
          <w:rFonts w:ascii="Arial Narrow" w:hAnsi="Arial Narrow"/>
          <w:color w:val="000000"/>
          <w:sz w:val="14"/>
          <w:szCs w:val="14"/>
          <w:lang w:val="en-US"/>
        </w:rPr>
      </w:pPr>
      <w:r w:rsidRPr="00F20EDB">
        <w:rPr>
          <w:rFonts w:ascii="Arial Narrow" w:hAnsi="Arial Narrow"/>
          <w:color w:val="000000"/>
          <w:sz w:val="14"/>
          <w:szCs w:val="14"/>
          <w:lang w:val="en-US"/>
        </w:rPr>
        <w:t xml:space="preserve">c. We downgraded the quality of evidence by two levels for very serious imprecision; the 95% CI was extremely wide, encompassing extreme benefit and harm </w:t>
      </w:r>
    </w:p>
    <w:p w14:paraId="1BD78F37" w14:textId="77777777" w:rsidR="009A07E4" w:rsidRPr="00F20EDB" w:rsidRDefault="009A07E4" w:rsidP="009A07E4">
      <w:pPr>
        <w:spacing w:line="140" w:lineRule="atLeast"/>
        <w:rPr>
          <w:rFonts w:ascii="Arial Narrow" w:hAnsi="Arial Narrow"/>
          <w:color w:val="000000"/>
          <w:sz w:val="14"/>
          <w:szCs w:val="14"/>
          <w:lang w:val="en-US"/>
        </w:rPr>
      </w:pPr>
      <w:r w:rsidRPr="00F20EDB">
        <w:rPr>
          <w:rFonts w:ascii="Arial Narrow" w:hAnsi="Arial Narrow"/>
          <w:color w:val="000000"/>
          <w:sz w:val="14"/>
          <w:szCs w:val="14"/>
          <w:lang w:val="en-US"/>
        </w:rPr>
        <w:t xml:space="preserve">d. We downgraded the quality of evidence by one level for serious imprecision (although some may consider this a very serious imprecision we elected to downgrade by one level because we already downgraded for risk of bias), the number of events was very small and harm ranged from moderate to substantial. </w:t>
      </w:r>
    </w:p>
    <w:p w14:paraId="4F841592" w14:textId="695E20DB" w:rsidR="009A07E4" w:rsidRPr="00F20EDB" w:rsidRDefault="009A07E4" w:rsidP="009A07E4">
      <w:pPr>
        <w:rPr>
          <w:rFonts w:ascii="Garamond" w:hAnsi="Garamond"/>
          <w:lang w:val="en-US"/>
        </w:rPr>
      </w:pPr>
    </w:p>
    <w:p w14:paraId="5B1F5703" w14:textId="4F594D3D" w:rsidR="009A07E4" w:rsidRPr="00F20EDB" w:rsidRDefault="009A07E4" w:rsidP="009A07E4">
      <w:pPr>
        <w:rPr>
          <w:rFonts w:ascii="Garamond" w:hAnsi="Garamond"/>
          <w:lang w:val="en-US"/>
        </w:rPr>
      </w:pPr>
    </w:p>
    <w:p w14:paraId="45D3B4DC" w14:textId="77777777" w:rsidR="00D75CB8" w:rsidRPr="00F20EDB" w:rsidRDefault="00D75CB8" w:rsidP="009A07E4">
      <w:pPr>
        <w:rPr>
          <w:rFonts w:ascii="Garamond" w:hAnsi="Garamond"/>
          <w:lang w:val="en-US"/>
        </w:rPr>
        <w:sectPr w:rsidR="00D75CB8" w:rsidRPr="00F20EDB" w:rsidSect="009A07E4">
          <w:pgSz w:w="15840" w:h="12240" w:orient="landscape"/>
          <w:pgMar w:top="1440" w:right="1440" w:bottom="1440" w:left="1440" w:header="708" w:footer="708" w:gutter="0"/>
          <w:cols w:space="708"/>
          <w:docGrid w:linePitch="360"/>
        </w:sectPr>
      </w:pPr>
    </w:p>
    <w:p w14:paraId="2E09BA86" w14:textId="07A16B20" w:rsidR="009A07E4" w:rsidRPr="00F20EDB" w:rsidRDefault="00A80924" w:rsidP="009A07E4">
      <w:pPr>
        <w:rPr>
          <w:rFonts w:ascii="Garamond" w:hAnsi="Garamond"/>
          <w:b/>
          <w:lang w:val="en-US"/>
        </w:rPr>
      </w:pPr>
      <w:r w:rsidRPr="00F20EDB">
        <w:rPr>
          <w:rFonts w:ascii="Garamond" w:hAnsi="Garamond"/>
          <w:b/>
          <w:lang w:val="en-US"/>
        </w:rPr>
        <w:lastRenderedPageBreak/>
        <w:t>Table S9.</w:t>
      </w:r>
      <w:r w:rsidRPr="00F20EDB">
        <w:rPr>
          <w:rFonts w:ascii="Garamond" w:hAnsi="Garamond"/>
          <w:lang w:val="en-US"/>
        </w:rPr>
        <w:t xml:space="preserve"> </w:t>
      </w:r>
      <w:r w:rsidR="00D75CB8" w:rsidRPr="00F20EDB">
        <w:rPr>
          <w:rFonts w:ascii="Garamond" w:hAnsi="Garamond"/>
          <w:b/>
          <w:lang w:val="en-US"/>
        </w:rPr>
        <w:t>Evidence to Decision Framework for HCQ recommendation</w:t>
      </w:r>
    </w:p>
    <w:p w14:paraId="4DBB817C" w14:textId="77777777" w:rsidR="00D75CB8" w:rsidRPr="00F20EDB" w:rsidRDefault="00D75CB8" w:rsidP="009A07E4">
      <w:pPr>
        <w:rPr>
          <w:rFonts w:ascii="Garamond" w:hAnsi="Garamond"/>
          <w:lang w:val="en-US"/>
        </w:rPr>
      </w:pPr>
    </w:p>
    <w:tbl>
      <w:tblPr>
        <w:tblW w:w="5000" w:type="pct"/>
        <w:tblCellMar>
          <w:top w:w="15" w:type="dxa"/>
          <w:left w:w="15" w:type="dxa"/>
          <w:bottom w:w="15" w:type="dxa"/>
          <w:right w:w="15" w:type="dxa"/>
        </w:tblCellMar>
        <w:tblLook w:val="04A0" w:firstRow="1" w:lastRow="0" w:firstColumn="1" w:lastColumn="0" w:noHBand="0" w:noVBand="1"/>
      </w:tblPr>
      <w:tblGrid>
        <w:gridCol w:w="1730"/>
        <w:gridCol w:w="11230"/>
      </w:tblGrid>
      <w:tr w:rsidR="00D75CB8" w:rsidRPr="00F20EDB" w14:paraId="58E3ECC9" w14:textId="77777777" w:rsidTr="00B152EF">
        <w:tc>
          <w:tcPr>
            <w:tcW w:w="0" w:type="auto"/>
            <w:gridSpan w:val="2"/>
            <w:tcBorders>
              <w:bottom w:val="single" w:sz="6" w:space="0" w:color="2E74B5"/>
            </w:tcBorders>
            <w:tcMar>
              <w:top w:w="0" w:type="dxa"/>
              <w:left w:w="0" w:type="dxa"/>
              <w:bottom w:w="0" w:type="dxa"/>
              <w:right w:w="0" w:type="dxa"/>
            </w:tcMar>
            <w:hideMark/>
          </w:tcPr>
          <w:p w14:paraId="2D636344" w14:textId="77777777" w:rsidR="00D75CB8" w:rsidRPr="00F20EDB" w:rsidRDefault="00D75CB8" w:rsidP="00B152EF">
            <w:pPr>
              <w:pStyle w:val="Heading1"/>
              <w:spacing w:after="20"/>
              <w:rPr>
                <w:rFonts w:ascii="Calibri" w:eastAsia="Times New Roman" w:hAnsi="Calibri"/>
                <w:caps/>
                <w:sz w:val="24"/>
                <w:szCs w:val="24"/>
                <w:lang w:val="en-US"/>
              </w:rPr>
            </w:pPr>
            <w:r w:rsidRPr="00F20EDB">
              <w:rPr>
                <w:rFonts w:ascii="Calibri" w:eastAsia="Times New Roman" w:hAnsi="Calibri"/>
                <w:caps/>
                <w:sz w:val="24"/>
                <w:szCs w:val="24"/>
                <w:lang w:val="en-US"/>
              </w:rPr>
              <w:t>Question</w:t>
            </w:r>
          </w:p>
        </w:tc>
      </w:tr>
      <w:tr w:rsidR="00D75CB8" w:rsidRPr="00F20EDB" w14:paraId="0181CE4D" w14:textId="77777777" w:rsidTr="00B152EF">
        <w:tc>
          <w:tcPr>
            <w:tcW w:w="0" w:type="auto"/>
            <w:gridSpan w:val="2"/>
            <w:tcBorders>
              <w:bottom w:val="single" w:sz="6" w:space="0" w:color="2E74B5"/>
              <w:right w:val="single" w:sz="6" w:space="0" w:color="2E74B5"/>
            </w:tcBorders>
            <w:shd w:val="clear" w:color="auto" w:fill="2E74B5"/>
            <w:tcMar>
              <w:top w:w="75" w:type="dxa"/>
              <w:left w:w="75" w:type="dxa"/>
              <w:bottom w:w="75" w:type="dxa"/>
              <w:right w:w="75" w:type="dxa"/>
            </w:tcMar>
            <w:hideMark/>
          </w:tcPr>
          <w:p w14:paraId="3AFFC6FE" w14:textId="77777777" w:rsidR="00D75CB8" w:rsidRPr="00F20EDB" w:rsidRDefault="00D75CB8" w:rsidP="00B152EF">
            <w:pPr>
              <w:pStyle w:val="NormalWeb"/>
              <w:spacing w:before="0" w:beforeAutospacing="0" w:after="0" w:afterAutospacing="0"/>
              <w:rPr>
                <w:rFonts w:ascii="Calibri" w:eastAsiaTheme="minorEastAsia" w:hAnsi="Calibri"/>
                <w:b/>
                <w:bCs/>
                <w:color w:val="FFFFFF"/>
                <w:lang w:val="en-US"/>
              </w:rPr>
            </w:pPr>
            <w:r w:rsidRPr="00F20EDB">
              <w:rPr>
                <w:rFonts w:ascii="Calibri" w:hAnsi="Calibri"/>
                <w:b/>
                <w:bCs/>
                <w:color w:val="FFFFFF"/>
                <w:lang w:val="en-US"/>
              </w:rPr>
              <w:t>Should Hydroxychloroquine (HCQ) vs. No HCQ be used for Hospitalized adults with severe or critical COVID-19?</w:t>
            </w:r>
          </w:p>
        </w:tc>
      </w:tr>
      <w:tr w:rsidR="00D75CB8" w:rsidRPr="00F20EDB" w14:paraId="1A671D25" w14:textId="77777777" w:rsidTr="00B152EF">
        <w:tc>
          <w:tcPr>
            <w:tcW w:w="1600" w:type="dxa"/>
            <w:tcBorders>
              <w:bottom w:val="single" w:sz="6" w:space="0" w:color="2E74B5"/>
            </w:tcBorders>
            <w:shd w:val="clear" w:color="auto" w:fill="2E74B5"/>
            <w:tcMar>
              <w:top w:w="75" w:type="dxa"/>
              <w:left w:w="75" w:type="dxa"/>
              <w:bottom w:w="75" w:type="dxa"/>
              <w:right w:w="75" w:type="dxa"/>
            </w:tcMar>
            <w:hideMark/>
          </w:tcPr>
          <w:p w14:paraId="6BD41325" w14:textId="77777777" w:rsidR="00D75CB8" w:rsidRPr="00F20EDB" w:rsidRDefault="00D75CB8" w:rsidP="00B152EF">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Population:</w:t>
            </w:r>
          </w:p>
        </w:tc>
        <w:tc>
          <w:tcPr>
            <w:tcW w:w="12800" w:type="dxa"/>
            <w:tcBorders>
              <w:bottom w:val="single" w:sz="6" w:space="0" w:color="2E74B5"/>
              <w:right w:val="single" w:sz="6" w:space="0" w:color="2E74B5"/>
            </w:tcBorders>
            <w:tcMar>
              <w:top w:w="75" w:type="dxa"/>
              <w:left w:w="75" w:type="dxa"/>
              <w:bottom w:w="75" w:type="dxa"/>
              <w:right w:w="75" w:type="dxa"/>
            </w:tcMar>
            <w:hideMark/>
          </w:tcPr>
          <w:p w14:paraId="41EF74F8" w14:textId="77777777" w:rsidR="00D75CB8" w:rsidRPr="00F20EDB" w:rsidRDefault="00D75CB8" w:rsidP="00B152EF">
            <w:pPr>
              <w:pStyle w:val="NormalWeb"/>
              <w:spacing w:before="0" w:beforeAutospacing="0" w:after="0" w:afterAutospacing="0" w:line="200" w:lineRule="atLeast"/>
              <w:rPr>
                <w:rFonts w:ascii="Calibri" w:hAnsi="Calibri"/>
                <w:lang w:val="en-US"/>
              </w:rPr>
            </w:pPr>
            <w:r w:rsidRPr="00F20EDB">
              <w:rPr>
                <w:rFonts w:ascii="Calibri" w:hAnsi="Calibri"/>
                <w:lang w:val="en-US"/>
              </w:rPr>
              <w:t>Hospitalized adults with severe or critical COVID-19</w:t>
            </w:r>
          </w:p>
        </w:tc>
      </w:tr>
      <w:tr w:rsidR="00D75CB8" w:rsidRPr="00F20EDB" w14:paraId="34739E12" w14:textId="77777777" w:rsidTr="00B152EF">
        <w:tc>
          <w:tcPr>
            <w:tcW w:w="1600" w:type="dxa"/>
            <w:tcBorders>
              <w:bottom w:val="single" w:sz="6" w:space="0" w:color="2E74B5"/>
            </w:tcBorders>
            <w:shd w:val="clear" w:color="auto" w:fill="2E74B5"/>
            <w:tcMar>
              <w:top w:w="75" w:type="dxa"/>
              <w:left w:w="75" w:type="dxa"/>
              <w:bottom w:w="75" w:type="dxa"/>
              <w:right w:w="75" w:type="dxa"/>
            </w:tcMar>
            <w:hideMark/>
          </w:tcPr>
          <w:p w14:paraId="00D5E020" w14:textId="77777777" w:rsidR="00D75CB8" w:rsidRPr="00F20EDB" w:rsidRDefault="00D75CB8" w:rsidP="00B152EF">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Intervention:</w:t>
            </w:r>
          </w:p>
        </w:tc>
        <w:tc>
          <w:tcPr>
            <w:tcW w:w="12800" w:type="dxa"/>
            <w:tcBorders>
              <w:bottom w:val="single" w:sz="6" w:space="0" w:color="2E74B5"/>
              <w:right w:val="single" w:sz="6" w:space="0" w:color="2E74B5"/>
            </w:tcBorders>
            <w:tcMar>
              <w:top w:w="75" w:type="dxa"/>
              <w:left w:w="75" w:type="dxa"/>
              <w:bottom w:w="75" w:type="dxa"/>
              <w:right w:w="75" w:type="dxa"/>
            </w:tcMar>
            <w:hideMark/>
          </w:tcPr>
          <w:p w14:paraId="2803CA46" w14:textId="77777777" w:rsidR="00D75CB8" w:rsidRPr="00F20EDB" w:rsidRDefault="00D75CB8" w:rsidP="00B152EF">
            <w:pPr>
              <w:pStyle w:val="NormalWeb"/>
              <w:spacing w:before="0" w:beforeAutospacing="0" w:after="0" w:afterAutospacing="0" w:line="200" w:lineRule="atLeast"/>
              <w:rPr>
                <w:rFonts w:ascii="Calibri" w:hAnsi="Calibri"/>
                <w:lang w:val="en-US"/>
              </w:rPr>
            </w:pPr>
            <w:r w:rsidRPr="00F20EDB">
              <w:rPr>
                <w:rFonts w:ascii="Calibri" w:hAnsi="Calibri"/>
                <w:lang w:val="en-US"/>
              </w:rPr>
              <w:t>Hydroxychloroquine (HCQ)</w:t>
            </w:r>
          </w:p>
        </w:tc>
      </w:tr>
      <w:tr w:rsidR="00D75CB8" w:rsidRPr="00F20EDB" w14:paraId="270F8686" w14:textId="77777777" w:rsidTr="00B152EF">
        <w:tc>
          <w:tcPr>
            <w:tcW w:w="1600" w:type="dxa"/>
            <w:tcBorders>
              <w:bottom w:val="single" w:sz="6" w:space="0" w:color="2E74B5"/>
            </w:tcBorders>
            <w:shd w:val="clear" w:color="auto" w:fill="2E74B5"/>
            <w:tcMar>
              <w:top w:w="75" w:type="dxa"/>
              <w:left w:w="75" w:type="dxa"/>
              <w:bottom w:w="75" w:type="dxa"/>
              <w:right w:w="75" w:type="dxa"/>
            </w:tcMar>
            <w:hideMark/>
          </w:tcPr>
          <w:p w14:paraId="5283F82F" w14:textId="77777777" w:rsidR="00D75CB8" w:rsidRPr="00F20EDB" w:rsidRDefault="00D75CB8" w:rsidP="00B152EF">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Comparison:</w:t>
            </w:r>
          </w:p>
        </w:tc>
        <w:tc>
          <w:tcPr>
            <w:tcW w:w="12800" w:type="dxa"/>
            <w:tcBorders>
              <w:bottom w:val="single" w:sz="6" w:space="0" w:color="2E74B5"/>
              <w:right w:val="single" w:sz="6" w:space="0" w:color="2E74B5"/>
            </w:tcBorders>
            <w:tcMar>
              <w:top w:w="75" w:type="dxa"/>
              <w:left w:w="75" w:type="dxa"/>
              <w:bottom w:w="75" w:type="dxa"/>
              <w:right w:w="75" w:type="dxa"/>
            </w:tcMar>
            <w:hideMark/>
          </w:tcPr>
          <w:p w14:paraId="2BD50AE4" w14:textId="77777777" w:rsidR="00D75CB8" w:rsidRPr="00F20EDB" w:rsidRDefault="00D75CB8" w:rsidP="00B152EF">
            <w:pPr>
              <w:pStyle w:val="NormalWeb"/>
              <w:spacing w:before="0" w:beforeAutospacing="0" w:after="0" w:afterAutospacing="0" w:line="200" w:lineRule="atLeast"/>
              <w:rPr>
                <w:rFonts w:ascii="Calibri" w:hAnsi="Calibri"/>
                <w:lang w:val="en-US"/>
              </w:rPr>
            </w:pPr>
            <w:r w:rsidRPr="00F20EDB">
              <w:rPr>
                <w:rFonts w:ascii="Calibri" w:hAnsi="Calibri"/>
                <w:lang w:val="en-US"/>
              </w:rPr>
              <w:t xml:space="preserve">No HCQ </w:t>
            </w:r>
          </w:p>
        </w:tc>
      </w:tr>
      <w:tr w:rsidR="00D75CB8" w:rsidRPr="00F20EDB" w14:paraId="2FBFADF4" w14:textId="77777777" w:rsidTr="00B152EF">
        <w:tc>
          <w:tcPr>
            <w:tcW w:w="1600" w:type="dxa"/>
            <w:tcBorders>
              <w:bottom w:val="single" w:sz="6" w:space="0" w:color="2E74B5"/>
            </w:tcBorders>
            <w:shd w:val="clear" w:color="auto" w:fill="2E74B5"/>
            <w:tcMar>
              <w:top w:w="75" w:type="dxa"/>
              <w:left w:w="75" w:type="dxa"/>
              <w:bottom w:w="75" w:type="dxa"/>
              <w:right w:w="75" w:type="dxa"/>
            </w:tcMar>
            <w:hideMark/>
          </w:tcPr>
          <w:p w14:paraId="19A89747" w14:textId="77777777" w:rsidR="00D75CB8" w:rsidRPr="00F20EDB" w:rsidRDefault="00D75CB8" w:rsidP="00B152EF">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Main outcomes:</w:t>
            </w:r>
          </w:p>
        </w:tc>
        <w:tc>
          <w:tcPr>
            <w:tcW w:w="12800" w:type="dxa"/>
            <w:tcBorders>
              <w:bottom w:val="single" w:sz="6" w:space="0" w:color="2E74B5"/>
              <w:right w:val="single" w:sz="6" w:space="0" w:color="2E74B5"/>
            </w:tcBorders>
            <w:tcMar>
              <w:top w:w="75" w:type="dxa"/>
              <w:left w:w="75" w:type="dxa"/>
              <w:bottom w:w="75" w:type="dxa"/>
              <w:right w:w="75" w:type="dxa"/>
            </w:tcMar>
            <w:hideMark/>
          </w:tcPr>
          <w:p w14:paraId="73C0350A" w14:textId="77777777" w:rsidR="00D75CB8" w:rsidRPr="00F20EDB" w:rsidRDefault="00D75CB8" w:rsidP="00B152EF">
            <w:pPr>
              <w:spacing w:line="200" w:lineRule="atLeast"/>
              <w:rPr>
                <w:rFonts w:ascii="Calibri" w:hAnsi="Calibri"/>
                <w:lang w:val="en-US"/>
              </w:rPr>
            </w:pPr>
            <w:r w:rsidRPr="00F20EDB">
              <w:rPr>
                <w:rFonts w:ascii="Calibri" w:hAnsi="Calibri"/>
                <w:lang w:val="en-US"/>
              </w:rPr>
              <w:t>Mortality 28-30 days; Mortality D14-28 (RCTs) by severity - SUBGROUP: Invasive mechanical ventilation at baseline; Invasive Mechanical Ventilation; Progression to severe illness; Adverse events;</w:t>
            </w:r>
          </w:p>
        </w:tc>
      </w:tr>
      <w:tr w:rsidR="00D75CB8" w:rsidRPr="00F20EDB" w14:paraId="3B1CA693" w14:textId="77777777" w:rsidTr="00B152EF">
        <w:tc>
          <w:tcPr>
            <w:tcW w:w="1600" w:type="dxa"/>
            <w:tcBorders>
              <w:bottom w:val="single" w:sz="6" w:space="0" w:color="2E74B5"/>
            </w:tcBorders>
            <w:shd w:val="clear" w:color="auto" w:fill="2E74B5"/>
            <w:tcMar>
              <w:top w:w="75" w:type="dxa"/>
              <w:left w:w="75" w:type="dxa"/>
              <w:bottom w:w="75" w:type="dxa"/>
              <w:right w:w="75" w:type="dxa"/>
            </w:tcMar>
            <w:hideMark/>
          </w:tcPr>
          <w:p w14:paraId="67814414" w14:textId="77777777" w:rsidR="00D75CB8" w:rsidRPr="00F20EDB" w:rsidRDefault="00D75CB8" w:rsidP="00B152EF">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Setting:</w:t>
            </w:r>
          </w:p>
        </w:tc>
        <w:tc>
          <w:tcPr>
            <w:tcW w:w="12800" w:type="dxa"/>
            <w:tcBorders>
              <w:bottom w:val="single" w:sz="6" w:space="0" w:color="2E74B5"/>
              <w:right w:val="single" w:sz="6" w:space="0" w:color="2E74B5"/>
            </w:tcBorders>
            <w:tcMar>
              <w:top w:w="75" w:type="dxa"/>
              <w:left w:w="75" w:type="dxa"/>
              <w:bottom w:w="75" w:type="dxa"/>
              <w:right w:w="75" w:type="dxa"/>
            </w:tcMar>
            <w:hideMark/>
          </w:tcPr>
          <w:p w14:paraId="651D9652" w14:textId="77777777" w:rsidR="00D75CB8" w:rsidRPr="00F20EDB" w:rsidRDefault="00D75CB8" w:rsidP="00B152EF">
            <w:pPr>
              <w:pStyle w:val="NormalWeb"/>
              <w:spacing w:before="0" w:beforeAutospacing="0" w:after="0" w:afterAutospacing="0" w:line="200" w:lineRule="atLeast"/>
              <w:rPr>
                <w:rFonts w:ascii="Calibri" w:hAnsi="Calibri"/>
                <w:lang w:val="en-US"/>
              </w:rPr>
            </w:pPr>
            <w:r w:rsidRPr="00F20EDB">
              <w:rPr>
                <w:rFonts w:ascii="Calibri" w:hAnsi="Calibri"/>
                <w:lang w:val="en-US"/>
              </w:rPr>
              <w:t>ICU</w:t>
            </w:r>
          </w:p>
        </w:tc>
      </w:tr>
      <w:tr w:rsidR="00D75CB8" w:rsidRPr="00F20EDB" w14:paraId="7961D920" w14:textId="77777777" w:rsidTr="00B152EF">
        <w:tc>
          <w:tcPr>
            <w:tcW w:w="1600" w:type="dxa"/>
            <w:tcBorders>
              <w:bottom w:val="single" w:sz="6" w:space="0" w:color="2E74B5"/>
            </w:tcBorders>
            <w:shd w:val="clear" w:color="auto" w:fill="2E74B5"/>
            <w:tcMar>
              <w:top w:w="75" w:type="dxa"/>
              <w:left w:w="75" w:type="dxa"/>
              <w:bottom w:w="75" w:type="dxa"/>
              <w:right w:w="75" w:type="dxa"/>
            </w:tcMar>
            <w:hideMark/>
          </w:tcPr>
          <w:p w14:paraId="552F26A0" w14:textId="77777777" w:rsidR="00D75CB8" w:rsidRPr="00F20EDB" w:rsidRDefault="00D75CB8" w:rsidP="00B152EF">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Conflict of interests:</w:t>
            </w:r>
          </w:p>
        </w:tc>
        <w:tc>
          <w:tcPr>
            <w:tcW w:w="12800" w:type="dxa"/>
            <w:tcBorders>
              <w:bottom w:val="single" w:sz="6" w:space="0" w:color="2E74B5"/>
              <w:right w:val="single" w:sz="6" w:space="0" w:color="2E74B5"/>
            </w:tcBorders>
            <w:tcMar>
              <w:top w:w="75" w:type="dxa"/>
              <w:left w:w="75" w:type="dxa"/>
              <w:bottom w:w="75" w:type="dxa"/>
              <w:right w:w="75" w:type="dxa"/>
            </w:tcMar>
            <w:hideMark/>
          </w:tcPr>
          <w:p w14:paraId="0CE99E12" w14:textId="2D8E092E" w:rsidR="00D75CB8" w:rsidRPr="00F20EDB" w:rsidRDefault="00DD6618" w:rsidP="00B152EF">
            <w:pPr>
              <w:spacing w:line="200" w:lineRule="atLeast"/>
              <w:rPr>
                <w:rFonts w:ascii="Calibri" w:hAnsi="Calibri"/>
                <w:lang w:val="en-US"/>
              </w:rPr>
            </w:pPr>
            <w:r w:rsidRPr="00F20EDB">
              <w:rPr>
                <w:rFonts w:ascii="Calibri" w:hAnsi="Calibri"/>
                <w:lang w:val="en-US"/>
              </w:rPr>
              <w:t>Some panel members did not vote on the recommendation due to intellectual COI as investigators of relevant trials</w:t>
            </w:r>
          </w:p>
        </w:tc>
      </w:tr>
    </w:tbl>
    <w:p w14:paraId="39D3907E" w14:textId="77777777" w:rsidR="00D75CB8" w:rsidRPr="00F20EDB" w:rsidRDefault="00D75CB8" w:rsidP="00D75CB8">
      <w:pPr>
        <w:pStyle w:val="Heading1"/>
        <w:spacing w:after="20"/>
        <w:rPr>
          <w:rFonts w:ascii="Calibri" w:eastAsia="Times New Roman" w:hAnsi="Calibri"/>
          <w:caps/>
          <w:color w:val="000000"/>
          <w:sz w:val="30"/>
          <w:szCs w:val="30"/>
          <w:lang w:val="en-US"/>
        </w:rPr>
      </w:pPr>
      <w:r w:rsidRPr="00F20EDB">
        <w:rPr>
          <w:rFonts w:ascii="Calibri" w:eastAsia="Times New Roman" w:hAnsi="Calibri"/>
          <w:caps/>
          <w:color w:val="000000"/>
          <w:sz w:val="30"/>
          <w:szCs w:val="30"/>
          <w:lang w:val="en-US"/>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3200"/>
        <w:gridCol w:w="5344"/>
        <w:gridCol w:w="4400"/>
      </w:tblGrid>
      <w:tr w:rsidR="00D75CB8" w:rsidRPr="00F20EDB" w14:paraId="6AFB1D6D" w14:textId="77777777" w:rsidTr="00B152EF">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45B12F6" w14:textId="77777777" w:rsidR="00D75CB8" w:rsidRPr="00F20EDB" w:rsidRDefault="00D75CB8" w:rsidP="00B152EF">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Problem</w:t>
            </w:r>
          </w:p>
          <w:p w14:paraId="34F30B09" w14:textId="77777777" w:rsidR="00D75CB8" w:rsidRPr="00F20EDB" w:rsidRDefault="00D75CB8" w:rsidP="00B152EF">
            <w:pPr>
              <w:pStyle w:val="Subtitle2"/>
              <w:spacing w:before="0" w:beforeAutospacing="0" w:after="0" w:afterAutospacing="0"/>
              <w:rPr>
                <w:rFonts w:ascii="Calibri" w:hAnsi="Calibri"/>
                <w:color w:val="FFFFFF"/>
                <w:lang w:val="en-US"/>
              </w:rPr>
            </w:pPr>
            <w:r w:rsidRPr="00F20EDB">
              <w:rPr>
                <w:rFonts w:ascii="Calibri" w:hAnsi="Calibri"/>
                <w:color w:val="FFFFFF"/>
                <w:lang w:val="en-US"/>
              </w:rPr>
              <w:t>Is the problem a priority?</w:t>
            </w:r>
          </w:p>
        </w:tc>
      </w:tr>
      <w:tr w:rsidR="00D75CB8" w:rsidRPr="00F20EDB" w14:paraId="31361D7F" w14:textId="77777777" w:rsidTr="00B152EF">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EA4D18A" w14:textId="77777777" w:rsidR="00D75CB8" w:rsidRPr="00F20EDB" w:rsidRDefault="00D75CB8" w:rsidP="00B152EF">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407672F" w14:textId="77777777" w:rsidR="00D75CB8" w:rsidRPr="00F20EDB" w:rsidRDefault="00D75CB8" w:rsidP="00B152EF">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B0E5DED" w14:textId="77777777" w:rsidR="00D75CB8" w:rsidRPr="00F20EDB" w:rsidRDefault="00D75CB8" w:rsidP="00B152EF">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D75CB8" w:rsidRPr="00F20EDB" w14:paraId="2A0AA825" w14:textId="77777777" w:rsidTr="00B152EF">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4166729" w14:textId="77777777" w:rsidR="00D75CB8" w:rsidRPr="00F20EDB" w:rsidRDefault="00D75CB8" w:rsidP="00B152EF">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o</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no</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yes</w:t>
            </w:r>
            <w:r w:rsidRPr="00F20EDB">
              <w:rPr>
                <w:rFonts w:ascii="Calibri" w:hAnsi="Calibri"/>
                <w:lang w:val="en-US"/>
              </w:rPr>
              <w:br/>
            </w: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Y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A803116" w14:textId="77777777" w:rsidR="00D75CB8" w:rsidRPr="00F20EDB" w:rsidRDefault="00D75CB8" w:rsidP="00B152EF">
            <w:pPr>
              <w:rPr>
                <w:rFonts w:ascii="Calibri" w:hAnsi="Calibri"/>
                <w:lang w:val="en-US"/>
              </w:rPr>
            </w:pPr>
            <w:r w:rsidRPr="00F20EDB">
              <w:rPr>
                <w:rFonts w:ascii="Calibri" w:hAnsi="Calibri"/>
                <w:lang w:val="en-US"/>
              </w:rPr>
              <w:br/>
              <w:t>Hydroxychloroquine is commonly used around the world to treat COVID-19, it is affordable and universally availabl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2E804BD" w14:textId="77777777" w:rsidR="00D75CB8" w:rsidRPr="00F20EDB" w:rsidRDefault="00D75CB8" w:rsidP="00B152EF">
            <w:pPr>
              <w:rPr>
                <w:rFonts w:ascii="Calibri" w:hAnsi="Calibri"/>
                <w:lang w:val="en-US"/>
              </w:rPr>
            </w:pPr>
            <w:r w:rsidRPr="00F20EDB">
              <w:rPr>
                <w:rFonts w:ascii="Calibri" w:hAnsi="Calibri"/>
                <w:lang w:val="en-US"/>
              </w:rPr>
              <w:br/>
            </w:r>
          </w:p>
        </w:tc>
      </w:tr>
      <w:tr w:rsidR="00D75CB8" w:rsidRPr="00F20EDB" w14:paraId="0FAE52DC" w14:textId="77777777" w:rsidTr="00B152EF">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5E152FA" w14:textId="77777777" w:rsidR="00D75CB8" w:rsidRPr="00F20EDB" w:rsidRDefault="00D75CB8" w:rsidP="00B152EF">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Desirable Effects</w:t>
            </w:r>
          </w:p>
          <w:p w14:paraId="60394238" w14:textId="77777777" w:rsidR="00D75CB8" w:rsidRPr="00F20EDB" w:rsidRDefault="00D75CB8" w:rsidP="00B152EF">
            <w:pPr>
              <w:pStyle w:val="Subtitle2"/>
              <w:spacing w:before="0" w:beforeAutospacing="0" w:after="0" w:afterAutospacing="0"/>
              <w:rPr>
                <w:rFonts w:ascii="Calibri" w:hAnsi="Calibri"/>
                <w:color w:val="FFFFFF"/>
                <w:lang w:val="en-US"/>
              </w:rPr>
            </w:pPr>
            <w:r w:rsidRPr="00F20EDB">
              <w:rPr>
                <w:rFonts w:ascii="Calibri" w:hAnsi="Calibri"/>
                <w:color w:val="FFFFFF"/>
                <w:lang w:val="en-US"/>
              </w:rPr>
              <w:t>How substantial are the desirable anticipated effects?</w:t>
            </w:r>
          </w:p>
        </w:tc>
      </w:tr>
      <w:tr w:rsidR="00D75CB8" w:rsidRPr="00F20EDB" w14:paraId="4336956E" w14:textId="77777777" w:rsidTr="00B152EF">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DAD86B5" w14:textId="77777777" w:rsidR="00D75CB8" w:rsidRPr="00F20EDB" w:rsidRDefault="00D75CB8" w:rsidP="00B152EF">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5159DD9" w14:textId="77777777" w:rsidR="00D75CB8" w:rsidRPr="00F20EDB" w:rsidRDefault="00D75CB8" w:rsidP="00B152EF">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95594B4" w14:textId="77777777" w:rsidR="00D75CB8" w:rsidRPr="00F20EDB" w:rsidRDefault="00D75CB8" w:rsidP="00B152EF">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D75CB8" w:rsidRPr="00F20EDB" w14:paraId="32C71D62" w14:textId="77777777" w:rsidTr="00B152EF">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00F8736" w14:textId="77777777" w:rsidR="00D75CB8" w:rsidRPr="00F20EDB" w:rsidRDefault="00D75CB8" w:rsidP="00B152EF">
            <w:pPr>
              <w:rPr>
                <w:rFonts w:ascii="Calibri" w:hAnsi="Calibri"/>
                <w:lang w:val="en-US"/>
              </w:rPr>
            </w:pP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Trivial</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Small</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Moderate</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arge</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EC2EBD3" w14:textId="77777777" w:rsidR="00D75CB8" w:rsidRPr="00F20EDB" w:rsidRDefault="00D75CB8" w:rsidP="00B152EF">
            <w:pPr>
              <w:rPr>
                <w:rFonts w:ascii="Calibri" w:hAnsi="Calibri"/>
                <w:lang w:val="en-US"/>
              </w:rPr>
            </w:pPr>
            <w:r w:rsidRPr="00F20EDB">
              <w:rPr>
                <w:rFonts w:ascii="Calibri" w:hAnsi="Calibri"/>
                <w:lang w:val="en-US"/>
              </w:rPr>
              <w:t xml:space="preserve">Evidence showed </w:t>
            </w:r>
            <w:r w:rsidRPr="00F20EDB">
              <w:rPr>
                <w:rFonts w:ascii="Calibri" w:hAnsi="Calibri"/>
                <w:b/>
                <w:bCs/>
                <w:lang w:val="en-US"/>
              </w:rPr>
              <w:t>no improvement</w:t>
            </w:r>
            <w:r w:rsidRPr="00F20EDB">
              <w:rPr>
                <w:rFonts w:ascii="Calibri" w:hAnsi="Calibri"/>
                <w:lang w:val="en-US"/>
              </w:rPr>
              <w:t xml:space="preserve"> in desirable effects (including mortality), and a small increase in risk of harm</w:t>
            </w:r>
          </w:p>
          <w:p w14:paraId="66DDC2E2" w14:textId="77777777" w:rsidR="00D75CB8" w:rsidRPr="00F20EDB" w:rsidRDefault="00D75CB8" w:rsidP="00B152EF">
            <w:pPr>
              <w:rPr>
                <w:rFonts w:ascii="Calibri" w:hAnsi="Calibri"/>
                <w:lang w:val="en-US"/>
              </w:rPr>
            </w:pPr>
            <w:r w:rsidRPr="00F20EDB">
              <w:rPr>
                <w:rFonts w:ascii="Calibri" w:hAnsi="Calibri"/>
                <w:lang w:val="en-US"/>
              </w:rPr>
              <w:br/>
            </w:r>
          </w:p>
          <w:p w14:paraId="648A5202" w14:textId="77777777" w:rsidR="00D75CB8" w:rsidRPr="00F20EDB" w:rsidRDefault="00D75CB8" w:rsidP="00B152EF">
            <w:pPr>
              <w:rPr>
                <w:rFonts w:ascii="Calibri" w:hAnsi="Calibri"/>
                <w:lang w:val="en-US"/>
              </w:rPr>
            </w:pPr>
            <w:r w:rsidRPr="00F20EDB">
              <w:rPr>
                <w:rFonts w:ascii="Calibri" w:hAnsi="Calibri"/>
                <w:lang w:val="en-US"/>
              </w:rPr>
              <w:br/>
            </w:r>
          </w:p>
          <w:p w14:paraId="297904DF" w14:textId="77777777" w:rsidR="00D75CB8" w:rsidRPr="00F20EDB" w:rsidRDefault="00D75CB8" w:rsidP="00B152EF">
            <w:pPr>
              <w:rPr>
                <w:rFonts w:ascii="Calibri" w:hAnsi="Calibri"/>
                <w:lang w:val="en-US"/>
              </w:rPr>
            </w:pPr>
            <w:r w:rsidRPr="00F20EDB">
              <w:rPr>
                <w:rFonts w:ascii="Calibri" w:hAnsi="Calibri"/>
                <w:i/>
                <w:iCs/>
                <w:lang w:val="en-US"/>
              </w:rPr>
              <w:t>See Appendix 1</w:t>
            </w:r>
          </w:p>
          <w:p w14:paraId="22BCB94D" w14:textId="77777777" w:rsidR="00D75CB8" w:rsidRPr="00F20EDB" w:rsidRDefault="00D75CB8" w:rsidP="00B152EF">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D1D9417" w14:textId="77777777" w:rsidR="00D75CB8" w:rsidRPr="00F20EDB" w:rsidRDefault="00D75CB8" w:rsidP="00B152EF">
            <w:pPr>
              <w:rPr>
                <w:rFonts w:ascii="Calibri" w:hAnsi="Calibri"/>
                <w:lang w:val="en-US"/>
              </w:rPr>
            </w:pPr>
            <w:r w:rsidRPr="00F20EDB">
              <w:rPr>
                <w:rFonts w:ascii="Calibri" w:hAnsi="Calibri"/>
                <w:lang w:val="en-US"/>
              </w:rPr>
              <w:br/>
            </w:r>
          </w:p>
        </w:tc>
      </w:tr>
      <w:tr w:rsidR="00D75CB8" w:rsidRPr="00F20EDB" w14:paraId="4E64C043" w14:textId="77777777" w:rsidTr="00B152EF">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BBF0914" w14:textId="77777777" w:rsidR="00D75CB8" w:rsidRPr="00F20EDB" w:rsidRDefault="00D75CB8" w:rsidP="00B152EF">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Undesirable Effects</w:t>
            </w:r>
          </w:p>
          <w:p w14:paraId="0ACBFAE4" w14:textId="77777777" w:rsidR="00D75CB8" w:rsidRPr="00F20EDB" w:rsidRDefault="00D75CB8" w:rsidP="00B152EF">
            <w:pPr>
              <w:pStyle w:val="Subtitle2"/>
              <w:spacing w:before="0" w:beforeAutospacing="0" w:after="0" w:afterAutospacing="0"/>
              <w:rPr>
                <w:rFonts w:ascii="Calibri" w:hAnsi="Calibri"/>
                <w:color w:val="FFFFFF"/>
                <w:lang w:val="en-US"/>
              </w:rPr>
            </w:pPr>
            <w:r w:rsidRPr="00F20EDB">
              <w:rPr>
                <w:rFonts w:ascii="Calibri" w:hAnsi="Calibri"/>
                <w:color w:val="FFFFFF"/>
                <w:lang w:val="en-US"/>
              </w:rPr>
              <w:t>How substantial are the undesirable anticipated effects?</w:t>
            </w:r>
          </w:p>
        </w:tc>
      </w:tr>
      <w:tr w:rsidR="00D75CB8" w:rsidRPr="00F20EDB" w14:paraId="280AD1FA" w14:textId="77777777" w:rsidTr="00B152EF">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A30B677" w14:textId="77777777" w:rsidR="00D75CB8" w:rsidRPr="00F20EDB" w:rsidRDefault="00D75CB8" w:rsidP="00B152EF">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9D4AAD5" w14:textId="77777777" w:rsidR="00D75CB8" w:rsidRPr="00F20EDB" w:rsidRDefault="00D75CB8" w:rsidP="00B152EF">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EAA5850" w14:textId="77777777" w:rsidR="00D75CB8" w:rsidRPr="00F20EDB" w:rsidRDefault="00D75CB8" w:rsidP="00B152EF">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D75CB8" w:rsidRPr="00F20EDB" w14:paraId="2F91B5BF" w14:textId="77777777" w:rsidTr="00B152EF">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226204A" w14:textId="77777777" w:rsidR="00D75CB8" w:rsidRPr="00F20EDB" w:rsidRDefault="00D75CB8" w:rsidP="00B152EF">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arge</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Moderate</w:t>
            </w:r>
            <w:r w:rsidRPr="00F20EDB">
              <w:rPr>
                <w:rFonts w:ascii="Calibri" w:hAnsi="Calibri"/>
                <w:lang w:val="en-US"/>
              </w:rPr>
              <w:br/>
            </w: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b/>
                <w:lang w:val="en-US"/>
              </w:rPr>
              <w:t>Small</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Trivial</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BB180C3" w14:textId="77777777" w:rsidR="00D75CB8" w:rsidRPr="00F20EDB" w:rsidRDefault="00D75CB8" w:rsidP="00B152EF">
            <w:pPr>
              <w:rPr>
                <w:rFonts w:ascii="Calibri" w:hAnsi="Calibri"/>
                <w:lang w:val="en-US"/>
              </w:rPr>
            </w:pPr>
            <w:r w:rsidRPr="00F20EDB">
              <w:rPr>
                <w:rFonts w:ascii="Calibri" w:hAnsi="Calibri"/>
                <w:lang w:val="en-US"/>
              </w:rPr>
              <w:t xml:space="preserve">Evidence showed </w:t>
            </w:r>
            <w:r w:rsidRPr="00F20EDB">
              <w:rPr>
                <w:rFonts w:ascii="Calibri" w:hAnsi="Calibri"/>
                <w:b/>
                <w:bCs/>
                <w:lang w:val="en-US"/>
              </w:rPr>
              <w:t>no improvement</w:t>
            </w:r>
            <w:r w:rsidRPr="00F20EDB">
              <w:rPr>
                <w:rFonts w:ascii="Calibri" w:hAnsi="Calibri"/>
                <w:lang w:val="en-US"/>
              </w:rPr>
              <w:t xml:space="preserve"> in desirable effects (including mortality), and a small increase in risk of harm</w:t>
            </w:r>
          </w:p>
          <w:p w14:paraId="73A5966C" w14:textId="77777777" w:rsidR="00D75CB8" w:rsidRPr="00F20EDB" w:rsidRDefault="00D75CB8" w:rsidP="00B152EF">
            <w:pPr>
              <w:rPr>
                <w:rFonts w:ascii="Calibri" w:hAnsi="Calibri"/>
                <w:lang w:val="en-US"/>
              </w:rPr>
            </w:pPr>
            <w:r w:rsidRPr="00F20EDB">
              <w:rPr>
                <w:rFonts w:ascii="Calibri" w:hAnsi="Calibri"/>
                <w:lang w:val="en-US"/>
              </w:rPr>
              <w:br/>
            </w:r>
          </w:p>
          <w:p w14:paraId="3288A86B" w14:textId="77777777" w:rsidR="00D75CB8" w:rsidRPr="00F20EDB" w:rsidRDefault="00D75CB8" w:rsidP="00B152EF">
            <w:pPr>
              <w:rPr>
                <w:rFonts w:ascii="Calibri" w:hAnsi="Calibri"/>
                <w:lang w:val="en-US"/>
              </w:rPr>
            </w:pPr>
            <w:r w:rsidRPr="00F20EDB">
              <w:rPr>
                <w:rFonts w:ascii="Calibri" w:hAnsi="Calibri"/>
                <w:lang w:val="en-US"/>
              </w:rPr>
              <w:br/>
            </w:r>
          </w:p>
          <w:p w14:paraId="3FB1DC06" w14:textId="77777777" w:rsidR="00D75CB8" w:rsidRPr="00F20EDB" w:rsidRDefault="00D75CB8" w:rsidP="00B152EF">
            <w:pPr>
              <w:rPr>
                <w:rFonts w:ascii="Calibri" w:hAnsi="Calibri"/>
                <w:lang w:val="en-US"/>
              </w:rPr>
            </w:pPr>
            <w:r w:rsidRPr="00F20EDB">
              <w:rPr>
                <w:rFonts w:ascii="Calibri" w:hAnsi="Calibri"/>
                <w:i/>
                <w:iCs/>
                <w:lang w:val="en-US"/>
              </w:rPr>
              <w:t>See Appendix 1</w:t>
            </w:r>
          </w:p>
          <w:p w14:paraId="2552B324" w14:textId="77777777" w:rsidR="00D75CB8" w:rsidRPr="00F20EDB" w:rsidRDefault="00D75CB8" w:rsidP="00B152EF">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0AF2133" w14:textId="77777777" w:rsidR="00D75CB8" w:rsidRPr="00F20EDB" w:rsidRDefault="00D75CB8" w:rsidP="00B152EF">
            <w:pPr>
              <w:rPr>
                <w:rFonts w:ascii="Calibri" w:hAnsi="Calibri"/>
                <w:lang w:val="en-US"/>
              </w:rPr>
            </w:pPr>
            <w:r w:rsidRPr="00F20EDB">
              <w:rPr>
                <w:rFonts w:ascii="Calibri" w:hAnsi="Calibri"/>
                <w:lang w:val="en-US"/>
              </w:rPr>
              <w:t>More adverse effects but not impacting on major outcomes therefore considered small but likely not a critical outcome for decision making.</w:t>
            </w:r>
          </w:p>
          <w:p w14:paraId="0999996B" w14:textId="77777777" w:rsidR="00D75CB8" w:rsidRPr="00F20EDB" w:rsidRDefault="00D75CB8" w:rsidP="00B152EF">
            <w:pPr>
              <w:rPr>
                <w:rFonts w:ascii="Calibri" w:hAnsi="Calibri"/>
                <w:lang w:val="en-US"/>
              </w:rPr>
            </w:pPr>
          </w:p>
          <w:p w14:paraId="649F42F5" w14:textId="77777777" w:rsidR="00D75CB8" w:rsidRPr="00F20EDB" w:rsidRDefault="00D75CB8" w:rsidP="00B152EF">
            <w:pPr>
              <w:rPr>
                <w:rFonts w:ascii="Calibri" w:hAnsi="Calibri"/>
                <w:lang w:val="en-US"/>
              </w:rPr>
            </w:pPr>
            <w:r w:rsidRPr="00F20EDB">
              <w:rPr>
                <w:rFonts w:ascii="Calibri" w:hAnsi="Calibri"/>
                <w:lang w:val="en-US"/>
              </w:rPr>
              <w:t>2 out 42 panelists thought that adverse events should be moderate, more concerned about cardiac adverse events such as prolonged QT interval and arrhythmias.</w:t>
            </w:r>
          </w:p>
          <w:p w14:paraId="4CD8ADD5" w14:textId="77777777" w:rsidR="00D75CB8" w:rsidRPr="00F20EDB" w:rsidRDefault="00D75CB8" w:rsidP="00B152EF">
            <w:pPr>
              <w:rPr>
                <w:rFonts w:ascii="Calibri" w:hAnsi="Calibri"/>
                <w:lang w:val="en-US"/>
              </w:rPr>
            </w:pPr>
            <w:r w:rsidRPr="00F20EDB">
              <w:rPr>
                <w:rFonts w:ascii="Calibri" w:hAnsi="Calibri"/>
                <w:lang w:val="en-US"/>
              </w:rPr>
              <w:br/>
            </w:r>
          </w:p>
        </w:tc>
      </w:tr>
      <w:tr w:rsidR="00D75CB8" w:rsidRPr="00F20EDB" w14:paraId="1B63725D" w14:textId="77777777" w:rsidTr="00B152EF">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3F63369" w14:textId="77777777" w:rsidR="00D75CB8" w:rsidRPr="00F20EDB" w:rsidRDefault="00D75CB8" w:rsidP="00B152EF">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Certainty of evidence</w:t>
            </w:r>
          </w:p>
          <w:p w14:paraId="171F0083" w14:textId="77777777" w:rsidR="00D75CB8" w:rsidRPr="00F20EDB" w:rsidRDefault="00D75CB8" w:rsidP="00B152EF">
            <w:pPr>
              <w:pStyle w:val="Subtitle2"/>
              <w:spacing w:before="0" w:beforeAutospacing="0" w:after="0" w:afterAutospacing="0"/>
              <w:rPr>
                <w:rFonts w:ascii="Calibri" w:hAnsi="Calibri"/>
                <w:color w:val="FFFFFF"/>
                <w:lang w:val="en-US"/>
              </w:rPr>
            </w:pPr>
            <w:r w:rsidRPr="00F20EDB">
              <w:rPr>
                <w:rFonts w:ascii="Calibri" w:hAnsi="Calibri"/>
                <w:color w:val="FFFFFF"/>
                <w:lang w:val="en-US"/>
              </w:rPr>
              <w:t>What is the overall certainty of the evidence of effects?</w:t>
            </w:r>
          </w:p>
        </w:tc>
      </w:tr>
      <w:tr w:rsidR="00D75CB8" w:rsidRPr="00F20EDB" w14:paraId="55EF89DA" w14:textId="77777777" w:rsidTr="00B152EF">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1272C48" w14:textId="77777777" w:rsidR="00D75CB8" w:rsidRPr="00F20EDB" w:rsidRDefault="00D75CB8" w:rsidP="00B152EF">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6DA9F78" w14:textId="77777777" w:rsidR="00D75CB8" w:rsidRPr="00F20EDB" w:rsidRDefault="00D75CB8" w:rsidP="00B152EF">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C24AC36" w14:textId="77777777" w:rsidR="00D75CB8" w:rsidRPr="00F20EDB" w:rsidRDefault="00D75CB8" w:rsidP="00B152EF">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D75CB8" w:rsidRPr="00F20EDB" w14:paraId="7B71E006" w14:textId="77777777" w:rsidTr="00B152EF">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188624F" w14:textId="77777777" w:rsidR="00D75CB8" w:rsidRPr="00F20EDB" w:rsidRDefault="00D75CB8" w:rsidP="00B152EF">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ery low</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ow</w:t>
            </w:r>
            <w:r w:rsidRPr="00F20EDB">
              <w:rPr>
                <w:rFonts w:ascii="Calibri" w:hAnsi="Calibri"/>
                <w:lang w:val="en-US"/>
              </w:rPr>
              <w:br/>
            </w: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b/>
                <w:lang w:val="en-US"/>
              </w:rPr>
              <w:t>Moderate</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High</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o included studies</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830630A" w14:textId="77777777" w:rsidR="00D75CB8" w:rsidRPr="00F20EDB" w:rsidRDefault="00D75CB8" w:rsidP="00B152EF">
            <w:pPr>
              <w:rPr>
                <w:rFonts w:ascii="Calibri" w:hAnsi="Calibri"/>
                <w:lang w:val="en-US"/>
              </w:rPr>
            </w:pPr>
            <w:r w:rsidRPr="00F20EDB">
              <w:rPr>
                <w:rFonts w:ascii="Calibri" w:hAnsi="Calibri"/>
                <w:lang w:val="en-US"/>
              </w:rPr>
              <w:br/>
            </w:r>
          </w:p>
          <w:p w14:paraId="03545785" w14:textId="77777777" w:rsidR="00D75CB8" w:rsidRPr="00F20EDB" w:rsidRDefault="00D75CB8" w:rsidP="00B152EF">
            <w:pPr>
              <w:rPr>
                <w:rFonts w:ascii="Calibri" w:hAnsi="Calibri"/>
                <w:b/>
                <w:lang w:val="en-US"/>
              </w:rPr>
            </w:pPr>
            <w:r w:rsidRPr="00F20EDB">
              <w:rPr>
                <w:rFonts w:ascii="Calibri" w:hAnsi="Calibri"/>
                <w:b/>
                <w:i/>
                <w:iCs/>
                <w:lang w:val="en-US"/>
              </w:rPr>
              <w:t>See Appendix 2</w:t>
            </w:r>
          </w:p>
          <w:p w14:paraId="55AE3779" w14:textId="77777777" w:rsidR="00D75CB8" w:rsidRPr="00F20EDB" w:rsidRDefault="00D75CB8" w:rsidP="00B152EF">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792F29B" w14:textId="77777777" w:rsidR="00D75CB8" w:rsidRPr="00F20EDB" w:rsidRDefault="00D75CB8" w:rsidP="00B152EF">
            <w:pPr>
              <w:rPr>
                <w:rFonts w:ascii="Calibri" w:hAnsi="Calibri"/>
                <w:lang w:val="en-US"/>
              </w:rPr>
            </w:pPr>
            <w:r w:rsidRPr="00F20EDB">
              <w:rPr>
                <w:rFonts w:ascii="Calibri" w:hAnsi="Calibri"/>
                <w:lang w:val="en-US"/>
              </w:rPr>
              <w:br/>
              <w:t>Adverse events outcome is important (not critical), therefore, the overall quality of evidence remains moderate.</w:t>
            </w:r>
          </w:p>
        </w:tc>
      </w:tr>
      <w:tr w:rsidR="00D75CB8" w:rsidRPr="00F20EDB" w14:paraId="6170F0D4" w14:textId="77777777" w:rsidTr="00B152EF">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AAC3D77" w14:textId="77777777" w:rsidR="00D75CB8" w:rsidRPr="00F20EDB" w:rsidRDefault="00D75CB8" w:rsidP="00B152EF">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Values</w:t>
            </w:r>
          </w:p>
          <w:p w14:paraId="1CBEDEAA" w14:textId="77777777" w:rsidR="00D75CB8" w:rsidRPr="00F20EDB" w:rsidRDefault="00D75CB8" w:rsidP="00B152EF">
            <w:pPr>
              <w:pStyle w:val="Subtitle2"/>
              <w:spacing w:before="0" w:beforeAutospacing="0" w:after="0" w:afterAutospacing="0"/>
              <w:rPr>
                <w:rFonts w:ascii="Calibri" w:hAnsi="Calibri"/>
                <w:color w:val="FFFFFF"/>
                <w:lang w:val="en-US"/>
              </w:rPr>
            </w:pPr>
            <w:r w:rsidRPr="00F20EDB">
              <w:rPr>
                <w:rFonts w:ascii="Calibri" w:hAnsi="Calibri"/>
                <w:color w:val="FFFFFF"/>
                <w:lang w:val="en-US"/>
              </w:rPr>
              <w:t>Is there important uncertainty about or variability in how much people value the main outcomes?</w:t>
            </w:r>
          </w:p>
        </w:tc>
      </w:tr>
      <w:tr w:rsidR="00D75CB8" w:rsidRPr="00F20EDB" w14:paraId="721A356F" w14:textId="77777777" w:rsidTr="00B152EF">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4D3E363" w14:textId="77777777" w:rsidR="00D75CB8" w:rsidRPr="00F20EDB" w:rsidRDefault="00D75CB8" w:rsidP="00B152EF">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FC715CC" w14:textId="77777777" w:rsidR="00D75CB8" w:rsidRPr="00F20EDB" w:rsidRDefault="00D75CB8" w:rsidP="00B152EF">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39BFBDD" w14:textId="77777777" w:rsidR="00D75CB8" w:rsidRPr="00F20EDB" w:rsidRDefault="00D75CB8" w:rsidP="00B152EF">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D75CB8" w:rsidRPr="00F20EDB" w14:paraId="21B61911" w14:textId="77777777" w:rsidTr="00B152EF">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280CF98" w14:textId="77777777" w:rsidR="00D75CB8" w:rsidRPr="00F20EDB" w:rsidRDefault="00D75CB8" w:rsidP="00B152EF">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Important uncertainty or variability</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ossibly important uncertainty or variability</w:t>
            </w:r>
            <w:r w:rsidRPr="00F20EDB">
              <w:rPr>
                <w:rFonts w:ascii="Calibri" w:hAnsi="Calibri"/>
                <w:lang w:val="en-US"/>
              </w:rPr>
              <w:br/>
            </w: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no important uncertainty or variability</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o important uncertainty or variability</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2A8E631" w14:textId="77777777" w:rsidR="00D75CB8" w:rsidRPr="00F20EDB" w:rsidRDefault="00D75CB8" w:rsidP="00B152EF">
            <w:pPr>
              <w:rPr>
                <w:rFonts w:ascii="Calibri" w:hAnsi="Calibri"/>
                <w:lang w:val="en-US"/>
              </w:rPr>
            </w:pPr>
            <w:r w:rsidRPr="00F20EDB">
              <w:rPr>
                <w:rFonts w:ascii="Calibri" w:hAnsi="Calibri"/>
                <w:lang w:val="en-US"/>
              </w:rPr>
              <w:br/>
              <w:t>Hydroxychloroquine is unlikely to reduce risk of death which most patients would value, and likely increases risk of adverse events, therefore, we judged that most patients would value avoiding unnecessary adverse effects of the HCQ.</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493B5E6" w14:textId="77777777" w:rsidR="00D75CB8" w:rsidRPr="00F20EDB" w:rsidRDefault="00D75CB8" w:rsidP="00B152EF">
            <w:pPr>
              <w:rPr>
                <w:rFonts w:ascii="Calibri" w:hAnsi="Calibri"/>
                <w:lang w:val="en-US"/>
              </w:rPr>
            </w:pPr>
            <w:r w:rsidRPr="00F20EDB">
              <w:rPr>
                <w:rFonts w:ascii="Calibri" w:hAnsi="Calibri"/>
                <w:lang w:val="en-US"/>
              </w:rPr>
              <w:br/>
            </w:r>
          </w:p>
        </w:tc>
      </w:tr>
      <w:tr w:rsidR="00D75CB8" w:rsidRPr="00F20EDB" w14:paraId="47E1619E" w14:textId="77777777" w:rsidTr="00B152EF">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1EC52DA" w14:textId="77777777" w:rsidR="00D75CB8" w:rsidRPr="00F20EDB" w:rsidRDefault="00D75CB8" w:rsidP="00B152EF">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Balance of effects</w:t>
            </w:r>
          </w:p>
          <w:p w14:paraId="42335F72" w14:textId="77777777" w:rsidR="00D75CB8" w:rsidRPr="00F20EDB" w:rsidRDefault="00D75CB8" w:rsidP="00B152EF">
            <w:pPr>
              <w:pStyle w:val="Subtitle2"/>
              <w:spacing w:before="0" w:beforeAutospacing="0" w:after="0" w:afterAutospacing="0"/>
              <w:rPr>
                <w:rFonts w:ascii="Calibri" w:hAnsi="Calibri"/>
                <w:color w:val="FFFFFF"/>
                <w:lang w:val="en-US"/>
              </w:rPr>
            </w:pPr>
            <w:r w:rsidRPr="00F20EDB">
              <w:rPr>
                <w:rFonts w:ascii="Calibri" w:hAnsi="Calibri"/>
                <w:color w:val="FFFFFF"/>
                <w:lang w:val="en-US"/>
              </w:rPr>
              <w:t>Does the balance between desirable and undesirable effects favor the intervention or the comparison?</w:t>
            </w:r>
          </w:p>
        </w:tc>
      </w:tr>
      <w:tr w:rsidR="00D75CB8" w:rsidRPr="00F20EDB" w14:paraId="457FF8D9" w14:textId="77777777" w:rsidTr="00B152EF">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C6AD5FF" w14:textId="77777777" w:rsidR="00D75CB8" w:rsidRPr="00F20EDB" w:rsidRDefault="00D75CB8" w:rsidP="00B152EF">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9A06B2F" w14:textId="77777777" w:rsidR="00D75CB8" w:rsidRPr="00F20EDB" w:rsidRDefault="00D75CB8" w:rsidP="00B152EF">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A3CB1DB" w14:textId="77777777" w:rsidR="00D75CB8" w:rsidRPr="00F20EDB" w:rsidRDefault="00D75CB8" w:rsidP="00B152EF">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D75CB8" w:rsidRPr="00F20EDB" w14:paraId="28AD14B6" w14:textId="77777777" w:rsidTr="00B152EF">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97A71F3" w14:textId="77777777" w:rsidR="00D75CB8" w:rsidRPr="00F20EDB" w:rsidRDefault="00D75CB8" w:rsidP="00B152EF">
            <w:pPr>
              <w:rPr>
                <w:rFonts w:ascii="Calibri" w:hAnsi="Calibri"/>
                <w:lang w:val="en-US"/>
              </w:rPr>
            </w:pP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b/>
                <w:lang w:val="en-US"/>
              </w:rPr>
              <w:t>Favors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favors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es not favor either the intervention or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favors the interventi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Favors the interventi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9725E4E" w14:textId="77777777" w:rsidR="00D75CB8" w:rsidRPr="00F20EDB" w:rsidRDefault="00D75CB8" w:rsidP="00B152EF">
            <w:pPr>
              <w:rPr>
                <w:rFonts w:ascii="Calibri" w:hAnsi="Calibri"/>
                <w:lang w:val="en-US"/>
              </w:rPr>
            </w:pPr>
            <w:r w:rsidRPr="00F20EDB">
              <w:rPr>
                <w:rFonts w:ascii="Calibri" w:hAnsi="Calibri"/>
                <w:lang w:val="en-US"/>
              </w:rPr>
              <w:t>No clear benefit</w:t>
            </w:r>
          </w:p>
          <w:p w14:paraId="4398A6CF" w14:textId="77777777" w:rsidR="00D75CB8" w:rsidRPr="00F20EDB" w:rsidRDefault="00D75CB8" w:rsidP="00B152EF">
            <w:pPr>
              <w:rPr>
                <w:rFonts w:ascii="Calibri" w:hAnsi="Calibri"/>
                <w:lang w:val="en-US"/>
              </w:rPr>
            </w:pPr>
            <w:r w:rsidRPr="00F20EDB">
              <w:rPr>
                <w:rFonts w:ascii="Calibri" w:hAnsi="Calibri"/>
                <w:lang w:val="en-US"/>
              </w:rPr>
              <w:t>Increased adverse events</w:t>
            </w:r>
          </w:p>
          <w:p w14:paraId="5244302F" w14:textId="77777777" w:rsidR="00D75CB8" w:rsidRPr="00F20EDB" w:rsidRDefault="00D75CB8" w:rsidP="00B152EF">
            <w:pPr>
              <w:rPr>
                <w:rFonts w:ascii="Calibri" w:hAnsi="Calibri"/>
                <w:lang w:val="en-US"/>
              </w:rPr>
            </w:pPr>
            <w:r w:rsidRPr="00F20EDB">
              <w:rPr>
                <w:rFonts w:ascii="Calibri" w:hAnsi="Calibri"/>
                <w:lang w:val="en-US"/>
              </w:rPr>
              <w:t>Point estimate for mortality is &gt; 1</w:t>
            </w:r>
          </w:p>
          <w:p w14:paraId="1CF964E0" w14:textId="77777777" w:rsidR="00D75CB8" w:rsidRPr="00F20EDB" w:rsidRDefault="00D75CB8" w:rsidP="00B152EF">
            <w:pPr>
              <w:rPr>
                <w:rFonts w:ascii="Calibri" w:hAnsi="Calibri"/>
                <w:lang w:val="en-US"/>
              </w:rPr>
            </w:pPr>
            <w:r w:rsidRPr="00F20EDB">
              <w:rPr>
                <w:rFonts w:ascii="Calibri" w:hAnsi="Calibri"/>
                <w:lang w:val="en-US"/>
              </w:rPr>
              <w:t>Quality of evidence is moderate</w:t>
            </w:r>
          </w:p>
          <w:p w14:paraId="269FAB23" w14:textId="77777777" w:rsidR="00D75CB8" w:rsidRPr="00F20EDB" w:rsidRDefault="00D75CB8" w:rsidP="00B152EF">
            <w:pPr>
              <w:rPr>
                <w:rFonts w:ascii="Calibri" w:hAnsi="Calibri"/>
                <w:lang w:val="en-US"/>
              </w:rPr>
            </w:pPr>
            <w:r w:rsidRPr="00F20EDB">
              <w:rPr>
                <w:rFonts w:ascii="Calibri" w:hAnsi="Calibri"/>
                <w:lang w:val="en-US"/>
              </w:rPr>
              <w:br/>
            </w:r>
          </w:p>
          <w:p w14:paraId="56751550" w14:textId="77777777" w:rsidR="00D75CB8" w:rsidRPr="00F20EDB" w:rsidRDefault="00D75CB8" w:rsidP="00B152EF">
            <w:pPr>
              <w:rPr>
                <w:rFonts w:ascii="Calibri" w:hAnsi="Calibri"/>
                <w:lang w:val="en-US"/>
              </w:rPr>
            </w:pPr>
            <w:r w:rsidRPr="00F20EDB">
              <w:rPr>
                <w:rFonts w:ascii="Calibri" w:hAnsi="Calibri"/>
                <w:lang w:val="en-US"/>
              </w:rPr>
              <w:t>Therefore, balance of benefit versus harm is in favour of not using Hydroxychloroquine</w:t>
            </w:r>
          </w:p>
          <w:p w14:paraId="64BF6F5C" w14:textId="77777777" w:rsidR="00D75CB8" w:rsidRPr="00F20EDB" w:rsidRDefault="00D75CB8" w:rsidP="00B152EF">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F1FF956" w14:textId="77777777" w:rsidR="00D75CB8" w:rsidRPr="00F20EDB" w:rsidRDefault="00D75CB8" w:rsidP="00B152EF">
            <w:pPr>
              <w:rPr>
                <w:rFonts w:ascii="Calibri" w:hAnsi="Calibri"/>
                <w:lang w:val="en-US"/>
              </w:rPr>
            </w:pPr>
            <w:r w:rsidRPr="00F20EDB">
              <w:rPr>
                <w:rFonts w:ascii="Calibri" w:hAnsi="Calibri"/>
                <w:lang w:val="en-US"/>
              </w:rPr>
              <w:br/>
              <w:t>100% agreement by panel</w:t>
            </w:r>
          </w:p>
        </w:tc>
      </w:tr>
      <w:tr w:rsidR="00D75CB8" w:rsidRPr="00F20EDB" w14:paraId="2723CE87" w14:textId="77777777" w:rsidTr="00B152EF">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3005400" w14:textId="77777777" w:rsidR="00D75CB8" w:rsidRPr="00F20EDB" w:rsidRDefault="00D75CB8" w:rsidP="00B152EF">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Resources required</w:t>
            </w:r>
          </w:p>
          <w:p w14:paraId="0EA33B3A" w14:textId="77777777" w:rsidR="00D75CB8" w:rsidRPr="00F20EDB" w:rsidRDefault="00D75CB8" w:rsidP="00B152EF">
            <w:pPr>
              <w:pStyle w:val="Subtitle2"/>
              <w:spacing w:before="0" w:beforeAutospacing="0" w:after="0" w:afterAutospacing="0"/>
              <w:rPr>
                <w:rFonts w:ascii="Calibri" w:hAnsi="Calibri"/>
                <w:color w:val="FFFFFF"/>
                <w:lang w:val="en-US"/>
              </w:rPr>
            </w:pPr>
            <w:r w:rsidRPr="00F20EDB">
              <w:rPr>
                <w:rFonts w:ascii="Calibri" w:hAnsi="Calibri"/>
                <w:color w:val="FFFFFF"/>
                <w:lang w:val="en-US"/>
              </w:rPr>
              <w:t>How large are the resource requirements (costs)?</w:t>
            </w:r>
          </w:p>
        </w:tc>
      </w:tr>
      <w:tr w:rsidR="00D75CB8" w:rsidRPr="00F20EDB" w14:paraId="1A18FA46" w14:textId="77777777" w:rsidTr="00B152EF">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3B6DC33" w14:textId="77777777" w:rsidR="00D75CB8" w:rsidRPr="00F20EDB" w:rsidRDefault="00D75CB8" w:rsidP="00B152EF">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92A4B1F" w14:textId="77777777" w:rsidR="00D75CB8" w:rsidRPr="00F20EDB" w:rsidRDefault="00D75CB8" w:rsidP="00B152EF">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690BFC0" w14:textId="77777777" w:rsidR="00D75CB8" w:rsidRPr="00F20EDB" w:rsidRDefault="00D75CB8" w:rsidP="00B152EF">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D75CB8" w:rsidRPr="00F20EDB" w14:paraId="656CCB04" w14:textId="77777777" w:rsidTr="00B152EF">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B461AE2" w14:textId="77777777" w:rsidR="00D75CB8" w:rsidRPr="00F20EDB" w:rsidRDefault="00D75CB8" w:rsidP="00B152EF">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arge cost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Moderate costs</w:t>
            </w:r>
            <w:r w:rsidRPr="00F20EDB">
              <w:rPr>
                <w:rFonts w:ascii="Calibri" w:hAnsi="Calibri"/>
                <w:lang w:val="en-US"/>
              </w:rPr>
              <w:br/>
            </w: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Negligible costs and saving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Moderate saving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arge saving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B822691" w14:textId="77777777" w:rsidR="00D75CB8" w:rsidRPr="00F20EDB" w:rsidRDefault="00D75CB8" w:rsidP="00B152EF">
            <w:pPr>
              <w:rPr>
                <w:rFonts w:ascii="Calibri" w:hAnsi="Calibri"/>
                <w:lang w:val="en-US"/>
              </w:rPr>
            </w:pPr>
            <w:r w:rsidRPr="00F20EDB">
              <w:rPr>
                <w:rFonts w:ascii="Calibri" w:hAnsi="Calibri"/>
                <w:lang w:val="en-US"/>
              </w:rPr>
              <w:t xml:space="preserve">Hydroxychloroquine is affordable and widely available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B0E7A0B" w14:textId="77777777" w:rsidR="00D75CB8" w:rsidRPr="00F20EDB" w:rsidRDefault="00D75CB8" w:rsidP="00B152EF">
            <w:pPr>
              <w:rPr>
                <w:rFonts w:ascii="Calibri" w:hAnsi="Calibri"/>
                <w:lang w:val="en-US"/>
              </w:rPr>
            </w:pPr>
            <w:r w:rsidRPr="00F20EDB">
              <w:rPr>
                <w:rFonts w:ascii="Calibri" w:hAnsi="Calibri"/>
                <w:lang w:val="en-US"/>
              </w:rPr>
              <w:br/>
              <w:t xml:space="preserve">One panel member thought that the resources required would be large in a pandemic situation, remaining panel felt that resources required are negligible. </w:t>
            </w:r>
          </w:p>
        </w:tc>
      </w:tr>
      <w:tr w:rsidR="00D75CB8" w:rsidRPr="00F20EDB" w14:paraId="247E0255" w14:textId="77777777" w:rsidTr="00B152EF">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9B53C2F" w14:textId="77777777" w:rsidR="00D75CB8" w:rsidRPr="00F20EDB" w:rsidRDefault="00D75CB8" w:rsidP="00B152EF">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Certainty of evidence of required resources</w:t>
            </w:r>
          </w:p>
          <w:p w14:paraId="58D2A7D9" w14:textId="77777777" w:rsidR="00D75CB8" w:rsidRPr="00F20EDB" w:rsidRDefault="00D75CB8" w:rsidP="00B152EF">
            <w:pPr>
              <w:pStyle w:val="Subtitle2"/>
              <w:spacing w:before="0" w:beforeAutospacing="0" w:after="0" w:afterAutospacing="0"/>
              <w:rPr>
                <w:rFonts w:ascii="Calibri" w:hAnsi="Calibri"/>
                <w:color w:val="FFFFFF"/>
                <w:lang w:val="en-US"/>
              </w:rPr>
            </w:pPr>
            <w:r w:rsidRPr="00F20EDB">
              <w:rPr>
                <w:rFonts w:ascii="Calibri" w:hAnsi="Calibri"/>
                <w:color w:val="FFFFFF"/>
                <w:lang w:val="en-US"/>
              </w:rPr>
              <w:t>What is the certainty of the evidence of resource requirements (costs)?</w:t>
            </w:r>
          </w:p>
        </w:tc>
      </w:tr>
      <w:tr w:rsidR="00D75CB8" w:rsidRPr="00F20EDB" w14:paraId="430BF5F5" w14:textId="77777777" w:rsidTr="00B152EF">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12C29D5" w14:textId="77777777" w:rsidR="00D75CB8" w:rsidRPr="00F20EDB" w:rsidRDefault="00D75CB8" w:rsidP="00B152EF">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64D97A2" w14:textId="77777777" w:rsidR="00D75CB8" w:rsidRPr="00F20EDB" w:rsidRDefault="00D75CB8" w:rsidP="00B152EF">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9BF1817" w14:textId="77777777" w:rsidR="00D75CB8" w:rsidRPr="00F20EDB" w:rsidRDefault="00D75CB8" w:rsidP="00B152EF">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D75CB8" w:rsidRPr="00F20EDB" w14:paraId="16B40169" w14:textId="77777777" w:rsidTr="00B152EF">
        <w:trPr>
          <w:trHeight w:val="30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CE79C69" w14:textId="77777777" w:rsidR="00D75CB8" w:rsidRPr="00F20EDB" w:rsidRDefault="00D75CB8" w:rsidP="00B152EF">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ery low</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ow</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Moderate</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High</w:t>
            </w:r>
            <w:r w:rsidRPr="00F20EDB">
              <w:rPr>
                <w:rFonts w:ascii="Calibri" w:hAnsi="Calibri"/>
                <w:lang w:val="en-US"/>
              </w:rPr>
              <w:br/>
            </w: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b/>
                <w:lang w:val="en-US"/>
              </w:rPr>
              <w:t>No included studies</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682AE8" w14:textId="77777777" w:rsidR="00D75CB8" w:rsidRPr="00F20EDB" w:rsidRDefault="00D75CB8" w:rsidP="00B152EF">
            <w:pPr>
              <w:rPr>
                <w:rFonts w:ascii="Calibri" w:hAnsi="Calibri"/>
                <w:lang w:val="en-US"/>
              </w:rPr>
            </w:pPr>
            <w:r w:rsidRPr="00F20EDB">
              <w:rPr>
                <w:rFonts w:ascii="Calibri" w:hAnsi="Calibri"/>
                <w:lang w:val="en-US"/>
              </w:rPr>
              <w:t xml:space="preserve">No included cost-effectiveness studies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342DA0D" w14:textId="77777777" w:rsidR="00D75CB8" w:rsidRPr="00F20EDB" w:rsidRDefault="00D75CB8" w:rsidP="00B152EF">
            <w:pPr>
              <w:rPr>
                <w:rFonts w:ascii="Calibri" w:hAnsi="Calibri"/>
                <w:lang w:val="en-US"/>
              </w:rPr>
            </w:pPr>
            <w:r w:rsidRPr="00F20EDB">
              <w:rPr>
                <w:rFonts w:ascii="Calibri" w:hAnsi="Calibri"/>
                <w:lang w:val="en-US"/>
              </w:rPr>
              <w:br/>
            </w:r>
          </w:p>
        </w:tc>
      </w:tr>
      <w:tr w:rsidR="00D75CB8" w:rsidRPr="00F20EDB" w14:paraId="74959C1D" w14:textId="77777777" w:rsidTr="00B152EF">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2A6E713" w14:textId="77777777" w:rsidR="00D75CB8" w:rsidRPr="00F20EDB" w:rsidRDefault="00D75CB8" w:rsidP="00B152EF">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Cost effectiveness</w:t>
            </w:r>
          </w:p>
          <w:p w14:paraId="27FB73C9" w14:textId="77777777" w:rsidR="00D75CB8" w:rsidRPr="00F20EDB" w:rsidRDefault="00D75CB8" w:rsidP="00B152EF">
            <w:pPr>
              <w:pStyle w:val="Subtitle2"/>
              <w:spacing w:before="0" w:beforeAutospacing="0" w:after="0" w:afterAutospacing="0"/>
              <w:rPr>
                <w:rFonts w:ascii="Calibri" w:hAnsi="Calibri"/>
                <w:color w:val="FFFFFF"/>
                <w:lang w:val="en-US"/>
              </w:rPr>
            </w:pPr>
            <w:r w:rsidRPr="00F20EDB">
              <w:rPr>
                <w:rFonts w:ascii="Calibri" w:hAnsi="Calibri"/>
                <w:color w:val="FFFFFF"/>
                <w:lang w:val="en-US"/>
              </w:rPr>
              <w:t>Does the cost-effectiveness of the intervention favor the intervention or the comparison?</w:t>
            </w:r>
          </w:p>
        </w:tc>
      </w:tr>
      <w:tr w:rsidR="00D75CB8" w:rsidRPr="00F20EDB" w14:paraId="2CDC9430" w14:textId="77777777" w:rsidTr="00B152EF">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A930A49" w14:textId="77777777" w:rsidR="00D75CB8" w:rsidRPr="00F20EDB" w:rsidRDefault="00D75CB8" w:rsidP="00B152EF">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FE4ED6" w14:textId="77777777" w:rsidR="00D75CB8" w:rsidRPr="00F20EDB" w:rsidRDefault="00D75CB8" w:rsidP="00B152EF">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8234A0C" w14:textId="77777777" w:rsidR="00D75CB8" w:rsidRPr="00F20EDB" w:rsidRDefault="00D75CB8" w:rsidP="00B152EF">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D75CB8" w:rsidRPr="00F20EDB" w14:paraId="0792A061" w14:textId="77777777" w:rsidTr="00B152EF">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52DC982" w14:textId="77777777" w:rsidR="00D75CB8" w:rsidRPr="00F20EDB" w:rsidRDefault="00D75CB8" w:rsidP="00B152EF">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Favors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favors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es not favor either the intervention or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favors the interventi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Favors the interventi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b/>
                <w:lang w:val="en-US"/>
              </w:rPr>
              <w:t>No included studies</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898526C" w14:textId="77777777" w:rsidR="00D75CB8" w:rsidRPr="00F20EDB" w:rsidRDefault="00D75CB8" w:rsidP="00B152EF">
            <w:pPr>
              <w:rPr>
                <w:rFonts w:ascii="Calibri" w:hAnsi="Calibri"/>
                <w:lang w:val="en-US"/>
              </w:rPr>
            </w:pPr>
            <w:r w:rsidRPr="00F20EDB">
              <w:rPr>
                <w:rFonts w:ascii="Calibri" w:hAnsi="Calibri"/>
                <w:lang w:val="en-US"/>
              </w:rPr>
              <w:t>No included cost-effectiveness studies</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69EDD0A" w14:textId="77777777" w:rsidR="00D75CB8" w:rsidRPr="00F20EDB" w:rsidRDefault="00D75CB8" w:rsidP="00B152EF">
            <w:pPr>
              <w:rPr>
                <w:rFonts w:ascii="Calibri" w:hAnsi="Calibri"/>
                <w:lang w:val="en-US"/>
              </w:rPr>
            </w:pPr>
            <w:r w:rsidRPr="00F20EDB">
              <w:rPr>
                <w:rFonts w:ascii="Calibri" w:hAnsi="Calibri"/>
                <w:lang w:val="en-US"/>
              </w:rPr>
              <w:br/>
            </w:r>
          </w:p>
        </w:tc>
      </w:tr>
      <w:tr w:rsidR="00D75CB8" w:rsidRPr="00F20EDB" w14:paraId="445B2A49" w14:textId="77777777" w:rsidTr="00B152EF">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F1F5141" w14:textId="77777777" w:rsidR="00D75CB8" w:rsidRPr="00F20EDB" w:rsidRDefault="00D75CB8" w:rsidP="00B152EF">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Equity</w:t>
            </w:r>
          </w:p>
          <w:p w14:paraId="0F7CDDF1" w14:textId="77777777" w:rsidR="00D75CB8" w:rsidRPr="00F20EDB" w:rsidRDefault="00D75CB8" w:rsidP="00B152EF">
            <w:pPr>
              <w:pStyle w:val="Subtitle2"/>
              <w:spacing w:before="0" w:beforeAutospacing="0" w:after="0" w:afterAutospacing="0"/>
              <w:rPr>
                <w:rFonts w:ascii="Calibri" w:hAnsi="Calibri"/>
                <w:color w:val="FFFFFF"/>
                <w:lang w:val="en-US"/>
              </w:rPr>
            </w:pPr>
            <w:r w:rsidRPr="00F20EDB">
              <w:rPr>
                <w:rFonts w:ascii="Calibri" w:hAnsi="Calibri"/>
                <w:color w:val="FFFFFF"/>
                <w:lang w:val="en-US"/>
              </w:rPr>
              <w:t>What would be the impact on health equity?</w:t>
            </w:r>
          </w:p>
        </w:tc>
      </w:tr>
      <w:tr w:rsidR="00D75CB8" w:rsidRPr="00F20EDB" w14:paraId="20E9AE3A" w14:textId="77777777" w:rsidTr="00B152EF">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8721426" w14:textId="77777777" w:rsidR="00D75CB8" w:rsidRPr="00F20EDB" w:rsidRDefault="00D75CB8" w:rsidP="00B152EF">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B7BE9A5" w14:textId="77777777" w:rsidR="00D75CB8" w:rsidRPr="00F20EDB" w:rsidRDefault="00D75CB8" w:rsidP="00B152EF">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BBF31E2" w14:textId="77777777" w:rsidR="00D75CB8" w:rsidRPr="00F20EDB" w:rsidRDefault="00D75CB8" w:rsidP="00B152EF">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D75CB8" w:rsidRPr="00F20EDB" w14:paraId="4156B44E" w14:textId="77777777" w:rsidTr="00B152EF">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FCDBC1D" w14:textId="77777777" w:rsidR="00D75CB8" w:rsidRPr="00F20EDB" w:rsidRDefault="00D75CB8" w:rsidP="00B152EF">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Reduced</w:t>
            </w:r>
            <w:r w:rsidRPr="00F20EDB">
              <w:rPr>
                <w:rFonts w:ascii="Calibri" w:hAnsi="Calibri"/>
                <w:lang w:val="en-US"/>
              </w:rPr>
              <w:br/>
            </w: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b/>
                <w:lang w:val="en-US"/>
              </w:rPr>
              <w:t>Probably reduced</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no impact</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increased</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Increased</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2B68498" w14:textId="77777777" w:rsidR="00D75CB8" w:rsidRPr="00F20EDB" w:rsidRDefault="00D75CB8" w:rsidP="00B152EF">
            <w:pPr>
              <w:rPr>
                <w:rFonts w:ascii="Calibri" w:hAnsi="Calibri"/>
                <w:lang w:val="en-US"/>
              </w:rPr>
            </w:pPr>
            <w:r w:rsidRPr="00F20EDB">
              <w:rPr>
                <w:rFonts w:ascii="Calibri" w:hAnsi="Calibri"/>
                <w:lang w:val="en-US"/>
              </w:rPr>
              <w:t>Costs for providing an intervention without proven benefit and potential harm could reduce equity</w:t>
            </w:r>
          </w:p>
          <w:p w14:paraId="3F098FD0" w14:textId="77777777" w:rsidR="00D75CB8" w:rsidRPr="00F20EDB" w:rsidRDefault="00D75CB8" w:rsidP="00B152EF">
            <w:pPr>
              <w:rPr>
                <w:rFonts w:ascii="Calibri" w:hAnsi="Calibri"/>
                <w:lang w:val="en-US"/>
              </w:rPr>
            </w:pPr>
            <w:r w:rsidRPr="00F20EDB">
              <w:rPr>
                <w:rFonts w:ascii="Calibri" w:hAnsi="Calibri"/>
                <w:lang w:val="en-US"/>
              </w:rPr>
              <w:t xml:space="preserve">Also, increased use of Hydroxychloroquine without proven benefit may harm patients who need the drug like rheumatology patients or people using it for malaria treatment or prophylaxis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CDEFB2C" w14:textId="77777777" w:rsidR="00D75CB8" w:rsidRPr="00F20EDB" w:rsidRDefault="00D75CB8" w:rsidP="00B152EF">
            <w:pPr>
              <w:rPr>
                <w:rFonts w:ascii="Calibri" w:hAnsi="Calibri"/>
                <w:lang w:val="en-US"/>
              </w:rPr>
            </w:pPr>
            <w:r w:rsidRPr="00F20EDB">
              <w:rPr>
                <w:rFonts w:ascii="Calibri" w:hAnsi="Calibri"/>
                <w:lang w:val="en-US"/>
              </w:rPr>
              <w:br/>
            </w:r>
          </w:p>
        </w:tc>
      </w:tr>
      <w:tr w:rsidR="00D75CB8" w:rsidRPr="00F20EDB" w14:paraId="04341656" w14:textId="77777777" w:rsidTr="00B152EF">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64FEEC6" w14:textId="77777777" w:rsidR="00D75CB8" w:rsidRPr="00F20EDB" w:rsidRDefault="00D75CB8" w:rsidP="00B152EF">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Acceptability</w:t>
            </w:r>
          </w:p>
          <w:p w14:paraId="338804FC" w14:textId="77777777" w:rsidR="00D75CB8" w:rsidRPr="00F20EDB" w:rsidRDefault="00D75CB8" w:rsidP="00B152EF">
            <w:pPr>
              <w:pStyle w:val="Subtitle2"/>
              <w:spacing w:before="0" w:beforeAutospacing="0" w:after="0" w:afterAutospacing="0"/>
              <w:rPr>
                <w:rFonts w:ascii="Calibri" w:hAnsi="Calibri"/>
                <w:color w:val="FFFFFF"/>
                <w:lang w:val="en-US"/>
              </w:rPr>
            </w:pPr>
            <w:r w:rsidRPr="00F20EDB">
              <w:rPr>
                <w:rFonts w:ascii="Calibri" w:hAnsi="Calibri"/>
                <w:color w:val="FFFFFF"/>
                <w:lang w:val="en-US"/>
              </w:rPr>
              <w:t>Is the intervention acceptable to key stakeholders?</w:t>
            </w:r>
          </w:p>
        </w:tc>
      </w:tr>
      <w:tr w:rsidR="00D75CB8" w:rsidRPr="00F20EDB" w14:paraId="5D2CDBE0" w14:textId="77777777" w:rsidTr="00B152EF">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D498C1A" w14:textId="77777777" w:rsidR="00D75CB8" w:rsidRPr="00F20EDB" w:rsidRDefault="00D75CB8" w:rsidP="00B152EF">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9909763" w14:textId="77777777" w:rsidR="00D75CB8" w:rsidRPr="00F20EDB" w:rsidRDefault="00D75CB8" w:rsidP="00B152EF">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B0C97EA" w14:textId="77777777" w:rsidR="00D75CB8" w:rsidRPr="00F20EDB" w:rsidRDefault="00D75CB8" w:rsidP="00B152EF">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D75CB8" w:rsidRPr="00F20EDB" w14:paraId="42BFDA03" w14:textId="77777777" w:rsidTr="00B152EF">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FC018F" w14:textId="77777777" w:rsidR="00D75CB8" w:rsidRPr="00F20EDB" w:rsidRDefault="00D75CB8" w:rsidP="00B152EF">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o</w:t>
            </w:r>
            <w:r w:rsidRPr="00F20EDB">
              <w:rPr>
                <w:rFonts w:ascii="Calibri" w:hAnsi="Calibri"/>
                <w:lang w:val="en-US"/>
              </w:rPr>
              <w:br/>
            </w: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b/>
                <w:lang w:val="en-US"/>
              </w:rPr>
              <w:t>Probably no</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y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Y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AD494FB" w14:textId="77777777" w:rsidR="00D75CB8" w:rsidRPr="00F20EDB" w:rsidRDefault="00D75CB8" w:rsidP="00B152EF">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8642658" w14:textId="77777777" w:rsidR="00D75CB8" w:rsidRPr="00F20EDB" w:rsidRDefault="00D75CB8" w:rsidP="00B152EF">
            <w:pPr>
              <w:rPr>
                <w:rFonts w:ascii="Calibri" w:hAnsi="Calibri"/>
                <w:lang w:val="en-US"/>
              </w:rPr>
            </w:pPr>
            <w:r w:rsidRPr="00F20EDB">
              <w:rPr>
                <w:rFonts w:ascii="Calibri" w:hAnsi="Calibri"/>
                <w:lang w:val="en-US"/>
              </w:rPr>
              <w:t>Majority agreed on this judgment.</w:t>
            </w:r>
          </w:p>
          <w:p w14:paraId="551FCA8B" w14:textId="77777777" w:rsidR="00D75CB8" w:rsidRPr="00F20EDB" w:rsidRDefault="00D75CB8" w:rsidP="00B152EF">
            <w:pPr>
              <w:rPr>
                <w:rFonts w:ascii="Calibri" w:hAnsi="Calibri"/>
                <w:lang w:val="en-US"/>
              </w:rPr>
            </w:pPr>
            <w:r w:rsidRPr="00F20EDB">
              <w:rPr>
                <w:rFonts w:ascii="Calibri" w:hAnsi="Calibri"/>
                <w:lang w:val="en-US"/>
              </w:rPr>
              <w:br/>
              <w:t>3 out of 42 panelists felt that this treatment is definitely not acceptable</w:t>
            </w:r>
          </w:p>
          <w:p w14:paraId="3FAA28C3" w14:textId="77777777" w:rsidR="00D75CB8" w:rsidRPr="00F20EDB" w:rsidRDefault="00D75CB8" w:rsidP="00B152EF">
            <w:pPr>
              <w:rPr>
                <w:rFonts w:ascii="Calibri" w:hAnsi="Calibri"/>
                <w:lang w:val="en-US"/>
              </w:rPr>
            </w:pPr>
          </w:p>
          <w:p w14:paraId="7DEA9AC0" w14:textId="77777777" w:rsidR="00D75CB8" w:rsidRPr="00F20EDB" w:rsidRDefault="00D75CB8" w:rsidP="00B152EF">
            <w:pPr>
              <w:rPr>
                <w:rFonts w:ascii="Calibri" w:hAnsi="Calibri"/>
                <w:lang w:val="en-US"/>
              </w:rPr>
            </w:pPr>
            <w:r w:rsidRPr="00F20EDB">
              <w:rPr>
                <w:rFonts w:ascii="Calibri" w:hAnsi="Calibri"/>
                <w:lang w:val="en-US"/>
              </w:rPr>
              <w:t>One panelist argued that the intervention is acceptable to stakeholders in and of itself. Supported by the fact that so many centres were using HCQ even in the absence of evidence of desirable effects.</w:t>
            </w:r>
          </w:p>
          <w:p w14:paraId="2C3FB6C1" w14:textId="77777777" w:rsidR="00D75CB8" w:rsidRPr="00F20EDB" w:rsidRDefault="00D75CB8" w:rsidP="00B152EF">
            <w:pPr>
              <w:rPr>
                <w:rFonts w:ascii="Calibri" w:hAnsi="Calibri"/>
                <w:lang w:val="en-US"/>
              </w:rPr>
            </w:pPr>
          </w:p>
          <w:p w14:paraId="2352DF75" w14:textId="77777777" w:rsidR="00D75CB8" w:rsidRPr="00F20EDB" w:rsidRDefault="00D75CB8" w:rsidP="00B152EF">
            <w:pPr>
              <w:rPr>
                <w:rFonts w:ascii="Calibri" w:hAnsi="Calibri"/>
                <w:lang w:val="en-US"/>
              </w:rPr>
            </w:pPr>
          </w:p>
          <w:p w14:paraId="3D536113" w14:textId="77777777" w:rsidR="00D75CB8" w:rsidRPr="00F20EDB" w:rsidRDefault="00D75CB8" w:rsidP="00B152EF">
            <w:pPr>
              <w:rPr>
                <w:rFonts w:ascii="Calibri" w:hAnsi="Calibri"/>
                <w:lang w:val="en-US"/>
              </w:rPr>
            </w:pPr>
          </w:p>
        </w:tc>
      </w:tr>
      <w:tr w:rsidR="00D75CB8" w:rsidRPr="00F20EDB" w14:paraId="5C607F82" w14:textId="77777777" w:rsidTr="00B152EF">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51B8333" w14:textId="77777777" w:rsidR="00D75CB8" w:rsidRPr="00F20EDB" w:rsidRDefault="00D75CB8" w:rsidP="00B152EF">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Feasibility</w:t>
            </w:r>
          </w:p>
          <w:p w14:paraId="1B851AC4" w14:textId="77777777" w:rsidR="00D75CB8" w:rsidRPr="00F20EDB" w:rsidRDefault="00D75CB8" w:rsidP="00B152EF">
            <w:pPr>
              <w:pStyle w:val="Subtitle2"/>
              <w:spacing w:before="0" w:beforeAutospacing="0" w:after="0" w:afterAutospacing="0"/>
              <w:rPr>
                <w:rFonts w:ascii="Calibri" w:hAnsi="Calibri"/>
                <w:color w:val="FFFFFF"/>
                <w:lang w:val="en-US"/>
              </w:rPr>
            </w:pPr>
            <w:r w:rsidRPr="00F20EDB">
              <w:rPr>
                <w:rFonts w:ascii="Calibri" w:hAnsi="Calibri"/>
                <w:color w:val="FFFFFF"/>
                <w:lang w:val="en-US"/>
              </w:rPr>
              <w:t>Is the intervention feasible to implement?</w:t>
            </w:r>
          </w:p>
        </w:tc>
      </w:tr>
      <w:tr w:rsidR="00D75CB8" w:rsidRPr="00F20EDB" w14:paraId="53E8964A" w14:textId="77777777" w:rsidTr="00B152EF">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D0881CE" w14:textId="77777777" w:rsidR="00D75CB8" w:rsidRPr="00F20EDB" w:rsidRDefault="00D75CB8" w:rsidP="00B152EF">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A68A509" w14:textId="77777777" w:rsidR="00D75CB8" w:rsidRPr="00F20EDB" w:rsidRDefault="00D75CB8" w:rsidP="00B152EF">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B902502" w14:textId="77777777" w:rsidR="00D75CB8" w:rsidRPr="00F20EDB" w:rsidRDefault="00D75CB8" w:rsidP="00B152EF">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D75CB8" w:rsidRPr="00F20EDB" w14:paraId="182515CE" w14:textId="77777777" w:rsidTr="00B152EF">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DA898C" w14:textId="77777777" w:rsidR="00D75CB8" w:rsidRPr="00F20EDB" w:rsidRDefault="00D75CB8" w:rsidP="00B152EF">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o</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no</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yes</w:t>
            </w:r>
            <w:r w:rsidRPr="00F20EDB">
              <w:rPr>
                <w:rFonts w:ascii="Calibri" w:hAnsi="Calibri"/>
                <w:lang w:val="en-US"/>
              </w:rPr>
              <w:br/>
            </w: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Y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6DB9296" w14:textId="77777777" w:rsidR="00D75CB8" w:rsidRPr="00F20EDB" w:rsidRDefault="00D75CB8" w:rsidP="00B152EF">
            <w:pPr>
              <w:rPr>
                <w:rFonts w:ascii="Calibri" w:hAnsi="Calibri"/>
                <w:lang w:val="en-US"/>
              </w:rPr>
            </w:pPr>
            <w:r w:rsidRPr="00F20EDB">
              <w:rPr>
                <w:rFonts w:ascii="Calibri" w:hAnsi="Calibri"/>
                <w:lang w:val="en-US"/>
              </w:rPr>
              <w:br/>
              <w:t>Using hydroxychloroquine seems to be feasible, there are no major barriers to its use that is identified by this panel.</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09325FD" w14:textId="77777777" w:rsidR="00D75CB8" w:rsidRPr="00F20EDB" w:rsidRDefault="00D75CB8" w:rsidP="00B152EF">
            <w:pPr>
              <w:rPr>
                <w:rFonts w:ascii="Calibri" w:hAnsi="Calibri"/>
                <w:lang w:val="en-US"/>
              </w:rPr>
            </w:pPr>
            <w:r w:rsidRPr="00F20EDB">
              <w:rPr>
                <w:rFonts w:ascii="Calibri" w:hAnsi="Calibri"/>
                <w:lang w:val="en-US"/>
              </w:rPr>
              <w:br/>
            </w:r>
          </w:p>
        </w:tc>
      </w:tr>
    </w:tbl>
    <w:p w14:paraId="61C250D5" w14:textId="77777777" w:rsidR="00D75CB8" w:rsidRPr="00F20EDB" w:rsidRDefault="00D75CB8" w:rsidP="00D75CB8">
      <w:pPr>
        <w:pStyle w:val="Heading1"/>
        <w:spacing w:after="20"/>
        <w:rPr>
          <w:rFonts w:ascii="Calibri" w:eastAsia="Times New Roman" w:hAnsi="Calibri"/>
          <w:caps/>
          <w:color w:val="000000"/>
          <w:sz w:val="30"/>
          <w:szCs w:val="30"/>
          <w:lang w:val="en-US"/>
        </w:rPr>
      </w:pPr>
      <w:r w:rsidRPr="00F20EDB">
        <w:rPr>
          <w:rFonts w:ascii="Calibri" w:eastAsia="Times New Roman" w:hAnsi="Calibri"/>
          <w:caps/>
          <w:color w:val="000000"/>
          <w:sz w:val="30"/>
          <w:szCs w:val="30"/>
          <w:lang w:val="en-US"/>
        </w:rPr>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2134"/>
        <w:gridCol w:w="1607"/>
        <w:gridCol w:w="1595"/>
        <w:gridCol w:w="1627"/>
        <w:gridCol w:w="1627"/>
        <w:gridCol w:w="1627"/>
        <w:gridCol w:w="1299"/>
        <w:gridCol w:w="1436"/>
      </w:tblGrid>
      <w:tr w:rsidR="00D75CB8" w:rsidRPr="00F20EDB" w14:paraId="15722C21" w14:textId="77777777" w:rsidTr="00B152EF">
        <w:trPr>
          <w:tblHeader/>
        </w:trPr>
        <w:tc>
          <w:tcPr>
            <w:tcW w:w="0" w:type="auto"/>
            <w:tcBorders>
              <w:top w:val="nil"/>
              <w:left w:val="nil"/>
              <w:bottom w:val="nil"/>
              <w:right w:val="nil"/>
            </w:tcBorders>
            <w:tcMar>
              <w:top w:w="75" w:type="dxa"/>
              <w:left w:w="75" w:type="dxa"/>
              <w:bottom w:w="75" w:type="dxa"/>
              <w:right w:w="75" w:type="dxa"/>
            </w:tcMar>
            <w:vAlign w:val="center"/>
            <w:hideMark/>
          </w:tcPr>
          <w:p w14:paraId="76A3E2C7" w14:textId="77777777" w:rsidR="00D75CB8" w:rsidRPr="00F20EDB" w:rsidRDefault="00D75CB8" w:rsidP="00B152EF">
            <w:pPr>
              <w:rPr>
                <w:rFonts w:ascii="Calibri" w:hAnsi="Calibri"/>
                <w:caps/>
                <w:color w:val="000000"/>
                <w:lang w:val="en-US"/>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83FDF9D" w14:textId="77777777" w:rsidR="00D75CB8" w:rsidRPr="00F20EDB" w:rsidRDefault="00D75CB8" w:rsidP="00B152EF">
            <w:pPr>
              <w:pStyle w:val="NormalWeb"/>
              <w:spacing w:before="0" w:beforeAutospacing="0" w:after="0" w:afterAutospacing="0" w:line="260" w:lineRule="atLeast"/>
              <w:jc w:val="center"/>
              <w:rPr>
                <w:rFonts w:ascii="Calibri" w:eastAsiaTheme="minorEastAsia" w:hAnsi="Calibri"/>
                <w:b/>
                <w:bCs/>
                <w:caps/>
                <w:color w:val="FFFFFF"/>
                <w:lang w:val="en-US"/>
              </w:rPr>
            </w:pPr>
            <w:r w:rsidRPr="00F20EDB">
              <w:rPr>
                <w:rFonts w:ascii="Calibri" w:hAnsi="Calibri"/>
                <w:b/>
                <w:bCs/>
                <w:caps/>
                <w:color w:val="FFFFFF"/>
                <w:lang w:val="en-US"/>
              </w:rPr>
              <w:t>Judgement</w:t>
            </w:r>
          </w:p>
        </w:tc>
      </w:tr>
      <w:tr w:rsidR="00D75CB8" w:rsidRPr="00F20EDB" w14:paraId="6E1BD758" w14:textId="77777777" w:rsidTr="00B152EF">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813BA44" w14:textId="77777777" w:rsidR="00D75CB8" w:rsidRPr="00F20EDB" w:rsidRDefault="00D75CB8" w:rsidP="00B152EF">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7DD9919"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B47181E"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1750E0A"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2A878FE" w14:textId="77777777" w:rsidR="00D75CB8" w:rsidRPr="00F20EDB" w:rsidRDefault="00D75CB8" w:rsidP="00B152EF">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4365634" w14:textId="77777777" w:rsidR="00D75CB8" w:rsidRPr="00F20EDB" w:rsidRDefault="00D75CB8" w:rsidP="00B152EF">
            <w:pPr>
              <w:rPr>
                <w:rFonts w:ascii="Calibri" w:hAnsi="Calibri"/>
                <w:b/>
                <w:bCs/>
                <w:color w:val="000000"/>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395EFFF" w14:textId="77777777" w:rsidR="00D75CB8" w:rsidRPr="00F20EDB" w:rsidRDefault="00D75CB8" w:rsidP="00B152EF">
            <w:pPr>
              <w:pStyle w:val="NormalWeb"/>
              <w:spacing w:before="0" w:beforeAutospacing="0" w:after="0" w:afterAutospacing="0"/>
              <w:jc w:val="center"/>
              <w:rPr>
                <w:rFonts w:ascii="Calibri" w:eastAsiaTheme="minorEastAsia"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A24BAB6"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D75CB8" w:rsidRPr="00F20EDB" w14:paraId="5D1424F1" w14:textId="77777777" w:rsidTr="00B152EF">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D21354B" w14:textId="77777777" w:rsidR="00D75CB8" w:rsidRPr="00F20EDB" w:rsidRDefault="00D75CB8" w:rsidP="00B152EF">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E064E7F" w14:textId="77777777" w:rsidR="00D75CB8" w:rsidRPr="00F20EDB" w:rsidRDefault="00D75CB8" w:rsidP="00B152EF">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2FE2639"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B0D0225"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D180A13"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E47636E" w14:textId="77777777" w:rsidR="00D75CB8" w:rsidRPr="00F20EDB" w:rsidRDefault="00D75CB8" w:rsidP="00B152EF">
            <w:pPr>
              <w:rPr>
                <w:rFonts w:ascii="Calibri" w:hAnsi="Calibri"/>
                <w:color w:val="AEAAAA"/>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3BE356C" w14:textId="77777777" w:rsidR="00D75CB8" w:rsidRPr="00F20EDB" w:rsidRDefault="00D75CB8" w:rsidP="00B152EF">
            <w:pPr>
              <w:pStyle w:val="NormalWeb"/>
              <w:spacing w:before="0" w:beforeAutospacing="0" w:after="0" w:afterAutospacing="0"/>
              <w:jc w:val="center"/>
              <w:rPr>
                <w:rFonts w:ascii="Calibri" w:eastAsiaTheme="minorEastAsia"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3144E7F"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D75CB8" w:rsidRPr="00F20EDB" w14:paraId="1B6338FF" w14:textId="77777777" w:rsidTr="00B152EF">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8DA2457" w14:textId="77777777" w:rsidR="00D75CB8" w:rsidRPr="00F20EDB" w:rsidRDefault="00D75CB8" w:rsidP="00B152EF">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3B101F0"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arg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8A40FFC"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905E814" w14:textId="77777777" w:rsidR="00D75CB8" w:rsidRPr="00F20EDB" w:rsidRDefault="00D75CB8" w:rsidP="00B152EF">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2A4FD38"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Trivial</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E92F86D" w14:textId="77777777" w:rsidR="00D75CB8" w:rsidRPr="00F20EDB" w:rsidRDefault="00D75CB8" w:rsidP="00B152EF">
            <w:pPr>
              <w:rPr>
                <w:rFonts w:ascii="Calibri" w:hAnsi="Calibri"/>
                <w:color w:val="AEAAAA"/>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7515872" w14:textId="77777777" w:rsidR="00D75CB8" w:rsidRPr="00F20EDB" w:rsidRDefault="00D75CB8" w:rsidP="00B152EF">
            <w:pPr>
              <w:pStyle w:val="NormalWeb"/>
              <w:spacing w:before="0" w:beforeAutospacing="0" w:after="0" w:afterAutospacing="0"/>
              <w:jc w:val="center"/>
              <w:rPr>
                <w:rFonts w:ascii="Calibri" w:eastAsiaTheme="minorEastAsia"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6BAE801"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D75CB8" w:rsidRPr="00F20EDB" w14:paraId="42F52557" w14:textId="77777777" w:rsidTr="00B152EF">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88E3ED1" w14:textId="77777777" w:rsidR="00D75CB8" w:rsidRPr="00F20EDB" w:rsidRDefault="00D75CB8" w:rsidP="00B152EF">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40CA9E6"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4DEAB74"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D64653F" w14:textId="77777777" w:rsidR="00D75CB8" w:rsidRPr="00F20EDB" w:rsidRDefault="00D75CB8" w:rsidP="00B152EF">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F8CEF22"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CBEF5F8" w14:textId="77777777" w:rsidR="00D75CB8" w:rsidRPr="00F20EDB" w:rsidRDefault="00D75CB8" w:rsidP="00B152EF">
            <w:pPr>
              <w:rPr>
                <w:rFonts w:ascii="Calibri" w:hAnsi="Calibri"/>
                <w:color w:val="AEAAAA"/>
                <w:lang w:val="en-US"/>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4EF066F" w14:textId="77777777" w:rsidR="00D75CB8" w:rsidRPr="00F20EDB" w:rsidRDefault="00D75CB8" w:rsidP="00B152EF">
            <w:pPr>
              <w:jc w:val="center"/>
              <w:rPr>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0D693EA" w14:textId="77777777" w:rsidR="00D75CB8" w:rsidRPr="00F20EDB" w:rsidRDefault="00D75CB8" w:rsidP="00B152EF">
            <w:pPr>
              <w:pStyle w:val="NormalWeb"/>
              <w:spacing w:before="0" w:beforeAutospacing="0" w:after="0" w:afterAutospacing="0"/>
              <w:jc w:val="center"/>
              <w:rPr>
                <w:rFonts w:ascii="Calibri" w:eastAsiaTheme="minorEastAsia" w:hAnsi="Calibri"/>
                <w:color w:val="AEAAAA"/>
                <w:lang w:val="en-US"/>
              </w:rPr>
            </w:pPr>
            <w:r w:rsidRPr="00F20EDB">
              <w:rPr>
                <w:rFonts w:ascii="Calibri" w:hAnsi="Calibri"/>
                <w:color w:val="AEAAAA"/>
                <w:lang w:val="en-US"/>
              </w:rPr>
              <w:t>No included studies</w:t>
            </w:r>
          </w:p>
        </w:tc>
      </w:tr>
      <w:tr w:rsidR="00D75CB8" w:rsidRPr="00F20EDB" w14:paraId="31574D62" w14:textId="77777777" w:rsidTr="00B152EF">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1A65053" w14:textId="77777777" w:rsidR="00D75CB8" w:rsidRPr="00F20EDB" w:rsidRDefault="00D75CB8" w:rsidP="00B152EF">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4645DA9"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96A109C"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50C0006" w14:textId="77777777" w:rsidR="00D75CB8" w:rsidRPr="00F20EDB" w:rsidRDefault="00D75CB8" w:rsidP="00B152EF">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869A75E"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8469C09" w14:textId="77777777" w:rsidR="00D75CB8" w:rsidRPr="00F20EDB" w:rsidRDefault="00D75CB8" w:rsidP="00B152EF">
            <w:pPr>
              <w:rPr>
                <w:rFonts w:ascii="Calibri" w:hAnsi="Calibri"/>
                <w:color w:val="AEAAAA"/>
                <w:lang w:val="en-US"/>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7DCEBC5" w14:textId="77777777" w:rsidR="00D75CB8" w:rsidRPr="00F20EDB" w:rsidRDefault="00D75CB8" w:rsidP="00B152EF">
            <w:pPr>
              <w:jc w:val="center"/>
              <w:rPr>
                <w:lang w:val="en-US"/>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14DD0FD" w14:textId="77777777" w:rsidR="00D75CB8" w:rsidRPr="00F20EDB" w:rsidRDefault="00D75CB8" w:rsidP="00B152EF">
            <w:pPr>
              <w:jc w:val="center"/>
              <w:rPr>
                <w:lang w:val="en-US"/>
              </w:rPr>
            </w:pPr>
          </w:p>
        </w:tc>
      </w:tr>
      <w:tr w:rsidR="00D75CB8" w:rsidRPr="00F20EDB" w14:paraId="6E0303C0" w14:textId="77777777" w:rsidTr="00B152EF">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D406969" w14:textId="77777777" w:rsidR="00D75CB8" w:rsidRPr="00F20EDB" w:rsidRDefault="00D75CB8" w:rsidP="00B152EF">
            <w:pPr>
              <w:pStyle w:val="NormalWeb"/>
              <w:spacing w:before="0" w:beforeAutospacing="0" w:after="0" w:afterAutospacing="0" w:line="260" w:lineRule="atLeast"/>
              <w:jc w:val="center"/>
              <w:rPr>
                <w:rFonts w:ascii="Calibri" w:eastAsiaTheme="minorEastAsia" w:hAnsi="Calibri"/>
                <w:b/>
                <w:bCs/>
                <w:caps/>
                <w:color w:val="FFFFFF"/>
                <w:lang w:val="en-US"/>
              </w:rPr>
            </w:pPr>
            <w:r w:rsidRPr="00F20EDB">
              <w:rPr>
                <w:rFonts w:ascii="Calibri" w:hAnsi="Calibri"/>
                <w:b/>
                <w:bCs/>
                <w:caps/>
                <w:color w:val="FFFFFF"/>
                <w:lang w:val="en-US"/>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B18E5EB" w14:textId="77777777" w:rsidR="00D75CB8" w:rsidRPr="00F20EDB" w:rsidRDefault="00D75CB8" w:rsidP="00B152EF">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5393D1D"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FEA6C16"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 xml:space="preserve">Does not favor either the intervention or </w:t>
            </w:r>
            <w:r w:rsidRPr="00F20EDB">
              <w:rPr>
                <w:rFonts w:ascii="Calibri" w:hAnsi="Calibri"/>
                <w:color w:val="AEAAAA"/>
                <w:lang w:val="en-US"/>
              </w:rPr>
              <w:lastRenderedPageBreak/>
              <w:t>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F4146DB"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lastRenderedPageBreak/>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648289C"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94AB579"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220C3C3"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D75CB8" w:rsidRPr="00F20EDB" w14:paraId="43AE9D07" w14:textId="77777777" w:rsidTr="00B152EF">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4B3DCF5" w14:textId="77777777" w:rsidR="00D75CB8" w:rsidRPr="00F20EDB" w:rsidRDefault="00D75CB8" w:rsidP="00B152EF">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Resources requir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3304E64"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arg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F3C0C52"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Moderat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DB19642" w14:textId="77777777" w:rsidR="00D75CB8" w:rsidRPr="00F20EDB" w:rsidRDefault="00D75CB8" w:rsidP="00B152EF">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Negligible costs and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0DE451B"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Moderat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A0E02A2"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arg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687FB4A"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9BFF1DE"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D75CB8" w:rsidRPr="00F20EDB" w14:paraId="3C169954" w14:textId="77777777" w:rsidTr="00B152EF">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CCAE50B" w14:textId="77777777" w:rsidR="00D75CB8" w:rsidRPr="00F20EDB" w:rsidRDefault="00D75CB8" w:rsidP="00B152EF">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Certainty of evidence of required resourc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EC1A61F"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60EC5E8"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FCB3C89"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2DE12CA"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C8379A5" w14:textId="77777777" w:rsidR="00D75CB8" w:rsidRPr="00F20EDB" w:rsidRDefault="00D75CB8" w:rsidP="00B152EF">
            <w:pPr>
              <w:rPr>
                <w:rFonts w:ascii="Calibri" w:hAnsi="Calibri"/>
                <w:color w:val="AEAAAA"/>
                <w:lang w:val="en-US"/>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ADE7380" w14:textId="77777777" w:rsidR="00D75CB8" w:rsidRPr="00F20EDB" w:rsidRDefault="00D75CB8" w:rsidP="00B152EF">
            <w:pPr>
              <w:jc w:val="center"/>
              <w:rPr>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301EE0F" w14:textId="77777777" w:rsidR="00D75CB8" w:rsidRPr="00F20EDB" w:rsidRDefault="00D75CB8" w:rsidP="00B152EF">
            <w:pPr>
              <w:pStyle w:val="NormalWeb"/>
              <w:spacing w:before="0" w:beforeAutospacing="0" w:after="0" w:afterAutospacing="0"/>
              <w:jc w:val="center"/>
              <w:rPr>
                <w:rFonts w:ascii="Calibri" w:eastAsiaTheme="minorEastAsia" w:hAnsi="Calibri"/>
                <w:b/>
                <w:bCs/>
                <w:color w:val="000000"/>
                <w:lang w:val="en-US"/>
              </w:rPr>
            </w:pPr>
            <w:r w:rsidRPr="00F20EDB">
              <w:rPr>
                <w:rFonts w:ascii="Calibri" w:hAnsi="Calibri"/>
                <w:b/>
                <w:bCs/>
                <w:color w:val="000000"/>
                <w:lang w:val="en-US"/>
              </w:rPr>
              <w:t>No included studies</w:t>
            </w:r>
          </w:p>
        </w:tc>
      </w:tr>
      <w:tr w:rsidR="00D75CB8" w:rsidRPr="00F20EDB" w14:paraId="4F921B08" w14:textId="77777777" w:rsidTr="00B152EF">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A050A3A" w14:textId="77777777" w:rsidR="00D75CB8" w:rsidRPr="00F20EDB" w:rsidRDefault="00D75CB8" w:rsidP="00B152EF">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Cost effectivenes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E661D53"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E7FD337"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8D6CB8F"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34BFA0D"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4C49B0B"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57CB20F"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BC7EB13" w14:textId="77777777" w:rsidR="00D75CB8" w:rsidRPr="00F20EDB" w:rsidRDefault="00D75CB8" w:rsidP="00B152EF">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No included studies</w:t>
            </w:r>
          </w:p>
        </w:tc>
      </w:tr>
      <w:tr w:rsidR="00D75CB8" w:rsidRPr="00F20EDB" w14:paraId="07B379CF" w14:textId="77777777" w:rsidTr="00B152EF">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323E7A9" w14:textId="77777777" w:rsidR="00D75CB8" w:rsidRPr="00F20EDB" w:rsidRDefault="00D75CB8" w:rsidP="00B152EF">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Equ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37B0B80"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274DD75" w14:textId="77777777" w:rsidR="00D75CB8" w:rsidRPr="00F20EDB" w:rsidRDefault="00D75CB8" w:rsidP="00B152EF">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Probably 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8608E91"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no impact</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B4A524E"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D44371A"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D02C633"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E7A5FA2"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D75CB8" w:rsidRPr="00F20EDB" w14:paraId="036DDC5A" w14:textId="77777777" w:rsidTr="00B152EF">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B54B745" w14:textId="77777777" w:rsidR="00D75CB8" w:rsidRPr="00F20EDB" w:rsidRDefault="00D75CB8" w:rsidP="00B152EF">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C0786F7"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7D194B6" w14:textId="77777777" w:rsidR="00D75CB8" w:rsidRPr="00F20EDB" w:rsidRDefault="00D75CB8" w:rsidP="00B152EF">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E42E1EF"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6E2632C"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6033E31" w14:textId="77777777" w:rsidR="00D75CB8" w:rsidRPr="00F20EDB" w:rsidRDefault="00D75CB8" w:rsidP="00B152EF">
            <w:pPr>
              <w:rPr>
                <w:rFonts w:ascii="Calibri" w:hAnsi="Calibri"/>
                <w:color w:val="AEAAAA"/>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75A1E9" w14:textId="77777777" w:rsidR="00D75CB8" w:rsidRPr="00F20EDB" w:rsidRDefault="00D75CB8" w:rsidP="00B152EF">
            <w:pPr>
              <w:pStyle w:val="NormalWeb"/>
              <w:spacing w:before="0" w:beforeAutospacing="0" w:after="0" w:afterAutospacing="0"/>
              <w:jc w:val="center"/>
              <w:rPr>
                <w:rFonts w:ascii="Calibri" w:eastAsiaTheme="minorEastAsia"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CD145C0"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D75CB8" w:rsidRPr="00F20EDB" w14:paraId="080B91D9" w14:textId="77777777" w:rsidTr="00B152EF">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8AB1714" w14:textId="77777777" w:rsidR="00D75CB8" w:rsidRPr="00F20EDB" w:rsidRDefault="00D75CB8" w:rsidP="00B152EF">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6A11E73"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E1A06DB"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785DAAC"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522CD88" w14:textId="77777777" w:rsidR="00D75CB8" w:rsidRPr="00F20EDB" w:rsidRDefault="00D75CB8" w:rsidP="00B152EF">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333941A" w14:textId="77777777" w:rsidR="00D75CB8" w:rsidRPr="00F20EDB" w:rsidRDefault="00D75CB8" w:rsidP="00B152EF">
            <w:pPr>
              <w:rPr>
                <w:rFonts w:ascii="Calibri" w:hAnsi="Calibri"/>
                <w:b/>
                <w:bCs/>
                <w:color w:val="000000"/>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CC57E0A" w14:textId="77777777" w:rsidR="00D75CB8" w:rsidRPr="00F20EDB" w:rsidRDefault="00D75CB8" w:rsidP="00B152EF">
            <w:pPr>
              <w:pStyle w:val="NormalWeb"/>
              <w:spacing w:before="0" w:beforeAutospacing="0" w:after="0" w:afterAutospacing="0"/>
              <w:jc w:val="center"/>
              <w:rPr>
                <w:rFonts w:ascii="Calibri" w:eastAsiaTheme="minorEastAsia"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F81223F" w14:textId="77777777" w:rsidR="00D75CB8" w:rsidRPr="00F20EDB" w:rsidRDefault="00D75CB8" w:rsidP="00B152EF">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bl>
    <w:p w14:paraId="3EE6E5D5" w14:textId="77777777" w:rsidR="00D75CB8" w:rsidRPr="00F20EDB" w:rsidRDefault="00D75CB8" w:rsidP="00D75CB8">
      <w:pPr>
        <w:rPr>
          <w:rFonts w:ascii="Calibri" w:hAnsi="Calibri"/>
          <w:color w:val="000000"/>
          <w:sz w:val="16"/>
          <w:szCs w:val="16"/>
          <w:lang w:val="en-US"/>
        </w:rPr>
      </w:pPr>
    </w:p>
    <w:p w14:paraId="3B0BF877" w14:textId="77777777" w:rsidR="00D75CB8" w:rsidRPr="00F20EDB" w:rsidRDefault="00D75CB8" w:rsidP="00D75CB8">
      <w:pPr>
        <w:pStyle w:val="Heading1"/>
        <w:pageBreakBefore/>
        <w:spacing w:after="20"/>
        <w:rPr>
          <w:rFonts w:ascii="Calibri" w:eastAsia="Times New Roman" w:hAnsi="Calibri"/>
          <w:caps/>
          <w:color w:val="000000"/>
          <w:sz w:val="30"/>
          <w:szCs w:val="30"/>
          <w:lang w:val="en-US"/>
        </w:rPr>
      </w:pPr>
      <w:r w:rsidRPr="00F20EDB">
        <w:rPr>
          <w:rFonts w:ascii="Calibri" w:eastAsia="Times New Roman" w:hAnsi="Calibri"/>
          <w:caps/>
          <w:color w:val="000000"/>
          <w:sz w:val="30"/>
          <w:szCs w:val="30"/>
          <w:lang w:val="en-US"/>
        </w:rPr>
        <w:lastRenderedPageBreak/>
        <w:t>Type of recommendation</w:t>
      </w:r>
    </w:p>
    <w:tbl>
      <w:tblPr>
        <w:tblW w:w="5000" w:type="pct"/>
        <w:tblCellMar>
          <w:top w:w="15" w:type="dxa"/>
          <w:left w:w="15" w:type="dxa"/>
          <w:bottom w:w="15" w:type="dxa"/>
          <w:right w:w="15" w:type="dxa"/>
        </w:tblCellMar>
        <w:tblLook w:val="04A0" w:firstRow="1" w:lastRow="0" w:firstColumn="1" w:lastColumn="0" w:noHBand="0" w:noVBand="1"/>
      </w:tblPr>
      <w:tblGrid>
        <w:gridCol w:w="2588"/>
        <w:gridCol w:w="2589"/>
        <w:gridCol w:w="2589"/>
        <w:gridCol w:w="2589"/>
        <w:gridCol w:w="2589"/>
      </w:tblGrid>
      <w:tr w:rsidR="00D75CB8" w:rsidRPr="00F20EDB" w14:paraId="1F92185A" w14:textId="77777777" w:rsidTr="00B152EF">
        <w:tc>
          <w:tcPr>
            <w:tcW w:w="1000" w:type="pct"/>
            <w:tcBorders>
              <w:top w:val="single" w:sz="6" w:space="0" w:color="000000"/>
              <w:left w:val="single" w:sz="6" w:space="0" w:color="000000"/>
              <w:right w:val="single" w:sz="6" w:space="0" w:color="000000"/>
            </w:tcBorders>
            <w:shd w:val="clear" w:color="auto" w:fill="2E74B5"/>
            <w:tcMar>
              <w:top w:w="75" w:type="dxa"/>
              <w:left w:w="0" w:type="dxa"/>
              <w:bottom w:w="0" w:type="dxa"/>
              <w:right w:w="0" w:type="dxa"/>
            </w:tcMar>
            <w:hideMark/>
          </w:tcPr>
          <w:p w14:paraId="5547D023" w14:textId="77777777" w:rsidR="00D75CB8" w:rsidRPr="00F20EDB" w:rsidRDefault="00D75CB8" w:rsidP="00B152EF">
            <w:pPr>
              <w:pStyle w:val="NormalWeb"/>
              <w:spacing w:before="0" w:beforeAutospacing="0" w:after="0" w:afterAutospacing="0"/>
              <w:jc w:val="center"/>
              <w:rPr>
                <w:rFonts w:ascii="Calibri" w:eastAsiaTheme="minorEastAsia" w:hAnsi="Calibri"/>
                <w:b/>
                <w:bCs/>
                <w:color w:val="FFFFFF"/>
                <w:lang w:val="en-US"/>
              </w:rPr>
            </w:pPr>
            <w:r w:rsidRPr="00F20EDB">
              <w:rPr>
                <w:rFonts w:ascii="Calibri" w:hAnsi="Calibri"/>
                <w:b/>
                <w:bCs/>
                <w:color w:val="FFFFFF"/>
                <w:lang w:val="en-US"/>
              </w:rPr>
              <w:t>Strong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3F089F90" w14:textId="77777777" w:rsidR="00D75CB8" w:rsidRPr="00F20EDB" w:rsidRDefault="00D75CB8" w:rsidP="00B152EF">
            <w:pPr>
              <w:pStyle w:val="NormalWeb"/>
              <w:spacing w:before="0" w:beforeAutospacing="0" w:after="0" w:afterAutospacing="0"/>
              <w:jc w:val="center"/>
              <w:rPr>
                <w:rFonts w:ascii="Calibri" w:hAnsi="Calibri"/>
                <w:color w:val="000000"/>
                <w:lang w:val="en-US"/>
              </w:rPr>
            </w:pPr>
            <w:r w:rsidRPr="00F20EDB">
              <w:rPr>
                <w:rFonts w:ascii="Calibri" w:hAnsi="Calibri"/>
                <w:color w:val="000000"/>
                <w:lang w:val="en-US"/>
              </w:rPr>
              <w:t>Conditional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48DE30C7" w14:textId="77777777" w:rsidR="00D75CB8" w:rsidRPr="00F20EDB" w:rsidRDefault="00D75CB8" w:rsidP="00B152EF">
            <w:pPr>
              <w:pStyle w:val="NormalWeb"/>
              <w:spacing w:before="0" w:beforeAutospacing="0" w:after="0" w:afterAutospacing="0"/>
              <w:jc w:val="center"/>
              <w:rPr>
                <w:rFonts w:ascii="Calibri" w:hAnsi="Calibri"/>
                <w:color w:val="000000"/>
                <w:lang w:val="en-US"/>
              </w:rPr>
            </w:pPr>
            <w:r w:rsidRPr="00F20EDB">
              <w:rPr>
                <w:rFonts w:ascii="Calibri" w:hAnsi="Calibri"/>
                <w:color w:val="000000"/>
                <w:lang w:val="en-US"/>
              </w:rPr>
              <w:t>Conditional recommendation for either the intervention or the comparis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0F02177D" w14:textId="77777777" w:rsidR="00D75CB8" w:rsidRPr="00F20EDB" w:rsidRDefault="00D75CB8" w:rsidP="00B152EF">
            <w:pPr>
              <w:pStyle w:val="NormalWeb"/>
              <w:spacing w:before="0" w:beforeAutospacing="0" w:after="0" w:afterAutospacing="0"/>
              <w:jc w:val="center"/>
              <w:rPr>
                <w:rFonts w:ascii="Calibri" w:hAnsi="Calibri"/>
                <w:color w:val="000000"/>
                <w:lang w:val="en-US"/>
              </w:rPr>
            </w:pPr>
            <w:r w:rsidRPr="00F20EDB">
              <w:rPr>
                <w:rFonts w:ascii="Calibri" w:hAnsi="Calibri"/>
                <w:color w:val="000000"/>
                <w:lang w:val="en-US"/>
              </w:rPr>
              <w:t>Conditional recommendation for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5E4BDE0A" w14:textId="77777777" w:rsidR="00D75CB8" w:rsidRPr="00F20EDB" w:rsidRDefault="00D75CB8" w:rsidP="00B152EF">
            <w:pPr>
              <w:pStyle w:val="NormalWeb"/>
              <w:spacing w:before="0" w:beforeAutospacing="0" w:after="0" w:afterAutospacing="0"/>
              <w:jc w:val="center"/>
              <w:rPr>
                <w:rFonts w:ascii="Calibri" w:hAnsi="Calibri"/>
                <w:color w:val="000000"/>
                <w:lang w:val="en-US"/>
              </w:rPr>
            </w:pPr>
            <w:r w:rsidRPr="00F20EDB">
              <w:rPr>
                <w:rFonts w:ascii="Calibri" w:hAnsi="Calibri"/>
                <w:color w:val="000000"/>
                <w:lang w:val="en-US"/>
              </w:rPr>
              <w:t>Strong recommendation for the intervention</w:t>
            </w:r>
          </w:p>
        </w:tc>
      </w:tr>
      <w:tr w:rsidR="00D75CB8" w:rsidRPr="00F20EDB" w14:paraId="256D7E58" w14:textId="77777777" w:rsidTr="00B152EF">
        <w:tc>
          <w:tcPr>
            <w:tcW w:w="1000" w:type="pct"/>
            <w:tcBorders>
              <w:left w:val="single" w:sz="6" w:space="0" w:color="000000"/>
              <w:bottom w:val="single" w:sz="6" w:space="0" w:color="000000"/>
              <w:right w:val="single" w:sz="6" w:space="0" w:color="000000"/>
            </w:tcBorders>
            <w:shd w:val="clear" w:color="auto" w:fill="2E74B5"/>
            <w:tcMar>
              <w:top w:w="0" w:type="dxa"/>
              <w:left w:w="0" w:type="dxa"/>
              <w:bottom w:w="75" w:type="dxa"/>
              <w:right w:w="0" w:type="dxa"/>
            </w:tcMar>
            <w:hideMark/>
          </w:tcPr>
          <w:p w14:paraId="42BCEBB1" w14:textId="77777777" w:rsidR="00D75CB8" w:rsidRPr="00F20EDB" w:rsidRDefault="00D75CB8" w:rsidP="00B152EF">
            <w:pPr>
              <w:pStyle w:val="marker"/>
              <w:spacing w:before="0" w:beforeAutospacing="0" w:after="0" w:afterAutospacing="0"/>
              <w:jc w:val="center"/>
              <w:rPr>
                <w:b/>
                <w:bCs/>
                <w:color w:val="FFFFFF"/>
                <w:lang w:val="en-US"/>
              </w:rPr>
            </w:pPr>
            <w:r w:rsidRPr="00F20EDB">
              <w:rPr>
                <w:b/>
                <w:bCs/>
                <w:color w:val="FFFFFF"/>
                <w:lang w:val="en-US"/>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64AACB93" w14:textId="77777777" w:rsidR="00D75CB8" w:rsidRPr="00F20EDB" w:rsidRDefault="00D75CB8" w:rsidP="00B152EF">
            <w:pPr>
              <w:pStyle w:val="marker"/>
              <w:spacing w:before="0" w:beforeAutospacing="0" w:after="0" w:afterAutospacing="0"/>
              <w:jc w:val="center"/>
              <w:rPr>
                <w:color w:val="000000"/>
                <w:lang w:val="en-US"/>
              </w:rPr>
            </w:pPr>
            <w:r w:rsidRPr="00F20EDB">
              <w:rPr>
                <w:color w:val="000000"/>
                <w:lang w:val="en-US"/>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0750C449" w14:textId="77777777" w:rsidR="00D75CB8" w:rsidRPr="00F20EDB" w:rsidRDefault="00D75CB8" w:rsidP="00B152EF">
            <w:pPr>
              <w:pStyle w:val="marker"/>
              <w:spacing w:before="0" w:beforeAutospacing="0" w:after="0" w:afterAutospacing="0"/>
              <w:jc w:val="center"/>
              <w:rPr>
                <w:color w:val="000000"/>
                <w:lang w:val="en-US"/>
              </w:rPr>
            </w:pPr>
            <w:r w:rsidRPr="00F20EDB">
              <w:rPr>
                <w:color w:val="000000"/>
                <w:lang w:val="en-US"/>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4086DDFD" w14:textId="77777777" w:rsidR="00D75CB8" w:rsidRPr="00F20EDB" w:rsidRDefault="00D75CB8" w:rsidP="00B152EF">
            <w:pPr>
              <w:pStyle w:val="marker"/>
              <w:spacing w:before="0" w:beforeAutospacing="0" w:after="0" w:afterAutospacing="0"/>
              <w:jc w:val="center"/>
              <w:rPr>
                <w:color w:val="000000"/>
                <w:lang w:val="en-US"/>
              </w:rPr>
            </w:pPr>
            <w:r w:rsidRPr="00F20EDB">
              <w:rPr>
                <w:color w:val="000000"/>
                <w:lang w:val="en-US"/>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10FF18F7" w14:textId="77777777" w:rsidR="00D75CB8" w:rsidRPr="00F20EDB" w:rsidRDefault="00D75CB8" w:rsidP="00B152EF">
            <w:pPr>
              <w:pStyle w:val="marker"/>
              <w:spacing w:before="0" w:beforeAutospacing="0" w:after="0" w:afterAutospacing="0"/>
              <w:jc w:val="center"/>
              <w:rPr>
                <w:color w:val="000000"/>
                <w:lang w:val="en-US"/>
              </w:rPr>
            </w:pPr>
            <w:r w:rsidRPr="00F20EDB">
              <w:rPr>
                <w:color w:val="000000"/>
                <w:lang w:val="en-US"/>
              </w:rPr>
              <w:t xml:space="preserve">○ </w:t>
            </w:r>
          </w:p>
        </w:tc>
      </w:tr>
    </w:tbl>
    <w:p w14:paraId="7494BBCD" w14:textId="77777777" w:rsidR="00D75CB8" w:rsidRPr="00F20EDB" w:rsidRDefault="00D75CB8" w:rsidP="00D75CB8">
      <w:pPr>
        <w:pStyle w:val="Heading1"/>
        <w:spacing w:after="20"/>
        <w:rPr>
          <w:rFonts w:ascii="Calibri" w:eastAsia="Times New Roman" w:hAnsi="Calibri"/>
          <w:caps/>
          <w:color w:val="000000"/>
          <w:sz w:val="30"/>
          <w:szCs w:val="30"/>
          <w:lang w:val="en-US"/>
        </w:rPr>
      </w:pPr>
      <w:r w:rsidRPr="00F20EDB">
        <w:rPr>
          <w:rFonts w:ascii="Calibri" w:eastAsia="Times New Roman" w:hAnsi="Calibri"/>
          <w:caps/>
          <w:color w:val="000000"/>
          <w:sz w:val="30"/>
          <w:szCs w:val="30"/>
          <w:lang w:val="en-US"/>
        </w:rPr>
        <w:t>Conclusions</w:t>
      </w:r>
    </w:p>
    <w:tbl>
      <w:tblPr>
        <w:tblW w:w="5000" w:type="pct"/>
        <w:tblCellMar>
          <w:top w:w="15" w:type="dxa"/>
          <w:left w:w="15" w:type="dxa"/>
          <w:bottom w:w="15" w:type="dxa"/>
          <w:right w:w="15" w:type="dxa"/>
        </w:tblCellMar>
        <w:tblLook w:val="04A0" w:firstRow="1" w:lastRow="0" w:firstColumn="1" w:lastColumn="0" w:noHBand="0" w:noVBand="1"/>
      </w:tblPr>
      <w:tblGrid>
        <w:gridCol w:w="12960"/>
      </w:tblGrid>
      <w:tr w:rsidR="00D75CB8" w:rsidRPr="00F20EDB" w14:paraId="4F1818AB" w14:textId="77777777" w:rsidTr="00B152EF">
        <w:tc>
          <w:tcPr>
            <w:tcW w:w="0" w:type="auto"/>
            <w:shd w:val="clear" w:color="auto" w:fill="2E74B5"/>
            <w:tcMar>
              <w:top w:w="75" w:type="dxa"/>
              <w:left w:w="75" w:type="dxa"/>
              <w:bottom w:w="75" w:type="dxa"/>
              <w:right w:w="75" w:type="dxa"/>
            </w:tcMar>
            <w:hideMark/>
          </w:tcPr>
          <w:p w14:paraId="08F58C68" w14:textId="77777777" w:rsidR="00D75CB8" w:rsidRPr="00F20EDB" w:rsidRDefault="00D75CB8" w:rsidP="00B152EF">
            <w:pPr>
              <w:pStyle w:val="Heading2"/>
              <w:spacing w:before="0"/>
              <w:rPr>
                <w:rFonts w:ascii="Calibri" w:eastAsia="Times New Roman" w:hAnsi="Calibri"/>
                <w:color w:val="FFFFFF"/>
                <w:lang w:val="en-US"/>
              </w:rPr>
            </w:pPr>
            <w:r w:rsidRPr="00F20EDB">
              <w:rPr>
                <w:rFonts w:ascii="Calibri" w:eastAsia="Times New Roman" w:hAnsi="Calibri"/>
                <w:color w:val="FFFFFF"/>
                <w:lang w:val="en-US"/>
              </w:rPr>
              <w:t>Recommendation</w:t>
            </w:r>
          </w:p>
        </w:tc>
      </w:tr>
      <w:tr w:rsidR="00D75CB8" w:rsidRPr="00F20EDB" w14:paraId="7B540A0F" w14:textId="77777777" w:rsidTr="00B152EF">
        <w:trPr>
          <w:trHeight w:val="1080"/>
        </w:trPr>
        <w:tc>
          <w:tcPr>
            <w:tcW w:w="0" w:type="auto"/>
            <w:tcMar>
              <w:top w:w="75" w:type="dxa"/>
              <w:left w:w="75" w:type="dxa"/>
              <w:bottom w:w="75" w:type="dxa"/>
              <w:right w:w="75" w:type="dxa"/>
            </w:tcMar>
            <w:hideMark/>
          </w:tcPr>
          <w:p w14:paraId="6A773C5F" w14:textId="3596171E" w:rsidR="00D75CB8" w:rsidRPr="00F20EDB" w:rsidRDefault="00D75CB8" w:rsidP="00B152EF">
            <w:pPr>
              <w:rPr>
                <w:rFonts w:ascii="Calibri" w:hAnsi="Calibri"/>
                <w:lang w:val="en-US"/>
              </w:rPr>
            </w:pPr>
            <w:r w:rsidRPr="00F20EDB">
              <w:rPr>
                <w:rFonts w:ascii="Calibri" w:hAnsi="Calibri"/>
                <w:lang w:val="en-US"/>
              </w:rPr>
              <w:t xml:space="preserve">For adults with severe or critical COVDI-19, we </w:t>
            </w:r>
            <w:r w:rsidR="00C81FE8" w:rsidRPr="00F20EDB">
              <w:rPr>
                <w:rFonts w:ascii="Calibri" w:hAnsi="Calibri"/>
                <w:bCs/>
                <w:lang w:val="en-US"/>
              </w:rPr>
              <w:t>recommend</w:t>
            </w:r>
            <w:r w:rsidR="00C81FE8" w:rsidRPr="00F20EDB">
              <w:rPr>
                <w:rFonts w:ascii="Calibri" w:hAnsi="Calibri"/>
                <w:lang w:val="en-US"/>
              </w:rPr>
              <w:t xml:space="preserve"> </w:t>
            </w:r>
            <w:r w:rsidRPr="00F20EDB">
              <w:rPr>
                <w:rFonts w:ascii="Calibri" w:hAnsi="Calibri"/>
                <w:bCs/>
                <w:lang w:val="en-US"/>
              </w:rPr>
              <w:t>against</w:t>
            </w:r>
            <w:r w:rsidRPr="00F20EDB">
              <w:rPr>
                <w:rFonts w:ascii="Calibri" w:hAnsi="Calibri"/>
                <w:lang w:val="en-US"/>
              </w:rPr>
              <w:t xml:space="preserve"> using hydroxychloroquine (</w:t>
            </w:r>
            <w:r w:rsidR="00C81FE8" w:rsidRPr="00F20EDB">
              <w:rPr>
                <w:rFonts w:ascii="Calibri" w:hAnsi="Calibri"/>
                <w:lang w:val="en-US"/>
              </w:rPr>
              <w:t>S</w:t>
            </w:r>
            <w:r w:rsidR="00C81FE8" w:rsidRPr="00F20EDB">
              <w:rPr>
                <w:rFonts w:ascii="Calibri" w:hAnsi="Calibri"/>
                <w:bCs/>
                <w:lang w:val="en-US"/>
              </w:rPr>
              <w:t>trong</w:t>
            </w:r>
            <w:r w:rsidR="00C81FE8" w:rsidRPr="00F20EDB">
              <w:rPr>
                <w:rFonts w:ascii="Calibri" w:hAnsi="Calibri"/>
                <w:lang w:val="en-US"/>
              </w:rPr>
              <w:t xml:space="preserve"> </w:t>
            </w:r>
            <w:r w:rsidRPr="00F20EDB">
              <w:rPr>
                <w:rFonts w:ascii="Calibri" w:hAnsi="Calibri"/>
                <w:lang w:val="en-US"/>
              </w:rPr>
              <w:t xml:space="preserve">recommendation, </w:t>
            </w:r>
            <w:r w:rsidRPr="00F20EDB">
              <w:rPr>
                <w:rFonts w:ascii="Calibri" w:hAnsi="Calibri"/>
                <w:bCs/>
                <w:lang w:val="en-US"/>
              </w:rPr>
              <w:t>Moderate</w:t>
            </w:r>
            <w:r w:rsidRPr="00F20EDB">
              <w:rPr>
                <w:rFonts w:ascii="Calibri" w:hAnsi="Calibri"/>
                <w:lang w:val="en-US"/>
              </w:rPr>
              <w:t xml:space="preserve"> quality evidence). </w:t>
            </w:r>
          </w:p>
        </w:tc>
      </w:tr>
      <w:tr w:rsidR="00D75CB8" w:rsidRPr="00F20EDB" w14:paraId="09BAF198" w14:textId="77777777" w:rsidTr="00B152EF">
        <w:tc>
          <w:tcPr>
            <w:tcW w:w="0" w:type="auto"/>
            <w:tcMar>
              <w:top w:w="0" w:type="dxa"/>
              <w:left w:w="0" w:type="dxa"/>
              <w:bottom w:w="0" w:type="dxa"/>
              <w:right w:w="0" w:type="dxa"/>
            </w:tcMar>
            <w:hideMark/>
          </w:tcPr>
          <w:p w14:paraId="6212E3D3" w14:textId="77777777" w:rsidR="00D75CB8" w:rsidRPr="00F20EDB" w:rsidRDefault="00D75CB8" w:rsidP="00B152EF">
            <w:pPr>
              <w:rPr>
                <w:rFonts w:ascii="Calibri" w:hAnsi="Calibri"/>
                <w:sz w:val="16"/>
                <w:szCs w:val="16"/>
                <w:lang w:val="en-US"/>
              </w:rPr>
            </w:pPr>
          </w:p>
        </w:tc>
      </w:tr>
      <w:tr w:rsidR="00D75CB8" w:rsidRPr="00F20EDB" w14:paraId="312031BE" w14:textId="77777777" w:rsidTr="00B152EF">
        <w:tc>
          <w:tcPr>
            <w:tcW w:w="0" w:type="auto"/>
            <w:shd w:val="clear" w:color="auto" w:fill="2E74B5"/>
            <w:tcMar>
              <w:top w:w="75" w:type="dxa"/>
              <w:left w:w="75" w:type="dxa"/>
              <w:bottom w:w="75" w:type="dxa"/>
              <w:right w:w="75" w:type="dxa"/>
            </w:tcMar>
            <w:hideMark/>
          </w:tcPr>
          <w:p w14:paraId="63D302D3" w14:textId="77777777" w:rsidR="00D75CB8" w:rsidRPr="00F20EDB" w:rsidRDefault="00D75CB8" w:rsidP="00B152EF">
            <w:pPr>
              <w:pStyle w:val="Heading2"/>
              <w:spacing w:before="0"/>
              <w:rPr>
                <w:rFonts w:ascii="Calibri" w:eastAsia="Times New Roman" w:hAnsi="Calibri"/>
                <w:color w:val="FFFFFF"/>
                <w:lang w:val="en-US"/>
              </w:rPr>
            </w:pPr>
            <w:r w:rsidRPr="00F20EDB">
              <w:rPr>
                <w:rFonts w:ascii="Calibri" w:eastAsia="Times New Roman" w:hAnsi="Calibri"/>
                <w:color w:val="FFFFFF"/>
                <w:lang w:val="en-US"/>
              </w:rPr>
              <w:t>Justification</w:t>
            </w:r>
          </w:p>
        </w:tc>
      </w:tr>
      <w:tr w:rsidR="00D75CB8" w:rsidRPr="00F20EDB" w14:paraId="581F8608" w14:textId="77777777" w:rsidTr="00B152EF">
        <w:trPr>
          <w:trHeight w:val="1080"/>
        </w:trPr>
        <w:tc>
          <w:tcPr>
            <w:tcW w:w="0" w:type="auto"/>
            <w:tcMar>
              <w:top w:w="75" w:type="dxa"/>
              <w:left w:w="75" w:type="dxa"/>
              <w:bottom w:w="75" w:type="dxa"/>
              <w:right w:w="75" w:type="dxa"/>
            </w:tcMar>
            <w:hideMark/>
          </w:tcPr>
          <w:p w14:paraId="3B211EBD" w14:textId="77777777" w:rsidR="00D75CB8" w:rsidRPr="00F20EDB" w:rsidRDefault="00D75CB8" w:rsidP="00B152EF">
            <w:pPr>
              <w:rPr>
                <w:rFonts w:ascii="Calibri" w:hAnsi="Calibri"/>
                <w:lang w:val="en-US"/>
              </w:rPr>
            </w:pPr>
            <w:r w:rsidRPr="00F20EDB">
              <w:rPr>
                <w:rFonts w:ascii="Calibri" w:hAnsi="Calibri"/>
                <w:sz w:val="16"/>
                <w:szCs w:val="16"/>
                <w:lang w:val="en-US"/>
              </w:rPr>
              <w:br/>
            </w:r>
            <w:r w:rsidRPr="00F20EDB">
              <w:rPr>
                <w:rFonts w:ascii="Calibri" w:hAnsi="Calibri"/>
                <w:lang w:val="en-US"/>
              </w:rPr>
              <w:t>As above, undesirable effects outweigh desirable effects; reduce equity by making drug less available; not likely to be cost-effective in this setting.</w:t>
            </w:r>
          </w:p>
          <w:p w14:paraId="00A514E7" w14:textId="77777777" w:rsidR="00D75CB8" w:rsidRPr="00F20EDB" w:rsidRDefault="00D75CB8" w:rsidP="00B152EF">
            <w:pPr>
              <w:rPr>
                <w:rFonts w:ascii="Calibri" w:hAnsi="Calibri"/>
                <w:lang w:val="en-US"/>
              </w:rPr>
            </w:pPr>
          </w:p>
        </w:tc>
      </w:tr>
    </w:tbl>
    <w:p w14:paraId="4C65CFE0" w14:textId="77777777" w:rsidR="00D75CB8" w:rsidRPr="00F20EDB" w:rsidRDefault="00D75CB8" w:rsidP="00D75CB8">
      <w:pPr>
        <w:rPr>
          <w:rFonts w:ascii="Calibri" w:hAnsi="Calibri"/>
          <w:vanish/>
          <w:color w:val="000000"/>
          <w:sz w:val="16"/>
          <w:szCs w:val="16"/>
          <w:lang w:val="en-US"/>
        </w:rPr>
      </w:pPr>
    </w:p>
    <w:tbl>
      <w:tblPr>
        <w:tblW w:w="5000" w:type="pct"/>
        <w:tblCellMar>
          <w:top w:w="15" w:type="dxa"/>
          <w:left w:w="15" w:type="dxa"/>
          <w:bottom w:w="15" w:type="dxa"/>
          <w:right w:w="15" w:type="dxa"/>
        </w:tblCellMar>
        <w:tblLook w:val="04A0" w:firstRow="1" w:lastRow="0" w:firstColumn="1" w:lastColumn="0" w:noHBand="0" w:noVBand="1"/>
      </w:tblPr>
      <w:tblGrid>
        <w:gridCol w:w="12960"/>
      </w:tblGrid>
      <w:tr w:rsidR="00D75CB8" w:rsidRPr="00F20EDB" w14:paraId="775CA137" w14:textId="77777777" w:rsidTr="00B152EF">
        <w:tc>
          <w:tcPr>
            <w:tcW w:w="0" w:type="auto"/>
            <w:shd w:val="clear" w:color="auto" w:fill="2E74B5"/>
            <w:tcMar>
              <w:top w:w="75" w:type="dxa"/>
              <w:left w:w="75" w:type="dxa"/>
              <w:bottom w:w="75" w:type="dxa"/>
              <w:right w:w="75" w:type="dxa"/>
            </w:tcMar>
            <w:hideMark/>
          </w:tcPr>
          <w:p w14:paraId="78E4AA0D" w14:textId="77777777" w:rsidR="00D75CB8" w:rsidRPr="00F20EDB" w:rsidRDefault="00D75CB8" w:rsidP="00B152EF">
            <w:pPr>
              <w:pStyle w:val="Heading2"/>
              <w:spacing w:before="0"/>
              <w:rPr>
                <w:rFonts w:ascii="Calibri" w:eastAsia="Times New Roman" w:hAnsi="Calibri"/>
                <w:color w:val="FFFFFF"/>
                <w:lang w:val="en-US"/>
              </w:rPr>
            </w:pPr>
            <w:r w:rsidRPr="00F20EDB">
              <w:rPr>
                <w:rFonts w:ascii="Calibri" w:eastAsia="Times New Roman" w:hAnsi="Calibri"/>
                <w:color w:val="FFFFFF"/>
                <w:lang w:val="en-US"/>
              </w:rPr>
              <w:t>Subgroup considerations</w:t>
            </w:r>
          </w:p>
        </w:tc>
      </w:tr>
      <w:tr w:rsidR="00D75CB8" w:rsidRPr="00F20EDB" w14:paraId="52ADCAC9" w14:textId="77777777" w:rsidTr="00B152EF">
        <w:trPr>
          <w:trHeight w:val="1080"/>
        </w:trPr>
        <w:tc>
          <w:tcPr>
            <w:tcW w:w="0" w:type="auto"/>
            <w:tcMar>
              <w:top w:w="75" w:type="dxa"/>
              <w:left w:w="75" w:type="dxa"/>
              <w:bottom w:w="75" w:type="dxa"/>
              <w:right w:w="75" w:type="dxa"/>
            </w:tcMar>
            <w:hideMark/>
          </w:tcPr>
          <w:p w14:paraId="37A1BBC8" w14:textId="77777777" w:rsidR="00D75CB8" w:rsidRPr="00F20EDB" w:rsidRDefault="00D75CB8" w:rsidP="00B152EF">
            <w:pPr>
              <w:rPr>
                <w:rFonts w:ascii="Calibri" w:hAnsi="Calibri"/>
                <w:lang w:val="en-US"/>
              </w:rPr>
            </w:pPr>
            <w:r w:rsidRPr="00F20EDB">
              <w:rPr>
                <w:rFonts w:ascii="Calibri" w:hAnsi="Calibri"/>
                <w:lang w:val="en-US"/>
              </w:rPr>
              <w:br/>
              <w:t>The panel could not identify a subgroup that’s worth specific consideration.</w:t>
            </w:r>
          </w:p>
        </w:tc>
      </w:tr>
      <w:tr w:rsidR="00D75CB8" w:rsidRPr="00F20EDB" w14:paraId="33D990D9" w14:textId="77777777" w:rsidTr="00B152EF">
        <w:tc>
          <w:tcPr>
            <w:tcW w:w="0" w:type="auto"/>
            <w:shd w:val="clear" w:color="auto" w:fill="2E74B5"/>
            <w:tcMar>
              <w:top w:w="75" w:type="dxa"/>
              <w:left w:w="75" w:type="dxa"/>
              <w:bottom w:w="75" w:type="dxa"/>
              <w:right w:w="75" w:type="dxa"/>
            </w:tcMar>
            <w:hideMark/>
          </w:tcPr>
          <w:p w14:paraId="28E9FE9D" w14:textId="77777777" w:rsidR="00D75CB8" w:rsidRPr="00F20EDB" w:rsidRDefault="00D75CB8" w:rsidP="00B152EF">
            <w:pPr>
              <w:pStyle w:val="Heading2"/>
              <w:spacing w:before="0"/>
              <w:rPr>
                <w:rFonts w:ascii="Calibri" w:eastAsia="Times New Roman" w:hAnsi="Calibri"/>
                <w:color w:val="FFFFFF"/>
                <w:lang w:val="en-US"/>
              </w:rPr>
            </w:pPr>
            <w:r w:rsidRPr="00F20EDB">
              <w:rPr>
                <w:rFonts w:ascii="Calibri" w:eastAsia="Times New Roman" w:hAnsi="Calibri"/>
                <w:color w:val="FFFFFF"/>
                <w:lang w:val="en-US"/>
              </w:rPr>
              <w:lastRenderedPageBreak/>
              <w:t>Research priorities</w:t>
            </w:r>
          </w:p>
        </w:tc>
      </w:tr>
      <w:tr w:rsidR="00D75CB8" w:rsidRPr="00F20EDB" w14:paraId="782E56E4" w14:textId="77777777" w:rsidTr="00B152EF">
        <w:trPr>
          <w:trHeight w:val="1080"/>
        </w:trPr>
        <w:tc>
          <w:tcPr>
            <w:tcW w:w="0" w:type="auto"/>
            <w:tcMar>
              <w:top w:w="75" w:type="dxa"/>
              <w:left w:w="75" w:type="dxa"/>
              <w:bottom w:w="75" w:type="dxa"/>
              <w:right w:w="75" w:type="dxa"/>
            </w:tcMar>
            <w:hideMark/>
          </w:tcPr>
          <w:p w14:paraId="3C969712" w14:textId="77777777" w:rsidR="00D75CB8" w:rsidRPr="00F20EDB" w:rsidRDefault="00D75CB8" w:rsidP="00B152EF">
            <w:pPr>
              <w:rPr>
                <w:rFonts w:ascii="Calibri" w:hAnsi="Calibri"/>
                <w:lang w:val="en-US"/>
              </w:rPr>
            </w:pPr>
            <w:r w:rsidRPr="00F20EDB">
              <w:rPr>
                <w:rFonts w:ascii="Calibri" w:hAnsi="Calibri"/>
                <w:lang w:val="en-US"/>
              </w:rPr>
              <w:br/>
              <w:t>None identified that is relevant to critically ill population.</w:t>
            </w:r>
          </w:p>
        </w:tc>
      </w:tr>
    </w:tbl>
    <w:p w14:paraId="24C8625D" w14:textId="77777777" w:rsidR="00D75CB8" w:rsidRPr="00F20EDB" w:rsidRDefault="00D75CB8" w:rsidP="00D75CB8">
      <w:pPr>
        <w:pStyle w:val="Heading1"/>
        <w:pageBreakBefore/>
        <w:spacing w:after="20"/>
        <w:rPr>
          <w:rFonts w:ascii="Calibri" w:eastAsia="Times New Roman" w:hAnsi="Calibri"/>
          <w:caps/>
          <w:color w:val="000000"/>
          <w:sz w:val="30"/>
          <w:szCs w:val="30"/>
          <w:lang w:val="en-US"/>
        </w:rPr>
      </w:pPr>
      <w:r w:rsidRPr="00F20EDB">
        <w:rPr>
          <w:rFonts w:ascii="Calibri" w:eastAsia="Times New Roman" w:hAnsi="Calibri"/>
          <w:caps/>
          <w:color w:val="000000"/>
          <w:sz w:val="30"/>
          <w:szCs w:val="30"/>
          <w:lang w:val="en-US"/>
        </w:rPr>
        <w:lastRenderedPageBreak/>
        <w:t>Appendices</w:t>
      </w:r>
    </w:p>
    <w:p w14:paraId="3672553D" w14:textId="77777777" w:rsidR="00D75CB8" w:rsidRPr="00F20EDB" w:rsidRDefault="00D75CB8" w:rsidP="00D75CB8">
      <w:pPr>
        <w:pStyle w:val="appendix-title-first"/>
        <w:spacing w:before="240" w:beforeAutospacing="0" w:after="0" w:afterAutospacing="0"/>
        <w:rPr>
          <w:rFonts w:ascii="Calibri" w:hAnsi="Calibri"/>
          <w:color w:val="000000"/>
          <w:sz w:val="21"/>
          <w:szCs w:val="21"/>
          <w:lang w:val="en-US"/>
        </w:rPr>
      </w:pPr>
      <w:r w:rsidRPr="00F20EDB">
        <w:rPr>
          <w:rFonts w:ascii="Calibri" w:hAnsi="Calibri"/>
          <w:color w:val="000000"/>
          <w:sz w:val="21"/>
          <w:szCs w:val="21"/>
          <w:lang w:val="en-US"/>
        </w:rPr>
        <w:t>Appendix 1</w:t>
      </w:r>
    </w:p>
    <w:p w14:paraId="5B3CDBA0" w14:textId="77777777" w:rsidR="00D75CB8" w:rsidRPr="00F20EDB" w:rsidRDefault="00D75CB8" w:rsidP="00D75CB8">
      <w:pPr>
        <w:rPr>
          <w:rFonts w:ascii="Calibri" w:hAnsi="Calibri"/>
          <w:color w:val="000000"/>
          <w:sz w:val="16"/>
          <w:szCs w:val="16"/>
          <w:lang w:val="en-US"/>
        </w:rPr>
      </w:pPr>
    </w:p>
    <w:tbl>
      <w:tblPr>
        <w:tblW w:w="5000" w:type="pct"/>
        <w:jc w:val="center"/>
        <w:tblCellMar>
          <w:top w:w="15" w:type="dxa"/>
          <w:left w:w="15" w:type="dxa"/>
          <w:bottom w:w="15" w:type="dxa"/>
          <w:right w:w="15" w:type="dxa"/>
        </w:tblCellMar>
        <w:tblLook w:val="04A0" w:firstRow="1" w:lastRow="0" w:firstColumn="1" w:lastColumn="0" w:noHBand="0" w:noVBand="1"/>
      </w:tblPr>
      <w:tblGrid>
        <w:gridCol w:w="3236"/>
        <w:gridCol w:w="1641"/>
        <w:gridCol w:w="3728"/>
        <w:gridCol w:w="2718"/>
        <w:gridCol w:w="1621"/>
      </w:tblGrid>
      <w:tr w:rsidR="00D75CB8" w:rsidRPr="00F20EDB" w14:paraId="424F084C" w14:textId="77777777" w:rsidTr="00B152EF">
        <w:trPr>
          <w:trHeight w:val="1125"/>
          <w:tblHeader/>
          <w:jc w:val="center"/>
        </w:trPr>
        <w:tc>
          <w:tcPr>
            <w:tcW w:w="1250" w:type="pct"/>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48C27A7E" w14:textId="77777777" w:rsidR="00D75CB8" w:rsidRPr="00F20EDB" w:rsidRDefault="00D75CB8" w:rsidP="00B152EF">
            <w:pPr>
              <w:jc w:val="center"/>
              <w:rPr>
                <w:b/>
                <w:bCs/>
                <w:sz w:val="16"/>
                <w:szCs w:val="16"/>
                <w:lang w:val="en-US"/>
              </w:rPr>
            </w:pPr>
            <w:r w:rsidRPr="00F20EDB">
              <w:rPr>
                <w:b/>
                <w:bCs/>
                <w:sz w:val="16"/>
                <w:szCs w:val="16"/>
                <w:lang w:val="en-US"/>
              </w:rPr>
              <w:t>Outcomes</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67E206CB" w14:textId="77777777" w:rsidR="00D75CB8" w:rsidRPr="00F20EDB" w:rsidRDefault="00D75CB8" w:rsidP="00B152EF">
            <w:pPr>
              <w:jc w:val="center"/>
              <w:rPr>
                <w:b/>
                <w:bCs/>
                <w:sz w:val="16"/>
                <w:szCs w:val="16"/>
                <w:lang w:val="en-US"/>
              </w:rPr>
            </w:pPr>
            <w:r w:rsidRPr="00F20EDB">
              <w:rPr>
                <w:b/>
                <w:bCs/>
                <w:sz w:val="16"/>
                <w:szCs w:val="16"/>
                <w:lang w:val="en-US"/>
              </w:rPr>
              <w:t xml:space="preserve">With No HCQ </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652B7D79" w14:textId="77777777" w:rsidR="00D75CB8" w:rsidRPr="00F20EDB" w:rsidRDefault="00D75CB8" w:rsidP="00B152EF">
            <w:pPr>
              <w:jc w:val="center"/>
              <w:rPr>
                <w:b/>
                <w:bCs/>
                <w:sz w:val="16"/>
                <w:szCs w:val="16"/>
                <w:lang w:val="en-US"/>
              </w:rPr>
            </w:pPr>
            <w:r w:rsidRPr="00F20EDB">
              <w:rPr>
                <w:b/>
                <w:bCs/>
                <w:sz w:val="16"/>
                <w:szCs w:val="16"/>
                <w:lang w:val="en-US"/>
              </w:rPr>
              <w:t>With Hydroxychloroquine (HCQ)</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50798218" w14:textId="77777777" w:rsidR="00D75CB8" w:rsidRPr="00F20EDB" w:rsidRDefault="00D75CB8" w:rsidP="00B152EF">
            <w:pPr>
              <w:jc w:val="center"/>
              <w:rPr>
                <w:b/>
                <w:bCs/>
                <w:sz w:val="16"/>
                <w:szCs w:val="16"/>
                <w:lang w:val="en-US"/>
              </w:rPr>
            </w:pPr>
            <w:r w:rsidRPr="00F20EDB">
              <w:rPr>
                <w:b/>
                <w:bCs/>
                <w:sz w:val="16"/>
                <w:szCs w:val="16"/>
                <w:lang w:val="en-US"/>
              </w:rPr>
              <w:t>Difference</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6080A537" w14:textId="77777777" w:rsidR="00D75CB8" w:rsidRPr="00F20EDB" w:rsidRDefault="00D75CB8" w:rsidP="00B152EF">
            <w:pPr>
              <w:jc w:val="center"/>
              <w:rPr>
                <w:b/>
                <w:bCs/>
                <w:sz w:val="16"/>
                <w:szCs w:val="16"/>
                <w:lang w:val="en-US"/>
              </w:rPr>
            </w:pPr>
            <w:r w:rsidRPr="00F20EDB">
              <w:rPr>
                <w:b/>
                <w:bCs/>
                <w:sz w:val="16"/>
                <w:szCs w:val="16"/>
                <w:lang w:val="en-US"/>
              </w:rPr>
              <w:t>Relative effect</w:t>
            </w:r>
            <w:r w:rsidRPr="00F20EDB">
              <w:rPr>
                <w:b/>
                <w:bCs/>
                <w:sz w:val="16"/>
                <w:szCs w:val="16"/>
                <w:lang w:val="en-US"/>
              </w:rPr>
              <w:br/>
              <w:t>(95% CI)</w:t>
            </w:r>
          </w:p>
        </w:tc>
      </w:tr>
      <w:tr w:rsidR="00D75CB8" w:rsidRPr="00F20EDB" w14:paraId="72D6E413" w14:textId="77777777" w:rsidTr="00B152EF">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CFE12DD" w14:textId="77777777" w:rsidR="00D75CB8" w:rsidRPr="00F20EDB" w:rsidRDefault="00D75CB8" w:rsidP="00B152EF">
            <w:pPr>
              <w:jc w:val="center"/>
              <w:rPr>
                <w:sz w:val="16"/>
                <w:szCs w:val="16"/>
                <w:lang w:val="en-US"/>
              </w:rPr>
            </w:pPr>
            <w:r w:rsidRPr="00F20EDB">
              <w:rPr>
                <w:rStyle w:val="label"/>
                <w:sz w:val="16"/>
                <w:szCs w:val="16"/>
                <w:lang w:val="en-US"/>
              </w:rPr>
              <w:t>Mortality 28-30 days</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A269E85" w14:textId="77777777" w:rsidR="00D75CB8" w:rsidRPr="00F20EDB" w:rsidRDefault="00D75CB8" w:rsidP="00B152EF">
            <w:pPr>
              <w:jc w:val="center"/>
              <w:rPr>
                <w:sz w:val="16"/>
                <w:szCs w:val="16"/>
                <w:lang w:val="en-US"/>
              </w:rPr>
            </w:pPr>
            <w:r w:rsidRPr="00F20EDB">
              <w:rPr>
                <w:sz w:val="16"/>
                <w:szCs w:val="16"/>
                <w:lang w:val="en-US"/>
              </w:rPr>
              <w:t>233 per 1,000</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69C466E" w14:textId="77777777" w:rsidR="00D75CB8" w:rsidRPr="00F20EDB" w:rsidRDefault="00D75CB8" w:rsidP="00B152EF">
            <w:pPr>
              <w:jc w:val="center"/>
              <w:rPr>
                <w:sz w:val="16"/>
                <w:szCs w:val="16"/>
                <w:lang w:val="en-US"/>
              </w:rPr>
            </w:pPr>
            <w:r w:rsidRPr="00F20EDB">
              <w:rPr>
                <w:rStyle w:val="cell-value"/>
                <w:b/>
                <w:bCs/>
                <w:sz w:val="16"/>
                <w:szCs w:val="16"/>
                <w:lang w:val="en-US"/>
              </w:rPr>
              <w:t>250 per 1,000</w:t>
            </w:r>
            <w:r w:rsidRPr="00F20EDB">
              <w:rPr>
                <w:sz w:val="16"/>
                <w:szCs w:val="16"/>
                <w:lang w:val="en-US"/>
              </w:rPr>
              <w:br/>
            </w:r>
            <w:r w:rsidRPr="00F20EDB">
              <w:rPr>
                <w:rStyle w:val="cell-value"/>
                <w:sz w:val="16"/>
                <w:szCs w:val="16"/>
                <w:lang w:val="en-US"/>
              </w:rPr>
              <w:t>(226 to 278)</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446DC4E" w14:textId="77777777" w:rsidR="00D75CB8" w:rsidRPr="00F20EDB" w:rsidRDefault="00D75CB8" w:rsidP="00B152EF">
            <w:pPr>
              <w:jc w:val="center"/>
              <w:rPr>
                <w:sz w:val="16"/>
                <w:szCs w:val="16"/>
                <w:lang w:val="en-US"/>
              </w:rPr>
            </w:pPr>
            <w:r w:rsidRPr="00F20EDB">
              <w:rPr>
                <w:rStyle w:val="cell-value"/>
                <w:b/>
                <w:bCs/>
                <w:sz w:val="16"/>
                <w:szCs w:val="16"/>
                <w:lang w:val="en-US"/>
              </w:rPr>
              <w:t>16 more per 1,000</w:t>
            </w:r>
            <w:r w:rsidRPr="00F20EDB">
              <w:rPr>
                <w:sz w:val="16"/>
                <w:szCs w:val="16"/>
                <w:lang w:val="en-US"/>
              </w:rPr>
              <w:br/>
            </w:r>
            <w:r w:rsidRPr="00F20EDB">
              <w:rPr>
                <w:rStyle w:val="cell-value"/>
                <w:sz w:val="16"/>
                <w:szCs w:val="16"/>
                <w:lang w:val="en-US"/>
              </w:rPr>
              <w:t>(7 fewer to 44 more)</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D7E56DA" w14:textId="77777777" w:rsidR="00D75CB8" w:rsidRPr="00F20EDB" w:rsidRDefault="00D75CB8" w:rsidP="00B152EF">
            <w:pPr>
              <w:jc w:val="center"/>
              <w:rPr>
                <w:sz w:val="16"/>
                <w:szCs w:val="16"/>
                <w:lang w:val="en-US"/>
              </w:rPr>
            </w:pPr>
            <w:r w:rsidRPr="00F20EDB">
              <w:rPr>
                <w:rStyle w:val="block"/>
                <w:b/>
                <w:bCs/>
                <w:sz w:val="16"/>
                <w:szCs w:val="16"/>
                <w:lang w:val="en-US"/>
              </w:rPr>
              <w:t>RR 1.07</w:t>
            </w:r>
            <w:r w:rsidRPr="00F20EDB">
              <w:rPr>
                <w:sz w:val="16"/>
                <w:szCs w:val="16"/>
                <w:lang w:val="en-US"/>
              </w:rPr>
              <w:br/>
            </w:r>
            <w:r w:rsidRPr="00F20EDB">
              <w:rPr>
                <w:rStyle w:val="cell"/>
                <w:sz w:val="16"/>
                <w:szCs w:val="16"/>
                <w:lang w:val="en-US"/>
              </w:rPr>
              <w:t>(0.97 to 1.19)</w:t>
            </w:r>
          </w:p>
        </w:tc>
      </w:tr>
      <w:tr w:rsidR="00D75CB8" w:rsidRPr="00F20EDB" w14:paraId="6E503F9B" w14:textId="77777777" w:rsidTr="00B152EF">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8F8A8E9" w14:textId="0EFC6660" w:rsidR="00D75CB8" w:rsidRPr="00F20EDB" w:rsidRDefault="00D75CB8" w:rsidP="00B152EF">
            <w:pPr>
              <w:jc w:val="center"/>
              <w:rPr>
                <w:sz w:val="16"/>
                <w:szCs w:val="16"/>
                <w:lang w:val="en-US"/>
              </w:rPr>
            </w:pPr>
            <w:r w:rsidRPr="00F20EDB">
              <w:rPr>
                <w:rStyle w:val="label"/>
                <w:sz w:val="16"/>
                <w:szCs w:val="16"/>
                <w:lang w:val="en-US"/>
              </w:rPr>
              <w:t xml:space="preserve">Mortality D14-28 (RCTs) by severity - SUBGROUP: Invasive mechanical </w:t>
            </w:r>
            <w:r w:rsidR="00B152EF" w:rsidRPr="00F20EDB">
              <w:rPr>
                <w:rStyle w:val="label"/>
                <w:sz w:val="16"/>
                <w:szCs w:val="16"/>
                <w:lang w:val="en-US"/>
              </w:rPr>
              <w:t>ventilation</w:t>
            </w:r>
            <w:r w:rsidRPr="00F20EDB">
              <w:rPr>
                <w:rStyle w:val="label"/>
                <w:sz w:val="16"/>
                <w:szCs w:val="16"/>
                <w:lang w:val="en-US"/>
              </w:rPr>
              <w:t xml:space="preserve"> at baseline</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674BDCC" w14:textId="77777777" w:rsidR="00D75CB8" w:rsidRPr="00F20EDB" w:rsidRDefault="00D75CB8" w:rsidP="00B152EF">
            <w:pPr>
              <w:jc w:val="center"/>
              <w:rPr>
                <w:sz w:val="16"/>
                <w:szCs w:val="16"/>
                <w:lang w:val="en-US"/>
              </w:rPr>
            </w:pPr>
            <w:r w:rsidRPr="00F20EDB">
              <w:rPr>
                <w:sz w:val="16"/>
                <w:szCs w:val="16"/>
                <w:lang w:val="en-US"/>
              </w:rPr>
              <w:t>406 per 1,000</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7A21C11" w14:textId="77777777" w:rsidR="00D75CB8" w:rsidRPr="00F20EDB" w:rsidRDefault="00D75CB8" w:rsidP="00B152EF">
            <w:pPr>
              <w:jc w:val="center"/>
              <w:rPr>
                <w:sz w:val="16"/>
                <w:szCs w:val="16"/>
                <w:lang w:val="en-US"/>
              </w:rPr>
            </w:pPr>
            <w:r w:rsidRPr="00F20EDB">
              <w:rPr>
                <w:rStyle w:val="cell-value"/>
                <w:b/>
                <w:bCs/>
                <w:sz w:val="16"/>
                <w:szCs w:val="16"/>
                <w:lang w:val="en-US"/>
              </w:rPr>
              <w:t>422 per 1,000</w:t>
            </w:r>
            <w:r w:rsidRPr="00F20EDB">
              <w:rPr>
                <w:sz w:val="16"/>
                <w:szCs w:val="16"/>
                <w:lang w:val="en-US"/>
              </w:rPr>
              <w:br/>
            </w:r>
            <w:r w:rsidRPr="00F20EDB">
              <w:rPr>
                <w:rStyle w:val="cell-value"/>
                <w:sz w:val="16"/>
                <w:szCs w:val="16"/>
                <w:lang w:val="en-US"/>
              </w:rPr>
              <w:t>(353 to 503)</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11B93A9" w14:textId="77777777" w:rsidR="00D75CB8" w:rsidRPr="00F20EDB" w:rsidRDefault="00D75CB8" w:rsidP="00B152EF">
            <w:pPr>
              <w:jc w:val="center"/>
              <w:rPr>
                <w:sz w:val="16"/>
                <w:szCs w:val="16"/>
                <w:lang w:val="en-US"/>
              </w:rPr>
            </w:pPr>
            <w:r w:rsidRPr="00F20EDB">
              <w:rPr>
                <w:rStyle w:val="cell-value"/>
                <w:b/>
                <w:bCs/>
                <w:sz w:val="16"/>
                <w:szCs w:val="16"/>
                <w:lang w:val="en-US"/>
              </w:rPr>
              <w:t>16 more per 1,000</w:t>
            </w:r>
            <w:r w:rsidRPr="00F20EDB">
              <w:rPr>
                <w:sz w:val="16"/>
                <w:szCs w:val="16"/>
                <w:lang w:val="en-US"/>
              </w:rPr>
              <w:br/>
            </w:r>
            <w:r w:rsidRPr="00F20EDB">
              <w:rPr>
                <w:rStyle w:val="cell-value"/>
                <w:sz w:val="16"/>
                <w:szCs w:val="16"/>
                <w:lang w:val="en-US"/>
              </w:rPr>
              <w:t>(53 fewer to 97 more)</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9FCB247" w14:textId="77777777" w:rsidR="00D75CB8" w:rsidRPr="00F20EDB" w:rsidRDefault="00D75CB8" w:rsidP="00B152EF">
            <w:pPr>
              <w:jc w:val="center"/>
              <w:rPr>
                <w:sz w:val="16"/>
                <w:szCs w:val="16"/>
                <w:lang w:val="en-US"/>
              </w:rPr>
            </w:pPr>
            <w:r w:rsidRPr="00F20EDB">
              <w:rPr>
                <w:rStyle w:val="block"/>
                <w:b/>
                <w:bCs/>
                <w:sz w:val="16"/>
                <w:szCs w:val="16"/>
                <w:lang w:val="en-US"/>
              </w:rPr>
              <w:t>RR 1.04</w:t>
            </w:r>
            <w:r w:rsidRPr="00F20EDB">
              <w:rPr>
                <w:sz w:val="16"/>
                <w:szCs w:val="16"/>
                <w:lang w:val="en-US"/>
              </w:rPr>
              <w:br/>
            </w:r>
            <w:r w:rsidRPr="00F20EDB">
              <w:rPr>
                <w:rStyle w:val="cell"/>
                <w:sz w:val="16"/>
                <w:szCs w:val="16"/>
                <w:lang w:val="en-US"/>
              </w:rPr>
              <w:t>(0.87 to 1.24)</w:t>
            </w:r>
          </w:p>
        </w:tc>
      </w:tr>
      <w:tr w:rsidR="00D75CB8" w:rsidRPr="00F20EDB" w14:paraId="69FEB2A3" w14:textId="77777777" w:rsidTr="00B152EF">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7A51A38" w14:textId="77777777" w:rsidR="00D75CB8" w:rsidRPr="00F20EDB" w:rsidRDefault="00D75CB8" w:rsidP="00B152EF">
            <w:pPr>
              <w:jc w:val="center"/>
              <w:rPr>
                <w:sz w:val="16"/>
                <w:szCs w:val="16"/>
                <w:lang w:val="en-US"/>
              </w:rPr>
            </w:pPr>
            <w:r w:rsidRPr="00F20EDB">
              <w:rPr>
                <w:rStyle w:val="label"/>
                <w:sz w:val="16"/>
                <w:szCs w:val="16"/>
                <w:lang w:val="en-US"/>
              </w:rPr>
              <w:t>Invasive Mechanical Ventilation</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3EB8207" w14:textId="77777777" w:rsidR="00D75CB8" w:rsidRPr="00F20EDB" w:rsidRDefault="00D75CB8" w:rsidP="00B152EF">
            <w:pPr>
              <w:jc w:val="center"/>
              <w:rPr>
                <w:sz w:val="16"/>
                <w:szCs w:val="16"/>
                <w:lang w:val="en-US"/>
              </w:rPr>
            </w:pPr>
            <w:r w:rsidRPr="00F20EDB">
              <w:rPr>
                <w:sz w:val="16"/>
                <w:szCs w:val="16"/>
                <w:lang w:val="en-US"/>
              </w:rPr>
              <w:t>81 per 1,000</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CE81C69" w14:textId="77777777" w:rsidR="00D75CB8" w:rsidRPr="00F20EDB" w:rsidRDefault="00D75CB8" w:rsidP="00B152EF">
            <w:pPr>
              <w:jc w:val="center"/>
              <w:rPr>
                <w:sz w:val="16"/>
                <w:szCs w:val="16"/>
                <w:lang w:val="en-US"/>
              </w:rPr>
            </w:pPr>
            <w:r w:rsidRPr="00F20EDB">
              <w:rPr>
                <w:rStyle w:val="cell-value"/>
                <w:b/>
                <w:bCs/>
                <w:sz w:val="16"/>
                <w:szCs w:val="16"/>
                <w:lang w:val="en-US"/>
              </w:rPr>
              <w:t>90 per 1,000</w:t>
            </w:r>
            <w:r w:rsidRPr="00F20EDB">
              <w:rPr>
                <w:sz w:val="16"/>
                <w:szCs w:val="16"/>
                <w:lang w:val="en-US"/>
              </w:rPr>
              <w:br/>
            </w:r>
            <w:r w:rsidRPr="00F20EDB">
              <w:rPr>
                <w:rStyle w:val="cell-value"/>
                <w:sz w:val="16"/>
                <w:szCs w:val="16"/>
                <w:lang w:val="en-US"/>
              </w:rPr>
              <w:t>(73 to 110)</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F96C821" w14:textId="77777777" w:rsidR="00D75CB8" w:rsidRPr="00F20EDB" w:rsidRDefault="00D75CB8" w:rsidP="00B152EF">
            <w:pPr>
              <w:jc w:val="center"/>
              <w:rPr>
                <w:sz w:val="16"/>
                <w:szCs w:val="16"/>
                <w:lang w:val="en-US"/>
              </w:rPr>
            </w:pPr>
            <w:r w:rsidRPr="00F20EDB">
              <w:rPr>
                <w:rStyle w:val="cell-value"/>
                <w:b/>
                <w:bCs/>
                <w:sz w:val="16"/>
                <w:szCs w:val="16"/>
                <w:lang w:val="en-US"/>
              </w:rPr>
              <w:t>9 more per 1,000</w:t>
            </w:r>
            <w:r w:rsidRPr="00F20EDB">
              <w:rPr>
                <w:sz w:val="16"/>
                <w:szCs w:val="16"/>
                <w:lang w:val="en-US"/>
              </w:rPr>
              <w:br/>
            </w:r>
            <w:r w:rsidRPr="00F20EDB">
              <w:rPr>
                <w:rStyle w:val="cell-value"/>
                <w:sz w:val="16"/>
                <w:szCs w:val="16"/>
                <w:lang w:val="en-US"/>
              </w:rPr>
              <w:t>(8 fewer to 29 more)</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68867B0" w14:textId="77777777" w:rsidR="00D75CB8" w:rsidRPr="00F20EDB" w:rsidRDefault="00D75CB8" w:rsidP="00B152EF">
            <w:pPr>
              <w:jc w:val="center"/>
              <w:rPr>
                <w:sz w:val="16"/>
                <w:szCs w:val="16"/>
                <w:lang w:val="en-US"/>
              </w:rPr>
            </w:pPr>
            <w:r w:rsidRPr="00F20EDB">
              <w:rPr>
                <w:rStyle w:val="block"/>
                <w:b/>
                <w:bCs/>
                <w:sz w:val="16"/>
                <w:szCs w:val="16"/>
                <w:lang w:val="en-US"/>
              </w:rPr>
              <w:t>RR 1.11</w:t>
            </w:r>
            <w:r w:rsidRPr="00F20EDB">
              <w:rPr>
                <w:sz w:val="16"/>
                <w:szCs w:val="16"/>
                <w:lang w:val="en-US"/>
              </w:rPr>
              <w:br/>
            </w:r>
            <w:r w:rsidRPr="00F20EDB">
              <w:rPr>
                <w:rStyle w:val="cell"/>
                <w:sz w:val="16"/>
                <w:szCs w:val="16"/>
                <w:lang w:val="en-US"/>
              </w:rPr>
              <w:t>(0.90 to 1.36)</w:t>
            </w:r>
          </w:p>
        </w:tc>
      </w:tr>
      <w:tr w:rsidR="00D75CB8" w:rsidRPr="00F20EDB" w14:paraId="138D4CAA" w14:textId="77777777" w:rsidTr="00B152EF">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B18000A" w14:textId="77777777" w:rsidR="00D75CB8" w:rsidRPr="00F20EDB" w:rsidRDefault="00D75CB8" w:rsidP="00B152EF">
            <w:pPr>
              <w:jc w:val="center"/>
              <w:rPr>
                <w:sz w:val="16"/>
                <w:szCs w:val="16"/>
                <w:lang w:val="en-US"/>
              </w:rPr>
            </w:pPr>
            <w:r w:rsidRPr="00F20EDB">
              <w:rPr>
                <w:rStyle w:val="label"/>
                <w:sz w:val="16"/>
                <w:szCs w:val="16"/>
                <w:lang w:val="en-US"/>
              </w:rPr>
              <w:t>Progression to severe illness</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2C65DE5" w14:textId="77777777" w:rsidR="00D75CB8" w:rsidRPr="00F20EDB" w:rsidRDefault="00D75CB8" w:rsidP="00B152EF">
            <w:pPr>
              <w:jc w:val="center"/>
              <w:rPr>
                <w:sz w:val="16"/>
                <w:szCs w:val="16"/>
                <w:lang w:val="en-US"/>
              </w:rPr>
            </w:pPr>
            <w:r w:rsidRPr="00F20EDB">
              <w:rPr>
                <w:sz w:val="16"/>
                <w:szCs w:val="16"/>
                <w:lang w:val="en-US"/>
              </w:rPr>
              <w:t>129 per 1,000</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F0CE126" w14:textId="77777777" w:rsidR="00D75CB8" w:rsidRPr="00F20EDB" w:rsidRDefault="00D75CB8" w:rsidP="00B152EF">
            <w:pPr>
              <w:jc w:val="center"/>
              <w:rPr>
                <w:sz w:val="16"/>
                <w:szCs w:val="16"/>
                <w:lang w:val="en-US"/>
              </w:rPr>
            </w:pPr>
            <w:r w:rsidRPr="00F20EDB">
              <w:rPr>
                <w:rStyle w:val="cell-value"/>
                <w:b/>
                <w:bCs/>
                <w:sz w:val="16"/>
                <w:szCs w:val="16"/>
                <w:lang w:val="en-US"/>
              </w:rPr>
              <w:t>14 per 1,000</w:t>
            </w:r>
            <w:r w:rsidRPr="00F20EDB">
              <w:rPr>
                <w:sz w:val="16"/>
                <w:szCs w:val="16"/>
                <w:lang w:val="en-US"/>
              </w:rPr>
              <w:br/>
            </w:r>
            <w:r w:rsidRPr="00F20EDB">
              <w:rPr>
                <w:rStyle w:val="cell-value"/>
                <w:sz w:val="16"/>
                <w:szCs w:val="16"/>
                <w:lang w:val="en-US"/>
              </w:rPr>
              <w:t>(1 to 255)</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C26492C" w14:textId="77777777" w:rsidR="00D75CB8" w:rsidRPr="00F20EDB" w:rsidRDefault="00D75CB8" w:rsidP="00B152EF">
            <w:pPr>
              <w:jc w:val="center"/>
              <w:rPr>
                <w:sz w:val="16"/>
                <w:szCs w:val="16"/>
                <w:lang w:val="en-US"/>
              </w:rPr>
            </w:pPr>
            <w:r w:rsidRPr="00F20EDB">
              <w:rPr>
                <w:rStyle w:val="cell-value"/>
                <w:b/>
                <w:bCs/>
                <w:sz w:val="16"/>
                <w:szCs w:val="16"/>
                <w:lang w:val="en-US"/>
              </w:rPr>
              <w:t>115 fewer per 1,000</w:t>
            </w:r>
            <w:r w:rsidRPr="00F20EDB">
              <w:rPr>
                <w:sz w:val="16"/>
                <w:szCs w:val="16"/>
                <w:lang w:val="en-US"/>
              </w:rPr>
              <w:br/>
            </w:r>
            <w:r w:rsidRPr="00F20EDB">
              <w:rPr>
                <w:rStyle w:val="cell-value"/>
                <w:sz w:val="16"/>
                <w:szCs w:val="16"/>
                <w:lang w:val="en-US"/>
              </w:rPr>
              <w:t>(128 fewer to 126 more)</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3D1D2B6" w14:textId="77777777" w:rsidR="00D75CB8" w:rsidRPr="00F20EDB" w:rsidRDefault="00D75CB8" w:rsidP="00B152EF">
            <w:pPr>
              <w:jc w:val="center"/>
              <w:rPr>
                <w:sz w:val="16"/>
                <w:szCs w:val="16"/>
                <w:lang w:val="en-US"/>
              </w:rPr>
            </w:pPr>
            <w:r w:rsidRPr="00F20EDB">
              <w:rPr>
                <w:rStyle w:val="block"/>
                <w:b/>
                <w:bCs/>
                <w:sz w:val="16"/>
                <w:szCs w:val="16"/>
                <w:lang w:val="en-US"/>
              </w:rPr>
              <w:t>RR 0.11</w:t>
            </w:r>
            <w:r w:rsidRPr="00F20EDB">
              <w:rPr>
                <w:sz w:val="16"/>
                <w:szCs w:val="16"/>
                <w:lang w:val="en-US"/>
              </w:rPr>
              <w:br/>
            </w:r>
            <w:r w:rsidRPr="00F20EDB">
              <w:rPr>
                <w:rStyle w:val="cell"/>
                <w:sz w:val="16"/>
                <w:szCs w:val="16"/>
                <w:lang w:val="en-US"/>
              </w:rPr>
              <w:t>(0.01 to 1.98)</w:t>
            </w:r>
          </w:p>
        </w:tc>
      </w:tr>
      <w:tr w:rsidR="00D75CB8" w:rsidRPr="00F20EDB" w14:paraId="4878DBF3" w14:textId="77777777" w:rsidTr="00B152EF">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EC2C03E" w14:textId="77777777" w:rsidR="00D75CB8" w:rsidRPr="00F20EDB" w:rsidRDefault="00D75CB8" w:rsidP="00B152EF">
            <w:pPr>
              <w:jc w:val="center"/>
              <w:rPr>
                <w:sz w:val="16"/>
                <w:szCs w:val="16"/>
                <w:lang w:val="en-US"/>
              </w:rPr>
            </w:pPr>
            <w:r w:rsidRPr="00F20EDB">
              <w:rPr>
                <w:rStyle w:val="label"/>
                <w:sz w:val="16"/>
                <w:szCs w:val="16"/>
                <w:lang w:val="en-US"/>
              </w:rPr>
              <w:t>Adverse events</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055E3FE" w14:textId="77777777" w:rsidR="00D75CB8" w:rsidRPr="00F20EDB" w:rsidRDefault="00D75CB8" w:rsidP="00B152EF">
            <w:pPr>
              <w:jc w:val="center"/>
              <w:rPr>
                <w:sz w:val="16"/>
                <w:szCs w:val="16"/>
                <w:lang w:val="en-US"/>
              </w:rPr>
            </w:pPr>
            <w:r w:rsidRPr="00F20EDB">
              <w:rPr>
                <w:sz w:val="16"/>
                <w:szCs w:val="16"/>
                <w:lang w:val="en-US"/>
              </w:rPr>
              <w:t>83 per 1,000</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A18361A" w14:textId="77777777" w:rsidR="00D75CB8" w:rsidRPr="00F20EDB" w:rsidRDefault="00D75CB8" w:rsidP="00B152EF">
            <w:pPr>
              <w:jc w:val="center"/>
              <w:rPr>
                <w:sz w:val="16"/>
                <w:szCs w:val="16"/>
                <w:lang w:val="en-US"/>
              </w:rPr>
            </w:pPr>
            <w:r w:rsidRPr="00F20EDB">
              <w:rPr>
                <w:rStyle w:val="cell-value"/>
                <w:b/>
                <w:bCs/>
                <w:sz w:val="16"/>
                <w:szCs w:val="16"/>
                <w:lang w:val="en-US"/>
              </w:rPr>
              <w:t>217 per 1,000</w:t>
            </w:r>
            <w:r w:rsidRPr="00F20EDB">
              <w:rPr>
                <w:sz w:val="16"/>
                <w:szCs w:val="16"/>
                <w:lang w:val="en-US"/>
              </w:rPr>
              <w:br/>
            </w:r>
            <w:r w:rsidRPr="00F20EDB">
              <w:rPr>
                <w:rStyle w:val="cell-value"/>
                <w:sz w:val="16"/>
                <w:szCs w:val="16"/>
                <w:lang w:val="en-US"/>
              </w:rPr>
              <w:t>(112 to 421)</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DE07172" w14:textId="77777777" w:rsidR="00D75CB8" w:rsidRPr="00F20EDB" w:rsidRDefault="00D75CB8" w:rsidP="00B152EF">
            <w:pPr>
              <w:jc w:val="center"/>
              <w:rPr>
                <w:sz w:val="16"/>
                <w:szCs w:val="16"/>
                <w:lang w:val="en-US"/>
              </w:rPr>
            </w:pPr>
            <w:r w:rsidRPr="00F20EDB">
              <w:rPr>
                <w:rStyle w:val="cell-value"/>
                <w:b/>
                <w:bCs/>
                <w:sz w:val="16"/>
                <w:szCs w:val="16"/>
                <w:lang w:val="en-US"/>
              </w:rPr>
              <w:t>135 more per 1,000</w:t>
            </w:r>
            <w:r w:rsidRPr="00F20EDB">
              <w:rPr>
                <w:sz w:val="16"/>
                <w:szCs w:val="16"/>
                <w:lang w:val="en-US"/>
              </w:rPr>
              <w:br/>
            </w:r>
            <w:r w:rsidRPr="00F20EDB">
              <w:rPr>
                <w:rStyle w:val="cell-value"/>
                <w:sz w:val="16"/>
                <w:szCs w:val="16"/>
                <w:lang w:val="en-US"/>
              </w:rPr>
              <w:t>(30 more to 338 more)</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66CD6C9" w14:textId="77777777" w:rsidR="00D75CB8" w:rsidRPr="00F20EDB" w:rsidRDefault="00D75CB8" w:rsidP="00B152EF">
            <w:pPr>
              <w:jc w:val="center"/>
              <w:rPr>
                <w:sz w:val="16"/>
                <w:szCs w:val="16"/>
                <w:lang w:val="en-US"/>
              </w:rPr>
            </w:pPr>
            <w:r w:rsidRPr="00F20EDB">
              <w:rPr>
                <w:rStyle w:val="block"/>
                <w:b/>
                <w:bCs/>
                <w:sz w:val="16"/>
                <w:szCs w:val="16"/>
                <w:lang w:val="en-US"/>
              </w:rPr>
              <w:t>RR 2.63</w:t>
            </w:r>
            <w:r w:rsidRPr="00F20EDB">
              <w:rPr>
                <w:sz w:val="16"/>
                <w:szCs w:val="16"/>
                <w:lang w:val="en-US"/>
              </w:rPr>
              <w:br/>
            </w:r>
            <w:r w:rsidRPr="00F20EDB">
              <w:rPr>
                <w:rStyle w:val="cell"/>
                <w:sz w:val="16"/>
                <w:szCs w:val="16"/>
                <w:lang w:val="en-US"/>
              </w:rPr>
              <w:t>(1.36 to 5.09)</w:t>
            </w:r>
          </w:p>
        </w:tc>
      </w:tr>
    </w:tbl>
    <w:p w14:paraId="5F9AC7BA" w14:textId="77777777" w:rsidR="00D75CB8" w:rsidRPr="00F20EDB" w:rsidRDefault="00D75CB8" w:rsidP="00D75CB8">
      <w:pPr>
        <w:pStyle w:val="appendix-title"/>
        <w:pageBreakBefore/>
        <w:spacing w:before="240" w:beforeAutospacing="0" w:after="0" w:afterAutospacing="0"/>
        <w:rPr>
          <w:rFonts w:ascii="Calibri" w:hAnsi="Calibri"/>
          <w:color w:val="000000"/>
          <w:sz w:val="21"/>
          <w:szCs w:val="21"/>
          <w:lang w:val="en-US"/>
        </w:rPr>
      </w:pPr>
      <w:r w:rsidRPr="00F20EDB">
        <w:rPr>
          <w:rFonts w:ascii="Calibri" w:hAnsi="Calibri"/>
          <w:color w:val="000000"/>
          <w:sz w:val="21"/>
          <w:szCs w:val="21"/>
          <w:lang w:val="en-US"/>
        </w:rPr>
        <w:lastRenderedPageBreak/>
        <w:t>Appendix 2</w:t>
      </w:r>
    </w:p>
    <w:p w14:paraId="4FED0B3A" w14:textId="77777777" w:rsidR="00D75CB8" w:rsidRPr="00F20EDB" w:rsidRDefault="00D75CB8" w:rsidP="00D75CB8">
      <w:pPr>
        <w:rPr>
          <w:rFonts w:ascii="Calibri" w:hAnsi="Calibri"/>
          <w:color w:val="000000"/>
          <w:sz w:val="16"/>
          <w:szCs w:val="16"/>
          <w:lang w:val="en-US"/>
        </w:rPr>
      </w:pPr>
    </w:p>
    <w:tbl>
      <w:tblPr>
        <w:tblW w:w="5000" w:type="pct"/>
        <w:jc w:val="center"/>
        <w:tblCellMar>
          <w:top w:w="15" w:type="dxa"/>
          <w:left w:w="15" w:type="dxa"/>
          <w:bottom w:w="15" w:type="dxa"/>
          <w:right w:w="15" w:type="dxa"/>
        </w:tblCellMar>
        <w:tblLook w:val="04A0" w:firstRow="1" w:lastRow="0" w:firstColumn="1" w:lastColumn="0" w:noHBand="0" w:noVBand="1"/>
      </w:tblPr>
      <w:tblGrid>
        <w:gridCol w:w="9054"/>
        <w:gridCol w:w="1551"/>
        <w:gridCol w:w="2339"/>
      </w:tblGrid>
      <w:tr w:rsidR="00B152EF" w:rsidRPr="00F20EDB" w14:paraId="3267B600" w14:textId="77777777" w:rsidTr="00B152EF">
        <w:trPr>
          <w:tblHeader/>
          <w:jc w:val="center"/>
        </w:trPr>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53D4960C" w14:textId="77777777" w:rsidR="00D75CB8" w:rsidRPr="00F20EDB" w:rsidRDefault="00D75CB8" w:rsidP="00B152EF">
            <w:pPr>
              <w:jc w:val="center"/>
              <w:rPr>
                <w:b/>
                <w:bCs/>
                <w:lang w:val="en-US"/>
              </w:rPr>
            </w:pPr>
            <w:r w:rsidRPr="00F20EDB">
              <w:rPr>
                <w:b/>
                <w:bCs/>
                <w:lang w:val="en-US"/>
              </w:rPr>
              <w:t>Outcomes</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1D8D2C5E" w14:textId="77777777" w:rsidR="00D75CB8" w:rsidRPr="00F20EDB" w:rsidRDefault="00D75CB8" w:rsidP="00B152EF">
            <w:pPr>
              <w:jc w:val="center"/>
              <w:rPr>
                <w:b/>
                <w:bCs/>
                <w:lang w:val="en-US"/>
              </w:rPr>
            </w:pPr>
            <w:r w:rsidRPr="00F20EDB">
              <w:rPr>
                <w:b/>
                <w:bCs/>
                <w:lang w:val="en-US"/>
              </w:rPr>
              <w:t>Importance</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4BEBDC1A" w14:textId="69D17FD7" w:rsidR="00D75CB8" w:rsidRPr="00F20EDB" w:rsidRDefault="00B152EF" w:rsidP="00B152EF">
            <w:pPr>
              <w:jc w:val="center"/>
              <w:rPr>
                <w:b/>
                <w:bCs/>
                <w:lang w:val="en-US"/>
              </w:rPr>
            </w:pPr>
            <w:r w:rsidRPr="00F20EDB">
              <w:rPr>
                <w:b/>
                <w:bCs/>
                <w:lang w:val="en-US"/>
              </w:rPr>
              <w:t>Quality</w:t>
            </w:r>
            <w:r w:rsidR="00D75CB8" w:rsidRPr="00F20EDB">
              <w:rPr>
                <w:b/>
                <w:bCs/>
                <w:lang w:val="en-US"/>
              </w:rPr>
              <w:t xml:space="preserve"> of the evidence</w:t>
            </w:r>
            <w:r w:rsidR="00D75CB8" w:rsidRPr="00F20EDB">
              <w:rPr>
                <w:b/>
                <w:bCs/>
                <w:lang w:val="en-US"/>
              </w:rPr>
              <w:br/>
              <w:t>(GRADE)</w:t>
            </w:r>
          </w:p>
        </w:tc>
      </w:tr>
      <w:tr w:rsidR="00B152EF" w:rsidRPr="00F20EDB" w14:paraId="1659D211" w14:textId="77777777" w:rsidTr="00B152EF">
        <w:trPr>
          <w:jc w:val="center"/>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FBDEEB2" w14:textId="77777777" w:rsidR="00D75CB8" w:rsidRPr="00F20EDB" w:rsidRDefault="00D75CB8" w:rsidP="00B152EF">
            <w:pPr>
              <w:jc w:val="center"/>
              <w:rPr>
                <w:lang w:val="en-US"/>
              </w:rPr>
            </w:pPr>
            <w:r w:rsidRPr="00F20EDB">
              <w:rPr>
                <w:rStyle w:val="label"/>
                <w:lang w:val="en-US"/>
              </w:rPr>
              <w:t>Mortality 28-30 days</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47B148E" w14:textId="77777777" w:rsidR="00D75CB8" w:rsidRPr="00F20EDB" w:rsidRDefault="00D75CB8" w:rsidP="00B152EF">
            <w:pPr>
              <w:jc w:val="center"/>
              <w:rPr>
                <w:lang w:val="en-US"/>
              </w:rPr>
            </w:pPr>
            <w:r w:rsidRPr="00F20EDB">
              <w:rPr>
                <w:lang w:val="en-US"/>
              </w:rPr>
              <w:t>CRITICAL</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0D06906" w14:textId="77777777" w:rsidR="00D75CB8" w:rsidRPr="00F20EDB" w:rsidRDefault="00D75CB8" w:rsidP="00B152EF">
            <w:pPr>
              <w:jc w:val="center"/>
              <w:rPr>
                <w:lang w:val="en-US"/>
              </w:rPr>
            </w:pPr>
            <w:r w:rsidRPr="00F20EDB">
              <w:rPr>
                <w:rStyle w:val="quality-sign"/>
                <w:rFonts w:ascii="Cambria Math" w:hAnsi="Cambria Math" w:cs="Cambria Math"/>
                <w:lang w:val="en-US"/>
              </w:rPr>
              <w:t>⨁⨁⨁</w:t>
            </w:r>
            <w:r w:rsidRPr="00F20EDB">
              <w:rPr>
                <w:rStyle w:val="quality-sign"/>
                <w:rFonts w:ascii="Segoe UI Symbol" w:hAnsi="Segoe UI Symbol" w:cs="Segoe UI Symbol"/>
                <w:lang w:val="en-US"/>
              </w:rPr>
              <w:t>◯</w:t>
            </w:r>
            <w:r w:rsidRPr="00F20EDB">
              <w:rPr>
                <w:lang w:val="en-US"/>
              </w:rPr>
              <w:br/>
            </w:r>
            <w:r w:rsidRPr="00F20EDB">
              <w:rPr>
                <w:rStyle w:val="quality-text"/>
                <w:lang w:val="en-US"/>
              </w:rPr>
              <w:t>MODERATE</w:t>
            </w:r>
            <w:r w:rsidRPr="00F20EDB">
              <w:rPr>
                <w:vertAlign w:val="superscript"/>
                <w:lang w:val="en-US"/>
              </w:rPr>
              <w:t>a</w:t>
            </w:r>
          </w:p>
        </w:tc>
      </w:tr>
      <w:tr w:rsidR="00B152EF" w:rsidRPr="00F20EDB" w14:paraId="1908726D" w14:textId="77777777" w:rsidTr="00B152EF">
        <w:trPr>
          <w:jc w:val="center"/>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EDC8336" w14:textId="2FB172EB" w:rsidR="00D75CB8" w:rsidRPr="00F20EDB" w:rsidRDefault="00D75CB8" w:rsidP="00B152EF">
            <w:pPr>
              <w:jc w:val="center"/>
              <w:rPr>
                <w:lang w:val="en-US"/>
              </w:rPr>
            </w:pPr>
            <w:r w:rsidRPr="00F20EDB">
              <w:rPr>
                <w:rStyle w:val="label"/>
                <w:lang w:val="en-US"/>
              </w:rPr>
              <w:t xml:space="preserve">Mortality D14-28 (RCTs) by severity - SUBGROUP: Invasive mechanical </w:t>
            </w:r>
            <w:r w:rsidR="00B152EF" w:rsidRPr="00F20EDB">
              <w:rPr>
                <w:rStyle w:val="label"/>
                <w:lang w:val="en-US"/>
              </w:rPr>
              <w:t>ventilation</w:t>
            </w:r>
            <w:r w:rsidRPr="00F20EDB">
              <w:rPr>
                <w:rStyle w:val="label"/>
                <w:lang w:val="en-US"/>
              </w:rPr>
              <w:t xml:space="preserve"> at baseline</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CA26876" w14:textId="77777777" w:rsidR="00D75CB8" w:rsidRPr="00F20EDB" w:rsidRDefault="00D75CB8" w:rsidP="00B152EF">
            <w:pPr>
              <w:jc w:val="center"/>
              <w:rPr>
                <w:lang w:val="en-US"/>
              </w:rPr>
            </w:pPr>
            <w:r w:rsidRPr="00F20EDB">
              <w:rPr>
                <w:lang w:val="en-US"/>
              </w:rPr>
              <w:t>CRITICAL</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D8E5966" w14:textId="77777777" w:rsidR="00D75CB8" w:rsidRPr="00F20EDB" w:rsidRDefault="00D75CB8" w:rsidP="00B152EF">
            <w:pPr>
              <w:jc w:val="center"/>
              <w:rPr>
                <w:lang w:val="en-US"/>
              </w:rPr>
            </w:pPr>
            <w:r w:rsidRPr="00F20EDB">
              <w:rPr>
                <w:rStyle w:val="quality-sign"/>
                <w:rFonts w:ascii="Cambria Math" w:hAnsi="Cambria Math" w:cs="Cambria Math"/>
                <w:lang w:val="en-US"/>
              </w:rPr>
              <w:t>⨁⨁⨁⨁</w:t>
            </w:r>
            <w:r w:rsidRPr="00F20EDB">
              <w:rPr>
                <w:lang w:val="en-US"/>
              </w:rPr>
              <w:br/>
            </w:r>
            <w:r w:rsidRPr="00F20EDB">
              <w:rPr>
                <w:rStyle w:val="quality-text"/>
                <w:lang w:val="en-US"/>
              </w:rPr>
              <w:t>HIGH</w:t>
            </w:r>
          </w:p>
        </w:tc>
      </w:tr>
      <w:tr w:rsidR="00B152EF" w:rsidRPr="00F20EDB" w14:paraId="7BBDE9B7" w14:textId="77777777" w:rsidTr="00B152EF">
        <w:trPr>
          <w:jc w:val="center"/>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41A874D" w14:textId="77777777" w:rsidR="00D75CB8" w:rsidRPr="00F20EDB" w:rsidRDefault="00D75CB8" w:rsidP="00B152EF">
            <w:pPr>
              <w:jc w:val="center"/>
              <w:rPr>
                <w:lang w:val="en-US"/>
              </w:rPr>
            </w:pPr>
            <w:r w:rsidRPr="00F20EDB">
              <w:rPr>
                <w:rStyle w:val="label"/>
                <w:lang w:val="en-US"/>
              </w:rPr>
              <w:t>Invasive Mechanical Ventilation</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8C58EA8" w14:textId="77777777" w:rsidR="00D75CB8" w:rsidRPr="00F20EDB" w:rsidRDefault="00D75CB8" w:rsidP="00B152EF">
            <w:pPr>
              <w:jc w:val="center"/>
              <w:rPr>
                <w:lang w:val="en-US"/>
              </w:rPr>
            </w:pPr>
            <w:r w:rsidRPr="00F20EDB">
              <w:rPr>
                <w:lang w:val="en-US"/>
              </w:rPr>
              <w:t>CRITICAL</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DFE9C46" w14:textId="77777777" w:rsidR="00D75CB8" w:rsidRPr="00F20EDB" w:rsidRDefault="00D75CB8" w:rsidP="00B152EF">
            <w:pPr>
              <w:jc w:val="center"/>
              <w:rPr>
                <w:lang w:val="en-US"/>
              </w:rPr>
            </w:pPr>
            <w:r w:rsidRPr="00F20EDB">
              <w:rPr>
                <w:rStyle w:val="quality-sign"/>
                <w:rFonts w:ascii="Cambria Math" w:hAnsi="Cambria Math" w:cs="Cambria Math"/>
                <w:lang w:val="en-US"/>
              </w:rPr>
              <w:t>⨁⨁⨁</w:t>
            </w:r>
            <w:r w:rsidRPr="00F20EDB">
              <w:rPr>
                <w:rStyle w:val="quality-sign"/>
                <w:rFonts w:ascii="Segoe UI Symbol" w:hAnsi="Segoe UI Symbol" w:cs="Segoe UI Symbol"/>
                <w:lang w:val="en-US"/>
              </w:rPr>
              <w:t>◯</w:t>
            </w:r>
            <w:r w:rsidRPr="00F20EDB">
              <w:rPr>
                <w:lang w:val="en-US"/>
              </w:rPr>
              <w:br/>
            </w:r>
            <w:r w:rsidRPr="00F20EDB">
              <w:rPr>
                <w:rStyle w:val="quality-text"/>
                <w:lang w:val="en-US"/>
              </w:rPr>
              <w:t>MODERATE</w:t>
            </w:r>
          </w:p>
        </w:tc>
      </w:tr>
      <w:tr w:rsidR="00B152EF" w:rsidRPr="00F20EDB" w14:paraId="36ED4618" w14:textId="77777777" w:rsidTr="00B152EF">
        <w:trPr>
          <w:jc w:val="center"/>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FBC0BD7" w14:textId="77777777" w:rsidR="00D75CB8" w:rsidRPr="00F20EDB" w:rsidRDefault="00D75CB8" w:rsidP="00B152EF">
            <w:pPr>
              <w:jc w:val="center"/>
              <w:rPr>
                <w:lang w:val="en-US"/>
              </w:rPr>
            </w:pPr>
            <w:r w:rsidRPr="00F20EDB">
              <w:rPr>
                <w:rStyle w:val="label"/>
                <w:lang w:val="en-US"/>
              </w:rPr>
              <w:t>Progression to severe illness</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C1F0269" w14:textId="77777777" w:rsidR="00D75CB8" w:rsidRPr="00F20EDB" w:rsidRDefault="00D75CB8" w:rsidP="00B152EF">
            <w:pPr>
              <w:jc w:val="center"/>
              <w:rPr>
                <w:lang w:val="en-US"/>
              </w:rPr>
            </w:pPr>
            <w:r w:rsidRPr="00F20EDB">
              <w:rPr>
                <w:lang w:val="en-US"/>
              </w:rPr>
              <w:t>CRITICAL</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CAC3EAD" w14:textId="77777777" w:rsidR="00D75CB8" w:rsidRPr="00F20EDB" w:rsidRDefault="00D75CB8" w:rsidP="00B152EF">
            <w:pPr>
              <w:jc w:val="center"/>
              <w:rPr>
                <w:lang w:val="en-US"/>
              </w:rPr>
            </w:pPr>
            <w:r w:rsidRPr="00F20EDB">
              <w:rPr>
                <w:rStyle w:val="quality-sign"/>
                <w:rFonts w:ascii="Cambria Math" w:hAnsi="Cambria Math" w:cs="Cambria Math"/>
                <w:lang w:val="en-US"/>
              </w:rPr>
              <w:t>⨁</w:t>
            </w:r>
            <w:r w:rsidRPr="00F20EDB">
              <w:rPr>
                <w:rStyle w:val="quality-sign"/>
                <w:rFonts w:ascii="Segoe UI Symbol" w:hAnsi="Segoe UI Symbol" w:cs="Segoe UI Symbol"/>
                <w:lang w:val="en-US"/>
              </w:rPr>
              <w:t>◯◯◯</w:t>
            </w:r>
            <w:r w:rsidRPr="00F20EDB">
              <w:rPr>
                <w:lang w:val="en-US"/>
              </w:rPr>
              <w:br/>
            </w:r>
            <w:r w:rsidRPr="00F20EDB">
              <w:rPr>
                <w:rStyle w:val="quality-text"/>
                <w:lang w:val="en-US"/>
              </w:rPr>
              <w:t>VERY LOW</w:t>
            </w:r>
            <w:r w:rsidRPr="00F20EDB">
              <w:rPr>
                <w:vertAlign w:val="superscript"/>
                <w:lang w:val="en-US"/>
              </w:rPr>
              <w:t>a,b</w:t>
            </w:r>
          </w:p>
        </w:tc>
      </w:tr>
      <w:tr w:rsidR="00B152EF" w:rsidRPr="00F20EDB" w14:paraId="18A0B1EB" w14:textId="77777777" w:rsidTr="00B152EF">
        <w:trPr>
          <w:jc w:val="center"/>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7A6D8FD" w14:textId="77777777" w:rsidR="00D75CB8" w:rsidRPr="00F20EDB" w:rsidRDefault="00D75CB8" w:rsidP="00B152EF">
            <w:pPr>
              <w:jc w:val="center"/>
              <w:rPr>
                <w:lang w:val="en-US"/>
              </w:rPr>
            </w:pPr>
            <w:r w:rsidRPr="00F20EDB">
              <w:rPr>
                <w:rStyle w:val="label"/>
                <w:lang w:val="en-US"/>
              </w:rPr>
              <w:t>Adverse events</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6DF4CAE" w14:textId="77777777" w:rsidR="00D75CB8" w:rsidRPr="00F20EDB" w:rsidRDefault="00D75CB8" w:rsidP="00B152EF">
            <w:pPr>
              <w:jc w:val="center"/>
              <w:rPr>
                <w:lang w:val="en-US"/>
              </w:rPr>
            </w:pPr>
            <w:r w:rsidRPr="00F20EDB">
              <w:rPr>
                <w:lang w:val="en-US"/>
              </w:rPr>
              <w:t>IMPORTANT</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F8DA932" w14:textId="77777777" w:rsidR="00D75CB8" w:rsidRPr="00F20EDB" w:rsidRDefault="00D75CB8" w:rsidP="00B152EF">
            <w:pPr>
              <w:jc w:val="center"/>
              <w:rPr>
                <w:lang w:val="en-US"/>
              </w:rPr>
            </w:pPr>
            <w:r w:rsidRPr="00F20EDB">
              <w:rPr>
                <w:rStyle w:val="quality-sign"/>
                <w:rFonts w:ascii="Cambria Math" w:hAnsi="Cambria Math" w:cs="Cambria Math"/>
                <w:lang w:val="en-US"/>
              </w:rPr>
              <w:t>⨁⨁</w:t>
            </w:r>
            <w:r w:rsidRPr="00F20EDB">
              <w:rPr>
                <w:rStyle w:val="quality-sign"/>
                <w:rFonts w:ascii="Segoe UI Symbol" w:hAnsi="Segoe UI Symbol" w:cs="Segoe UI Symbol"/>
                <w:lang w:val="en-US"/>
              </w:rPr>
              <w:t>◯◯</w:t>
            </w:r>
            <w:r w:rsidRPr="00F20EDB">
              <w:rPr>
                <w:lang w:val="en-US"/>
              </w:rPr>
              <w:br/>
            </w:r>
            <w:r w:rsidRPr="00F20EDB">
              <w:rPr>
                <w:rStyle w:val="quality-text"/>
                <w:lang w:val="en-US"/>
              </w:rPr>
              <w:t>LOW</w:t>
            </w:r>
          </w:p>
        </w:tc>
      </w:tr>
    </w:tbl>
    <w:p w14:paraId="67D6342C" w14:textId="77777777" w:rsidR="00D75CB8" w:rsidRPr="00F20EDB" w:rsidRDefault="00D75CB8" w:rsidP="000172B3">
      <w:pPr>
        <w:numPr>
          <w:ilvl w:val="0"/>
          <w:numId w:val="6"/>
        </w:numPr>
        <w:spacing w:before="100" w:beforeAutospacing="1" w:after="100" w:afterAutospacing="1"/>
        <w:rPr>
          <w:rFonts w:ascii="Verdana" w:hAnsi="Verdana"/>
          <w:color w:val="000000"/>
          <w:sz w:val="16"/>
          <w:szCs w:val="16"/>
          <w:lang w:val="en-US"/>
        </w:rPr>
      </w:pPr>
      <w:r w:rsidRPr="00F20EDB">
        <w:rPr>
          <w:rFonts w:ascii="Verdana" w:hAnsi="Verdana"/>
          <w:color w:val="000000"/>
          <w:sz w:val="16"/>
          <w:szCs w:val="16"/>
          <w:lang w:val="en-US"/>
        </w:rPr>
        <w:t>We downgraded the quality of evidence by one level for indirectness; the population included ranged from mild to severe cases</w:t>
      </w:r>
    </w:p>
    <w:p w14:paraId="1F9C77D8" w14:textId="77777777" w:rsidR="00D75CB8" w:rsidRPr="00F20EDB" w:rsidRDefault="00D75CB8" w:rsidP="000172B3">
      <w:pPr>
        <w:numPr>
          <w:ilvl w:val="0"/>
          <w:numId w:val="6"/>
        </w:numPr>
        <w:spacing w:before="100" w:beforeAutospacing="1" w:after="100" w:afterAutospacing="1"/>
        <w:rPr>
          <w:rFonts w:ascii="Verdana" w:hAnsi="Verdana"/>
          <w:color w:val="000000"/>
          <w:sz w:val="16"/>
          <w:szCs w:val="16"/>
          <w:lang w:val="en-US"/>
        </w:rPr>
      </w:pPr>
      <w:r w:rsidRPr="00F20EDB">
        <w:rPr>
          <w:rFonts w:ascii="Verdana" w:hAnsi="Verdana"/>
          <w:color w:val="000000"/>
          <w:sz w:val="16"/>
          <w:szCs w:val="16"/>
          <w:lang w:val="en-US"/>
        </w:rPr>
        <w:t>We downgraded the quality of evidence by two levels for very serious imprecision; the CI was extremely wide encompassing extreme benefit and harm</w:t>
      </w:r>
    </w:p>
    <w:p w14:paraId="2FF50CE1" w14:textId="45927631" w:rsidR="00B152EF" w:rsidRPr="00F20EDB" w:rsidRDefault="00B152EF" w:rsidP="009A07E4">
      <w:pPr>
        <w:rPr>
          <w:rFonts w:ascii="Garamond" w:hAnsi="Garamond"/>
          <w:lang w:val="en-US"/>
        </w:rPr>
      </w:pPr>
    </w:p>
    <w:p w14:paraId="5AD4D611" w14:textId="77777777" w:rsidR="00B152EF" w:rsidRPr="00F20EDB" w:rsidRDefault="00B152EF" w:rsidP="00B152EF">
      <w:pPr>
        <w:rPr>
          <w:rFonts w:ascii="Garamond" w:hAnsi="Garamond"/>
          <w:lang w:val="en-US"/>
        </w:rPr>
      </w:pPr>
    </w:p>
    <w:p w14:paraId="5A642B44" w14:textId="77777777" w:rsidR="00B152EF" w:rsidRPr="00F20EDB" w:rsidRDefault="00B152EF" w:rsidP="00B152EF">
      <w:pPr>
        <w:rPr>
          <w:rFonts w:ascii="Garamond" w:hAnsi="Garamond"/>
          <w:lang w:val="en-US"/>
        </w:rPr>
      </w:pPr>
    </w:p>
    <w:p w14:paraId="5EDFB0FC" w14:textId="77777777" w:rsidR="00B152EF" w:rsidRPr="00F20EDB" w:rsidRDefault="00B152EF" w:rsidP="00B152EF">
      <w:pPr>
        <w:rPr>
          <w:rFonts w:ascii="Garamond" w:hAnsi="Garamond"/>
          <w:lang w:val="en-US"/>
        </w:rPr>
      </w:pPr>
    </w:p>
    <w:p w14:paraId="77180A30" w14:textId="77777777" w:rsidR="00B152EF" w:rsidRPr="00F20EDB" w:rsidRDefault="00B152EF" w:rsidP="00B152EF">
      <w:pPr>
        <w:rPr>
          <w:rFonts w:ascii="Garamond" w:hAnsi="Garamond"/>
          <w:lang w:val="en-US"/>
        </w:rPr>
      </w:pPr>
    </w:p>
    <w:p w14:paraId="12DE69C5" w14:textId="77777777" w:rsidR="00B152EF" w:rsidRPr="00F20EDB" w:rsidRDefault="00B152EF" w:rsidP="00B152EF">
      <w:pPr>
        <w:rPr>
          <w:rFonts w:ascii="Garamond" w:hAnsi="Garamond"/>
          <w:lang w:val="en-US"/>
        </w:rPr>
        <w:sectPr w:rsidR="00B152EF" w:rsidRPr="00F20EDB" w:rsidSect="009A07E4">
          <w:pgSz w:w="15840" w:h="12240" w:orient="landscape"/>
          <w:pgMar w:top="1440" w:right="1440" w:bottom="1440" w:left="1440" w:header="708" w:footer="708" w:gutter="0"/>
          <w:cols w:space="708"/>
          <w:docGrid w:linePitch="360"/>
        </w:sectPr>
      </w:pPr>
    </w:p>
    <w:p w14:paraId="26A73C0D" w14:textId="798C648F" w:rsidR="00B152EF" w:rsidRPr="00F20EDB" w:rsidRDefault="00B152EF" w:rsidP="00B152EF">
      <w:pPr>
        <w:rPr>
          <w:rFonts w:ascii="Garamond" w:hAnsi="Garamond"/>
          <w:lang w:val="en-US"/>
        </w:rPr>
      </w:pPr>
    </w:p>
    <w:p w14:paraId="53931DAC" w14:textId="162399DE" w:rsidR="00B152EF" w:rsidRPr="00F20EDB" w:rsidRDefault="00A80924" w:rsidP="00B152EF">
      <w:pPr>
        <w:rPr>
          <w:rFonts w:ascii="Garamond" w:hAnsi="Garamond"/>
          <w:b/>
          <w:lang w:val="en-US"/>
        </w:rPr>
      </w:pPr>
      <w:r w:rsidRPr="00F20EDB">
        <w:rPr>
          <w:rFonts w:ascii="Garamond" w:hAnsi="Garamond"/>
          <w:b/>
          <w:lang w:val="en-US"/>
        </w:rPr>
        <w:t>Table S10.</w:t>
      </w:r>
      <w:r w:rsidRPr="00F20EDB">
        <w:rPr>
          <w:rFonts w:ascii="Garamond" w:hAnsi="Garamond"/>
          <w:lang w:val="en-US"/>
        </w:rPr>
        <w:t xml:space="preserve"> </w:t>
      </w:r>
      <w:r w:rsidR="00B152EF" w:rsidRPr="00F20EDB">
        <w:rPr>
          <w:rFonts w:ascii="Garamond" w:hAnsi="Garamond"/>
          <w:b/>
          <w:lang w:val="en-US"/>
        </w:rPr>
        <w:t xml:space="preserve">PICO question: Recommendation </w:t>
      </w:r>
      <w:r w:rsidR="00BB436B" w:rsidRPr="00F20EDB">
        <w:rPr>
          <w:rFonts w:ascii="Garamond" w:hAnsi="Garamond"/>
          <w:b/>
          <w:lang w:val="en-US"/>
        </w:rPr>
        <w:t>5</w:t>
      </w:r>
    </w:p>
    <w:p w14:paraId="4DE62640" w14:textId="77777777" w:rsidR="00B152EF" w:rsidRPr="00F20EDB" w:rsidRDefault="00B152EF" w:rsidP="00B152EF">
      <w:pPr>
        <w:rPr>
          <w:rFonts w:ascii="Garamond" w:hAnsi="Garamond"/>
          <w:b/>
          <w:lang w:val="en-US"/>
        </w:rPr>
      </w:pPr>
    </w:p>
    <w:tbl>
      <w:tblPr>
        <w:tblW w:w="9988" w:type="dxa"/>
        <w:tblCellMar>
          <w:top w:w="15" w:type="dxa"/>
          <w:left w:w="15" w:type="dxa"/>
          <w:bottom w:w="15" w:type="dxa"/>
          <w:right w:w="15" w:type="dxa"/>
        </w:tblCellMar>
        <w:tblLook w:val="04A0" w:firstRow="1" w:lastRow="0" w:firstColumn="1" w:lastColumn="0" w:noHBand="0" w:noVBand="1"/>
      </w:tblPr>
      <w:tblGrid>
        <w:gridCol w:w="3956"/>
        <w:gridCol w:w="1987"/>
        <w:gridCol w:w="2191"/>
        <w:gridCol w:w="1854"/>
      </w:tblGrid>
      <w:tr w:rsidR="00B152EF" w:rsidRPr="00F20EDB" w14:paraId="36B35087" w14:textId="77777777" w:rsidTr="00A80924">
        <w:trPr>
          <w:trHeight w:val="556"/>
        </w:trPr>
        <w:tc>
          <w:tcPr>
            <w:tcW w:w="0" w:type="auto"/>
            <w:gridSpan w:val="4"/>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11564C21" w14:textId="284DCF00" w:rsidR="00B152EF" w:rsidRPr="00F20EDB" w:rsidRDefault="00C81FE8" w:rsidP="00B152EF">
            <w:pPr>
              <w:spacing w:line="276" w:lineRule="auto"/>
              <w:rPr>
                <w:rFonts w:ascii="Garamond" w:hAnsi="Garamond"/>
                <w:lang w:val="en-US"/>
              </w:rPr>
            </w:pPr>
            <w:r w:rsidRPr="00F20EDB">
              <w:rPr>
                <w:rFonts w:ascii="Garamond" w:hAnsi="Garamond"/>
                <w:bCs/>
                <w:iCs/>
                <w:lang w:val="en-US"/>
              </w:rPr>
              <w:t>For</w:t>
            </w:r>
            <w:r w:rsidR="00B152EF" w:rsidRPr="00F20EDB">
              <w:rPr>
                <w:rFonts w:ascii="Garamond" w:hAnsi="Garamond"/>
                <w:bCs/>
                <w:iCs/>
                <w:lang w:val="en-US"/>
              </w:rPr>
              <w:t xml:space="preserve"> adults with severe or critical COVID-19, should we recommend using convalescent plasma, versus no convalescent plasma?</w:t>
            </w:r>
          </w:p>
        </w:tc>
      </w:tr>
      <w:tr w:rsidR="00B152EF" w:rsidRPr="00F20EDB" w14:paraId="338F7C5E" w14:textId="77777777" w:rsidTr="00A80924">
        <w:trPr>
          <w:trHeight w:val="170"/>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2509E9" w14:textId="77777777" w:rsidR="00B152EF" w:rsidRPr="00F20EDB" w:rsidRDefault="00B152EF" w:rsidP="00B152EF">
            <w:pPr>
              <w:jc w:val="center"/>
              <w:rPr>
                <w:rFonts w:ascii="Garamond" w:hAnsi="Garamond"/>
                <w:color w:val="000000" w:themeColor="text1"/>
                <w:lang w:val="en-US"/>
              </w:rPr>
            </w:pPr>
            <w:r w:rsidRPr="00F20EDB">
              <w:rPr>
                <w:rFonts w:ascii="Garamond" w:hAnsi="Garamond"/>
                <w:color w:val="000000" w:themeColor="text1"/>
                <w:lang w:val="en-US"/>
              </w:rPr>
              <w:t>Populati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F9F254" w14:textId="77777777" w:rsidR="00B152EF" w:rsidRPr="00F20EDB" w:rsidRDefault="00B152EF" w:rsidP="00B152EF">
            <w:pPr>
              <w:jc w:val="center"/>
              <w:rPr>
                <w:rFonts w:ascii="Garamond" w:hAnsi="Garamond"/>
                <w:color w:val="000000" w:themeColor="text1"/>
                <w:lang w:val="en-US"/>
              </w:rPr>
            </w:pPr>
            <w:r w:rsidRPr="00F20EDB">
              <w:rPr>
                <w:rFonts w:ascii="Garamond" w:hAnsi="Garamond"/>
                <w:color w:val="000000" w:themeColor="text1"/>
                <w:lang w:val="en-US"/>
              </w:rPr>
              <w:t>Interventi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D273AF" w14:textId="77777777" w:rsidR="00B152EF" w:rsidRPr="00F20EDB" w:rsidRDefault="00B152EF" w:rsidP="00B152EF">
            <w:pPr>
              <w:jc w:val="center"/>
              <w:rPr>
                <w:rFonts w:ascii="Garamond" w:hAnsi="Garamond"/>
                <w:color w:val="000000" w:themeColor="text1"/>
                <w:lang w:val="en-US"/>
              </w:rPr>
            </w:pPr>
            <w:r w:rsidRPr="00F20EDB">
              <w:rPr>
                <w:rFonts w:ascii="Garamond" w:hAnsi="Garamond"/>
                <w:color w:val="000000" w:themeColor="text1"/>
                <w:lang w:val="en-US"/>
              </w:rPr>
              <w:t>Comparator</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ACBB05" w14:textId="77777777" w:rsidR="00B152EF" w:rsidRPr="00F20EDB" w:rsidRDefault="00B152EF" w:rsidP="00B152EF">
            <w:pPr>
              <w:jc w:val="center"/>
              <w:rPr>
                <w:rFonts w:ascii="Garamond" w:hAnsi="Garamond"/>
                <w:color w:val="000000" w:themeColor="text1"/>
                <w:lang w:val="en-US"/>
              </w:rPr>
            </w:pPr>
            <w:r w:rsidRPr="00F20EDB">
              <w:rPr>
                <w:rFonts w:ascii="Garamond" w:hAnsi="Garamond"/>
                <w:color w:val="000000" w:themeColor="text1"/>
                <w:lang w:val="en-US"/>
              </w:rPr>
              <w:t>Outcome(s)</w:t>
            </w:r>
          </w:p>
        </w:tc>
      </w:tr>
      <w:tr w:rsidR="00B152EF" w:rsidRPr="00F20EDB" w14:paraId="59DCC752" w14:textId="77777777" w:rsidTr="00A80924">
        <w:trPr>
          <w:trHeight w:val="229"/>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A2FBEA" w14:textId="734380F4" w:rsidR="00B152EF" w:rsidRPr="00F20EDB" w:rsidRDefault="00B152EF" w:rsidP="00B152EF">
            <w:pPr>
              <w:rPr>
                <w:rFonts w:ascii="Garamond" w:hAnsi="Garamond"/>
                <w:color w:val="000000" w:themeColor="text1"/>
                <w:lang w:val="en-US"/>
              </w:rPr>
            </w:pPr>
            <w:r w:rsidRPr="00F20EDB">
              <w:rPr>
                <w:rFonts w:ascii="Garamond" w:hAnsi="Garamond"/>
                <w:color w:val="000000" w:themeColor="text1"/>
                <w:lang w:val="en-US"/>
              </w:rPr>
              <w:t xml:space="preserve">Adults with severe or </w:t>
            </w:r>
            <w:r w:rsidR="00BB436B" w:rsidRPr="00F20EDB">
              <w:rPr>
                <w:rFonts w:ascii="Garamond" w:hAnsi="Garamond"/>
                <w:color w:val="000000" w:themeColor="text1"/>
                <w:lang w:val="en-US"/>
              </w:rPr>
              <w:t>critical</w:t>
            </w:r>
            <w:r w:rsidRPr="00F20EDB">
              <w:rPr>
                <w:rFonts w:ascii="Garamond" w:hAnsi="Garamond"/>
                <w:color w:val="000000" w:themeColor="text1"/>
                <w:lang w:val="en-US"/>
              </w:rPr>
              <w:t xml:space="preserve"> COVID-19 </w:t>
            </w:r>
            <w:r w:rsidR="00C81FE8" w:rsidRPr="00F20EDB">
              <w:rPr>
                <w:rFonts w:ascii="Garamond" w:hAnsi="Garamond"/>
                <w:color w:val="000000" w:themeColor="text1"/>
                <w:lang w:val="en-US"/>
              </w:rPr>
              <w:t>in the ICU</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A70AB6" w14:textId="77777777" w:rsidR="00B152EF" w:rsidRPr="00F20EDB" w:rsidRDefault="00B152EF" w:rsidP="00B152EF">
            <w:pPr>
              <w:rPr>
                <w:rFonts w:ascii="Garamond" w:hAnsi="Garamond"/>
                <w:color w:val="000000" w:themeColor="text1"/>
                <w:lang w:val="en-US"/>
              </w:rPr>
            </w:pPr>
            <w:r w:rsidRPr="00F20EDB">
              <w:rPr>
                <w:rFonts w:ascii="Garamond" w:hAnsi="Garamond"/>
                <w:bCs/>
                <w:iCs/>
                <w:lang w:val="en-US"/>
              </w:rPr>
              <w:t>Convalescent plasm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52C5A0" w14:textId="77777777" w:rsidR="00B152EF" w:rsidRPr="00F20EDB" w:rsidRDefault="00B152EF" w:rsidP="00B152EF">
            <w:pPr>
              <w:rPr>
                <w:rFonts w:ascii="Garamond" w:hAnsi="Garamond"/>
                <w:color w:val="000000" w:themeColor="text1"/>
                <w:lang w:val="en-US"/>
              </w:rPr>
            </w:pPr>
            <w:r w:rsidRPr="00F20EDB">
              <w:rPr>
                <w:rFonts w:ascii="Garamond" w:hAnsi="Garamond"/>
                <w:color w:val="000000" w:themeColor="text1"/>
                <w:lang w:val="en-US"/>
              </w:rPr>
              <w:t xml:space="preserve">No </w:t>
            </w:r>
            <w:r w:rsidRPr="00F20EDB">
              <w:rPr>
                <w:rFonts w:ascii="Garamond" w:hAnsi="Garamond"/>
                <w:bCs/>
                <w:iCs/>
                <w:lang w:val="en-US"/>
              </w:rPr>
              <w:t>convalescent plasm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747F56" w14:textId="77777777" w:rsidR="00B152EF" w:rsidRPr="00F20EDB" w:rsidRDefault="00B152EF" w:rsidP="000172B3">
            <w:pPr>
              <w:pStyle w:val="ListParagraph"/>
              <w:numPr>
                <w:ilvl w:val="0"/>
                <w:numId w:val="3"/>
              </w:numPr>
              <w:rPr>
                <w:rFonts w:ascii="Garamond" w:hAnsi="Garamond" w:cs="Times New Roman"/>
                <w:color w:val="000000" w:themeColor="text1"/>
              </w:rPr>
            </w:pPr>
            <w:r w:rsidRPr="00F20EDB">
              <w:rPr>
                <w:rFonts w:ascii="Garamond" w:hAnsi="Garamond" w:cs="Times New Roman"/>
                <w:color w:val="000000" w:themeColor="text1"/>
              </w:rPr>
              <w:t>Mortality</w:t>
            </w:r>
          </w:p>
          <w:p w14:paraId="2A45FBE2" w14:textId="77777777" w:rsidR="00B152EF" w:rsidRPr="00F20EDB" w:rsidRDefault="00B152EF" w:rsidP="000172B3">
            <w:pPr>
              <w:pStyle w:val="ListParagraph"/>
              <w:numPr>
                <w:ilvl w:val="0"/>
                <w:numId w:val="3"/>
              </w:numPr>
              <w:rPr>
                <w:rFonts w:ascii="Garamond" w:hAnsi="Garamond" w:cs="Times New Roman"/>
                <w:color w:val="000000" w:themeColor="text1"/>
              </w:rPr>
            </w:pPr>
            <w:r w:rsidRPr="00F20EDB">
              <w:rPr>
                <w:rFonts w:ascii="Garamond" w:hAnsi="Garamond" w:cs="Times New Roman"/>
                <w:color w:val="000000" w:themeColor="text1"/>
              </w:rPr>
              <w:t>Adverse events</w:t>
            </w:r>
          </w:p>
        </w:tc>
      </w:tr>
    </w:tbl>
    <w:p w14:paraId="05D773CD" w14:textId="77777777" w:rsidR="00B152EF" w:rsidRPr="00F20EDB" w:rsidRDefault="00B152EF" w:rsidP="00B152EF">
      <w:pPr>
        <w:spacing w:line="360" w:lineRule="auto"/>
        <w:rPr>
          <w:rFonts w:ascii="Garamond" w:hAnsi="Garamond"/>
          <w:lang w:val="en-US"/>
        </w:rPr>
      </w:pPr>
    </w:p>
    <w:p w14:paraId="19FAB26B" w14:textId="77777777" w:rsidR="00B152EF" w:rsidRPr="00F20EDB" w:rsidRDefault="00B152EF" w:rsidP="00B152EF">
      <w:pPr>
        <w:rPr>
          <w:rFonts w:ascii="Garamond" w:hAnsi="Garamond"/>
          <w:lang w:val="en-US"/>
        </w:rPr>
      </w:pPr>
    </w:p>
    <w:p w14:paraId="1ECD00F5" w14:textId="78B77FAF" w:rsidR="00B152EF" w:rsidRPr="00F20EDB" w:rsidRDefault="00B152EF" w:rsidP="00B152EF">
      <w:pPr>
        <w:rPr>
          <w:rFonts w:ascii="Garamond" w:hAnsi="Garamond"/>
          <w:lang w:val="en-US"/>
        </w:rPr>
      </w:pPr>
    </w:p>
    <w:p w14:paraId="0CB29E59" w14:textId="77777777" w:rsidR="00C81FE8" w:rsidRPr="00F20EDB" w:rsidRDefault="00C81FE8" w:rsidP="00B152EF">
      <w:pPr>
        <w:rPr>
          <w:rFonts w:ascii="Garamond" w:hAnsi="Garamond"/>
          <w:b/>
          <w:lang w:val="en-US"/>
        </w:rPr>
        <w:sectPr w:rsidR="00C81FE8" w:rsidRPr="00F20EDB" w:rsidSect="00C81FE8">
          <w:pgSz w:w="12240" w:h="15840"/>
          <w:pgMar w:top="1440" w:right="1440" w:bottom="1440" w:left="1440" w:header="708" w:footer="708" w:gutter="0"/>
          <w:cols w:space="708"/>
          <w:docGrid w:linePitch="360"/>
        </w:sectPr>
      </w:pPr>
    </w:p>
    <w:p w14:paraId="75AE1E9F" w14:textId="7A25881C" w:rsidR="00D75CB8" w:rsidRPr="00F20EDB" w:rsidRDefault="00BB436B" w:rsidP="00B152EF">
      <w:pPr>
        <w:rPr>
          <w:rFonts w:ascii="Garamond" w:hAnsi="Garamond"/>
          <w:b/>
          <w:lang w:val="en-US"/>
        </w:rPr>
      </w:pPr>
      <w:r w:rsidRPr="00F20EDB">
        <w:rPr>
          <w:rFonts w:ascii="Garamond" w:hAnsi="Garamond"/>
          <w:b/>
          <w:lang w:val="en-US"/>
        </w:rPr>
        <w:lastRenderedPageBreak/>
        <w:t>Table S</w:t>
      </w:r>
      <w:r w:rsidR="00A80924" w:rsidRPr="00F20EDB">
        <w:rPr>
          <w:rFonts w:ascii="Garamond" w:hAnsi="Garamond"/>
          <w:b/>
          <w:lang w:val="en-US"/>
        </w:rPr>
        <w:t>11.</w:t>
      </w:r>
      <w:r w:rsidRPr="00F20EDB">
        <w:rPr>
          <w:rFonts w:ascii="Garamond" w:hAnsi="Garamond"/>
          <w:b/>
          <w:lang w:val="en-US"/>
        </w:rPr>
        <w:t xml:space="preserve"> Evidence Profile for Recommendation 5: Convalescent plasma vs No Convalescent plasma</w:t>
      </w:r>
    </w:p>
    <w:p w14:paraId="33D9A895" w14:textId="77777777" w:rsidR="00BB436B" w:rsidRPr="00F20EDB" w:rsidRDefault="00BB436B" w:rsidP="00BB436B">
      <w:pPr>
        <w:spacing w:line="140" w:lineRule="atLeast"/>
        <w:rPr>
          <w:rFonts w:ascii="Arial Narrow" w:hAnsi="Arial Narrow"/>
          <w:color w:val="000000"/>
          <w:sz w:val="14"/>
          <w:szCs w:val="14"/>
          <w:lang w:val="en-US"/>
        </w:rPr>
      </w:pPr>
    </w:p>
    <w:tbl>
      <w:tblPr>
        <w:tblStyle w:val="TableGrid"/>
        <w:tblW w:w="5147" w:type="pct"/>
        <w:tblLook w:val="04A0" w:firstRow="1" w:lastRow="0" w:firstColumn="1" w:lastColumn="0" w:noHBand="0" w:noVBand="1"/>
      </w:tblPr>
      <w:tblGrid>
        <w:gridCol w:w="756"/>
        <w:gridCol w:w="1034"/>
        <w:gridCol w:w="704"/>
        <w:gridCol w:w="1274"/>
        <w:gridCol w:w="1158"/>
        <w:gridCol w:w="1139"/>
        <w:gridCol w:w="1327"/>
        <w:gridCol w:w="1193"/>
        <w:gridCol w:w="1193"/>
        <w:gridCol w:w="833"/>
        <w:gridCol w:w="890"/>
        <w:gridCol w:w="934"/>
        <w:gridCol w:w="1105"/>
      </w:tblGrid>
      <w:tr w:rsidR="00ED42AA" w:rsidRPr="00F20EDB" w14:paraId="40606A54" w14:textId="77777777" w:rsidTr="00ED42AA">
        <w:trPr>
          <w:trHeight w:val="215"/>
        </w:trPr>
        <w:tc>
          <w:tcPr>
            <w:tcW w:w="2728" w:type="pct"/>
            <w:gridSpan w:val="7"/>
            <w:hideMark/>
          </w:tcPr>
          <w:p w14:paraId="4025287B" w14:textId="77777777" w:rsidR="00BB436B" w:rsidRPr="00F20EDB" w:rsidRDefault="00BB436B" w:rsidP="00CF3BFA">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Quality assessment</w:t>
            </w:r>
          </w:p>
        </w:tc>
        <w:tc>
          <w:tcPr>
            <w:tcW w:w="880" w:type="pct"/>
            <w:gridSpan w:val="2"/>
            <w:hideMark/>
          </w:tcPr>
          <w:p w14:paraId="6C8ED40B" w14:textId="77777777" w:rsidR="00BB436B" w:rsidRPr="00F20EDB" w:rsidRDefault="00BB436B" w:rsidP="00CF3BFA">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 of patients</w:t>
            </w:r>
          </w:p>
        </w:tc>
        <w:tc>
          <w:tcPr>
            <w:tcW w:w="638" w:type="pct"/>
            <w:gridSpan w:val="2"/>
            <w:hideMark/>
          </w:tcPr>
          <w:p w14:paraId="3E699046" w14:textId="77777777" w:rsidR="00BB436B" w:rsidRPr="00F20EDB" w:rsidRDefault="00BB436B" w:rsidP="00CF3BFA">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Effect</w:t>
            </w:r>
          </w:p>
        </w:tc>
        <w:tc>
          <w:tcPr>
            <w:tcW w:w="345" w:type="pct"/>
            <w:vMerge w:val="restart"/>
            <w:hideMark/>
          </w:tcPr>
          <w:p w14:paraId="72D0A505" w14:textId="77777777" w:rsidR="00BB436B" w:rsidRPr="00F20EDB" w:rsidRDefault="00BB436B" w:rsidP="00CF3BFA">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Quality</w:t>
            </w:r>
          </w:p>
        </w:tc>
        <w:tc>
          <w:tcPr>
            <w:tcW w:w="408" w:type="pct"/>
            <w:vMerge w:val="restart"/>
            <w:hideMark/>
          </w:tcPr>
          <w:p w14:paraId="4957979E" w14:textId="77777777" w:rsidR="00BB436B" w:rsidRPr="00F20EDB" w:rsidRDefault="00BB436B" w:rsidP="00CF3BFA">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Importance</w:t>
            </w:r>
          </w:p>
        </w:tc>
      </w:tr>
      <w:tr w:rsidR="00ED42AA" w:rsidRPr="00F20EDB" w14:paraId="0DCF6C08" w14:textId="77777777" w:rsidTr="00ED42AA">
        <w:trPr>
          <w:trHeight w:val="849"/>
        </w:trPr>
        <w:tc>
          <w:tcPr>
            <w:tcW w:w="280" w:type="pct"/>
            <w:hideMark/>
          </w:tcPr>
          <w:p w14:paraId="4DDC01DD" w14:textId="77777777" w:rsidR="00BB436B" w:rsidRPr="00F20EDB" w:rsidRDefault="00BB436B" w:rsidP="00CF3BFA">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 of studies</w:t>
            </w:r>
          </w:p>
        </w:tc>
        <w:tc>
          <w:tcPr>
            <w:tcW w:w="381" w:type="pct"/>
            <w:hideMark/>
          </w:tcPr>
          <w:p w14:paraId="0C4063F7" w14:textId="77777777" w:rsidR="00BB436B" w:rsidRPr="00F20EDB" w:rsidRDefault="00BB436B" w:rsidP="00CF3BFA">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Study design</w:t>
            </w:r>
          </w:p>
        </w:tc>
        <w:tc>
          <w:tcPr>
            <w:tcW w:w="261" w:type="pct"/>
            <w:hideMark/>
          </w:tcPr>
          <w:p w14:paraId="1D47A4B1" w14:textId="77777777" w:rsidR="00BB436B" w:rsidRPr="00F20EDB" w:rsidRDefault="00BB436B" w:rsidP="00CF3BFA">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Risk of bias</w:t>
            </w:r>
          </w:p>
        </w:tc>
        <w:tc>
          <w:tcPr>
            <w:tcW w:w="469" w:type="pct"/>
            <w:hideMark/>
          </w:tcPr>
          <w:p w14:paraId="6085E959" w14:textId="77777777" w:rsidR="00BB436B" w:rsidRPr="00F20EDB" w:rsidRDefault="00BB436B" w:rsidP="00CF3BFA">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Inconsistency</w:t>
            </w:r>
          </w:p>
        </w:tc>
        <w:tc>
          <w:tcPr>
            <w:tcW w:w="427" w:type="pct"/>
            <w:hideMark/>
          </w:tcPr>
          <w:p w14:paraId="0C55ED60" w14:textId="77777777" w:rsidR="00BB436B" w:rsidRPr="00F20EDB" w:rsidRDefault="00BB436B" w:rsidP="00CF3BFA">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Indirectness</w:t>
            </w:r>
          </w:p>
        </w:tc>
        <w:tc>
          <w:tcPr>
            <w:tcW w:w="420" w:type="pct"/>
            <w:hideMark/>
          </w:tcPr>
          <w:p w14:paraId="578040E2" w14:textId="77777777" w:rsidR="00BB436B" w:rsidRPr="00F20EDB" w:rsidRDefault="00BB436B" w:rsidP="00CF3BFA">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Imprecision</w:t>
            </w:r>
          </w:p>
        </w:tc>
        <w:tc>
          <w:tcPr>
            <w:tcW w:w="488" w:type="pct"/>
            <w:hideMark/>
          </w:tcPr>
          <w:p w14:paraId="6E46031A" w14:textId="77777777" w:rsidR="00BB436B" w:rsidRPr="00F20EDB" w:rsidRDefault="00BB436B" w:rsidP="00CF3BFA">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Other considerations</w:t>
            </w:r>
          </w:p>
        </w:tc>
        <w:tc>
          <w:tcPr>
            <w:tcW w:w="440" w:type="pct"/>
            <w:hideMark/>
          </w:tcPr>
          <w:p w14:paraId="0EF1F6F5" w14:textId="77777777" w:rsidR="00BB436B" w:rsidRPr="00F20EDB" w:rsidRDefault="00BB436B" w:rsidP="00CF3BFA">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 xml:space="preserve">convalescent plasma </w:t>
            </w:r>
          </w:p>
        </w:tc>
        <w:tc>
          <w:tcPr>
            <w:tcW w:w="440" w:type="pct"/>
            <w:hideMark/>
          </w:tcPr>
          <w:p w14:paraId="739BC7E1" w14:textId="77777777" w:rsidR="00BB436B" w:rsidRPr="00F20EDB" w:rsidRDefault="00BB436B" w:rsidP="00CF3BFA">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no convalescent plasma</w:t>
            </w:r>
          </w:p>
        </w:tc>
        <w:tc>
          <w:tcPr>
            <w:tcW w:w="309" w:type="pct"/>
            <w:hideMark/>
          </w:tcPr>
          <w:p w14:paraId="3A4FE964" w14:textId="77777777" w:rsidR="00BB436B" w:rsidRPr="00F20EDB" w:rsidRDefault="00BB436B" w:rsidP="00CF3BFA">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Relative</w:t>
            </w:r>
            <w:r w:rsidRPr="00F20EDB">
              <w:rPr>
                <w:rFonts w:ascii="Garamond" w:hAnsi="Garamond"/>
                <w:b/>
                <w:bCs/>
                <w:color w:val="000000" w:themeColor="text1"/>
                <w:sz w:val="18"/>
                <w:szCs w:val="18"/>
                <w:lang w:val="en-US"/>
              </w:rPr>
              <w:br/>
              <w:t>(95% CI)</w:t>
            </w:r>
          </w:p>
        </w:tc>
        <w:tc>
          <w:tcPr>
            <w:tcW w:w="329" w:type="pct"/>
            <w:hideMark/>
          </w:tcPr>
          <w:p w14:paraId="26B97579" w14:textId="77777777" w:rsidR="00BB436B" w:rsidRPr="00F20EDB" w:rsidRDefault="00BB436B" w:rsidP="00CF3BFA">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Absolute</w:t>
            </w:r>
            <w:r w:rsidRPr="00F20EDB">
              <w:rPr>
                <w:rFonts w:ascii="Garamond" w:hAnsi="Garamond"/>
                <w:b/>
                <w:bCs/>
                <w:color w:val="000000" w:themeColor="text1"/>
                <w:sz w:val="18"/>
                <w:szCs w:val="18"/>
                <w:lang w:val="en-US"/>
              </w:rPr>
              <w:br/>
              <w:t>(95% CI)</w:t>
            </w:r>
          </w:p>
        </w:tc>
        <w:tc>
          <w:tcPr>
            <w:tcW w:w="345" w:type="pct"/>
            <w:vMerge/>
            <w:hideMark/>
          </w:tcPr>
          <w:p w14:paraId="33DC7C1F" w14:textId="77777777" w:rsidR="00BB436B" w:rsidRPr="00F20EDB" w:rsidRDefault="00BB436B" w:rsidP="00CF3BFA">
            <w:pPr>
              <w:rPr>
                <w:rFonts w:ascii="Garamond" w:hAnsi="Garamond"/>
                <w:b/>
                <w:bCs/>
                <w:color w:val="000000" w:themeColor="text1"/>
                <w:sz w:val="18"/>
                <w:szCs w:val="18"/>
                <w:lang w:val="en-US"/>
              </w:rPr>
            </w:pPr>
          </w:p>
        </w:tc>
        <w:tc>
          <w:tcPr>
            <w:tcW w:w="408" w:type="pct"/>
            <w:vMerge/>
            <w:hideMark/>
          </w:tcPr>
          <w:p w14:paraId="2C9290F2" w14:textId="77777777" w:rsidR="00BB436B" w:rsidRPr="00F20EDB" w:rsidRDefault="00BB436B" w:rsidP="00CF3BFA">
            <w:pPr>
              <w:rPr>
                <w:rFonts w:ascii="Garamond" w:hAnsi="Garamond"/>
                <w:b/>
                <w:bCs/>
                <w:color w:val="000000" w:themeColor="text1"/>
                <w:sz w:val="18"/>
                <w:szCs w:val="18"/>
                <w:lang w:val="en-US"/>
              </w:rPr>
            </w:pPr>
          </w:p>
        </w:tc>
      </w:tr>
      <w:tr w:rsidR="00ED42AA" w:rsidRPr="00F20EDB" w14:paraId="1164B2ED" w14:textId="77777777" w:rsidTr="00ED42AA">
        <w:trPr>
          <w:trHeight w:val="215"/>
        </w:trPr>
        <w:tc>
          <w:tcPr>
            <w:tcW w:w="5000" w:type="pct"/>
            <w:gridSpan w:val="13"/>
            <w:hideMark/>
          </w:tcPr>
          <w:p w14:paraId="697039C2" w14:textId="77777777" w:rsidR="00BB436B" w:rsidRPr="00F20EDB" w:rsidRDefault="00BB436B" w:rsidP="00CF3BFA">
            <w:pPr>
              <w:rPr>
                <w:rFonts w:ascii="Garamond" w:hAnsi="Garamond"/>
                <w:b/>
                <w:bCs/>
                <w:color w:val="000000" w:themeColor="text1"/>
                <w:sz w:val="18"/>
                <w:szCs w:val="18"/>
                <w:lang w:val="en-US"/>
              </w:rPr>
            </w:pPr>
            <w:r w:rsidRPr="00F20EDB">
              <w:rPr>
                <w:rStyle w:val="label"/>
                <w:rFonts w:ascii="Garamond" w:hAnsi="Garamond"/>
                <w:b/>
                <w:bCs/>
                <w:color w:val="000000" w:themeColor="text1"/>
                <w:sz w:val="18"/>
                <w:szCs w:val="18"/>
                <w:lang w:val="en-US"/>
              </w:rPr>
              <w:t>Mortality at hospital discharge (or 28 days)</w:t>
            </w:r>
          </w:p>
        </w:tc>
      </w:tr>
      <w:tr w:rsidR="00ED42AA" w:rsidRPr="00F20EDB" w14:paraId="23310401" w14:textId="77777777" w:rsidTr="00ED42AA">
        <w:trPr>
          <w:trHeight w:val="1712"/>
        </w:trPr>
        <w:tc>
          <w:tcPr>
            <w:tcW w:w="280" w:type="pct"/>
            <w:hideMark/>
          </w:tcPr>
          <w:p w14:paraId="5F30F3B4" w14:textId="77777777" w:rsidR="00BB436B" w:rsidRPr="00F20EDB" w:rsidRDefault="00BB436B"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4 </w:t>
            </w:r>
          </w:p>
        </w:tc>
        <w:tc>
          <w:tcPr>
            <w:tcW w:w="381" w:type="pct"/>
            <w:hideMark/>
          </w:tcPr>
          <w:p w14:paraId="740236C6" w14:textId="77777777" w:rsidR="00BB436B" w:rsidRPr="00F20EDB" w:rsidRDefault="00BB436B"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randomised trials </w:t>
            </w:r>
          </w:p>
        </w:tc>
        <w:tc>
          <w:tcPr>
            <w:tcW w:w="261" w:type="pct"/>
            <w:hideMark/>
          </w:tcPr>
          <w:p w14:paraId="13FC49D6" w14:textId="77777777" w:rsidR="00BB436B" w:rsidRPr="00F20EDB" w:rsidRDefault="00BB436B"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p>
        </w:tc>
        <w:tc>
          <w:tcPr>
            <w:tcW w:w="469" w:type="pct"/>
            <w:hideMark/>
          </w:tcPr>
          <w:p w14:paraId="50A94C9D" w14:textId="77777777" w:rsidR="00BB436B" w:rsidRPr="00F20EDB" w:rsidRDefault="00BB436B"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p>
        </w:tc>
        <w:tc>
          <w:tcPr>
            <w:tcW w:w="427" w:type="pct"/>
            <w:hideMark/>
          </w:tcPr>
          <w:p w14:paraId="09ED13E1" w14:textId="77777777" w:rsidR="00BB436B" w:rsidRPr="00F20EDB" w:rsidRDefault="00BB436B"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serious </w:t>
            </w:r>
            <w:r w:rsidRPr="00F20EDB">
              <w:rPr>
                <w:rFonts w:ascii="Garamond" w:hAnsi="Garamond"/>
                <w:color w:val="000000" w:themeColor="text1"/>
                <w:sz w:val="18"/>
                <w:szCs w:val="18"/>
                <w:vertAlign w:val="superscript"/>
                <w:lang w:val="en-US"/>
              </w:rPr>
              <w:t>a</w:t>
            </w:r>
          </w:p>
        </w:tc>
        <w:tc>
          <w:tcPr>
            <w:tcW w:w="420" w:type="pct"/>
            <w:hideMark/>
          </w:tcPr>
          <w:p w14:paraId="67206757" w14:textId="77777777" w:rsidR="00BB436B" w:rsidRPr="00F20EDB" w:rsidRDefault="00BB436B"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serious </w:t>
            </w:r>
            <w:r w:rsidRPr="00F20EDB">
              <w:rPr>
                <w:rFonts w:ascii="Garamond" w:hAnsi="Garamond"/>
                <w:color w:val="000000" w:themeColor="text1"/>
                <w:sz w:val="18"/>
                <w:szCs w:val="18"/>
                <w:vertAlign w:val="superscript"/>
                <w:lang w:val="en-US"/>
              </w:rPr>
              <w:t>b</w:t>
            </w:r>
          </w:p>
        </w:tc>
        <w:tc>
          <w:tcPr>
            <w:tcW w:w="488" w:type="pct"/>
            <w:hideMark/>
          </w:tcPr>
          <w:p w14:paraId="6129752E" w14:textId="77777777" w:rsidR="00BB436B" w:rsidRPr="00F20EDB" w:rsidRDefault="00BB436B"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ne </w:t>
            </w:r>
          </w:p>
        </w:tc>
        <w:tc>
          <w:tcPr>
            <w:tcW w:w="440" w:type="pct"/>
            <w:hideMark/>
          </w:tcPr>
          <w:p w14:paraId="0E815A3A" w14:textId="77777777" w:rsidR="00BB436B" w:rsidRPr="00F20EDB" w:rsidRDefault="00BB436B"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48/367 (13.1%) </w:t>
            </w:r>
          </w:p>
        </w:tc>
        <w:tc>
          <w:tcPr>
            <w:tcW w:w="440" w:type="pct"/>
            <w:hideMark/>
          </w:tcPr>
          <w:p w14:paraId="136F27DC" w14:textId="77777777" w:rsidR="00BB436B" w:rsidRPr="00F20EDB" w:rsidRDefault="00BB436B" w:rsidP="00CF3BFA">
            <w:pPr>
              <w:jc w:val="center"/>
              <w:rPr>
                <w:rFonts w:ascii="Garamond" w:hAnsi="Garamond"/>
                <w:color w:val="000000" w:themeColor="text1"/>
                <w:sz w:val="18"/>
                <w:szCs w:val="18"/>
                <w:lang w:val="en-US"/>
              </w:rPr>
            </w:pPr>
            <w:r w:rsidRPr="00F20EDB">
              <w:rPr>
                <w:rStyle w:val="cell-value"/>
                <w:rFonts w:ascii="Garamond" w:hAnsi="Garamond"/>
                <w:color w:val="000000" w:themeColor="text1"/>
                <w:sz w:val="18"/>
                <w:szCs w:val="18"/>
                <w:lang w:val="en-US"/>
              </w:rPr>
              <w:t xml:space="preserve">58/365 (15.9%) </w:t>
            </w:r>
          </w:p>
        </w:tc>
        <w:tc>
          <w:tcPr>
            <w:tcW w:w="309" w:type="pct"/>
            <w:hideMark/>
          </w:tcPr>
          <w:p w14:paraId="2A58CCA9" w14:textId="77777777" w:rsidR="00BB436B" w:rsidRPr="00F20EDB" w:rsidRDefault="00BB436B" w:rsidP="00CF3BFA">
            <w:pPr>
              <w:jc w:val="center"/>
              <w:rPr>
                <w:rFonts w:ascii="Garamond" w:hAnsi="Garamond"/>
                <w:color w:val="000000" w:themeColor="text1"/>
                <w:sz w:val="18"/>
                <w:szCs w:val="18"/>
                <w:lang w:val="en-US"/>
              </w:rPr>
            </w:pPr>
            <w:r w:rsidRPr="00F20EDB">
              <w:rPr>
                <w:rStyle w:val="block"/>
                <w:rFonts w:ascii="Garamond" w:hAnsi="Garamond"/>
                <w:b/>
                <w:bCs/>
                <w:color w:val="000000" w:themeColor="text1"/>
                <w:sz w:val="18"/>
                <w:szCs w:val="18"/>
                <w:lang w:val="en-US"/>
              </w:rPr>
              <w:t>RR 0.77</w:t>
            </w:r>
            <w:r w:rsidRPr="00F20EDB">
              <w:rPr>
                <w:rFonts w:ascii="Garamond" w:hAnsi="Garamond"/>
                <w:color w:val="000000" w:themeColor="text1"/>
                <w:sz w:val="18"/>
                <w:szCs w:val="18"/>
                <w:lang w:val="en-US"/>
              </w:rPr>
              <w:br/>
            </w:r>
            <w:r w:rsidRPr="00F20EDB">
              <w:rPr>
                <w:rStyle w:val="cell"/>
                <w:rFonts w:ascii="Garamond" w:hAnsi="Garamond"/>
                <w:color w:val="000000" w:themeColor="text1"/>
                <w:sz w:val="18"/>
                <w:szCs w:val="18"/>
                <w:lang w:val="en-US"/>
              </w:rPr>
              <w:t>(0.48 to 1.24)</w:t>
            </w:r>
            <w:r w:rsidRPr="00F20EDB">
              <w:rPr>
                <w:rFonts w:ascii="Garamond" w:hAnsi="Garamond"/>
                <w:color w:val="000000" w:themeColor="text1"/>
                <w:sz w:val="18"/>
                <w:szCs w:val="18"/>
                <w:lang w:val="en-US"/>
              </w:rPr>
              <w:t xml:space="preserve"> </w:t>
            </w:r>
          </w:p>
        </w:tc>
        <w:tc>
          <w:tcPr>
            <w:tcW w:w="329" w:type="pct"/>
            <w:hideMark/>
          </w:tcPr>
          <w:p w14:paraId="2BB0298A" w14:textId="77777777" w:rsidR="00BB436B" w:rsidRPr="00F20EDB" w:rsidRDefault="00BB436B" w:rsidP="00CF3BFA">
            <w:pPr>
              <w:jc w:val="center"/>
              <w:rPr>
                <w:rFonts w:ascii="Garamond" w:hAnsi="Garamond"/>
                <w:color w:val="000000" w:themeColor="text1"/>
                <w:sz w:val="18"/>
                <w:szCs w:val="18"/>
                <w:lang w:val="en-US"/>
              </w:rPr>
            </w:pPr>
            <w:r w:rsidRPr="00F20EDB">
              <w:rPr>
                <w:rFonts w:ascii="Garamond" w:hAnsi="Garamond"/>
                <w:b/>
                <w:bCs/>
                <w:color w:val="000000" w:themeColor="text1"/>
                <w:sz w:val="18"/>
                <w:szCs w:val="18"/>
                <w:lang w:val="en-US"/>
              </w:rPr>
              <w:t>37 fewer per 1,000</w:t>
            </w:r>
            <w:r w:rsidRPr="00F20EDB">
              <w:rPr>
                <w:rFonts w:ascii="Garamond" w:hAnsi="Garamond"/>
                <w:color w:val="000000" w:themeColor="text1"/>
                <w:sz w:val="18"/>
                <w:szCs w:val="18"/>
                <w:lang w:val="en-US"/>
              </w:rPr>
              <w:br/>
              <w:t xml:space="preserve">(from 83 fewer to 38 more) </w:t>
            </w:r>
          </w:p>
        </w:tc>
        <w:tc>
          <w:tcPr>
            <w:tcW w:w="345" w:type="pct"/>
            <w:hideMark/>
          </w:tcPr>
          <w:p w14:paraId="20366B2D" w14:textId="77777777" w:rsidR="00BB436B" w:rsidRPr="00F20EDB" w:rsidRDefault="00BB436B" w:rsidP="00CF3BFA">
            <w:pPr>
              <w:jc w:val="center"/>
              <w:rPr>
                <w:rFonts w:ascii="Garamond" w:hAnsi="Garamond"/>
                <w:color w:val="000000" w:themeColor="text1"/>
                <w:sz w:val="18"/>
                <w:szCs w:val="18"/>
                <w:lang w:val="en-US"/>
              </w:rPr>
            </w:pPr>
            <w:r w:rsidRPr="00F20EDB">
              <w:rPr>
                <w:rStyle w:val="quality-sign"/>
                <w:rFonts w:ascii="Cambria Math" w:hAnsi="Cambria Math" w:cs="Cambria Math"/>
                <w:color w:val="000000" w:themeColor="text1"/>
                <w:sz w:val="18"/>
                <w:szCs w:val="18"/>
                <w:lang w:val="en-US"/>
              </w:rPr>
              <w:t>⨁⨁</w:t>
            </w:r>
            <w:r w:rsidRPr="00F20EDB">
              <w:rPr>
                <w:rStyle w:val="quality-sign"/>
                <w:rFonts w:ascii="Segoe UI Symbol" w:hAnsi="Segoe UI Symbol" w:cs="Segoe UI Symbol"/>
                <w:color w:val="000000" w:themeColor="text1"/>
                <w:sz w:val="18"/>
                <w:szCs w:val="18"/>
                <w:lang w:val="en-US"/>
              </w:rPr>
              <w:t>◯◯</w:t>
            </w:r>
            <w:r w:rsidRPr="00F20EDB">
              <w:rPr>
                <w:rFonts w:ascii="Garamond" w:hAnsi="Garamond"/>
                <w:color w:val="000000" w:themeColor="text1"/>
                <w:sz w:val="18"/>
                <w:szCs w:val="18"/>
                <w:lang w:val="en-US"/>
              </w:rPr>
              <w:br/>
            </w:r>
            <w:r w:rsidRPr="00F20EDB">
              <w:rPr>
                <w:rStyle w:val="quality-text"/>
                <w:rFonts w:ascii="Garamond" w:hAnsi="Garamond"/>
                <w:color w:val="000000" w:themeColor="text1"/>
                <w:sz w:val="18"/>
                <w:szCs w:val="18"/>
                <w:lang w:val="en-US"/>
              </w:rPr>
              <w:t>LOW</w:t>
            </w:r>
            <w:r w:rsidRPr="00F20EDB">
              <w:rPr>
                <w:rFonts w:ascii="Garamond" w:hAnsi="Garamond"/>
                <w:color w:val="000000" w:themeColor="text1"/>
                <w:sz w:val="18"/>
                <w:szCs w:val="18"/>
                <w:lang w:val="en-US"/>
              </w:rPr>
              <w:t xml:space="preserve"> </w:t>
            </w:r>
          </w:p>
        </w:tc>
        <w:tc>
          <w:tcPr>
            <w:tcW w:w="408" w:type="pct"/>
            <w:hideMark/>
          </w:tcPr>
          <w:p w14:paraId="62BA613B" w14:textId="77777777" w:rsidR="00BB436B" w:rsidRPr="00F20EDB" w:rsidRDefault="00BB436B"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CRITICAL </w:t>
            </w:r>
          </w:p>
        </w:tc>
      </w:tr>
      <w:tr w:rsidR="00ED42AA" w:rsidRPr="00F20EDB" w14:paraId="27274421" w14:textId="77777777" w:rsidTr="00ED42AA">
        <w:trPr>
          <w:trHeight w:val="215"/>
        </w:trPr>
        <w:tc>
          <w:tcPr>
            <w:tcW w:w="5000" w:type="pct"/>
            <w:gridSpan w:val="13"/>
            <w:hideMark/>
          </w:tcPr>
          <w:p w14:paraId="2A735F99" w14:textId="77777777" w:rsidR="00BB436B" w:rsidRPr="00F20EDB" w:rsidRDefault="00BB436B" w:rsidP="00CF3BFA">
            <w:pPr>
              <w:rPr>
                <w:rFonts w:ascii="Garamond" w:hAnsi="Garamond"/>
                <w:b/>
                <w:bCs/>
                <w:color w:val="000000" w:themeColor="text1"/>
                <w:sz w:val="18"/>
                <w:szCs w:val="18"/>
                <w:lang w:val="en-US"/>
              </w:rPr>
            </w:pPr>
            <w:r w:rsidRPr="00F20EDB">
              <w:rPr>
                <w:rStyle w:val="label"/>
                <w:rFonts w:ascii="Garamond" w:hAnsi="Garamond"/>
                <w:b/>
                <w:bCs/>
                <w:color w:val="000000" w:themeColor="text1"/>
                <w:sz w:val="18"/>
                <w:szCs w:val="18"/>
                <w:lang w:val="en-US"/>
              </w:rPr>
              <w:t>Mortality (Indirect evidence from other viral illnesses)</w:t>
            </w:r>
          </w:p>
        </w:tc>
      </w:tr>
      <w:tr w:rsidR="00ED42AA" w:rsidRPr="00F20EDB" w14:paraId="30BDD04F" w14:textId="77777777" w:rsidTr="00ED42AA">
        <w:trPr>
          <w:trHeight w:val="1497"/>
        </w:trPr>
        <w:tc>
          <w:tcPr>
            <w:tcW w:w="280" w:type="pct"/>
            <w:vMerge w:val="restart"/>
            <w:hideMark/>
          </w:tcPr>
          <w:p w14:paraId="286D6DC5" w14:textId="77777777" w:rsidR="00BB436B" w:rsidRPr="00F20EDB" w:rsidRDefault="00BB436B"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4 </w:t>
            </w:r>
          </w:p>
        </w:tc>
        <w:tc>
          <w:tcPr>
            <w:tcW w:w="381" w:type="pct"/>
            <w:vMerge w:val="restart"/>
            <w:hideMark/>
          </w:tcPr>
          <w:p w14:paraId="0918F8DC" w14:textId="77777777" w:rsidR="00BB436B" w:rsidRPr="00F20EDB" w:rsidRDefault="00BB436B"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randomised trials </w:t>
            </w:r>
          </w:p>
        </w:tc>
        <w:tc>
          <w:tcPr>
            <w:tcW w:w="261" w:type="pct"/>
            <w:vMerge w:val="restart"/>
            <w:hideMark/>
          </w:tcPr>
          <w:p w14:paraId="1E0FBEAE" w14:textId="77777777" w:rsidR="00BB436B" w:rsidRPr="00F20EDB" w:rsidRDefault="00BB436B"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r w:rsidRPr="00F20EDB">
              <w:rPr>
                <w:rFonts w:ascii="Garamond" w:hAnsi="Garamond"/>
                <w:color w:val="000000" w:themeColor="text1"/>
                <w:sz w:val="18"/>
                <w:szCs w:val="18"/>
                <w:vertAlign w:val="superscript"/>
                <w:lang w:val="en-US"/>
              </w:rPr>
              <w:t>c</w:t>
            </w:r>
          </w:p>
        </w:tc>
        <w:tc>
          <w:tcPr>
            <w:tcW w:w="469" w:type="pct"/>
            <w:vMerge w:val="restart"/>
            <w:hideMark/>
          </w:tcPr>
          <w:p w14:paraId="5D12D9DF" w14:textId="77777777" w:rsidR="00BB436B" w:rsidRPr="00F20EDB" w:rsidRDefault="00BB436B"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p>
        </w:tc>
        <w:tc>
          <w:tcPr>
            <w:tcW w:w="427" w:type="pct"/>
            <w:vMerge w:val="restart"/>
            <w:hideMark/>
          </w:tcPr>
          <w:p w14:paraId="373D36D9" w14:textId="77777777" w:rsidR="00BB436B" w:rsidRPr="00F20EDB" w:rsidRDefault="00BB436B"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serious </w:t>
            </w:r>
            <w:r w:rsidRPr="00F20EDB">
              <w:rPr>
                <w:rFonts w:ascii="Garamond" w:hAnsi="Garamond"/>
                <w:color w:val="000000" w:themeColor="text1"/>
                <w:sz w:val="18"/>
                <w:szCs w:val="18"/>
                <w:vertAlign w:val="superscript"/>
                <w:lang w:val="en-US"/>
              </w:rPr>
              <w:t>d</w:t>
            </w:r>
          </w:p>
        </w:tc>
        <w:tc>
          <w:tcPr>
            <w:tcW w:w="420" w:type="pct"/>
            <w:vMerge w:val="restart"/>
            <w:hideMark/>
          </w:tcPr>
          <w:p w14:paraId="426DFFD1" w14:textId="77777777" w:rsidR="00BB436B" w:rsidRPr="00F20EDB" w:rsidRDefault="00BB436B"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serious </w:t>
            </w:r>
            <w:r w:rsidRPr="00F20EDB">
              <w:rPr>
                <w:rFonts w:ascii="Garamond" w:hAnsi="Garamond"/>
                <w:color w:val="000000" w:themeColor="text1"/>
                <w:sz w:val="18"/>
                <w:szCs w:val="18"/>
                <w:vertAlign w:val="superscript"/>
                <w:lang w:val="en-US"/>
              </w:rPr>
              <w:t>b</w:t>
            </w:r>
          </w:p>
        </w:tc>
        <w:tc>
          <w:tcPr>
            <w:tcW w:w="488" w:type="pct"/>
            <w:vMerge w:val="restart"/>
            <w:hideMark/>
          </w:tcPr>
          <w:p w14:paraId="10FBDEBA" w14:textId="77777777" w:rsidR="00BB436B" w:rsidRPr="00F20EDB" w:rsidRDefault="00BB436B"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ne </w:t>
            </w:r>
          </w:p>
        </w:tc>
        <w:tc>
          <w:tcPr>
            <w:tcW w:w="440" w:type="pct"/>
            <w:vMerge w:val="restart"/>
            <w:hideMark/>
          </w:tcPr>
          <w:p w14:paraId="299C4B55" w14:textId="77777777" w:rsidR="00BB436B" w:rsidRPr="00F20EDB" w:rsidRDefault="00BB436B"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0/0 </w:t>
            </w:r>
          </w:p>
        </w:tc>
        <w:tc>
          <w:tcPr>
            <w:tcW w:w="440" w:type="pct"/>
            <w:hideMark/>
          </w:tcPr>
          <w:p w14:paraId="6C02B379" w14:textId="77777777" w:rsidR="00BB436B" w:rsidRPr="00F20EDB" w:rsidRDefault="00BB436B" w:rsidP="00CF3BFA">
            <w:pPr>
              <w:jc w:val="center"/>
              <w:rPr>
                <w:rFonts w:ascii="Garamond" w:hAnsi="Garamond"/>
                <w:color w:val="000000" w:themeColor="text1"/>
                <w:sz w:val="18"/>
                <w:szCs w:val="18"/>
                <w:lang w:val="en-US"/>
              </w:rPr>
            </w:pPr>
            <w:r w:rsidRPr="00F20EDB">
              <w:rPr>
                <w:rStyle w:val="cell-value"/>
                <w:rFonts w:ascii="Garamond" w:hAnsi="Garamond"/>
                <w:color w:val="000000" w:themeColor="text1"/>
                <w:sz w:val="18"/>
                <w:szCs w:val="18"/>
                <w:lang w:val="en-US"/>
              </w:rPr>
              <w:t>5.0%</w:t>
            </w:r>
            <w:r w:rsidRPr="00F20EDB">
              <w:rPr>
                <w:rFonts w:ascii="Garamond" w:hAnsi="Garamond"/>
                <w:color w:val="000000" w:themeColor="text1"/>
                <w:sz w:val="18"/>
                <w:szCs w:val="18"/>
                <w:lang w:val="en-US"/>
              </w:rPr>
              <w:t xml:space="preserve"> </w:t>
            </w:r>
          </w:p>
        </w:tc>
        <w:tc>
          <w:tcPr>
            <w:tcW w:w="309" w:type="pct"/>
            <w:vMerge w:val="restart"/>
            <w:hideMark/>
          </w:tcPr>
          <w:p w14:paraId="3EAC209E" w14:textId="77777777" w:rsidR="00BB436B" w:rsidRPr="00F20EDB" w:rsidRDefault="00BB436B" w:rsidP="00CF3BFA">
            <w:pPr>
              <w:jc w:val="center"/>
              <w:rPr>
                <w:rFonts w:ascii="Garamond" w:hAnsi="Garamond"/>
                <w:color w:val="000000" w:themeColor="text1"/>
                <w:sz w:val="18"/>
                <w:szCs w:val="18"/>
                <w:lang w:val="en-US"/>
              </w:rPr>
            </w:pPr>
            <w:r w:rsidRPr="00F20EDB">
              <w:rPr>
                <w:rStyle w:val="block"/>
                <w:rFonts w:ascii="Garamond" w:hAnsi="Garamond"/>
                <w:b/>
                <w:bCs/>
                <w:color w:val="000000" w:themeColor="text1"/>
                <w:sz w:val="18"/>
                <w:szCs w:val="18"/>
                <w:lang w:val="en-US"/>
              </w:rPr>
              <w:t>RR 0.94</w:t>
            </w:r>
            <w:r w:rsidRPr="00F20EDB">
              <w:rPr>
                <w:rFonts w:ascii="Garamond" w:hAnsi="Garamond"/>
                <w:color w:val="000000" w:themeColor="text1"/>
                <w:sz w:val="18"/>
                <w:szCs w:val="18"/>
                <w:lang w:val="en-US"/>
              </w:rPr>
              <w:br/>
            </w:r>
            <w:r w:rsidRPr="00F20EDB">
              <w:rPr>
                <w:rStyle w:val="cell"/>
                <w:rFonts w:ascii="Garamond" w:hAnsi="Garamond"/>
                <w:color w:val="000000" w:themeColor="text1"/>
                <w:sz w:val="18"/>
                <w:szCs w:val="18"/>
                <w:lang w:val="en-US"/>
              </w:rPr>
              <w:t>(0.49 to 1.80)</w:t>
            </w:r>
            <w:r w:rsidRPr="00F20EDB">
              <w:rPr>
                <w:rFonts w:ascii="Garamond" w:hAnsi="Garamond"/>
                <w:color w:val="000000" w:themeColor="text1"/>
                <w:sz w:val="18"/>
                <w:szCs w:val="18"/>
                <w:lang w:val="en-US"/>
              </w:rPr>
              <w:t xml:space="preserve"> </w:t>
            </w:r>
          </w:p>
        </w:tc>
        <w:tc>
          <w:tcPr>
            <w:tcW w:w="329" w:type="pct"/>
            <w:hideMark/>
          </w:tcPr>
          <w:p w14:paraId="6C6C2A62" w14:textId="77777777" w:rsidR="00BB436B" w:rsidRPr="00F20EDB" w:rsidRDefault="00BB436B" w:rsidP="00CF3BFA">
            <w:pPr>
              <w:jc w:val="center"/>
              <w:rPr>
                <w:rFonts w:ascii="Garamond" w:hAnsi="Garamond"/>
                <w:color w:val="000000" w:themeColor="text1"/>
                <w:sz w:val="18"/>
                <w:szCs w:val="18"/>
                <w:lang w:val="en-US"/>
              </w:rPr>
            </w:pPr>
            <w:r w:rsidRPr="00F20EDB">
              <w:rPr>
                <w:rFonts w:ascii="Garamond" w:hAnsi="Garamond"/>
                <w:b/>
                <w:bCs/>
                <w:color w:val="000000" w:themeColor="text1"/>
                <w:sz w:val="18"/>
                <w:szCs w:val="18"/>
                <w:lang w:val="en-US"/>
              </w:rPr>
              <w:t>3 fewer per 1,000</w:t>
            </w:r>
            <w:r w:rsidRPr="00F20EDB">
              <w:rPr>
                <w:rFonts w:ascii="Garamond" w:hAnsi="Garamond"/>
                <w:color w:val="000000" w:themeColor="text1"/>
                <w:sz w:val="18"/>
                <w:szCs w:val="18"/>
                <w:lang w:val="en-US"/>
              </w:rPr>
              <w:br/>
              <w:t xml:space="preserve">(from 26 fewer to 40 more) </w:t>
            </w:r>
          </w:p>
        </w:tc>
        <w:tc>
          <w:tcPr>
            <w:tcW w:w="345" w:type="pct"/>
            <w:vMerge w:val="restart"/>
            <w:hideMark/>
          </w:tcPr>
          <w:p w14:paraId="0CA2DB67" w14:textId="77777777" w:rsidR="00BB436B" w:rsidRPr="00F20EDB" w:rsidRDefault="00BB436B" w:rsidP="00CF3BFA">
            <w:pPr>
              <w:jc w:val="center"/>
              <w:rPr>
                <w:rFonts w:ascii="Garamond" w:hAnsi="Garamond"/>
                <w:color w:val="000000" w:themeColor="text1"/>
                <w:sz w:val="18"/>
                <w:szCs w:val="18"/>
                <w:lang w:val="en-US"/>
              </w:rPr>
            </w:pPr>
            <w:r w:rsidRPr="00F20EDB">
              <w:rPr>
                <w:rStyle w:val="quality-sign"/>
                <w:rFonts w:ascii="Cambria Math" w:hAnsi="Cambria Math" w:cs="Cambria Math"/>
                <w:color w:val="000000" w:themeColor="text1"/>
                <w:sz w:val="18"/>
                <w:szCs w:val="18"/>
                <w:lang w:val="en-US"/>
              </w:rPr>
              <w:t>⨁⨁</w:t>
            </w:r>
            <w:r w:rsidRPr="00F20EDB">
              <w:rPr>
                <w:rStyle w:val="quality-sign"/>
                <w:rFonts w:ascii="Segoe UI Symbol" w:hAnsi="Segoe UI Symbol" w:cs="Segoe UI Symbol"/>
                <w:color w:val="000000" w:themeColor="text1"/>
                <w:sz w:val="18"/>
                <w:szCs w:val="18"/>
                <w:lang w:val="en-US"/>
              </w:rPr>
              <w:t>◯◯</w:t>
            </w:r>
            <w:r w:rsidRPr="00F20EDB">
              <w:rPr>
                <w:rFonts w:ascii="Garamond" w:hAnsi="Garamond"/>
                <w:color w:val="000000" w:themeColor="text1"/>
                <w:sz w:val="18"/>
                <w:szCs w:val="18"/>
                <w:lang w:val="en-US"/>
              </w:rPr>
              <w:br/>
            </w:r>
            <w:r w:rsidRPr="00F20EDB">
              <w:rPr>
                <w:rStyle w:val="quality-text"/>
                <w:rFonts w:ascii="Garamond" w:hAnsi="Garamond"/>
                <w:color w:val="000000" w:themeColor="text1"/>
                <w:sz w:val="18"/>
                <w:szCs w:val="18"/>
                <w:lang w:val="en-US"/>
              </w:rPr>
              <w:t>LOW</w:t>
            </w:r>
            <w:r w:rsidRPr="00F20EDB">
              <w:rPr>
                <w:rFonts w:ascii="Garamond" w:hAnsi="Garamond"/>
                <w:color w:val="000000" w:themeColor="text1"/>
                <w:sz w:val="18"/>
                <w:szCs w:val="18"/>
                <w:lang w:val="en-US"/>
              </w:rPr>
              <w:t xml:space="preserve"> </w:t>
            </w:r>
          </w:p>
        </w:tc>
        <w:tc>
          <w:tcPr>
            <w:tcW w:w="408" w:type="pct"/>
            <w:vMerge w:val="restart"/>
            <w:hideMark/>
          </w:tcPr>
          <w:p w14:paraId="5EC7C42D" w14:textId="77777777" w:rsidR="00BB436B" w:rsidRPr="00F20EDB" w:rsidRDefault="00BB436B"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CRITICAL </w:t>
            </w:r>
          </w:p>
        </w:tc>
      </w:tr>
      <w:tr w:rsidR="00ED42AA" w:rsidRPr="00F20EDB" w14:paraId="7641602F" w14:textId="77777777" w:rsidTr="00ED42AA">
        <w:trPr>
          <w:trHeight w:val="1512"/>
        </w:trPr>
        <w:tc>
          <w:tcPr>
            <w:tcW w:w="280" w:type="pct"/>
            <w:vMerge/>
            <w:hideMark/>
          </w:tcPr>
          <w:p w14:paraId="7CED37FE" w14:textId="77777777" w:rsidR="00BB436B" w:rsidRPr="00F20EDB" w:rsidRDefault="00BB436B" w:rsidP="00CF3BFA">
            <w:pPr>
              <w:rPr>
                <w:rFonts w:ascii="Garamond" w:hAnsi="Garamond"/>
                <w:color w:val="000000" w:themeColor="text1"/>
                <w:sz w:val="18"/>
                <w:szCs w:val="18"/>
                <w:lang w:val="en-US"/>
              </w:rPr>
            </w:pPr>
          </w:p>
        </w:tc>
        <w:tc>
          <w:tcPr>
            <w:tcW w:w="381" w:type="pct"/>
            <w:vMerge/>
            <w:hideMark/>
          </w:tcPr>
          <w:p w14:paraId="338A0E8D" w14:textId="77777777" w:rsidR="00BB436B" w:rsidRPr="00F20EDB" w:rsidRDefault="00BB436B" w:rsidP="00CF3BFA">
            <w:pPr>
              <w:rPr>
                <w:rFonts w:ascii="Garamond" w:hAnsi="Garamond"/>
                <w:color w:val="000000" w:themeColor="text1"/>
                <w:sz w:val="18"/>
                <w:szCs w:val="18"/>
                <w:lang w:val="en-US"/>
              </w:rPr>
            </w:pPr>
          </w:p>
        </w:tc>
        <w:tc>
          <w:tcPr>
            <w:tcW w:w="261" w:type="pct"/>
            <w:vMerge/>
            <w:hideMark/>
          </w:tcPr>
          <w:p w14:paraId="525CF3B0" w14:textId="77777777" w:rsidR="00BB436B" w:rsidRPr="00F20EDB" w:rsidRDefault="00BB436B" w:rsidP="00CF3BFA">
            <w:pPr>
              <w:rPr>
                <w:rFonts w:ascii="Garamond" w:hAnsi="Garamond"/>
                <w:color w:val="000000" w:themeColor="text1"/>
                <w:sz w:val="18"/>
                <w:szCs w:val="18"/>
                <w:lang w:val="en-US"/>
              </w:rPr>
            </w:pPr>
          </w:p>
        </w:tc>
        <w:tc>
          <w:tcPr>
            <w:tcW w:w="469" w:type="pct"/>
            <w:vMerge/>
            <w:hideMark/>
          </w:tcPr>
          <w:p w14:paraId="52FD972E" w14:textId="77777777" w:rsidR="00BB436B" w:rsidRPr="00F20EDB" w:rsidRDefault="00BB436B" w:rsidP="00CF3BFA">
            <w:pPr>
              <w:rPr>
                <w:rFonts w:ascii="Garamond" w:hAnsi="Garamond"/>
                <w:color w:val="000000" w:themeColor="text1"/>
                <w:sz w:val="18"/>
                <w:szCs w:val="18"/>
                <w:lang w:val="en-US"/>
              </w:rPr>
            </w:pPr>
          </w:p>
        </w:tc>
        <w:tc>
          <w:tcPr>
            <w:tcW w:w="427" w:type="pct"/>
            <w:vMerge/>
            <w:hideMark/>
          </w:tcPr>
          <w:p w14:paraId="659D9D4B" w14:textId="77777777" w:rsidR="00BB436B" w:rsidRPr="00F20EDB" w:rsidRDefault="00BB436B" w:rsidP="00CF3BFA">
            <w:pPr>
              <w:rPr>
                <w:rFonts w:ascii="Garamond" w:hAnsi="Garamond"/>
                <w:color w:val="000000" w:themeColor="text1"/>
                <w:sz w:val="18"/>
                <w:szCs w:val="18"/>
                <w:lang w:val="en-US"/>
              </w:rPr>
            </w:pPr>
          </w:p>
        </w:tc>
        <w:tc>
          <w:tcPr>
            <w:tcW w:w="420" w:type="pct"/>
            <w:vMerge/>
            <w:hideMark/>
          </w:tcPr>
          <w:p w14:paraId="6AA8416D" w14:textId="77777777" w:rsidR="00BB436B" w:rsidRPr="00F20EDB" w:rsidRDefault="00BB436B" w:rsidP="00CF3BFA">
            <w:pPr>
              <w:rPr>
                <w:rFonts w:ascii="Garamond" w:hAnsi="Garamond"/>
                <w:color w:val="000000" w:themeColor="text1"/>
                <w:sz w:val="18"/>
                <w:szCs w:val="18"/>
                <w:lang w:val="en-US"/>
              </w:rPr>
            </w:pPr>
          </w:p>
        </w:tc>
        <w:tc>
          <w:tcPr>
            <w:tcW w:w="488" w:type="pct"/>
            <w:vMerge/>
            <w:hideMark/>
          </w:tcPr>
          <w:p w14:paraId="53E2E41D" w14:textId="77777777" w:rsidR="00BB436B" w:rsidRPr="00F20EDB" w:rsidRDefault="00BB436B" w:rsidP="00CF3BFA">
            <w:pPr>
              <w:rPr>
                <w:rFonts w:ascii="Garamond" w:hAnsi="Garamond"/>
                <w:color w:val="000000" w:themeColor="text1"/>
                <w:sz w:val="18"/>
                <w:szCs w:val="18"/>
                <w:lang w:val="en-US"/>
              </w:rPr>
            </w:pPr>
          </w:p>
        </w:tc>
        <w:tc>
          <w:tcPr>
            <w:tcW w:w="440" w:type="pct"/>
            <w:vMerge/>
            <w:hideMark/>
          </w:tcPr>
          <w:p w14:paraId="42560D7E" w14:textId="77777777" w:rsidR="00BB436B" w:rsidRPr="00F20EDB" w:rsidRDefault="00BB436B" w:rsidP="00CF3BFA">
            <w:pPr>
              <w:rPr>
                <w:rFonts w:ascii="Garamond" w:hAnsi="Garamond"/>
                <w:color w:val="000000" w:themeColor="text1"/>
                <w:sz w:val="18"/>
                <w:szCs w:val="18"/>
                <w:lang w:val="en-US"/>
              </w:rPr>
            </w:pPr>
          </w:p>
        </w:tc>
        <w:tc>
          <w:tcPr>
            <w:tcW w:w="440" w:type="pct"/>
            <w:hideMark/>
          </w:tcPr>
          <w:p w14:paraId="7A507642" w14:textId="77777777" w:rsidR="00BB436B" w:rsidRPr="00F20EDB" w:rsidRDefault="00BB436B" w:rsidP="00CF3BFA">
            <w:pPr>
              <w:jc w:val="center"/>
              <w:rPr>
                <w:rFonts w:ascii="Garamond" w:hAnsi="Garamond"/>
                <w:color w:val="000000" w:themeColor="text1"/>
                <w:sz w:val="18"/>
                <w:szCs w:val="18"/>
                <w:lang w:val="en-US"/>
              </w:rPr>
            </w:pPr>
            <w:r w:rsidRPr="00F20EDB">
              <w:rPr>
                <w:rStyle w:val="cell-value"/>
                <w:rFonts w:ascii="Garamond" w:hAnsi="Garamond"/>
                <w:color w:val="000000" w:themeColor="text1"/>
                <w:sz w:val="18"/>
                <w:szCs w:val="18"/>
                <w:lang w:val="en-US"/>
              </w:rPr>
              <w:t>10.0%</w:t>
            </w:r>
            <w:r w:rsidRPr="00F20EDB">
              <w:rPr>
                <w:rFonts w:ascii="Garamond" w:hAnsi="Garamond"/>
                <w:color w:val="000000" w:themeColor="text1"/>
                <w:sz w:val="18"/>
                <w:szCs w:val="18"/>
                <w:lang w:val="en-US"/>
              </w:rPr>
              <w:t xml:space="preserve"> </w:t>
            </w:r>
          </w:p>
        </w:tc>
        <w:tc>
          <w:tcPr>
            <w:tcW w:w="309" w:type="pct"/>
            <w:vMerge/>
            <w:hideMark/>
          </w:tcPr>
          <w:p w14:paraId="7BD5B9DC" w14:textId="77777777" w:rsidR="00BB436B" w:rsidRPr="00F20EDB" w:rsidRDefault="00BB436B" w:rsidP="00CF3BFA">
            <w:pPr>
              <w:rPr>
                <w:rFonts w:ascii="Garamond" w:hAnsi="Garamond"/>
                <w:color w:val="000000" w:themeColor="text1"/>
                <w:sz w:val="18"/>
                <w:szCs w:val="18"/>
                <w:lang w:val="en-US"/>
              </w:rPr>
            </w:pPr>
          </w:p>
        </w:tc>
        <w:tc>
          <w:tcPr>
            <w:tcW w:w="329" w:type="pct"/>
            <w:hideMark/>
          </w:tcPr>
          <w:p w14:paraId="51481EBD" w14:textId="77777777" w:rsidR="00BB436B" w:rsidRPr="00F20EDB" w:rsidRDefault="00BB436B" w:rsidP="00CF3BFA">
            <w:pPr>
              <w:jc w:val="center"/>
              <w:rPr>
                <w:rFonts w:ascii="Garamond" w:hAnsi="Garamond"/>
                <w:color w:val="000000" w:themeColor="text1"/>
                <w:sz w:val="18"/>
                <w:szCs w:val="18"/>
                <w:lang w:val="en-US"/>
              </w:rPr>
            </w:pPr>
            <w:r w:rsidRPr="00F20EDB">
              <w:rPr>
                <w:rFonts w:ascii="Garamond" w:hAnsi="Garamond"/>
                <w:b/>
                <w:bCs/>
                <w:color w:val="000000" w:themeColor="text1"/>
                <w:sz w:val="18"/>
                <w:szCs w:val="18"/>
                <w:lang w:val="en-US"/>
              </w:rPr>
              <w:t>6 fewer per 1,000</w:t>
            </w:r>
            <w:r w:rsidRPr="00F20EDB">
              <w:rPr>
                <w:rFonts w:ascii="Garamond" w:hAnsi="Garamond"/>
                <w:color w:val="000000" w:themeColor="text1"/>
                <w:sz w:val="18"/>
                <w:szCs w:val="18"/>
                <w:lang w:val="en-US"/>
              </w:rPr>
              <w:br/>
              <w:t xml:space="preserve">(from 51 fewer to 80 more) </w:t>
            </w:r>
          </w:p>
        </w:tc>
        <w:tc>
          <w:tcPr>
            <w:tcW w:w="345" w:type="pct"/>
            <w:vMerge/>
            <w:hideMark/>
          </w:tcPr>
          <w:p w14:paraId="56D00F34" w14:textId="77777777" w:rsidR="00BB436B" w:rsidRPr="00F20EDB" w:rsidRDefault="00BB436B" w:rsidP="00CF3BFA">
            <w:pPr>
              <w:rPr>
                <w:rFonts w:ascii="Garamond" w:hAnsi="Garamond"/>
                <w:color w:val="000000" w:themeColor="text1"/>
                <w:sz w:val="18"/>
                <w:szCs w:val="18"/>
                <w:lang w:val="en-US"/>
              </w:rPr>
            </w:pPr>
          </w:p>
        </w:tc>
        <w:tc>
          <w:tcPr>
            <w:tcW w:w="408" w:type="pct"/>
            <w:vMerge/>
            <w:hideMark/>
          </w:tcPr>
          <w:p w14:paraId="06E40FDE" w14:textId="77777777" w:rsidR="00BB436B" w:rsidRPr="00F20EDB" w:rsidRDefault="00BB436B" w:rsidP="00CF3BFA">
            <w:pPr>
              <w:rPr>
                <w:rFonts w:ascii="Garamond" w:hAnsi="Garamond"/>
                <w:color w:val="000000" w:themeColor="text1"/>
                <w:sz w:val="18"/>
                <w:szCs w:val="18"/>
                <w:lang w:val="en-US"/>
              </w:rPr>
            </w:pPr>
          </w:p>
        </w:tc>
      </w:tr>
      <w:tr w:rsidR="00ED42AA" w:rsidRPr="00F20EDB" w14:paraId="0A33781D" w14:textId="77777777" w:rsidTr="00ED42AA">
        <w:trPr>
          <w:trHeight w:val="1944"/>
        </w:trPr>
        <w:tc>
          <w:tcPr>
            <w:tcW w:w="280" w:type="pct"/>
            <w:vMerge/>
            <w:hideMark/>
          </w:tcPr>
          <w:p w14:paraId="4513CF2E" w14:textId="77777777" w:rsidR="00BB436B" w:rsidRPr="00F20EDB" w:rsidRDefault="00BB436B" w:rsidP="00CF3BFA">
            <w:pPr>
              <w:rPr>
                <w:rFonts w:ascii="Garamond" w:hAnsi="Garamond"/>
                <w:color w:val="000000" w:themeColor="text1"/>
                <w:sz w:val="18"/>
                <w:szCs w:val="18"/>
                <w:lang w:val="en-US"/>
              </w:rPr>
            </w:pPr>
          </w:p>
        </w:tc>
        <w:tc>
          <w:tcPr>
            <w:tcW w:w="381" w:type="pct"/>
            <w:vMerge/>
            <w:hideMark/>
          </w:tcPr>
          <w:p w14:paraId="23FFE4F7" w14:textId="77777777" w:rsidR="00BB436B" w:rsidRPr="00F20EDB" w:rsidRDefault="00BB436B" w:rsidP="00CF3BFA">
            <w:pPr>
              <w:rPr>
                <w:rFonts w:ascii="Garamond" w:hAnsi="Garamond"/>
                <w:color w:val="000000" w:themeColor="text1"/>
                <w:sz w:val="18"/>
                <w:szCs w:val="18"/>
                <w:lang w:val="en-US"/>
              </w:rPr>
            </w:pPr>
          </w:p>
        </w:tc>
        <w:tc>
          <w:tcPr>
            <w:tcW w:w="261" w:type="pct"/>
            <w:vMerge/>
            <w:hideMark/>
          </w:tcPr>
          <w:p w14:paraId="2AFF959F" w14:textId="77777777" w:rsidR="00BB436B" w:rsidRPr="00F20EDB" w:rsidRDefault="00BB436B" w:rsidP="00CF3BFA">
            <w:pPr>
              <w:rPr>
                <w:rFonts w:ascii="Garamond" w:hAnsi="Garamond"/>
                <w:color w:val="000000" w:themeColor="text1"/>
                <w:sz w:val="18"/>
                <w:szCs w:val="18"/>
                <w:lang w:val="en-US"/>
              </w:rPr>
            </w:pPr>
          </w:p>
        </w:tc>
        <w:tc>
          <w:tcPr>
            <w:tcW w:w="469" w:type="pct"/>
            <w:vMerge/>
            <w:hideMark/>
          </w:tcPr>
          <w:p w14:paraId="2A1BCFF3" w14:textId="77777777" w:rsidR="00BB436B" w:rsidRPr="00F20EDB" w:rsidRDefault="00BB436B" w:rsidP="00CF3BFA">
            <w:pPr>
              <w:rPr>
                <w:rFonts w:ascii="Garamond" w:hAnsi="Garamond"/>
                <w:color w:val="000000" w:themeColor="text1"/>
                <w:sz w:val="18"/>
                <w:szCs w:val="18"/>
                <w:lang w:val="en-US"/>
              </w:rPr>
            </w:pPr>
          </w:p>
        </w:tc>
        <w:tc>
          <w:tcPr>
            <w:tcW w:w="427" w:type="pct"/>
            <w:vMerge/>
            <w:hideMark/>
          </w:tcPr>
          <w:p w14:paraId="0805794B" w14:textId="77777777" w:rsidR="00BB436B" w:rsidRPr="00F20EDB" w:rsidRDefault="00BB436B" w:rsidP="00CF3BFA">
            <w:pPr>
              <w:rPr>
                <w:rFonts w:ascii="Garamond" w:hAnsi="Garamond"/>
                <w:color w:val="000000" w:themeColor="text1"/>
                <w:sz w:val="18"/>
                <w:szCs w:val="18"/>
                <w:lang w:val="en-US"/>
              </w:rPr>
            </w:pPr>
          </w:p>
        </w:tc>
        <w:tc>
          <w:tcPr>
            <w:tcW w:w="420" w:type="pct"/>
            <w:vMerge/>
            <w:hideMark/>
          </w:tcPr>
          <w:p w14:paraId="550AE7D2" w14:textId="77777777" w:rsidR="00BB436B" w:rsidRPr="00F20EDB" w:rsidRDefault="00BB436B" w:rsidP="00CF3BFA">
            <w:pPr>
              <w:rPr>
                <w:rFonts w:ascii="Garamond" w:hAnsi="Garamond"/>
                <w:color w:val="000000" w:themeColor="text1"/>
                <w:sz w:val="18"/>
                <w:szCs w:val="18"/>
                <w:lang w:val="en-US"/>
              </w:rPr>
            </w:pPr>
          </w:p>
        </w:tc>
        <w:tc>
          <w:tcPr>
            <w:tcW w:w="488" w:type="pct"/>
            <w:vMerge/>
            <w:hideMark/>
          </w:tcPr>
          <w:p w14:paraId="1E6C3843" w14:textId="77777777" w:rsidR="00BB436B" w:rsidRPr="00F20EDB" w:rsidRDefault="00BB436B" w:rsidP="00CF3BFA">
            <w:pPr>
              <w:rPr>
                <w:rFonts w:ascii="Garamond" w:hAnsi="Garamond"/>
                <w:color w:val="000000" w:themeColor="text1"/>
                <w:sz w:val="18"/>
                <w:szCs w:val="18"/>
                <w:lang w:val="en-US"/>
              </w:rPr>
            </w:pPr>
          </w:p>
        </w:tc>
        <w:tc>
          <w:tcPr>
            <w:tcW w:w="440" w:type="pct"/>
            <w:vMerge/>
            <w:hideMark/>
          </w:tcPr>
          <w:p w14:paraId="38B71511" w14:textId="77777777" w:rsidR="00BB436B" w:rsidRPr="00F20EDB" w:rsidRDefault="00BB436B" w:rsidP="00CF3BFA">
            <w:pPr>
              <w:rPr>
                <w:rFonts w:ascii="Garamond" w:hAnsi="Garamond"/>
                <w:color w:val="000000" w:themeColor="text1"/>
                <w:sz w:val="18"/>
                <w:szCs w:val="18"/>
                <w:lang w:val="en-US"/>
              </w:rPr>
            </w:pPr>
          </w:p>
        </w:tc>
        <w:tc>
          <w:tcPr>
            <w:tcW w:w="440" w:type="pct"/>
            <w:hideMark/>
          </w:tcPr>
          <w:p w14:paraId="62B005E4" w14:textId="77777777" w:rsidR="00BB436B" w:rsidRPr="00F20EDB" w:rsidRDefault="00BB436B" w:rsidP="00CF3BFA">
            <w:pPr>
              <w:jc w:val="center"/>
              <w:rPr>
                <w:rFonts w:ascii="Garamond" w:hAnsi="Garamond"/>
                <w:color w:val="000000" w:themeColor="text1"/>
                <w:sz w:val="18"/>
                <w:szCs w:val="18"/>
                <w:lang w:val="en-US"/>
              </w:rPr>
            </w:pPr>
            <w:r w:rsidRPr="00F20EDB">
              <w:rPr>
                <w:rStyle w:val="cell-value"/>
                <w:rFonts w:ascii="Garamond" w:hAnsi="Garamond"/>
                <w:color w:val="000000" w:themeColor="text1"/>
                <w:sz w:val="18"/>
                <w:szCs w:val="18"/>
                <w:lang w:val="en-US"/>
              </w:rPr>
              <w:t>20.0%</w:t>
            </w:r>
            <w:r w:rsidRPr="00F20EDB">
              <w:rPr>
                <w:rFonts w:ascii="Garamond" w:hAnsi="Garamond"/>
                <w:color w:val="000000" w:themeColor="text1"/>
                <w:sz w:val="18"/>
                <w:szCs w:val="18"/>
                <w:lang w:val="en-US"/>
              </w:rPr>
              <w:t xml:space="preserve"> </w:t>
            </w:r>
          </w:p>
        </w:tc>
        <w:tc>
          <w:tcPr>
            <w:tcW w:w="309" w:type="pct"/>
            <w:vMerge/>
            <w:hideMark/>
          </w:tcPr>
          <w:p w14:paraId="15DED811" w14:textId="77777777" w:rsidR="00BB436B" w:rsidRPr="00F20EDB" w:rsidRDefault="00BB436B" w:rsidP="00CF3BFA">
            <w:pPr>
              <w:rPr>
                <w:rFonts w:ascii="Garamond" w:hAnsi="Garamond"/>
                <w:color w:val="000000" w:themeColor="text1"/>
                <w:sz w:val="18"/>
                <w:szCs w:val="18"/>
                <w:lang w:val="en-US"/>
              </w:rPr>
            </w:pPr>
          </w:p>
        </w:tc>
        <w:tc>
          <w:tcPr>
            <w:tcW w:w="329" w:type="pct"/>
            <w:hideMark/>
          </w:tcPr>
          <w:p w14:paraId="2113CEA8" w14:textId="77777777" w:rsidR="00BB436B" w:rsidRPr="00F20EDB" w:rsidRDefault="00BB436B" w:rsidP="00CF3BFA">
            <w:pPr>
              <w:jc w:val="center"/>
              <w:rPr>
                <w:rFonts w:ascii="Garamond" w:hAnsi="Garamond"/>
                <w:color w:val="000000" w:themeColor="text1"/>
                <w:sz w:val="18"/>
                <w:szCs w:val="18"/>
                <w:lang w:val="en-US"/>
              </w:rPr>
            </w:pPr>
            <w:r w:rsidRPr="00F20EDB">
              <w:rPr>
                <w:rFonts w:ascii="Garamond" w:hAnsi="Garamond"/>
                <w:b/>
                <w:bCs/>
                <w:color w:val="000000" w:themeColor="text1"/>
                <w:sz w:val="18"/>
                <w:szCs w:val="18"/>
                <w:lang w:val="en-US"/>
              </w:rPr>
              <w:t>12 fewer per 1,000</w:t>
            </w:r>
            <w:r w:rsidRPr="00F20EDB">
              <w:rPr>
                <w:rFonts w:ascii="Garamond" w:hAnsi="Garamond"/>
                <w:color w:val="000000" w:themeColor="text1"/>
                <w:sz w:val="18"/>
                <w:szCs w:val="18"/>
                <w:lang w:val="en-US"/>
              </w:rPr>
              <w:br/>
              <w:t xml:space="preserve">(from 102 fewer to 160 more) </w:t>
            </w:r>
          </w:p>
        </w:tc>
        <w:tc>
          <w:tcPr>
            <w:tcW w:w="345" w:type="pct"/>
            <w:vMerge/>
            <w:hideMark/>
          </w:tcPr>
          <w:p w14:paraId="0FEBCBA4" w14:textId="77777777" w:rsidR="00BB436B" w:rsidRPr="00F20EDB" w:rsidRDefault="00BB436B" w:rsidP="00CF3BFA">
            <w:pPr>
              <w:rPr>
                <w:rFonts w:ascii="Garamond" w:hAnsi="Garamond"/>
                <w:color w:val="000000" w:themeColor="text1"/>
                <w:sz w:val="18"/>
                <w:szCs w:val="18"/>
                <w:lang w:val="en-US"/>
              </w:rPr>
            </w:pPr>
          </w:p>
        </w:tc>
        <w:tc>
          <w:tcPr>
            <w:tcW w:w="408" w:type="pct"/>
            <w:vMerge/>
            <w:hideMark/>
          </w:tcPr>
          <w:p w14:paraId="63F0066D" w14:textId="77777777" w:rsidR="00BB436B" w:rsidRPr="00F20EDB" w:rsidRDefault="00BB436B" w:rsidP="00CF3BFA">
            <w:pPr>
              <w:rPr>
                <w:rFonts w:ascii="Garamond" w:hAnsi="Garamond"/>
                <w:color w:val="000000" w:themeColor="text1"/>
                <w:sz w:val="18"/>
                <w:szCs w:val="18"/>
                <w:lang w:val="en-US"/>
              </w:rPr>
            </w:pPr>
          </w:p>
        </w:tc>
      </w:tr>
    </w:tbl>
    <w:p w14:paraId="7393B551" w14:textId="77777777" w:rsidR="00BB436B" w:rsidRPr="00F20EDB" w:rsidRDefault="00BB436B" w:rsidP="00BB436B">
      <w:pPr>
        <w:pStyle w:val="NormalWeb"/>
        <w:spacing w:line="140" w:lineRule="atLeast"/>
        <w:rPr>
          <w:rFonts w:ascii="Arial Narrow" w:eastAsiaTheme="minorEastAsia" w:hAnsi="Arial Narrow"/>
          <w:color w:val="000000"/>
          <w:sz w:val="14"/>
          <w:szCs w:val="14"/>
          <w:lang w:val="en-US"/>
        </w:rPr>
      </w:pPr>
      <w:r w:rsidRPr="00F20EDB">
        <w:rPr>
          <w:rFonts w:ascii="Arial Narrow" w:hAnsi="Arial Narrow"/>
          <w:b/>
          <w:bCs/>
          <w:color w:val="000000"/>
          <w:sz w:val="14"/>
          <w:szCs w:val="14"/>
          <w:lang w:val="en-US"/>
        </w:rPr>
        <w:t>CI:</w:t>
      </w:r>
      <w:r w:rsidRPr="00F20EDB">
        <w:rPr>
          <w:rFonts w:ascii="Arial Narrow" w:hAnsi="Arial Narrow"/>
          <w:color w:val="000000"/>
          <w:sz w:val="14"/>
          <w:szCs w:val="14"/>
          <w:lang w:val="en-US"/>
        </w:rPr>
        <w:t xml:space="preserve"> Confidence interval; </w:t>
      </w:r>
      <w:r w:rsidRPr="00F20EDB">
        <w:rPr>
          <w:rFonts w:ascii="Arial Narrow" w:hAnsi="Arial Narrow"/>
          <w:b/>
          <w:bCs/>
          <w:color w:val="000000"/>
          <w:sz w:val="14"/>
          <w:szCs w:val="14"/>
          <w:lang w:val="en-US"/>
        </w:rPr>
        <w:t>RR:</w:t>
      </w:r>
      <w:r w:rsidRPr="00F20EDB">
        <w:rPr>
          <w:rFonts w:ascii="Arial Narrow" w:hAnsi="Arial Narrow"/>
          <w:color w:val="000000"/>
          <w:sz w:val="14"/>
          <w:szCs w:val="14"/>
          <w:lang w:val="en-US"/>
        </w:rPr>
        <w:t xml:space="preserve"> Risk ratio</w:t>
      </w:r>
    </w:p>
    <w:p w14:paraId="049FDAE4" w14:textId="77777777" w:rsidR="00BB436B" w:rsidRPr="00F20EDB" w:rsidRDefault="00BB436B" w:rsidP="00BB436B">
      <w:pPr>
        <w:pStyle w:val="Heading4"/>
        <w:spacing w:line="140" w:lineRule="atLeast"/>
        <w:rPr>
          <w:rFonts w:ascii="Arial Narrow" w:eastAsia="Times New Roman" w:hAnsi="Arial Narrow"/>
          <w:color w:val="000000"/>
          <w:lang w:val="en-US"/>
        </w:rPr>
      </w:pPr>
      <w:r w:rsidRPr="00F20EDB">
        <w:rPr>
          <w:rFonts w:ascii="Arial Narrow" w:eastAsia="Times New Roman" w:hAnsi="Arial Narrow"/>
          <w:color w:val="000000"/>
          <w:lang w:val="en-US"/>
        </w:rPr>
        <w:lastRenderedPageBreak/>
        <w:t>Explanations</w:t>
      </w:r>
    </w:p>
    <w:p w14:paraId="039D170D" w14:textId="77777777" w:rsidR="00BB436B" w:rsidRPr="00F20EDB" w:rsidRDefault="00BB436B" w:rsidP="00BB436B">
      <w:pPr>
        <w:spacing w:line="140" w:lineRule="atLeast"/>
        <w:rPr>
          <w:rFonts w:ascii="Arial Narrow" w:hAnsi="Arial Narrow"/>
          <w:color w:val="000000"/>
          <w:sz w:val="17"/>
          <w:szCs w:val="17"/>
          <w:lang w:val="en-US"/>
        </w:rPr>
      </w:pPr>
      <w:r w:rsidRPr="00F20EDB">
        <w:rPr>
          <w:rFonts w:ascii="Arial Narrow" w:hAnsi="Arial Narrow"/>
          <w:color w:val="000000"/>
          <w:sz w:val="17"/>
          <w:szCs w:val="17"/>
          <w:lang w:val="en-US"/>
        </w:rPr>
        <w:t xml:space="preserve">a. We downgraded the quality of evidence by one level for serious indirectness; the population included mostly non-critically ill COVID-19 patients </w:t>
      </w:r>
    </w:p>
    <w:p w14:paraId="3C8A065E" w14:textId="77777777" w:rsidR="00BB436B" w:rsidRPr="00F20EDB" w:rsidRDefault="00BB436B" w:rsidP="00BB436B">
      <w:pPr>
        <w:spacing w:line="140" w:lineRule="atLeast"/>
        <w:rPr>
          <w:rFonts w:ascii="Arial Narrow" w:hAnsi="Arial Narrow"/>
          <w:color w:val="000000"/>
          <w:sz w:val="17"/>
          <w:szCs w:val="17"/>
          <w:lang w:val="en-US"/>
        </w:rPr>
      </w:pPr>
      <w:r w:rsidRPr="00F20EDB">
        <w:rPr>
          <w:rFonts w:ascii="Arial Narrow" w:hAnsi="Arial Narrow"/>
          <w:color w:val="000000"/>
          <w:sz w:val="17"/>
          <w:szCs w:val="17"/>
          <w:lang w:val="en-US"/>
        </w:rPr>
        <w:t xml:space="preserve">b. We downgraded the quality of evidence by one level for serious imprecision, the 95% CI included substantial benefit and harm </w:t>
      </w:r>
    </w:p>
    <w:p w14:paraId="16232A47" w14:textId="77777777" w:rsidR="00BB436B" w:rsidRPr="00F20EDB" w:rsidRDefault="00BB436B" w:rsidP="00BB436B">
      <w:pPr>
        <w:spacing w:line="140" w:lineRule="atLeast"/>
        <w:rPr>
          <w:rFonts w:ascii="Arial Narrow" w:hAnsi="Arial Narrow"/>
          <w:color w:val="000000"/>
          <w:sz w:val="17"/>
          <w:szCs w:val="17"/>
          <w:lang w:val="en-US"/>
        </w:rPr>
      </w:pPr>
      <w:r w:rsidRPr="00F20EDB">
        <w:rPr>
          <w:rFonts w:ascii="Arial Narrow" w:hAnsi="Arial Narrow"/>
          <w:color w:val="000000"/>
          <w:sz w:val="17"/>
          <w:szCs w:val="17"/>
          <w:lang w:val="en-US"/>
        </w:rPr>
        <w:t xml:space="preserve">c. Majority of studies were at moderate to high risk of bias. </w:t>
      </w:r>
    </w:p>
    <w:p w14:paraId="5E19AF5F" w14:textId="77777777" w:rsidR="00BB436B" w:rsidRPr="00F20EDB" w:rsidRDefault="00BB436B" w:rsidP="00BB436B">
      <w:pPr>
        <w:spacing w:line="140" w:lineRule="atLeast"/>
        <w:rPr>
          <w:rFonts w:ascii="Arial Narrow" w:hAnsi="Arial Narrow"/>
          <w:color w:val="000000"/>
          <w:sz w:val="17"/>
          <w:szCs w:val="17"/>
          <w:lang w:val="en-US"/>
        </w:rPr>
      </w:pPr>
      <w:r w:rsidRPr="00F20EDB">
        <w:rPr>
          <w:rFonts w:ascii="Arial Narrow" w:hAnsi="Arial Narrow"/>
          <w:color w:val="000000"/>
          <w:sz w:val="17"/>
          <w:szCs w:val="17"/>
          <w:lang w:val="en-US"/>
        </w:rPr>
        <w:t xml:space="preserve">d. We downgraded the quality of evidence for indirectness, the included studies were on other viral diseases </w:t>
      </w:r>
    </w:p>
    <w:p w14:paraId="32AA48EC" w14:textId="755667F0" w:rsidR="00BB436B" w:rsidRPr="00F20EDB" w:rsidRDefault="00BB436B" w:rsidP="00B152EF">
      <w:pPr>
        <w:rPr>
          <w:rFonts w:ascii="Garamond" w:hAnsi="Garamond"/>
          <w:lang w:val="en-US"/>
        </w:rPr>
      </w:pPr>
    </w:p>
    <w:p w14:paraId="34FCE4E6" w14:textId="77777777" w:rsidR="00BB436B" w:rsidRPr="00F20EDB" w:rsidRDefault="00BB436B" w:rsidP="00BB436B">
      <w:pPr>
        <w:rPr>
          <w:rFonts w:ascii="Garamond" w:hAnsi="Garamond"/>
          <w:lang w:val="en-US"/>
        </w:rPr>
        <w:sectPr w:rsidR="00BB436B" w:rsidRPr="00F20EDB" w:rsidSect="009A07E4">
          <w:pgSz w:w="15840" w:h="12240" w:orient="landscape"/>
          <w:pgMar w:top="1440" w:right="1440" w:bottom="1440" w:left="1440" w:header="708" w:footer="708" w:gutter="0"/>
          <w:cols w:space="708"/>
          <w:docGrid w:linePitch="360"/>
        </w:sectPr>
      </w:pPr>
    </w:p>
    <w:p w14:paraId="371893E3" w14:textId="17576C70" w:rsidR="00BB436B" w:rsidRPr="00F20EDB" w:rsidRDefault="00BB436B" w:rsidP="00BB436B">
      <w:pPr>
        <w:rPr>
          <w:rFonts w:ascii="Garamond" w:hAnsi="Garamond"/>
          <w:b/>
          <w:lang w:val="en-US"/>
        </w:rPr>
      </w:pPr>
      <w:r w:rsidRPr="00F20EDB">
        <w:rPr>
          <w:rFonts w:ascii="Garamond" w:hAnsi="Garamond"/>
          <w:b/>
          <w:lang w:val="en-US"/>
        </w:rPr>
        <w:lastRenderedPageBreak/>
        <w:t>Table S</w:t>
      </w:r>
      <w:r w:rsidR="00A80924" w:rsidRPr="00F20EDB">
        <w:rPr>
          <w:rFonts w:ascii="Garamond" w:hAnsi="Garamond"/>
          <w:b/>
          <w:lang w:val="en-US"/>
        </w:rPr>
        <w:t>12</w:t>
      </w:r>
      <w:r w:rsidRPr="00F20EDB">
        <w:rPr>
          <w:rFonts w:ascii="Garamond" w:hAnsi="Garamond"/>
          <w:b/>
          <w:lang w:val="en-US"/>
        </w:rPr>
        <w:t>. Evidence to Decision Framework for Recommendation 5</w:t>
      </w:r>
    </w:p>
    <w:p w14:paraId="111DDA70" w14:textId="4151A8D8" w:rsidR="00BB436B" w:rsidRPr="00F20EDB" w:rsidRDefault="00BB436B" w:rsidP="00BB436B">
      <w:pPr>
        <w:rPr>
          <w:rFonts w:ascii="Garamond" w:hAnsi="Garamond"/>
          <w:lang w:val="en-US"/>
        </w:rPr>
      </w:pPr>
    </w:p>
    <w:tbl>
      <w:tblPr>
        <w:tblW w:w="5000" w:type="pct"/>
        <w:tblCellMar>
          <w:top w:w="15" w:type="dxa"/>
          <w:left w:w="15" w:type="dxa"/>
          <w:bottom w:w="15" w:type="dxa"/>
          <w:right w:w="15" w:type="dxa"/>
        </w:tblCellMar>
        <w:tblLook w:val="04A0" w:firstRow="1" w:lastRow="0" w:firstColumn="1" w:lastColumn="0" w:noHBand="0" w:noVBand="1"/>
      </w:tblPr>
      <w:tblGrid>
        <w:gridCol w:w="1803"/>
        <w:gridCol w:w="11157"/>
      </w:tblGrid>
      <w:tr w:rsidR="00E30EA6" w:rsidRPr="00F20EDB" w14:paraId="3461F2C3" w14:textId="77777777" w:rsidTr="00CF3BFA">
        <w:tc>
          <w:tcPr>
            <w:tcW w:w="0" w:type="auto"/>
            <w:gridSpan w:val="2"/>
            <w:tcBorders>
              <w:bottom w:val="single" w:sz="6" w:space="0" w:color="2E74B5"/>
            </w:tcBorders>
            <w:tcMar>
              <w:top w:w="0" w:type="dxa"/>
              <w:left w:w="0" w:type="dxa"/>
              <w:bottom w:w="0" w:type="dxa"/>
              <w:right w:w="0" w:type="dxa"/>
            </w:tcMar>
            <w:hideMark/>
          </w:tcPr>
          <w:p w14:paraId="5BADC4C0" w14:textId="77777777" w:rsidR="00E30EA6" w:rsidRPr="00F20EDB" w:rsidRDefault="00E30EA6" w:rsidP="00CF3BFA">
            <w:pPr>
              <w:pStyle w:val="Heading1"/>
              <w:spacing w:after="20"/>
              <w:rPr>
                <w:rFonts w:ascii="Calibri" w:eastAsia="Times New Roman" w:hAnsi="Calibri"/>
                <w:caps/>
                <w:sz w:val="24"/>
                <w:szCs w:val="24"/>
                <w:lang w:val="en-US"/>
              </w:rPr>
            </w:pPr>
            <w:r w:rsidRPr="00F20EDB">
              <w:rPr>
                <w:rFonts w:ascii="Calibri" w:eastAsia="Times New Roman" w:hAnsi="Calibri"/>
                <w:caps/>
                <w:sz w:val="24"/>
                <w:szCs w:val="24"/>
                <w:lang w:val="en-US"/>
              </w:rPr>
              <w:t>Question</w:t>
            </w:r>
          </w:p>
        </w:tc>
      </w:tr>
      <w:tr w:rsidR="00E30EA6" w:rsidRPr="00F20EDB" w14:paraId="32EF3BF3" w14:textId="77777777" w:rsidTr="00CF3BFA">
        <w:tc>
          <w:tcPr>
            <w:tcW w:w="0" w:type="auto"/>
            <w:gridSpan w:val="2"/>
            <w:tcBorders>
              <w:bottom w:val="single" w:sz="6" w:space="0" w:color="2E74B5"/>
              <w:right w:val="single" w:sz="6" w:space="0" w:color="2E74B5"/>
            </w:tcBorders>
            <w:shd w:val="clear" w:color="auto" w:fill="2E74B5"/>
            <w:tcMar>
              <w:top w:w="75" w:type="dxa"/>
              <w:left w:w="75" w:type="dxa"/>
              <w:bottom w:w="75" w:type="dxa"/>
              <w:right w:w="75" w:type="dxa"/>
            </w:tcMar>
            <w:hideMark/>
          </w:tcPr>
          <w:p w14:paraId="2CAAE3BB" w14:textId="77777777" w:rsidR="00E30EA6" w:rsidRPr="00F20EDB" w:rsidRDefault="00E30EA6" w:rsidP="00CF3BFA">
            <w:pPr>
              <w:pStyle w:val="NormalWeb"/>
              <w:spacing w:before="0" w:beforeAutospacing="0" w:after="0" w:afterAutospacing="0"/>
              <w:rPr>
                <w:rFonts w:ascii="Calibri" w:eastAsiaTheme="minorEastAsia" w:hAnsi="Calibri"/>
                <w:b/>
                <w:bCs/>
                <w:color w:val="FFFFFF"/>
                <w:lang w:val="en-US"/>
              </w:rPr>
            </w:pPr>
            <w:r w:rsidRPr="00F20EDB">
              <w:rPr>
                <w:rFonts w:ascii="Calibri" w:hAnsi="Calibri"/>
                <w:b/>
                <w:bCs/>
                <w:color w:val="FFFFFF"/>
                <w:lang w:val="en-US"/>
              </w:rPr>
              <w:t>Should convalescent plasma vs. no convalescent plasma be used for critically ill patients with COVID-19??</w:t>
            </w:r>
          </w:p>
        </w:tc>
      </w:tr>
      <w:tr w:rsidR="00E30EA6" w:rsidRPr="00F20EDB" w14:paraId="011E74E2" w14:textId="77777777" w:rsidTr="00CF3BFA">
        <w:tc>
          <w:tcPr>
            <w:tcW w:w="1814" w:type="dxa"/>
            <w:tcBorders>
              <w:bottom w:val="single" w:sz="6" w:space="0" w:color="2E74B5"/>
            </w:tcBorders>
            <w:shd w:val="clear" w:color="auto" w:fill="2E74B5"/>
            <w:tcMar>
              <w:top w:w="75" w:type="dxa"/>
              <w:left w:w="75" w:type="dxa"/>
              <w:bottom w:w="75" w:type="dxa"/>
              <w:right w:w="75" w:type="dxa"/>
            </w:tcMar>
            <w:hideMark/>
          </w:tcPr>
          <w:p w14:paraId="1EDBA9E7" w14:textId="77777777" w:rsidR="00E30EA6" w:rsidRPr="00F20EDB" w:rsidRDefault="00E30EA6" w:rsidP="00CF3BFA">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Population:</w:t>
            </w:r>
          </w:p>
        </w:tc>
        <w:tc>
          <w:tcPr>
            <w:tcW w:w="12586" w:type="dxa"/>
            <w:tcBorders>
              <w:bottom w:val="single" w:sz="6" w:space="0" w:color="2E74B5"/>
              <w:right w:val="single" w:sz="6" w:space="0" w:color="2E74B5"/>
            </w:tcBorders>
            <w:tcMar>
              <w:top w:w="75" w:type="dxa"/>
              <w:left w:w="75" w:type="dxa"/>
              <w:bottom w:w="75" w:type="dxa"/>
              <w:right w:w="75" w:type="dxa"/>
            </w:tcMar>
            <w:hideMark/>
          </w:tcPr>
          <w:p w14:paraId="6C11C77A" w14:textId="77777777" w:rsidR="00E30EA6" w:rsidRPr="00F20EDB" w:rsidRDefault="00E30EA6" w:rsidP="00CF3BFA">
            <w:pPr>
              <w:pStyle w:val="NormalWeb"/>
              <w:spacing w:before="0" w:beforeAutospacing="0" w:after="0" w:afterAutospacing="0" w:line="200" w:lineRule="atLeast"/>
              <w:rPr>
                <w:rFonts w:ascii="Calibri" w:hAnsi="Calibri"/>
                <w:lang w:val="en-US"/>
              </w:rPr>
            </w:pPr>
            <w:r w:rsidRPr="00F20EDB">
              <w:rPr>
                <w:rFonts w:ascii="Calibri" w:hAnsi="Calibri"/>
                <w:lang w:val="en-US"/>
              </w:rPr>
              <w:t>critically ill patients with COVID-19?</w:t>
            </w:r>
          </w:p>
        </w:tc>
      </w:tr>
      <w:tr w:rsidR="00E30EA6" w:rsidRPr="00F20EDB" w14:paraId="36198992" w14:textId="77777777" w:rsidTr="00CF3BFA">
        <w:tc>
          <w:tcPr>
            <w:tcW w:w="1814" w:type="dxa"/>
            <w:tcBorders>
              <w:bottom w:val="single" w:sz="6" w:space="0" w:color="2E74B5"/>
            </w:tcBorders>
            <w:shd w:val="clear" w:color="auto" w:fill="2E74B5"/>
            <w:tcMar>
              <w:top w:w="75" w:type="dxa"/>
              <w:left w:w="75" w:type="dxa"/>
              <w:bottom w:w="75" w:type="dxa"/>
              <w:right w:w="75" w:type="dxa"/>
            </w:tcMar>
            <w:hideMark/>
          </w:tcPr>
          <w:p w14:paraId="0876A266" w14:textId="77777777" w:rsidR="00E30EA6" w:rsidRPr="00F20EDB" w:rsidRDefault="00E30EA6" w:rsidP="00CF3BFA">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Intervention:</w:t>
            </w:r>
          </w:p>
        </w:tc>
        <w:tc>
          <w:tcPr>
            <w:tcW w:w="12586" w:type="dxa"/>
            <w:tcBorders>
              <w:bottom w:val="single" w:sz="6" w:space="0" w:color="2E74B5"/>
              <w:right w:val="single" w:sz="6" w:space="0" w:color="2E74B5"/>
            </w:tcBorders>
            <w:tcMar>
              <w:top w:w="75" w:type="dxa"/>
              <w:left w:w="75" w:type="dxa"/>
              <w:bottom w:w="75" w:type="dxa"/>
              <w:right w:w="75" w:type="dxa"/>
            </w:tcMar>
            <w:hideMark/>
          </w:tcPr>
          <w:p w14:paraId="4A40E18C" w14:textId="77777777" w:rsidR="00E30EA6" w:rsidRPr="00F20EDB" w:rsidRDefault="00E30EA6" w:rsidP="00CF3BFA">
            <w:pPr>
              <w:pStyle w:val="NormalWeb"/>
              <w:spacing w:before="0" w:beforeAutospacing="0" w:after="0" w:afterAutospacing="0" w:line="200" w:lineRule="atLeast"/>
              <w:rPr>
                <w:rFonts w:ascii="Calibri" w:hAnsi="Calibri"/>
                <w:lang w:val="en-US"/>
              </w:rPr>
            </w:pPr>
            <w:r w:rsidRPr="00F20EDB">
              <w:rPr>
                <w:rFonts w:ascii="Calibri" w:hAnsi="Calibri"/>
                <w:lang w:val="en-US"/>
              </w:rPr>
              <w:t xml:space="preserve">convalescent plasma </w:t>
            </w:r>
          </w:p>
        </w:tc>
      </w:tr>
      <w:tr w:rsidR="00E30EA6" w:rsidRPr="00F20EDB" w14:paraId="6A55230A" w14:textId="77777777" w:rsidTr="00CF3BFA">
        <w:tc>
          <w:tcPr>
            <w:tcW w:w="1814" w:type="dxa"/>
            <w:tcBorders>
              <w:bottom w:val="single" w:sz="6" w:space="0" w:color="2E74B5"/>
            </w:tcBorders>
            <w:shd w:val="clear" w:color="auto" w:fill="2E74B5"/>
            <w:tcMar>
              <w:top w:w="75" w:type="dxa"/>
              <w:left w:w="75" w:type="dxa"/>
              <w:bottom w:w="75" w:type="dxa"/>
              <w:right w:w="75" w:type="dxa"/>
            </w:tcMar>
            <w:hideMark/>
          </w:tcPr>
          <w:p w14:paraId="0CBF6FC6" w14:textId="77777777" w:rsidR="00E30EA6" w:rsidRPr="00F20EDB" w:rsidRDefault="00E30EA6" w:rsidP="00CF3BFA">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Comparison:</w:t>
            </w:r>
          </w:p>
        </w:tc>
        <w:tc>
          <w:tcPr>
            <w:tcW w:w="12586" w:type="dxa"/>
            <w:tcBorders>
              <w:bottom w:val="single" w:sz="6" w:space="0" w:color="2E74B5"/>
              <w:right w:val="single" w:sz="6" w:space="0" w:color="2E74B5"/>
            </w:tcBorders>
            <w:tcMar>
              <w:top w:w="75" w:type="dxa"/>
              <w:left w:w="75" w:type="dxa"/>
              <w:bottom w:w="75" w:type="dxa"/>
              <w:right w:w="75" w:type="dxa"/>
            </w:tcMar>
            <w:hideMark/>
          </w:tcPr>
          <w:p w14:paraId="272FA838" w14:textId="77777777" w:rsidR="00E30EA6" w:rsidRPr="00F20EDB" w:rsidRDefault="00E30EA6" w:rsidP="00CF3BFA">
            <w:pPr>
              <w:pStyle w:val="NormalWeb"/>
              <w:spacing w:before="0" w:beforeAutospacing="0" w:after="0" w:afterAutospacing="0" w:line="200" w:lineRule="atLeast"/>
              <w:rPr>
                <w:rFonts w:ascii="Calibri" w:hAnsi="Calibri"/>
                <w:lang w:val="en-US"/>
              </w:rPr>
            </w:pPr>
            <w:r w:rsidRPr="00F20EDB">
              <w:rPr>
                <w:rFonts w:ascii="Calibri" w:hAnsi="Calibri"/>
                <w:lang w:val="en-US"/>
              </w:rPr>
              <w:t>no convalescent plasma</w:t>
            </w:r>
          </w:p>
        </w:tc>
      </w:tr>
      <w:tr w:rsidR="00E30EA6" w:rsidRPr="00F20EDB" w14:paraId="0A9A636D" w14:textId="77777777" w:rsidTr="00CF3BFA">
        <w:tc>
          <w:tcPr>
            <w:tcW w:w="1814" w:type="dxa"/>
            <w:tcBorders>
              <w:bottom w:val="single" w:sz="6" w:space="0" w:color="2E74B5"/>
            </w:tcBorders>
            <w:shd w:val="clear" w:color="auto" w:fill="2E74B5"/>
            <w:tcMar>
              <w:top w:w="75" w:type="dxa"/>
              <w:left w:w="75" w:type="dxa"/>
              <w:bottom w:w="75" w:type="dxa"/>
              <w:right w:w="75" w:type="dxa"/>
            </w:tcMar>
            <w:hideMark/>
          </w:tcPr>
          <w:p w14:paraId="5F2E2766" w14:textId="77777777" w:rsidR="00E30EA6" w:rsidRPr="00F20EDB" w:rsidRDefault="00E30EA6" w:rsidP="00CF3BFA">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Main outcomes:</w:t>
            </w:r>
          </w:p>
        </w:tc>
        <w:tc>
          <w:tcPr>
            <w:tcW w:w="12586" w:type="dxa"/>
            <w:tcBorders>
              <w:bottom w:val="single" w:sz="6" w:space="0" w:color="2E74B5"/>
              <w:right w:val="single" w:sz="6" w:space="0" w:color="2E74B5"/>
            </w:tcBorders>
            <w:tcMar>
              <w:top w:w="75" w:type="dxa"/>
              <w:left w:w="75" w:type="dxa"/>
              <w:bottom w:w="75" w:type="dxa"/>
              <w:right w:w="75" w:type="dxa"/>
            </w:tcMar>
            <w:hideMark/>
          </w:tcPr>
          <w:p w14:paraId="08AA5C0F" w14:textId="77777777" w:rsidR="00E30EA6" w:rsidRPr="00F20EDB" w:rsidRDefault="00E30EA6" w:rsidP="00CF3BFA">
            <w:pPr>
              <w:spacing w:line="200" w:lineRule="atLeast"/>
              <w:rPr>
                <w:rFonts w:ascii="Calibri" w:hAnsi="Calibri"/>
                <w:lang w:val="en-US"/>
              </w:rPr>
            </w:pPr>
            <w:r w:rsidRPr="00F20EDB">
              <w:rPr>
                <w:rFonts w:ascii="Calibri" w:hAnsi="Calibri"/>
                <w:lang w:val="en-US"/>
              </w:rPr>
              <w:t>Mortality at hospital discharge (or 28 days); Mortality (Indirect evidence from other viral illnesses);</w:t>
            </w:r>
          </w:p>
        </w:tc>
      </w:tr>
      <w:tr w:rsidR="00E30EA6" w:rsidRPr="00F20EDB" w14:paraId="44940A65" w14:textId="77777777" w:rsidTr="00CF3BFA">
        <w:tc>
          <w:tcPr>
            <w:tcW w:w="1814" w:type="dxa"/>
            <w:tcBorders>
              <w:bottom w:val="single" w:sz="6" w:space="0" w:color="2E74B5"/>
            </w:tcBorders>
            <w:shd w:val="clear" w:color="auto" w:fill="2E74B5"/>
            <w:tcMar>
              <w:top w:w="75" w:type="dxa"/>
              <w:left w:w="75" w:type="dxa"/>
              <w:bottom w:w="75" w:type="dxa"/>
              <w:right w:w="75" w:type="dxa"/>
            </w:tcMar>
            <w:hideMark/>
          </w:tcPr>
          <w:p w14:paraId="5FE4F402" w14:textId="77777777" w:rsidR="00E30EA6" w:rsidRPr="00F20EDB" w:rsidRDefault="00E30EA6" w:rsidP="00CF3BFA">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Setting:</w:t>
            </w:r>
          </w:p>
        </w:tc>
        <w:tc>
          <w:tcPr>
            <w:tcW w:w="12586" w:type="dxa"/>
            <w:tcBorders>
              <w:bottom w:val="single" w:sz="6" w:space="0" w:color="2E74B5"/>
              <w:right w:val="single" w:sz="6" w:space="0" w:color="2E74B5"/>
            </w:tcBorders>
            <w:tcMar>
              <w:top w:w="75" w:type="dxa"/>
              <w:left w:w="75" w:type="dxa"/>
              <w:bottom w:w="75" w:type="dxa"/>
              <w:right w:w="75" w:type="dxa"/>
            </w:tcMar>
            <w:hideMark/>
          </w:tcPr>
          <w:p w14:paraId="6D71DF65" w14:textId="77777777" w:rsidR="00E30EA6" w:rsidRPr="00F20EDB" w:rsidRDefault="00E30EA6" w:rsidP="00CF3BFA">
            <w:pPr>
              <w:rPr>
                <w:rFonts w:ascii="Calibri" w:hAnsi="Calibri"/>
                <w:b/>
                <w:bCs/>
                <w:caps/>
                <w:color w:val="000000" w:themeColor="text1"/>
                <w:lang w:val="en-US"/>
              </w:rPr>
            </w:pPr>
            <w:r w:rsidRPr="00F20EDB">
              <w:rPr>
                <w:rFonts w:ascii="Calibri" w:hAnsi="Calibri"/>
                <w:b/>
                <w:bCs/>
                <w:caps/>
                <w:color w:val="000000" w:themeColor="text1"/>
                <w:lang w:val="en-US"/>
              </w:rPr>
              <w:t>ICU</w:t>
            </w:r>
          </w:p>
        </w:tc>
      </w:tr>
      <w:tr w:rsidR="00E30EA6" w:rsidRPr="00F20EDB" w14:paraId="2804E6CF" w14:textId="77777777" w:rsidTr="00CF3BFA">
        <w:tc>
          <w:tcPr>
            <w:tcW w:w="1814" w:type="dxa"/>
            <w:tcBorders>
              <w:bottom w:val="single" w:sz="6" w:space="0" w:color="2E74B5"/>
            </w:tcBorders>
            <w:shd w:val="clear" w:color="auto" w:fill="2E74B5"/>
            <w:tcMar>
              <w:top w:w="75" w:type="dxa"/>
              <w:left w:w="75" w:type="dxa"/>
              <w:bottom w:w="75" w:type="dxa"/>
              <w:right w:w="75" w:type="dxa"/>
            </w:tcMar>
            <w:hideMark/>
          </w:tcPr>
          <w:p w14:paraId="7E5FA353" w14:textId="77777777" w:rsidR="00E30EA6" w:rsidRPr="00F20EDB" w:rsidRDefault="00E30EA6" w:rsidP="00CF3BFA">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Conflict of interests:</w:t>
            </w:r>
          </w:p>
        </w:tc>
        <w:tc>
          <w:tcPr>
            <w:tcW w:w="12586" w:type="dxa"/>
            <w:tcBorders>
              <w:bottom w:val="single" w:sz="6" w:space="0" w:color="2E74B5"/>
              <w:right w:val="single" w:sz="6" w:space="0" w:color="2E74B5"/>
            </w:tcBorders>
            <w:tcMar>
              <w:top w:w="75" w:type="dxa"/>
              <w:left w:w="75" w:type="dxa"/>
              <w:bottom w:w="75" w:type="dxa"/>
              <w:right w:w="75" w:type="dxa"/>
            </w:tcMar>
            <w:hideMark/>
          </w:tcPr>
          <w:p w14:paraId="360990CD" w14:textId="229F15B6" w:rsidR="00E30EA6" w:rsidRPr="00F20EDB" w:rsidRDefault="00DD6618" w:rsidP="00CF3BFA">
            <w:pPr>
              <w:spacing w:line="200" w:lineRule="atLeast"/>
              <w:rPr>
                <w:rFonts w:ascii="Calibri" w:hAnsi="Calibri"/>
                <w:lang w:val="en-US"/>
              </w:rPr>
            </w:pPr>
            <w:r w:rsidRPr="00F20EDB">
              <w:rPr>
                <w:rFonts w:ascii="Calibri" w:hAnsi="Calibri"/>
                <w:lang w:val="en-US"/>
              </w:rPr>
              <w:t>Some panel members did not vote on the recommendation due to intellectual COI as primary investigators of ongoing trials</w:t>
            </w:r>
            <w:r w:rsidR="00E30EA6" w:rsidRPr="00F20EDB">
              <w:rPr>
                <w:rFonts w:ascii="Calibri" w:hAnsi="Calibri"/>
                <w:lang w:val="en-US"/>
              </w:rPr>
              <w:br/>
            </w:r>
          </w:p>
        </w:tc>
      </w:tr>
    </w:tbl>
    <w:p w14:paraId="5F1760F9" w14:textId="77777777" w:rsidR="00E30EA6" w:rsidRPr="00F20EDB" w:rsidRDefault="00E30EA6" w:rsidP="00E30EA6">
      <w:pPr>
        <w:pStyle w:val="Heading1"/>
        <w:spacing w:after="20"/>
        <w:rPr>
          <w:rFonts w:ascii="Calibri" w:eastAsia="Times New Roman" w:hAnsi="Calibri"/>
          <w:caps/>
          <w:color w:val="000000"/>
          <w:sz w:val="30"/>
          <w:szCs w:val="30"/>
          <w:lang w:val="en-US"/>
        </w:rPr>
      </w:pPr>
      <w:r w:rsidRPr="00F20EDB">
        <w:rPr>
          <w:rFonts w:ascii="Calibri" w:eastAsia="Times New Roman" w:hAnsi="Calibri"/>
          <w:caps/>
          <w:color w:val="000000"/>
          <w:sz w:val="30"/>
          <w:szCs w:val="30"/>
          <w:lang w:val="en-US"/>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2988"/>
        <w:gridCol w:w="5850"/>
        <w:gridCol w:w="4106"/>
      </w:tblGrid>
      <w:tr w:rsidR="00E30EA6" w:rsidRPr="00F20EDB" w14:paraId="4311BC26" w14:textId="77777777" w:rsidTr="00CF3BFA">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EF01F21" w14:textId="77777777" w:rsidR="00E30EA6" w:rsidRPr="00F20EDB" w:rsidRDefault="00E30EA6" w:rsidP="00CF3BFA">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Problem</w:t>
            </w:r>
          </w:p>
          <w:p w14:paraId="7CE6F353" w14:textId="77777777" w:rsidR="00E30EA6" w:rsidRPr="00F20EDB" w:rsidRDefault="00E30EA6" w:rsidP="00CF3BFA">
            <w:pPr>
              <w:pStyle w:val="Subtitle2"/>
              <w:spacing w:before="0" w:beforeAutospacing="0" w:after="0" w:afterAutospacing="0"/>
              <w:rPr>
                <w:rFonts w:ascii="Calibri" w:hAnsi="Calibri"/>
                <w:color w:val="FFFFFF"/>
                <w:lang w:val="en-US"/>
              </w:rPr>
            </w:pPr>
            <w:r w:rsidRPr="00F20EDB">
              <w:rPr>
                <w:rFonts w:ascii="Calibri" w:hAnsi="Calibri"/>
                <w:color w:val="FFFFFF"/>
                <w:lang w:val="en-US"/>
              </w:rPr>
              <w:t>Is the problem a priority?</w:t>
            </w:r>
          </w:p>
        </w:tc>
      </w:tr>
      <w:tr w:rsidR="00E30EA6" w:rsidRPr="00F20EDB" w14:paraId="4EF2C4CF" w14:textId="77777777" w:rsidTr="00CF3BFA">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A6BE788" w14:textId="77777777" w:rsidR="00E30EA6" w:rsidRPr="00F20EDB" w:rsidRDefault="00E30EA6" w:rsidP="00CF3BFA">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89E0B32" w14:textId="77777777" w:rsidR="00E30EA6" w:rsidRPr="00F20EDB" w:rsidRDefault="00E30EA6" w:rsidP="00CF3BFA">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2205F3F" w14:textId="77777777" w:rsidR="00E30EA6" w:rsidRPr="00F20EDB" w:rsidRDefault="00E30EA6" w:rsidP="00CF3BFA">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E30EA6" w:rsidRPr="00F20EDB" w14:paraId="34CFFCB7" w14:textId="77777777" w:rsidTr="00CF3BFA">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27519A2" w14:textId="77777777" w:rsidR="00E30EA6" w:rsidRPr="00F20EDB" w:rsidRDefault="00E30EA6" w:rsidP="00CF3BFA">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o</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no</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yes</w:t>
            </w:r>
            <w:r w:rsidRPr="00F20EDB">
              <w:rPr>
                <w:rFonts w:ascii="Calibri" w:hAnsi="Calibri"/>
                <w:lang w:val="en-US"/>
              </w:rPr>
              <w:br/>
            </w: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Y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1652CEC" w14:textId="77777777" w:rsidR="00E30EA6" w:rsidRPr="00F20EDB" w:rsidRDefault="00E30EA6" w:rsidP="00CF3BFA">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179481A" w14:textId="77777777" w:rsidR="00E30EA6" w:rsidRPr="00F20EDB" w:rsidRDefault="00E30EA6" w:rsidP="00CF3BFA">
            <w:pPr>
              <w:rPr>
                <w:rFonts w:ascii="Calibri" w:hAnsi="Calibri"/>
                <w:lang w:val="en-US"/>
              </w:rPr>
            </w:pPr>
            <w:r w:rsidRPr="00F20EDB">
              <w:rPr>
                <w:rFonts w:ascii="Calibri" w:hAnsi="Calibri"/>
                <w:lang w:val="en-US"/>
              </w:rPr>
              <w:br/>
            </w:r>
          </w:p>
        </w:tc>
      </w:tr>
      <w:tr w:rsidR="00E30EA6" w:rsidRPr="00F20EDB" w14:paraId="075A6205" w14:textId="77777777" w:rsidTr="00CF3BFA">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A1EC835" w14:textId="77777777" w:rsidR="00E30EA6" w:rsidRPr="00F20EDB" w:rsidRDefault="00E30EA6" w:rsidP="00CF3BFA">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Desirable Effects</w:t>
            </w:r>
          </w:p>
          <w:p w14:paraId="79F356EB" w14:textId="77777777" w:rsidR="00E30EA6" w:rsidRPr="00F20EDB" w:rsidRDefault="00E30EA6" w:rsidP="00CF3BFA">
            <w:pPr>
              <w:pStyle w:val="Subtitle2"/>
              <w:spacing w:before="0" w:beforeAutospacing="0" w:after="0" w:afterAutospacing="0"/>
              <w:rPr>
                <w:rFonts w:ascii="Calibri" w:hAnsi="Calibri"/>
                <w:color w:val="FFFFFF"/>
                <w:lang w:val="en-US"/>
              </w:rPr>
            </w:pPr>
            <w:r w:rsidRPr="00F20EDB">
              <w:rPr>
                <w:rFonts w:ascii="Calibri" w:hAnsi="Calibri"/>
                <w:color w:val="FFFFFF"/>
                <w:lang w:val="en-US"/>
              </w:rPr>
              <w:t>How substantial are the desirable anticipated effects?</w:t>
            </w:r>
          </w:p>
        </w:tc>
      </w:tr>
      <w:tr w:rsidR="00E30EA6" w:rsidRPr="00F20EDB" w14:paraId="0EF97DCF" w14:textId="77777777" w:rsidTr="00CF3BFA">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16F1BFB" w14:textId="77777777" w:rsidR="00E30EA6" w:rsidRPr="00F20EDB" w:rsidRDefault="00E30EA6" w:rsidP="00CF3BFA">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E912E93" w14:textId="77777777" w:rsidR="00E30EA6" w:rsidRPr="00F20EDB" w:rsidRDefault="00E30EA6" w:rsidP="00CF3BFA">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2B46E54" w14:textId="77777777" w:rsidR="00E30EA6" w:rsidRPr="00F20EDB" w:rsidRDefault="00E30EA6" w:rsidP="00CF3BFA">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E30EA6" w:rsidRPr="00F20EDB" w14:paraId="6F1BA4C9" w14:textId="77777777" w:rsidTr="00CF3BFA">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45C3A41" w14:textId="77777777" w:rsidR="00E30EA6" w:rsidRPr="00F20EDB" w:rsidRDefault="00E30EA6" w:rsidP="00CF3BFA">
            <w:pPr>
              <w:rPr>
                <w:rFonts w:ascii="Calibri" w:hAnsi="Calibri"/>
                <w:lang w:val="en-US"/>
              </w:rPr>
            </w:pP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b/>
                <w:lang w:val="en-US"/>
              </w:rPr>
              <w:t xml:space="preserve">Trivial </w:t>
            </w:r>
            <w:r w:rsidRPr="00F20EDB">
              <w:rPr>
                <w:rStyle w:val="ep-radiobuttonlabel"/>
                <w:b/>
                <w:lang w:val="en-US"/>
              </w:rPr>
              <w:t>(or small)</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Moderate</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arge</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133911A" w14:textId="77777777" w:rsidR="00E30EA6" w:rsidRPr="00F20EDB" w:rsidRDefault="00E30EA6" w:rsidP="00CF3BFA">
            <w:pPr>
              <w:rPr>
                <w:rFonts w:ascii="Calibri" w:hAnsi="Calibri"/>
                <w:lang w:val="en-US"/>
              </w:rPr>
            </w:pPr>
            <w:r w:rsidRPr="00F20EDB">
              <w:rPr>
                <w:rFonts w:ascii="Calibri" w:hAnsi="Calibri"/>
                <w:lang w:val="en-US"/>
              </w:rPr>
              <w:br/>
            </w:r>
          </w:p>
          <w:tbl>
            <w:tblPr>
              <w:tblW w:w="5000" w:type="pct"/>
              <w:jc w:val="center"/>
              <w:tblCellMar>
                <w:top w:w="15" w:type="dxa"/>
                <w:left w:w="15" w:type="dxa"/>
                <w:bottom w:w="15" w:type="dxa"/>
                <w:right w:w="15" w:type="dxa"/>
              </w:tblCellMar>
              <w:tblLook w:val="04A0" w:firstRow="1" w:lastRow="0" w:firstColumn="1" w:lastColumn="0" w:noHBand="0" w:noVBand="1"/>
            </w:tblPr>
            <w:tblGrid>
              <w:gridCol w:w="1070"/>
              <w:gridCol w:w="1324"/>
              <w:gridCol w:w="1324"/>
              <w:gridCol w:w="1096"/>
              <w:gridCol w:w="870"/>
            </w:tblGrid>
            <w:tr w:rsidR="00E30EA6" w:rsidRPr="00F20EDB" w14:paraId="2B78E274" w14:textId="77777777" w:rsidTr="00CF3BFA">
              <w:trPr>
                <w:trHeight w:val="1125"/>
                <w:tblHeader/>
                <w:jc w:val="center"/>
              </w:trPr>
              <w:tc>
                <w:tcPr>
                  <w:tcW w:w="1250" w:type="pct"/>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225262D8" w14:textId="77777777" w:rsidR="00E30EA6" w:rsidRPr="00F20EDB" w:rsidRDefault="00E30EA6" w:rsidP="00CF3BFA">
                  <w:pPr>
                    <w:jc w:val="center"/>
                    <w:rPr>
                      <w:b/>
                      <w:bCs/>
                      <w:lang w:val="en-US"/>
                    </w:rPr>
                  </w:pPr>
                  <w:r w:rsidRPr="00F20EDB">
                    <w:rPr>
                      <w:b/>
                      <w:bCs/>
                      <w:lang w:val="en-US"/>
                    </w:rPr>
                    <w:t>Outcomes</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4DA6CE7C" w14:textId="77777777" w:rsidR="00E30EA6" w:rsidRPr="00F20EDB" w:rsidRDefault="00E30EA6" w:rsidP="00CF3BFA">
                  <w:pPr>
                    <w:jc w:val="center"/>
                    <w:rPr>
                      <w:b/>
                      <w:bCs/>
                      <w:lang w:val="en-US"/>
                    </w:rPr>
                  </w:pPr>
                  <w:r w:rsidRPr="00F20EDB">
                    <w:rPr>
                      <w:b/>
                      <w:bCs/>
                      <w:lang w:val="en-US"/>
                    </w:rPr>
                    <w:t>With no convalescent plasma</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134C58F8" w14:textId="77777777" w:rsidR="00E30EA6" w:rsidRPr="00F20EDB" w:rsidRDefault="00E30EA6" w:rsidP="00CF3BFA">
                  <w:pPr>
                    <w:jc w:val="center"/>
                    <w:rPr>
                      <w:b/>
                      <w:bCs/>
                      <w:lang w:val="en-US"/>
                    </w:rPr>
                  </w:pPr>
                  <w:r w:rsidRPr="00F20EDB">
                    <w:rPr>
                      <w:b/>
                      <w:bCs/>
                      <w:lang w:val="en-US"/>
                    </w:rPr>
                    <w:t xml:space="preserve">With convalescent plasma </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72FDE779" w14:textId="77777777" w:rsidR="00E30EA6" w:rsidRPr="00F20EDB" w:rsidRDefault="00E30EA6" w:rsidP="00CF3BFA">
                  <w:pPr>
                    <w:jc w:val="center"/>
                    <w:rPr>
                      <w:b/>
                      <w:bCs/>
                      <w:lang w:val="en-US"/>
                    </w:rPr>
                  </w:pPr>
                  <w:r w:rsidRPr="00F20EDB">
                    <w:rPr>
                      <w:b/>
                      <w:bCs/>
                      <w:lang w:val="en-US"/>
                    </w:rPr>
                    <w:t>Difference</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11A614CE" w14:textId="77777777" w:rsidR="00E30EA6" w:rsidRPr="00F20EDB" w:rsidRDefault="00E30EA6" w:rsidP="00CF3BFA">
                  <w:pPr>
                    <w:jc w:val="center"/>
                    <w:rPr>
                      <w:b/>
                      <w:bCs/>
                      <w:lang w:val="en-US"/>
                    </w:rPr>
                  </w:pPr>
                  <w:r w:rsidRPr="00F20EDB">
                    <w:rPr>
                      <w:b/>
                      <w:bCs/>
                      <w:lang w:val="en-US"/>
                    </w:rPr>
                    <w:t>Relative effect</w:t>
                  </w:r>
                  <w:r w:rsidRPr="00F20EDB">
                    <w:rPr>
                      <w:b/>
                      <w:bCs/>
                      <w:lang w:val="en-US"/>
                    </w:rPr>
                    <w:br/>
                    <w:t>(95% CI)</w:t>
                  </w:r>
                </w:p>
              </w:tc>
            </w:tr>
            <w:tr w:rsidR="00E30EA6" w:rsidRPr="00F20EDB" w14:paraId="6FFF62DC" w14:textId="77777777" w:rsidTr="00CF3BFA">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79437C8" w14:textId="77777777" w:rsidR="00E30EA6" w:rsidRPr="00F20EDB" w:rsidRDefault="00E30EA6" w:rsidP="00CF3BFA">
                  <w:pPr>
                    <w:jc w:val="center"/>
                    <w:rPr>
                      <w:lang w:val="en-US"/>
                    </w:rPr>
                  </w:pPr>
                  <w:r w:rsidRPr="00F20EDB">
                    <w:rPr>
                      <w:rStyle w:val="label"/>
                      <w:lang w:val="en-US"/>
                    </w:rPr>
                    <w:t>Mortality at hospital discharge (or 28 days)</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C2CE3F9" w14:textId="77777777" w:rsidR="00E30EA6" w:rsidRPr="00F20EDB" w:rsidRDefault="00E30EA6" w:rsidP="00CF3BFA">
                  <w:pPr>
                    <w:jc w:val="center"/>
                    <w:rPr>
                      <w:lang w:val="en-US"/>
                    </w:rPr>
                  </w:pPr>
                  <w:r w:rsidRPr="00F20EDB">
                    <w:rPr>
                      <w:lang w:val="en-US"/>
                    </w:rPr>
                    <w:t>159 per 1,000</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132AC04" w14:textId="77777777" w:rsidR="00E30EA6" w:rsidRPr="00F20EDB" w:rsidRDefault="00E30EA6" w:rsidP="00CF3BFA">
                  <w:pPr>
                    <w:jc w:val="center"/>
                    <w:rPr>
                      <w:lang w:val="en-US"/>
                    </w:rPr>
                  </w:pPr>
                  <w:r w:rsidRPr="00F20EDB">
                    <w:rPr>
                      <w:rStyle w:val="cell-value"/>
                      <w:b/>
                      <w:bCs/>
                      <w:lang w:val="en-US"/>
                    </w:rPr>
                    <w:t>122 per 1,000</w:t>
                  </w:r>
                  <w:r w:rsidRPr="00F20EDB">
                    <w:rPr>
                      <w:lang w:val="en-US"/>
                    </w:rPr>
                    <w:br/>
                  </w:r>
                  <w:r w:rsidRPr="00F20EDB">
                    <w:rPr>
                      <w:rStyle w:val="cell-value"/>
                      <w:lang w:val="en-US"/>
                    </w:rPr>
                    <w:t>(76 to 197)</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FFDBFF0" w14:textId="77777777" w:rsidR="00E30EA6" w:rsidRPr="00F20EDB" w:rsidRDefault="00E30EA6" w:rsidP="00CF3BFA">
                  <w:pPr>
                    <w:jc w:val="center"/>
                    <w:rPr>
                      <w:lang w:val="en-US"/>
                    </w:rPr>
                  </w:pPr>
                  <w:r w:rsidRPr="00F20EDB">
                    <w:rPr>
                      <w:rStyle w:val="cell-value"/>
                      <w:b/>
                      <w:bCs/>
                      <w:lang w:val="en-US"/>
                    </w:rPr>
                    <w:t>37 fewer per 1,000</w:t>
                  </w:r>
                  <w:r w:rsidRPr="00F20EDB">
                    <w:rPr>
                      <w:lang w:val="en-US"/>
                    </w:rPr>
                    <w:br/>
                  </w:r>
                  <w:r w:rsidRPr="00F20EDB">
                    <w:rPr>
                      <w:rStyle w:val="cell-value"/>
                      <w:lang w:val="en-US"/>
                    </w:rPr>
                    <w:t>(83 fewer to 38 more)</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4B933A7" w14:textId="77777777" w:rsidR="00E30EA6" w:rsidRPr="00F20EDB" w:rsidRDefault="00E30EA6" w:rsidP="00CF3BFA">
                  <w:pPr>
                    <w:jc w:val="center"/>
                    <w:rPr>
                      <w:lang w:val="en-US"/>
                    </w:rPr>
                  </w:pPr>
                  <w:r w:rsidRPr="00F20EDB">
                    <w:rPr>
                      <w:rStyle w:val="block"/>
                      <w:b/>
                      <w:bCs/>
                      <w:lang w:val="en-US"/>
                    </w:rPr>
                    <w:t>RR 0.77</w:t>
                  </w:r>
                  <w:r w:rsidRPr="00F20EDB">
                    <w:rPr>
                      <w:lang w:val="en-US"/>
                    </w:rPr>
                    <w:br/>
                  </w:r>
                  <w:r w:rsidRPr="00F20EDB">
                    <w:rPr>
                      <w:rStyle w:val="cell"/>
                      <w:lang w:val="en-US"/>
                    </w:rPr>
                    <w:t>(0.48 to 1.24)</w:t>
                  </w:r>
                </w:p>
              </w:tc>
            </w:tr>
            <w:tr w:rsidR="00E30EA6" w:rsidRPr="00F20EDB" w14:paraId="2F613A5E" w14:textId="77777777" w:rsidTr="00CF3BFA">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3807FEB" w14:textId="77777777" w:rsidR="00E30EA6" w:rsidRPr="00F20EDB" w:rsidRDefault="00E30EA6" w:rsidP="00CF3BFA">
                  <w:pPr>
                    <w:jc w:val="center"/>
                    <w:rPr>
                      <w:lang w:val="en-US"/>
                    </w:rPr>
                  </w:pPr>
                  <w:r w:rsidRPr="00F20EDB">
                    <w:rPr>
                      <w:rStyle w:val="label"/>
                      <w:lang w:val="en-US"/>
                    </w:rPr>
                    <w:t>Indirect evidence - Mortality</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3B826B9" w14:textId="77777777" w:rsidR="00E30EA6" w:rsidRPr="00F20EDB" w:rsidRDefault="00E30EA6" w:rsidP="00CF3BFA">
                  <w:pPr>
                    <w:jc w:val="center"/>
                    <w:rPr>
                      <w:lang w:val="en-US"/>
                    </w:rPr>
                  </w:pPr>
                  <w:r w:rsidRPr="00F20EDB">
                    <w:rPr>
                      <w:lang w:val="en-US"/>
                    </w:rPr>
                    <w:t>50 per 1,000</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AB26492" w14:textId="77777777" w:rsidR="00E30EA6" w:rsidRPr="00F20EDB" w:rsidRDefault="00E30EA6" w:rsidP="00CF3BFA">
                  <w:pPr>
                    <w:jc w:val="center"/>
                    <w:rPr>
                      <w:lang w:val="en-US"/>
                    </w:rPr>
                  </w:pPr>
                  <w:r w:rsidRPr="00F20EDB">
                    <w:rPr>
                      <w:rStyle w:val="cell-value"/>
                      <w:b/>
                      <w:bCs/>
                      <w:lang w:val="en-US"/>
                    </w:rPr>
                    <w:t>47 per 1,000</w:t>
                  </w:r>
                  <w:r w:rsidRPr="00F20EDB">
                    <w:rPr>
                      <w:lang w:val="en-US"/>
                    </w:rPr>
                    <w:br/>
                  </w:r>
                  <w:r w:rsidRPr="00F20EDB">
                    <w:rPr>
                      <w:rStyle w:val="cell-value"/>
                      <w:lang w:val="en-US"/>
                    </w:rPr>
                    <w:t>(25 to 90)</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8C8F4F5" w14:textId="77777777" w:rsidR="00E30EA6" w:rsidRPr="00F20EDB" w:rsidRDefault="00E30EA6" w:rsidP="00CF3BFA">
                  <w:pPr>
                    <w:jc w:val="center"/>
                    <w:rPr>
                      <w:lang w:val="en-US"/>
                    </w:rPr>
                  </w:pPr>
                  <w:r w:rsidRPr="00F20EDB">
                    <w:rPr>
                      <w:rStyle w:val="cell-value"/>
                      <w:b/>
                      <w:bCs/>
                      <w:lang w:val="en-US"/>
                    </w:rPr>
                    <w:t>3 fewer per 1,000</w:t>
                  </w:r>
                  <w:r w:rsidRPr="00F20EDB">
                    <w:rPr>
                      <w:lang w:val="en-US"/>
                    </w:rPr>
                    <w:br/>
                  </w:r>
                  <w:r w:rsidRPr="00F20EDB">
                    <w:rPr>
                      <w:rStyle w:val="cell-value"/>
                      <w:lang w:val="en-US"/>
                    </w:rPr>
                    <w:t>(26 fewer to 40 more)</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06A0C27" w14:textId="77777777" w:rsidR="00E30EA6" w:rsidRPr="00F20EDB" w:rsidRDefault="00E30EA6" w:rsidP="00CF3BFA">
                  <w:pPr>
                    <w:jc w:val="center"/>
                    <w:rPr>
                      <w:lang w:val="en-US"/>
                    </w:rPr>
                  </w:pPr>
                  <w:r w:rsidRPr="00F20EDB">
                    <w:rPr>
                      <w:rStyle w:val="block"/>
                      <w:b/>
                      <w:bCs/>
                      <w:lang w:val="en-US"/>
                    </w:rPr>
                    <w:t>RR 0.94</w:t>
                  </w:r>
                  <w:r w:rsidRPr="00F20EDB">
                    <w:rPr>
                      <w:lang w:val="en-US"/>
                    </w:rPr>
                    <w:br/>
                  </w:r>
                  <w:r w:rsidRPr="00F20EDB">
                    <w:rPr>
                      <w:rStyle w:val="cell"/>
                      <w:lang w:val="en-US"/>
                    </w:rPr>
                    <w:t>(0.49 to 1.80)</w:t>
                  </w:r>
                </w:p>
              </w:tc>
            </w:tr>
          </w:tbl>
          <w:p w14:paraId="4008E7EA" w14:textId="77777777" w:rsidR="00E30EA6" w:rsidRPr="00F20EDB" w:rsidRDefault="00E30EA6" w:rsidP="00CF3BFA">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0B5C597" w14:textId="77777777" w:rsidR="00E30EA6" w:rsidRPr="00F20EDB" w:rsidRDefault="00E30EA6" w:rsidP="00CF3BFA">
            <w:pPr>
              <w:rPr>
                <w:rFonts w:ascii="Calibri" w:hAnsi="Calibri"/>
                <w:lang w:val="en-US"/>
              </w:rPr>
            </w:pPr>
            <w:r w:rsidRPr="00F20EDB">
              <w:rPr>
                <w:rFonts w:ascii="Calibri" w:hAnsi="Calibri"/>
                <w:lang w:val="en-US"/>
              </w:rPr>
              <w:t>Although majority of the panel elected to choose trivial desirable effects, the intent was to reflect uncertainty about the magnitude of benefit given that the 95% CI cannot exclude substantial harm.</w:t>
            </w:r>
          </w:p>
          <w:p w14:paraId="4869F391" w14:textId="77777777" w:rsidR="00E30EA6" w:rsidRPr="00F20EDB" w:rsidRDefault="00E30EA6" w:rsidP="00CF3BFA">
            <w:pPr>
              <w:rPr>
                <w:rFonts w:ascii="Calibri" w:hAnsi="Calibri"/>
                <w:lang w:val="en-US"/>
              </w:rPr>
            </w:pPr>
          </w:p>
          <w:p w14:paraId="23B1E6FB" w14:textId="77777777" w:rsidR="00E30EA6" w:rsidRPr="00F20EDB" w:rsidRDefault="00E30EA6" w:rsidP="00CF3BFA">
            <w:pPr>
              <w:rPr>
                <w:rFonts w:ascii="Calibri" w:hAnsi="Calibri"/>
                <w:lang w:val="en-US"/>
              </w:rPr>
            </w:pPr>
            <w:r w:rsidRPr="00F20EDB">
              <w:rPr>
                <w:rFonts w:ascii="Calibri" w:hAnsi="Calibri"/>
                <w:lang w:val="en-US"/>
              </w:rPr>
              <w:t>4 panel members thought that based on the point estimates (RR 0.77 and RR 0.94) the magnitude of benefit should be moderate</w:t>
            </w:r>
          </w:p>
          <w:p w14:paraId="7AF6F4D6" w14:textId="77777777" w:rsidR="00E30EA6" w:rsidRPr="00F20EDB" w:rsidRDefault="00E30EA6" w:rsidP="00CF3BFA">
            <w:pPr>
              <w:rPr>
                <w:rFonts w:ascii="Calibri" w:hAnsi="Calibri"/>
                <w:lang w:val="en-US"/>
              </w:rPr>
            </w:pPr>
            <w:r w:rsidRPr="00F20EDB">
              <w:rPr>
                <w:rFonts w:ascii="Calibri" w:hAnsi="Calibri"/>
                <w:lang w:val="en-US"/>
              </w:rPr>
              <w:br/>
            </w:r>
          </w:p>
        </w:tc>
      </w:tr>
      <w:tr w:rsidR="00E30EA6" w:rsidRPr="00F20EDB" w14:paraId="5F9ECE8B" w14:textId="77777777" w:rsidTr="00CF3BFA">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28D945B" w14:textId="77777777" w:rsidR="00E30EA6" w:rsidRPr="00F20EDB" w:rsidRDefault="00E30EA6" w:rsidP="00CF3BFA">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Undesirable Effects</w:t>
            </w:r>
          </w:p>
          <w:p w14:paraId="5C8118BC" w14:textId="77777777" w:rsidR="00E30EA6" w:rsidRPr="00F20EDB" w:rsidRDefault="00E30EA6" w:rsidP="00CF3BFA">
            <w:pPr>
              <w:pStyle w:val="Subtitle2"/>
              <w:spacing w:before="0" w:beforeAutospacing="0" w:after="0" w:afterAutospacing="0"/>
              <w:rPr>
                <w:rFonts w:ascii="Calibri" w:hAnsi="Calibri"/>
                <w:color w:val="FFFFFF"/>
                <w:lang w:val="en-US"/>
              </w:rPr>
            </w:pPr>
            <w:r w:rsidRPr="00F20EDB">
              <w:rPr>
                <w:rFonts w:ascii="Calibri" w:hAnsi="Calibri"/>
                <w:color w:val="FFFFFF"/>
                <w:lang w:val="en-US"/>
              </w:rPr>
              <w:t>How substantial are the undesirable anticipated effects?</w:t>
            </w:r>
          </w:p>
        </w:tc>
      </w:tr>
      <w:tr w:rsidR="00E30EA6" w:rsidRPr="00F20EDB" w14:paraId="58E5DC28" w14:textId="77777777" w:rsidTr="00CF3BFA">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A669A10" w14:textId="77777777" w:rsidR="00E30EA6" w:rsidRPr="00F20EDB" w:rsidRDefault="00E30EA6" w:rsidP="00CF3BFA">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D314368" w14:textId="77777777" w:rsidR="00E30EA6" w:rsidRPr="00F20EDB" w:rsidRDefault="00E30EA6" w:rsidP="00CF3BFA">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F3E6B0" w14:textId="77777777" w:rsidR="00E30EA6" w:rsidRPr="00F20EDB" w:rsidRDefault="00E30EA6" w:rsidP="00CF3BFA">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E30EA6" w:rsidRPr="00F20EDB" w14:paraId="193CC6A8" w14:textId="77777777" w:rsidTr="00CF3BFA">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53BCBCB" w14:textId="77777777" w:rsidR="00E30EA6" w:rsidRPr="00F20EDB" w:rsidRDefault="00E30EA6" w:rsidP="00CF3BFA">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arge</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Moderate</w:t>
            </w:r>
            <w:r w:rsidRPr="00F20EDB">
              <w:rPr>
                <w:rFonts w:ascii="Calibri" w:hAnsi="Calibri"/>
                <w:lang w:val="en-US"/>
              </w:rPr>
              <w:br/>
            </w: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b/>
                <w:lang w:val="en-US"/>
              </w:rPr>
              <w:t xml:space="preserve">Trivial </w:t>
            </w:r>
            <w:r w:rsidRPr="00F20EDB">
              <w:rPr>
                <w:rStyle w:val="ep-radiobuttonlabel"/>
                <w:b/>
                <w:lang w:val="en-US"/>
              </w:rPr>
              <w:t>(or small)</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205D561" w14:textId="77777777" w:rsidR="00E30EA6" w:rsidRPr="00F20EDB" w:rsidRDefault="00E30EA6" w:rsidP="00CF3BFA">
            <w:pPr>
              <w:rPr>
                <w:rFonts w:ascii="Calibri" w:hAnsi="Calibri"/>
                <w:lang w:val="en-US"/>
              </w:rPr>
            </w:pPr>
            <w:r w:rsidRPr="00F20EDB">
              <w:rPr>
                <w:rFonts w:ascii="Calibri" w:hAnsi="Calibri"/>
                <w:lang w:val="en-US"/>
              </w:rPr>
              <w:br/>
            </w:r>
          </w:p>
          <w:tbl>
            <w:tblPr>
              <w:tblW w:w="5000" w:type="pct"/>
              <w:jc w:val="center"/>
              <w:tblCellMar>
                <w:top w:w="15" w:type="dxa"/>
                <w:left w:w="15" w:type="dxa"/>
                <w:bottom w:w="15" w:type="dxa"/>
                <w:right w:w="15" w:type="dxa"/>
              </w:tblCellMar>
              <w:tblLook w:val="04A0" w:firstRow="1" w:lastRow="0" w:firstColumn="1" w:lastColumn="0" w:noHBand="0" w:noVBand="1"/>
            </w:tblPr>
            <w:tblGrid>
              <w:gridCol w:w="1070"/>
              <w:gridCol w:w="1324"/>
              <w:gridCol w:w="1324"/>
              <w:gridCol w:w="1096"/>
              <w:gridCol w:w="870"/>
            </w:tblGrid>
            <w:tr w:rsidR="00E30EA6" w:rsidRPr="00F20EDB" w14:paraId="27007996" w14:textId="77777777" w:rsidTr="00CF3BFA">
              <w:trPr>
                <w:trHeight w:val="1125"/>
                <w:tblHeader/>
                <w:jc w:val="center"/>
              </w:trPr>
              <w:tc>
                <w:tcPr>
                  <w:tcW w:w="1250" w:type="pct"/>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14D7D1A4" w14:textId="77777777" w:rsidR="00E30EA6" w:rsidRPr="00F20EDB" w:rsidRDefault="00E30EA6" w:rsidP="00CF3BFA">
                  <w:pPr>
                    <w:jc w:val="center"/>
                    <w:rPr>
                      <w:b/>
                      <w:bCs/>
                      <w:lang w:val="en-US"/>
                    </w:rPr>
                  </w:pPr>
                  <w:r w:rsidRPr="00F20EDB">
                    <w:rPr>
                      <w:b/>
                      <w:bCs/>
                      <w:lang w:val="en-US"/>
                    </w:rPr>
                    <w:t>Outcomes</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36924D88" w14:textId="77777777" w:rsidR="00E30EA6" w:rsidRPr="00F20EDB" w:rsidRDefault="00E30EA6" w:rsidP="00CF3BFA">
                  <w:pPr>
                    <w:jc w:val="center"/>
                    <w:rPr>
                      <w:b/>
                      <w:bCs/>
                      <w:lang w:val="en-US"/>
                    </w:rPr>
                  </w:pPr>
                  <w:r w:rsidRPr="00F20EDB">
                    <w:rPr>
                      <w:b/>
                      <w:bCs/>
                      <w:lang w:val="en-US"/>
                    </w:rPr>
                    <w:t>With no convalescent plasma</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25B522CA" w14:textId="77777777" w:rsidR="00E30EA6" w:rsidRPr="00F20EDB" w:rsidRDefault="00E30EA6" w:rsidP="00CF3BFA">
                  <w:pPr>
                    <w:jc w:val="center"/>
                    <w:rPr>
                      <w:b/>
                      <w:bCs/>
                      <w:lang w:val="en-US"/>
                    </w:rPr>
                  </w:pPr>
                  <w:r w:rsidRPr="00F20EDB">
                    <w:rPr>
                      <w:b/>
                      <w:bCs/>
                      <w:lang w:val="en-US"/>
                    </w:rPr>
                    <w:t xml:space="preserve">With convalescent plasma </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310464B1" w14:textId="77777777" w:rsidR="00E30EA6" w:rsidRPr="00F20EDB" w:rsidRDefault="00E30EA6" w:rsidP="00CF3BFA">
                  <w:pPr>
                    <w:jc w:val="center"/>
                    <w:rPr>
                      <w:b/>
                      <w:bCs/>
                      <w:lang w:val="en-US"/>
                    </w:rPr>
                  </w:pPr>
                  <w:r w:rsidRPr="00F20EDB">
                    <w:rPr>
                      <w:b/>
                      <w:bCs/>
                      <w:lang w:val="en-US"/>
                    </w:rPr>
                    <w:t>Difference</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1097B4D1" w14:textId="77777777" w:rsidR="00E30EA6" w:rsidRPr="00F20EDB" w:rsidRDefault="00E30EA6" w:rsidP="00CF3BFA">
                  <w:pPr>
                    <w:jc w:val="center"/>
                    <w:rPr>
                      <w:b/>
                      <w:bCs/>
                      <w:lang w:val="en-US"/>
                    </w:rPr>
                  </w:pPr>
                  <w:r w:rsidRPr="00F20EDB">
                    <w:rPr>
                      <w:b/>
                      <w:bCs/>
                      <w:lang w:val="en-US"/>
                    </w:rPr>
                    <w:t>Relative effect</w:t>
                  </w:r>
                  <w:r w:rsidRPr="00F20EDB">
                    <w:rPr>
                      <w:b/>
                      <w:bCs/>
                      <w:lang w:val="en-US"/>
                    </w:rPr>
                    <w:br/>
                    <w:t>(95% CI)</w:t>
                  </w:r>
                </w:p>
              </w:tc>
            </w:tr>
            <w:tr w:rsidR="00E30EA6" w:rsidRPr="00F20EDB" w14:paraId="008624AC" w14:textId="77777777" w:rsidTr="00CF3BFA">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8454A27" w14:textId="77777777" w:rsidR="00E30EA6" w:rsidRPr="00F20EDB" w:rsidRDefault="00E30EA6" w:rsidP="00CF3BFA">
                  <w:pPr>
                    <w:jc w:val="center"/>
                    <w:rPr>
                      <w:lang w:val="en-US"/>
                    </w:rPr>
                  </w:pPr>
                  <w:r w:rsidRPr="00F20EDB">
                    <w:rPr>
                      <w:rStyle w:val="label"/>
                      <w:lang w:val="en-US"/>
                    </w:rPr>
                    <w:t>Mortality at hospital discharge (or 28 days)</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53AB220" w14:textId="77777777" w:rsidR="00E30EA6" w:rsidRPr="00F20EDB" w:rsidRDefault="00E30EA6" w:rsidP="00CF3BFA">
                  <w:pPr>
                    <w:jc w:val="center"/>
                    <w:rPr>
                      <w:lang w:val="en-US"/>
                    </w:rPr>
                  </w:pPr>
                  <w:r w:rsidRPr="00F20EDB">
                    <w:rPr>
                      <w:lang w:val="en-US"/>
                    </w:rPr>
                    <w:t>159 per 1,000</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7D06E68" w14:textId="77777777" w:rsidR="00E30EA6" w:rsidRPr="00F20EDB" w:rsidRDefault="00E30EA6" w:rsidP="00CF3BFA">
                  <w:pPr>
                    <w:jc w:val="center"/>
                    <w:rPr>
                      <w:lang w:val="en-US"/>
                    </w:rPr>
                  </w:pPr>
                  <w:r w:rsidRPr="00F20EDB">
                    <w:rPr>
                      <w:rStyle w:val="cell-value"/>
                      <w:b/>
                      <w:bCs/>
                      <w:lang w:val="en-US"/>
                    </w:rPr>
                    <w:t>122 per 1,000</w:t>
                  </w:r>
                  <w:r w:rsidRPr="00F20EDB">
                    <w:rPr>
                      <w:lang w:val="en-US"/>
                    </w:rPr>
                    <w:br/>
                  </w:r>
                  <w:r w:rsidRPr="00F20EDB">
                    <w:rPr>
                      <w:rStyle w:val="cell-value"/>
                      <w:lang w:val="en-US"/>
                    </w:rPr>
                    <w:t>(76 to 197)</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228847E" w14:textId="77777777" w:rsidR="00E30EA6" w:rsidRPr="00F20EDB" w:rsidRDefault="00E30EA6" w:rsidP="00CF3BFA">
                  <w:pPr>
                    <w:jc w:val="center"/>
                    <w:rPr>
                      <w:lang w:val="en-US"/>
                    </w:rPr>
                  </w:pPr>
                  <w:r w:rsidRPr="00F20EDB">
                    <w:rPr>
                      <w:rStyle w:val="cell-value"/>
                      <w:b/>
                      <w:bCs/>
                      <w:lang w:val="en-US"/>
                    </w:rPr>
                    <w:t>37 fewer per 1,000</w:t>
                  </w:r>
                  <w:r w:rsidRPr="00F20EDB">
                    <w:rPr>
                      <w:lang w:val="en-US"/>
                    </w:rPr>
                    <w:br/>
                  </w:r>
                  <w:r w:rsidRPr="00F20EDB">
                    <w:rPr>
                      <w:rStyle w:val="cell-value"/>
                      <w:lang w:val="en-US"/>
                    </w:rPr>
                    <w:t>(83 fewer to 38 more)</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76FA127" w14:textId="77777777" w:rsidR="00E30EA6" w:rsidRPr="00F20EDB" w:rsidRDefault="00E30EA6" w:rsidP="00CF3BFA">
                  <w:pPr>
                    <w:jc w:val="center"/>
                    <w:rPr>
                      <w:lang w:val="en-US"/>
                    </w:rPr>
                  </w:pPr>
                  <w:r w:rsidRPr="00F20EDB">
                    <w:rPr>
                      <w:rStyle w:val="block"/>
                      <w:b/>
                      <w:bCs/>
                      <w:lang w:val="en-US"/>
                    </w:rPr>
                    <w:t>RR 0.77</w:t>
                  </w:r>
                  <w:r w:rsidRPr="00F20EDB">
                    <w:rPr>
                      <w:lang w:val="en-US"/>
                    </w:rPr>
                    <w:br/>
                  </w:r>
                  <w:r w:rsidRPr="00F20EDB">
                    <w:rPr>
                      <w:rStyle w:val="cell"/>
                      <w:lang w:val="en-US"/>
                    </w:rPr>
                    <w:t>(0.48 to 1.24)</w:t>
                  </w:r>
                </w:p>
              </w:tc>
            </w:tr>
            <w:tr w:rsidR="00E30EA6" w:rsidRPr="00F20EDB" w14:paraId="5B5EF632" w14:textId="77777777" w:rsidTr="00CF3BFA">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539833F" w14:textId="77777777" w:rsidR="00E30EA6" w:rsidRPr="00F20EDB" w:rsidRDefault="00E30EA6" w:rsidP="00CF3BFA">
                  <w:pPr>
                    <w:jc w:val="center"/>
                    <w:rPr>
                      <w:lang w:val="en-US"/>
                    </w:rPr>
                  </w:pPr>
                  <w:r w:rsidRPr="00F20EDB">
                    <w:rPr>
                      <w:rStyle w:val="label"/>
                      <w:lang w:val="en-US"/>
                    </w:rPr>
                    <w:t>Indirect evidence - Mortality</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A6CDA88" w14:textId="77777777" w:rsidR="00E30EA6" w:rsidRPr="00F20EDB" w:rsidRDefault="00E30EA6" w:rsidP="00CF3BFA">
                  <w:pPr>
                    <w:jc w:val="center"/>
                    <w:rPr>
                      <w:lang w:val="en-US"/>
                    </w:rPr>
                  </w:pPr>
                  <w:r w:rsidRPr="00F20EDB">
                    <w:rPr>
                      <w:lang w:val="en-US"/>
                    </w:rPr>
                    <w:t>50 per 1,000</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D088629" w14:textId="77777777" w:rsidR="00E30EA6" w:rsidRPr="00F20EDB" w:rsidRDefault="00E30EA6" w:rsidP="00CF3BFA">
                  <w:pPr>
                    <w:jc w:val="center"/>
                    <w:rPr>
                      <w:lang w:val="en-US"/>
                    </w:rPr>
                  </w:pPr>
                  <w:r w:rsidRPr="00F20EDB">
                    <w:rPr>
                      <w:rStyle w:val="cell-value"/>
                      <w:b/>
                      <w:bCs/>
                      <w:lang w:val="en-US"/>
                    </w:rPr>
                    <w:t>47 per 1,000</w:t>
                  </w:r>
                  <w:r w:rsidRPr="00F20EDB">
                    <w:rPr>
                      <w:lang w:val="en-US"/>
                    </w:rPr>
                    <w:br/>
                  </w:r>
                  <w:r w:rsidRPr="00F20EDB">
                    <w:rPr>
                      <w:rStyle w:val="cell-value"/>
                      <w:lang w:val="en-US"/>
                    </w:rPr>
                    <w:t>(25 to 90)</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B0FA099" w14:textId="77777777" w:rsidR="00E30EA6" w:rsidRPr="00F20EDB" w:rsidRDefault="00E30EA6" w:rsidP="00CF3BFA">
                  <w:pPr>
                    <w:jc w:val="center"/>
                    <w:rPr>
                      <w:lang w:val="en-US"/>
                    </w:rPr>
                  </w:pPr>
                  <w:r w:rsidRPr="00F20EDB">
                    <w:rPr>
                      <w:rStyle w:val="cell-value"/>
                      <w:b/>
                      <w:bCs/>
                      <w:lang w:val="en-US"/>
                    </w:rPr>
                    <w:t>3 fewer per 1,000</w:t>
                  </w:r>
                  <w:r w:rsidRPr="00F20EDB">
                    <w:rPr>
                      <w:lang w:val="en-US"/>
                    </w:rPr>
                    <w:br/>
                  </w:r>
                  <w:r w:rsidRPr="00F20EDB">
                    <w:rPr>
                      <w:rStyle w:val="cell-value"/>
                      <w:lang w:val="en-US"/>
                    </w:rPr>
                    <w:t>(26 fewer to 40 more)</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190CEEB" w14:textId="77777777" w:rsidR="00E30EA6" w:rsidRPr="00F20EDB" w:rsidRDefault="00E30EA6" w:rsidP="00CF3BFA">
                  <w:pPr>
                    <w:jc w:val="center"/>
                    <w:rPr>
                      <w:lang w:val="en-US"/>
                    </w:rPr>
                  </w:pPr>
                  <w:r w:rsidRPr="00F20EDB">
                    <w:rPr>
                      <w:rStyle w:val="block"/>
                      <w:b/>
                      <w:bCs/>
                      <w:lang w:val="en-US"/>
                    </w:rPr>
                    <w:t>RR 0.94</w:t>
                  </w:r>
                  <w:r w:rsidRPr="00F20EDB">
                    <w:rPr>
                      <w:lang w:val="en-US"/>
                    </w:rPr>
                    <w:br/>
                  </w:r>
                  <w:r w:rsidRPr="00F20EDB">
                    <w:rPr>
                      <w:rStyle w:val="cell"/>
                      <w:lang w:val="en-US"/>
                    </w:rPr>
                    <w:t>(0.49 to 1.80)</w:t>
                  </w:r>
                </w:p>
              </w:tc>
            </w:tr>
          </w:tbl>
          <w:p w14:paraId="6517BA7F" w14:textId="77777777" w:rsidR="00E30EA6" w:rsidRPr="00F20EDB" w:rsidRDefault="00E30EA6" w:rsidP="00CF3BFA">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A5A8E46" w14:textId="77777777" w:rsidR="00E30EA6" w:rsidRPr="00F20EDB" w:rsidRDefault="00E30EA6" w:rsidP="00CF3BFA">
            <w:pPr>
              <w:rPr>
                <w:rFonts w:ascii="Calibri" w:hAnsi="Calibri"/>
                <w:lang w:val="en-US"/>
              </w:rPr>
            </w:pPr>
            <w:r w:rsidRPr="00F20EDB">
              <w:rPr>
                <w:rFonts w:ascii="Calibri" w:hAnsi="Calibri"/>
                <w:lang w:val="en-US"/>
              </w:rPr>
              <w:br/>
              <w:t xml:space="preserve">While majority of the panel agreed that the adverse effects of transfusing plasma is trivial based on rarity of major events, at least two panelists thought it should be small and not trivial </w:t>
            </w:r>
          </w:p>
          <w:p w14:paraId="5F110219" w14:textId="77777777" w:rsidR="00E30EA6" w:rsidRPr="00F20EDB" w:rsidRDefault="00E30EA6" w:rsidP="00CF3BFA">
            <w:pPr>
              <w:rPr>
                <w:rFonts w:ascii="Calibri" w:hAnsi="Calibri"/>
                <w:lang w:val="en-US"/>
              </w:rPr>
            </w:pPr>
          </w:p>
          <w:p w14:paraId="2A8A5DCA" w14:textId="77777777" w:rsidR="00E30EA6" w:rsidRPr="00F20EDB" w:rsidRDefault="00E30EA6" w:rsidP="00CF3BFA">
            <w:pPr>
              <w:rPr>
                <w:rFonts w:ascii="Calibri" w:hAnsi="Calibri"/>
                <w:lang w:val="en-US"/>
              </w:rPr>
            </w:pPr>
            <w:r w:rsidRPr="00F20EDB">
              <w:rPr>
                <w:rFonts w:ascii="Calibri" w:hAnsi="Calibri"/>
                <w:lang w:val="en-US"/>
              </w:rPr>
              <w:t>Included trials did not report differences between groups with regards to adverse events, but narratively reported adverse events.</w:t>
            </w:r>
          </w:p>
        </w:tc>
      </w:tr>
      <w:tr w:rsidR="00E30EA6" w:rsidRPr="00F20EDB" w14:paraId="3738F1E0" w14:textId="77777777" w:rsidTr="00CF3BFA">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B9DDE51" w14:textId="77777777" w:rsidR="00E30EA6" w:rsidRPr="00F20EDB" w:rsidRDefault="00E30EA6" w:rsidP="00CF3BFA">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Quality of evidence</w:t>
            </w:r>
          </w:p>
          <w:p w14:paraId="0266A79D" w14:textId="77777777" w:rsidR="00E30EA6" w:rsidRPr="00F20EDB" w:rsidRDefault="00E30EA6" w:rsidP="00CF3BFA">
            <w:pPr>
              <w:pStyle w:val="Subtitle2"/>
              <w:spacing w:before="0" w:beforeAutospacing="0" w:after="0" w:afterAutospacing="0"/>
              <w:rPr>
                <w:rFonts w:ascii="Calibri" w:hAnsi="Calibri"/>
                <w:color w:val="FFFFFF"/>
                <w:lang w:val="en-US"/>
              </w:rPr>
            </w:pPr>
            <w:r w:rsidRPr="00F20EDB">
              <w:rPr>
                <w:rFonts w:ascii="Calibri" w:hAnsi="Calibri"/>
                <w:color w:val="FFFFFF"/>
                <w:lang w:val="en-US"/>
              </w:rPr>
              <w:t>What is the overall certainty of the evidence of effects?</w:t>
            </w:r>
          </w:p>
        </w:tc>
      </w:tr>
      <w:tr w:rsidR="00E30EA6" w:rsidRPr="00F20EDB" w14:paraId="581B2FF7" w14:textId="77777777" w:rsidTr="00CF3BFA">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EA3EEED" w14:textId="77777777" w:rsidR="00E30EA6" w:rsidRPr="00F20EDB" w:rsidRDefault="00E30EA6" w:rsidP="00CF3BFA">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211CEB2" w14:textId="77777777" w:rsidR="00E30EA6" w:rsidRPr="00F20EDB" w:rsidRDefault="00E30EA6" w:rsidP="00CF3BFA">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03338E9" w14:textId="77777777" w:rsidR="00E30EA6" w:rsidRPr="00F20EDB" w:rsidRDefault="00E30EA6" w:rsidP="00CF3BFA">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E30EA6" w:rsidRPr="00F20EDB" w14:paraId="20B43CB2" w14:textId="77777777" w:rsidTr="00CF3BFA">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60BF119" w14:textId="77777777" w:rsidR="00E30EA6" w:rsidRPr="00F20EDB" w:rsidRDefault="00E30EA6" w:rsidP="00CF3BFA">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ery low</w:t>
            </w:r>
            <w:r w:rsidRPr="00F20EDB">
              <w:rPr>
                <w:rFonts w:ascii="Calibri" w:hAnsi="Calibri"/>
                <w:lang w:val="en-US"/>
              </w:rPr>
              <w:br/>
            </w: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b/>
                <w:lang w:val="en-US"/>
              </w:rPr>
              <w:t>Low</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Moderate</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High</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o included studies</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32D01CF" w14:textId="77777777" w:rsidR="00E30EA6" w:rsidRPr="00F20EDB" w:rsidRDefault="00E30EA6" w:rsidP="00CF3BFA">
            <w:pPr>
              <w:rPr>
                <w:rFonts w:ascii="Calibri" w:hAnsi="Calibri"/>
                <w:lang w:val="en-US"/>
              </w:rPr>
            </w:pPr>
            <w:r w:rsidRPr="00F20EDB">
              <w:rPr>
                <w:rFonts w:ascii="Calibri" w:hAnsi="Calibri"/>
                <w:lang w:val="en-US"/>
              </w:rPr>
              <w:br/>
            </w:r>
          </w:p>
          <w:tbl>
            <w:tblPr>
              <w:tblW w:w="5000" w:type="pct"/>
              <w:jc w:val="center"/>
              <w:tblCellMar>
                <w:top w:w="15" w:type="dxa"/>
                <w:left w:w="15" w:type="dxa"/>
                <w:bottom w:w="15" w:type="dxa"/>
                <w:right w:w="15" w:type="dxa"/>
              </w:tblCellMar>
              <w:tblLook w:val="04A0" w:firstRow="1" w:lastRow="0" w:firstColumn="1" w:lastColumn="0" w:noHBand="0" w:noVBand="1"/>
            </w:tblPr>
            <w:tblGrid>
              <w:gridCol w:w="2684"/>
              <w:gridCol w:w="1257"/>
              <w:gridCol w:w="1743"/>
            </w:tblGrid>
            <w:tr w:rsidR="00E30EA6" w:rsidRPr="00F20EDB" w14:paraId="6B1CB883" w14:textId="77777777" w:rsidTr="00CF3BFA">
              <w:trPr>
                <w:tblHeader/>
                <w:jc w:val="center"/>
              </w:trPr>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60AB1EBD" w14:textId="77777777" w:rsidR="00E30EA6" w:rsidRPr="00F20EDB" w:rsidRDefault="00E30EA6" w:rsidP="00CF3BFA">
                  <w:pPr>
                    <w:jc w:val="center"/>
                    <w:rPr>
                      <w:b/>
                      <w:bCs/>
                      <w:lang w:val="en-US"/>
                    </w:rPr>
                  </w:pPr>
                  <w:r w:rsidRPr="00F20EDB">
                    <w:rPr>
                      <w:b/>
                      <w:bCs/>
                      <w:lang w:val="en-US"/>
                    </w:rPr>
                    <w:t>Outcomes</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1FC72FE0" w14:textId="77777777" w:rsidR="00E30EA6" w:rsidRPr="00F20EDB" w:rsidRDefault="00E30EA6" w:rsidP="00CF3BFA">
                  <w:pPr>
                    <w:jc w:val="center"/>
                    <w:rPr>
                      <w:b/>
                      <w:bCs/>
                      <w:lang w:val="en-US"/>
                    </w:rPr>
                  </w:pPr>
                  <w:r w:rsidRPr="00F20EDB">
                    <w:rPr>
                      <w:b/>
                      <w:bCs/>
                      <w:lang w:val="en-US"/>
                    </w:rPr>
                    <w:t>Importance</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3784577A" w14:textId="77777777" w:rsidR="00E30EA6" w:rsidRPr="00F20EDB" w:rsidRDefault="00E30EA6" w:rsidP="00CF3BFA">
                  <w:pPr>
                    <w:jc w:val="center"/>
                    <w:rPr>
                      <w:b/>
                      <w:bCs/>
                      <w:lang w:val="en-US"/>
                    </w:rPr>
                  </w:pPr>
                  <w:r w:rsidRPr="00F20EDB">
                    <w:rPr>
                      <w:b/>
                      <w:bCs/>
                      <w:lang w:val="en-US"/>
                    </w:rPr>
                    <w:t>Quality of the evidence</w:t>
                  </w:r>
                  <w:r w:rsidRPr="00F20EDB">
                    <w:rPr>
                      <w:b/>
                      <w:bCs/>
                      <w:lang w:val="en-US"/>
                    </w:rPr>
                    <w:br/>
                    <w:t>(GRADE)</w:t>
                  </w:r>
                </w:p>
              </w:tc>
            </w:tr>
            <w:tr w:rsidR="00E30EA6" w:rsidRPr="00F20EDB" w14:paraId="1992134C" w14:textId="77777777" w:rsidTr="00CF3BFA">
              <w:trPr>
                <w:jc w:val="center"/>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7DF6796" w14:textId="77777777" w:rsidR="00E30EA6" w:rsidRPr="00F20EDB" w:rsidRDefault="00E30EA6" w:rsidP="00CF3BFA">
                  <w:pPr>
                    <w:jc w:val="center"/>
                    <w:rPr>
                      <w:lang w:val="en-US"/>
                    </w:rPr>
                  </w:pPr>
                  <w:r w:rsidRPr="00F20EDB">
                    <w:rPr>
                      <w:rStyle w:val="label"/>
                      <w:lang w:val="en-US"/>
                    </w:rPr>
                    <w:t>Mortality at hospital discharge (or 28 days)</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095B1D8" w14:textId="77777777" w:rsidR="00E30EA6" w:rsidRPr="00F20EDB" w:rsidRDefault="00E30EA6" w:rsidP="00CF3BFA">
                  <w:pPr>
                    <w:jc w:val="center"/>
                    <w:rPr>
                      <w:lang w:val="en-US"/>
                    </w:rPr>
                  </w:pPr>
                  <w:r w:rsidRPr="00F20EDB">
                    <w:rPr>
                      <w:lang w:val="en-US"/>
                    </w:rPr>
                    <w:t>CRITICAL</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9D488D4" w14:textId="77777777" w:rsidR="00E30EA6" w:rsidRPr="00F20EDB" w:rsidRDefault="00E30EA6" w:rsidP="00CF3BFA">
                  <w:pPr>
                    <w:jc w:val="center"/>
                    <w:rPr>
                      <w:lang w:val="en-US"/>
                    </w:rPr>
                  </w:pPr>
                  <w:r w:rsidRPr="00F20EDB">
                    <w:rPr>
                      <w:rStyle w:val="quality-sign"/>
                      <w:rFonts w:ascii="Cambria Math" w:hAnsi="Cambria Math" w:cs="Cambria Math"/>
                      <w:lang w:val="en-US"/>
                    </w:rPr>
                    <w:t>⨁⨁</w:t>
                  </w:r>
                  <w:r w:rsidRPr="00F20EDB">
                    <w:rPr>
                      <w:rStyle w:val="quality-sign"/>
                      <w:rFonts w:ascii="Segoe UI Symbol" w:hAnsi="Segoe UI Symbol" w:cs="Segoe UI Symbol"/>
                      <w:lang w:val="en-US"/>
                    </w:rPr>
                    <w:t>◯◯</w:t>
                  </w:r>
                  <w:r w:rsidRPr="00F20EDB">
                    <w:rPr>
                      <w:lang w:val="en-US"/>
                    </w:rPr>
                    <w:br/>
                  </w:r>
                  <w:r w:rsidRPr="00F20EDB">
                    <w:rPr>
                      <w:rStyle w:val="quality-text"/>
                      <w:lang w:val="en-US"/>
                    </w:rPr>
                    <w:t>LOW</w:t>
                  </w:r>
                  <w:r w:rsidRPr="00F20EDB">
                    <w:rPr>
                      <w:vertAlign w:val="superscript"/>
                      <w:lang w:val="en-US"/>
                    </w:rPr>
                    <w:t>a,b</w:t>
                  </w:r>
                </w:p>
              </w:tc>
            </w:tr>
            <w:tr w:rsidR="00E30EA6" w:rsidRPr="00F20EDB" w14:paraId="5E79ABBE" w14:textId="77777777" w:rsidTr="00CF3BFA">
              <w:trPr>
                <w:jc w:val="center"/>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3FAFBC4" w14:textId="77777777" w:rsidR="00E30EA6" w:rsidRPr="00F20EDB" w:rsidRDefault="00E30EA6" w:rsidP="00CF3BFA">
                  <w:pPr>
                    <w:jc w:val="center"/>
                    <w:rPr>
                      <w:lang w:val="en-US"/>
                    </w:rPr>
                  </w:pPr>
                  <w:r w:rsidRPr="00F20EDB">
                    <w:rPr>
                      <w:rStyle w:val="label"/>
                      <w:lang w:val="en-US"/>
                    </w:rPr>
                    <w:t>Indirect evidence - Mortality</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E9947AD" w14:textId="77777777" w:rsidR="00E30EA6" w:rsidRPr="00F20EDB" w:rsidRDefault="00E30EA6" w:rsidP="00CF3BFA">
                  <w:pPr>
                    <w:jc w:val="center"/>
                    <w:rPr>
                      <w:lang w:val="en-US"/>
                    </w:rPr>
                  </w:pPr>
                  <w:r w:rsidRPr="00F20EDB">
                    <w:rPr>
                      <w:lang w:val="en-US"/>
                    </w:rPr>
                    <w:t>CRITICAL</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95F7789" w14:textId="77777777" w:rsidR="00E30EA6" w:rsidRPr="00F20EDB" w:rsidRDefault="00E30EA6" w:rsidP="00CF3BFA">
                  <w:pPr>
                    <w:jc w:val="center"/>
                    <w:rPr>
                      <w:lang w:val="en-US"/>
                    </w:rPr>
                  </w:pPr>
                  <w:r w:rsidRPr="00F20EDB">
                    <w:rPr>
                      <w:rStyle w:val="quality-sign"/>
                      <w:rFonts w:ascii="Cambria Math" w:hAnsi="Cambria Math" w:cs="Cambria Math"/>
                      <w:lang w:val="en-US"/>
                    </w:rPr>
                    <w:t>⨁⨁</w:t>
                  </w:r>
                  <w:r w:rsidRPr="00F20EDB">
                    <w:rPr>
                      <w:rStyle w:val="quality-sign"/>
                      <w:rFonts w:ascii="Segoe UI Symbol" w:hAnsi="Segoe UI Symbol" w:cs="Segoe UI Symbol"/>
                      <w:lang w:val="en-US"/>
                    </w:rPr>
                    <w:t>◯◯</w:t>
                  </w:r>
                  <w:r w:rsidRPr="00F20EDB">
                    <w:rPr>
                      <w:lang w:val="en-US"/>
                    </w:rPr>
                    <w:br/>
                  </w:r>
                  <w:r w:rsidRPr="00F20EDB">
                    <w:rPr>
                      <w:rStyle w:val="quality-text"/>
                      <w:lang w:val="en-US"/>
                    </w:rPr>
                    <w:t>LOW</w:t>
                  </w:r>
                  <w:r w:rsidRPr="00F20EDB">
                    <w:rPr>
                      <w:vertAlign w:val="superscript"/>
                      <w:lang w:val="en-US"/>
                    </w:rPr>
                    <w:t>b,c,d</w:t>
                  </w:r>
                </w:p>
              </w:tc>
            </w:tr>
          </w:tbl>
          <w:p w14:paraId="7CBE844B" w14:textId="77777777" w:rsidR="00E30EA6" w:rsidRPr="00F20EDB" w:rsidRDefault="00E30EA6" w:rsidP="000172B3">
            <w:pPr>
              <w:numPr>
                <w:ilvl w:val="0"/>
                <w:numId w:val="7"/>
              </w:numPr>
              <w:spacing w:before="100" w:beforeAutospacing="1" w:after="100" w:afterAutospacing="1"/>
              <w:rPr>
                <w:rFonts w:ascii="Verdana" w:hAnsi="Verdana"/>
                <w:lang w:val="en-US"/>
              </w:rPr>
            </w:pPr>
            <w:r w:rsidRPr="00F20EDB">
              <w:rPr>
                <w:rFonts w:ascii="Verdana" w:hAnsi="Verdana"/>
                <w:lang w:val="en-US"/>
              </w:rPr>
              <w:t>We downgraded the quality of evidence by one level for serious indirectness; the population included mostly non-critically ill COVID-19 patients</w:t>
            </w:r>
          </w:p>
          <w:p w14:paraId="33E61D25" w14:textId="77777777" w:rsidR="00E30EA6" w:rsidRPr="00F20EDB" w:rsidRDefault="00E30EA6" w:rsidP="000172B3">
            <w:pPr>
              <w:numPr>
                <w:ilvl w:val="0"/>
                <w:numId w:val="7"/>
              </w:numPr>
              <w:spacing w:before="100" w:beforeAutospacing="1" w:after="100" w:afterAutospacing="1"/>
              <w:rPr>
                <w:rFonts w:ascii="Verdana" w:hAnsi="Verdana"/>
                <w:lang w:val="en-US"/>
              </w:rPr>
            </w:pPr>
            <w:r w:rsidRPr="00F20EDB">
              <w:rPr>
                <w:rFonts w:ascii="Verdana" w:hAnsi="Verdana"/>
                <w:lang w:val="en-US"/>
              </w:rPr>
              <w:t>We downgraded the quality of evidence by one level for serious imprecision, the 95% CI included substantial benefit and harm</w:t>
            </w:r>
          </w:p>
          <w:p w14:paraId="1DF8DD80" w14:textId="77777777" w:rsidR="00E30EA6" w:rsidRPr="00F20EDB" w:rsidRDefault="00E30EA6" w:rsidP="000172B3">
            <w:pPr>
              <w:numPr>
                <w:ilvl w:val="0"/>
                <w:numId w:val="7"/>
              </w:numPr>
              <w:spacing w:before="100" w:beforeAutospacing="1" w:after="100" w:afterAutospacing="1"/>
              <w:rPr>
                <w:rFonts w:ascii="Verdana" w:hAnsi="Verdana"/>
                <w:lang w:val="en-US"/>
              </w:rPr>
            </w:pPr>
            <w:r w:rsidRPr="00F20EDB">
              <w:rPr>
                <w:rFonts w:ascii="Verdana" w:hAnsi="Verdana"/>
                <w:lang w:val="en-US"/>
              </w:rPr>
              <w:t>Majority of studies were at moderate to high risk of bias.</w:t>
            </w:r>
          </w:p>
          <w:p w14:paraId="6F562ECB" w14:textId="77777777" w:rsidR="00E30EA6" w:rsidRPr="00F20EDB" w:rsidRDefault="00E30EA6" w:rsidP="000172B3">
            <w:pPr>
              <w:numPr>
                <w:ilvl w:val="0"/>
                <w:numId w:val="7"/>
              </w:numPr>
              <w:spacing w:before="100" w:beforeAutospacing="1" w:after="100" w:afterAutospacing="1"/>
              <w:rPr>
                <w:rFonts w:ascii="Verdana" w:hAnsi="Verdana"/>
                <w:lang w:val="en-US"/>
              </w:rPr>
            </w:pPr>
            <w:r w:rsidRPr="00F20EDB">
              <w:rPr>
                <w:rFonts w:ascii="Verdana" w:hAnsi="Verdana"/>
                <w:lang w:val="en-US"/>
              </w:rPr>
              <w:t>We downgraded the quality of evidence for indirectness, the included studies were on other viral diseases</w:t>
            </w:r>
          </w:p>
          <w:p w14:paraId="584E23E5" w14:textId="77777777" w:rsidR="00E30EA6" w:rsidRPr="00F20EDB" w:rsidRDefault="00E30EA6" w:rsidP="00CF3BFA">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8C3F5A9" w14:textId="77777777" w:rsidR="00E30EA6" w:rsidRPr="00F20EDB" w:rsidRDefault="00E30EA6" w:rsidP="00CF3BFA">
            <w:pPr>
              <w:rPr>
                <w:rFonts w:ascii="Calibri" w:hAnsi="Calibri"/>
                <w:lang w:val="en-US"/>
              </w:rPr>
            </w:pPr>
            <w:r w:rsidRPr="00F20EDB">
              <w:rPr>
                <w:rFonts w:ascii="Calibri" w:hAnsi="Calibri"/>
                <w:lang w:val="en-US"/>
              </w:rPr>
              <w:br/>
              <w:t>Two panel members suggested downgrading for indirectness given that the population in most trials were not patients with critical CVODI-19</w:t>
            </w:r>
          </w:p>
        </w:tc>
      </w:tr>
      <w:tr w:rsidR="00E30EA6" w:rsidRPr="00F20EDB" w14:paraId="25CD79E8" w14:textId="77777777" w:rsidTr="00CF3BFA">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D894C82" w14:textId="77777777" w:rsidR="00E30EA6" w:rsidRPr="00F20EDB" w:rsidRDefault="00E30EA6" w:rsidP="00CF3BFA">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Values</w:t>
            </w:r>
          </w:p>
          <w:p w14:paraId="5748FAE1" w14:textId="77777777" w:rsidR="00E30EA6" w:rsidRPr="00F20EDB" w:rsidRDefault="00E30EA6" w:rsidP="00CF3BFA">
            <w:pPr>
              <w:pStyle w:val="Subtitle2"/>
              <w:spacing w:before="0" w:beforeAutospacing="0" w:after="0" w:afterAutospacing="0"/>
              <w:rPr>
                <w:rFonts w:ascii="Calibri" w:hAnsi="Calibri"/>
                <w:color w:val="FFFFFF"/>
                <w:lang w:val="en-US"/>
              </w:rPr>
            </w:pPr>
            <w:r w:rsidRPr="00F20EDB">
              <w:rPr>
                <w:rFonts w:ascii="Calibri" w:hAnsi="Calibri"/>
                <w:color w:val="FFFFFF"/>
                <w:lang w:val="en-US"/>
              </w:rPr>
              <w:t>Is there important uncertainty about or variability in how much people value the main outcomes?</w:t>
            </w:r>
          </w:p>
        </w:tc>
      </w:tr>
      <w:tr w:rsidR="00E30EA6" w:rsidRPr="00F20EDB" w14:paraId="73CDDA7C" w14:textId="77777777" w:rsidTr="00CF3BFA">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6CA8FE6" w14:textId="77777777" w:rsidR="00E30EA6" w:rsidRPr="00F20EDB" w:rsidRDefault="00E30EA6" w:rsidP="00CF3BFA">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3FF437F" w14:textId="77777777" w:rsidR="00E30EA6" w:rsidRPr="00F20EDB" w:rsidRDefault="00E30EA6" w:rsidP="00CF3BFA">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2CD29EA" w14:textId="77777777" w:rsidR="00E30EA6" w:rsidRPr="00F20EDB" w:rsidRDefault="00E30EA6" w:rsidP="00CF3BFA">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E30EA6" w:rsidRPr="00F20EDB" w14:paraId="3EBFD99D" w14:textId="77777777" w:rsidTr="00CF3BFA">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B43B724" w14:textId="77777777" w:rsidR="00E30EA6" w:rsidRPr="00F20EDB" w:rsidRDefault="00E30EA6" w:rsidP="00CF3BFA">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Important uncertainty or variability</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ossibly important uncertainty or variability</w:t>
            </w:r>
            <w:r w:rsidRPr="00F20EDB">
              <w:rPr>
                <w:rFonts w:ascii="Calibri" w:hAnsi="Calibri"/>
                <w:lang w:val="en-US"/>
              </w:rPr>
              <w:br/>
            </w: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b/>
                <w:lang w:val="en-US"/>
              </w:rPr>
              <w:t>Probably no important uncertainty or variability</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o important uncertainty or variability</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FD5AFBA" w14:textId="77777777" w:rsidR="00E30EA6" w:rsidRPr="00F20EDB" w:rsidRDefault="00E30EA6" w:rsidP="00CF3BFA">
            <w:pPr>
              <w:rPr>
                <w:rFonts w:ascii="Calibri" w:hAnsi="Calibri"/>
                <w:lang w:val="en-US"/>
              </w:rPr>
            </w:pPr>
            <w:r w:rsidRPr="00F20EDB">
              <w:rPr>
                <w:rFonts w:ascii="Calibri" w:hAnsi="Calibri"/>
                <w:lang w:val="en-US"/>
              </w:rPr>
              <w:t>Trade-off between mortality and adverse events from convalescent plasma, likely most patients would value improved survival over any adverse events, therefore, the variation is likely small</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3C34FA2" w14:textId="77777777" w:rsidR="00E30EA6" w:rsidRPr="00F20EDB" w:rsidRDefault="00E30EA6" w:rsidP="00CF3BFA">
            <w:pPr>
              <w:rPr>
                <w:rFonts w:ascii="Calibri" w:hAnsi="Calibri"/>
                <w:lang w:val="en-US"/>
              </w:rPr>
            </w:pPr>
            <w:r w:rsidRPr="00F20EDB">
              <w:rPr>
                <w:rFonts w:ascii="Calibri" w:hAnsi="Calibri"/>
                <w:lang w:val="en-US"/>
              </w:rPr>
              <w:br/>
              <w:t>The adverse events are of uncertain severity because they encompass potential immediate effects which are more likely to be balanced against the beneficial effects on mortality, and potential long-term effects (e.g. immune suppression, loss of COVID-19 immunity, transmission of prion disease, etc) that are unknown.</w:t>
            </w:r>
          </w:p>
          <w:p w14:paraId="66D2C441" w14:textId="77777777" w:rsidR="00E30EA6" w:rsidRPr="00F20EDB" w:rsidRDefault="00E30EA6" w:rsidP="00CF3BFA">
            <w:pPr>
              <w:rPr>
                <w:rFonts w:ascii="Calibri" w:hAnsi="Calibri"/>
                <w:lang w:val="en-US"/>
              </w:rPr>
            </w:pPr>
          </w:p>
        </w:tc>
      </w:tr>
      <w:tr w:rsidR="00E30EA6" w:rsidRPr="00F20EDB" w14:paraId="76D20B30" w14:textId="77777777" w:rsidTr="00CF3BFA">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10C3A5E" w14:textId="77777777" w:rsidR="00E30EA6" w:rsidRPr="00F20EDB" w:rsidRDefault="00E30EA6" w:rsidP="00CF3BFA">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Balance of effects</w:t>
            </w:r>
          </w:p>
          <w:p w14:paraId="2D281C4A" w14:textId="77777777" w:rsidR="00E30EA6" w:rsidRPr="00F20EDB" w:rsidRDefault="00E30EA6" w:rsidP="00CF3BFA">
            <w:pPr>
              <w:pStyle w:val="Subtitle2"/>
              <w:spacing w:before="0" w:beforeAutospacing="0" w:after="0" w:afterAutospacing="0"/>
              <w:rPr>
                <w:rFonts w:ascii="Calibri" w:hAnsi="Calibri"/>
                <w:color w:val="FFFFFF"/>
                <w:lang w:val="en-US"/>
              </w:rPr>
            </w:pPr>
            <w:r w:rsidRPr="00F20EDB">
              <w:rPr>
                <w:rFonts w:ascii="Calibri" w:hAnsi="Calibri"/>
                <w:color w:val="FFFFFF"/>
                <w:lang w:val="en-US"/>
              </w:rPr>
              <w:t>Does the balance between desirable and undesirable effects favor the intervention or the comparison?</w:t>
            </w:r>
          </w:p>
        </w:tc>
      </w:tr>
      <w:tr w:rsidR="00E30EA6" w:rsidRPr="00F20EDB" w14:paraId="680A3455" w14:textId="77777777" w:rsidTr="00CF3BFA">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3041523" w14:textId="77777777" w:rsidR="00E30EA6" w:rsidRPr="00F20EDB" w:rsidRDefault="00E30EA6" w:rsidP="00CF3BFA">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EABE4B6" w14:textId="77777777" w:rsidR="00E30EA6" w:rsidRPr="00F20EDB" w:rsidRDefault="00E30EA6" w:rsidP="00CF3BFA">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37203D8" w14:textId="77777777" w:rsidR="00E30EA6" w:rsidRPr="00F20EDB" w:rsidRDefault="00E30EA6" w:rsidP="00CF3BFA">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E30EA6" w:rsidRPr="00F20EDB" w14:paraId="2F459C4B" w14:textId="77777777" w:rsidTr="00CF3BFA">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A8689ED" w14:textId="77777777" w:rsidR="00E30EA6" w:rsidRPr="00F20EDB" w:rsidRDefault="00E30EA6" w:rsidP="00CF3BFA">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Favors the comparison</w:t>
            </w:r>
            <w:r w:rsidRPr="00F20EDB">
              <w:rPr>
                <w:rFonts w:ascii="Calibri" w:hAnsi="Calibri"/>
                <w:lang w:val="en-US"/>
              </w:rPr>
              <w:br/>
            </w: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b/>
                <w:lang w:val="en-US"/>
              </w:rPr>
              <w:t>Probably favors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es not favor either the intervention or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favors the interventi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Favors the interventi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6663C43" w14:textId="77777777" w:rsidR="00E30EA6" w:rsidRPr="00F20EDB" w:rsidRDefault="00E30EA6" w:rsidP="00CF3BFA">
            <w:pPr>
              <w:rPr>
                <w:rFonts w:ascii="Calibri" w:hAnsi="Calibri"/>
                <w:lang w:val="en-US"/>
              </w:rPr>
            </w:pPr>
            <w:r w:rsidRPr="00F20EDB">
              <w:rPr>
                <w:rFonts w:ascii="Calibri" w:hAnsi="Calibri"/>
                <w:lang w:val="en-US"/>
              </w:rPr>
              <w:t xml:space="preserve">No clear evidence of benefit </w:t>
            </w:r>
          </w:p>
          <w:p w14:paraId="5B22B725" w14:textId="77777777" w:rsidR="00E30EA6" w:rsidRPr="00F20EDB" w:rsidRDefault="00E30EA6" w:rsidP="00CF3BFA">
            <w:pPr>
              <w:rPr>
                <w:rFonts w:ascii="Calibri" w:hAnsi="Calibri"/>
                <w:lang w:val="en-US"/>
              </w:rPr>
            </w:pPr>
            <w:r w:rsidRPr="00F20EDB">
              <w:rPr>
                <w:rFonts w:ascii="Calibri" w:hAnsi="Calibri"/>
                <w:lang w:val="en-US"/>
              </w:rPr>
              <w:t>Unclear adverse effects</w:t>
            </w:r>
          </w:p>
          <w:p w14:paraId="5DD8FA5B" w14:textId="77777777" w:rsidR="00E30EA6" w:rsidRPr="00F20EDB" w:rsidRDefault="00E30EA6" w:rsidP="00CF3BFA">
            <w:pPr>
              <w:rPr>
                <w:rFonts w:ascii="Calibri" w:hAnsi="Calibri"/>
                <w:lang w:val="en-US"/>
              </w:rPr>
            </w:pPr>
            <w:r w:rsidRPr="00F20EDB">
              <w:rPr>
                <w:rFonts w:ascii="Calibri" w:hAnsi="Calibri"/>
                <w:lang w:val="en-US"/>
              </w:rPr>
              <w:t xml:space="preserve">Low quality evidence </w:t>
            </w:r>
          </w:p>
          <w:p w14:paraId="68094ED2" w14:textId="77777777" w:rsidR="00E30EA6" w:rsidRPr="00F20EDB" w:rsidRDefault="00E30EA6" w:rsidP="00CF3BFA">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821BF5B" w14:textId="77777777" w:rsidR="00E30EA6" w:rsidRPr="00F20EDB" w:rsidRDefault="00E30EA6" w:rsidP="00CF3BFA">
            <w:pPr>
              <w:rPr>
                <w:rFonts w:ascii="Calibri" w:hAnsi="Calibri"/>
                <w:lang w:val="en-US"/>
              </w:rPr>
            </w:pPr>
            <w:r w:rsidRPr="00F20EDB">
              <w:rPr>
                <w:rFonts w:ascii="Calibri" w:hAnsi="Calibri"/>
                <w:lang w:val="en-US"/>
              </w:rPr>
              <w:br/>
              <w:t>While majority of the panel agreed with this judgement, 5 (11.9%) out of 42 did not</w:t>
            </w:r>
          </w:p>
          <w:p w14:paraId="51B6E391" w14:textId="77777777" w:rsidR="00E30EA6" w:rsidRPr="00F20EDB" w:rsidRDefault="00E30EA6" w:rsidP="00CF3BFA">
            <w:pPr>
              <w:rPr>
                <w:rFonts w:ascii="Calibri" w:hAnsi="Calibri"/>
                <w:lang w:val="en-US"/>
              </w:rPr>
            </w:pPr>
          </w:p>
          <w:p w14:paraId="704525E3" w14:textId="77777777" w:rsidR="00E30EA6" w:rsidRPr="00F20EDB" w:rsidRDefault="00E30EA6" w:rsidP="00CF3BFA">
            <w:pPr>
              <w:rPr>
                <w:rFonts w:ascii="Calibri" w:hAnsi="Calibri"/>
                <w:lang w:val="en-US"/>
              </w:rPr>
            </w:pPr>
            <w:r w:rsidRPr="00F20EDB">
              <w:rPr>
                <w:rFonts w:ascii="Calibri" w:hAnsi="Calibri"/>
                <w:lang w:val="en-US"/>
              </w:rPr>
              <w:t>Three panelists felt that current evidence does not favour one approach over the other</w:t>
            </w:r>
          </w:p>
          <w:p w14:paraId="27CB6B1B" w14:textId="77777777" w:rsidR="00E30EA6" w:rsidRPr="00F20EDB" w:rsidRDefault="00E30EA6" w:rsidP="00CF3BFA">
            <w:pPr>
              <w:rPr>
                <w:rFonts w:ascii="Calibri" w:hAnsi="Calibri"/>
                <w:lang w:val="en-US"/>
              </w:rPr>
            </w:pPr>
          </w:p>
          <w:p w14:paraId="41D8A52E" w14:textId="77777777" w:rsidR="00E30EA6" w:rsidRPr="00F20EDB" w:rsidRDefault="00E30EA6" w:rsidP="00CF3BFA">
            <w:pPr>
              <w:rPr>
                <w:rFonts w:ascii="Calibri" w:hAnsi="Calibri"/>
                <w:lang w:val="en-US"/>
              </w:rPr>
            </w:pPr>
            <w:r w:rsidRPr="00F20EDB">
              <w:rPr>
                <w:rFonts w:ascii="Calibri" w:hAnsi="Calibri"/>
                <w:lang w:val="en-US"/>
              </w:rPr>
              <w:t>Two panelists preferred the option “Don’t know”</w:t>
            </w:r>
          </w:p>
        </w:tc>
      </w:tr>
      <w:tr w:rsidR="00E30EA6" w:rsidRPr="00F20EDB" w14:paraId="314A4D3F" w14:textId="77777777" w:rsidTr="00CF3BFA">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C89C722" w14:textId="77777777" w:rsidR="00E30EA6" w:rsidRPr="00F20EDB" w:rsidRDefault="00E30EA6" w:rsidP="00CF3BFA">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Resources required</w:t>
            </w:r>
          </w:p>
          <w:p w14:paraId="6CA92DAE" w14:textId="77777777" w:rsidR="00E30EA6" w:rsidRPr="00F20EDB" w:rsidRDefault="00E30EA6" w:rsidP="00CF3BFA">
            <w:pPr>
              <w:pStyle w:val="Subtitle2"/>
              <w:spacing w:before="0" w:beforeAutospacing="0" w:after="0" w:afterAutospacing="0"/>
              <w:rPr>
                <w:rFonts w:ascii="Calibri" w:hAnsi="Calibri"/>
                <w:color w:val="FFFFFF"/>
                <w:lang w:val="en-US"/>
              </w:rPr>
            </w:pPr>
            <w:r w:rsidRPr="00F20EDB">
              <w:rPr>
                <w:rFonts w:ascii="Calibri" w:hAnsi="Calibri"/>
                <w:color w:val="FFFFFF"/>
                <w:lang w:val="en-US"/>
              </w:rPr>
              <w:t>How large are the resource requirements (costs)?</w:t>
            </w:r>
          </w:p>
        </w:tc>
      </w:tr>
      <w:tr w:rsidR="00E30EA6" w:rsidRPr="00F20EDB" w14:paraId="3FE3CDF0" w14:textId="77777777" w:rsidTr="00CF3BFA">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A82260F" w14:textId="77777777" w:rsidR="00E30EA6" w:rsidRPr="00F20EDB" w:rsidRDefault="00E30EA6" w:rsidP="00CF3BFA">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DFABB75" w14:textId="77777777" w:rsidR="00E30EA6" w:rsidRPr="00F20EDB" w:rsidRDefault="00E30EA6" w:rsidP="00CF3BFA">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6F63F36" w14:textId="77777777" w:rsidR="00E30EA6" w:rsidRPr="00F20EDB" w:rsidRDefault="00E30EA6" w:rsidP="00CF3BFA">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E30EA6" w:rsidRPr="00F20EDB" w14:paraId="7FE35CA5" w14:textId="77777777" w:rsidTr="00CF3BFA">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160496E" w14:textId="77777777" w:rsidR="00E30EA6" w:rsidRPr="00F20EDB" w:rsidRDefault="00E30EA6" w:rsidP="00CF3BFA">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arge costs</w:t>
            </w:r>
            <w:r w:rsidRPr="00F20EDB">
              <w:rPr>
                <w:rFonts w:ascii="Calibri" w:hAnsi="Calibri"/>
                <w:lang w:val="en-US"/>
              </w:rPr>
              <w:br/>
            </w: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b/>
                <w:lang w:val="en-US"/>
              </w:rPr>
              <w:t>Moderate cost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egligible costs and saving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Moderate saving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arge saving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5EDC141" w14:textId="77777777" w:rsidR="00E30EA6" w:rsidRPr="00F20EDB" w:rsidRDefault="00E30EA6" w:rsidP="00CF3BFA">
            <w:pPr>
              <w:rPr>
                <w:rFonts w:ascii="Calibri" w:hAnsi="Calibri"/>
                <w:lang w:val="en-US"/>
              </w:rPr>
            </w:pPr>
            <w:r w:rsidRPr="00F20EDB">
              <w:rPr>
                <w:rFonts w:ascii="Calibri" w:hAnsi="Calibri"/>
                <w:lang w:val="en-US"/>
              </w:rPr>
              <w:br/>
              <w:t>Costs may include trained staffing to perform the procedure, finding donors, machine costs, procedure costs, and other</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D1B8840" w14:textId="77777777" w:rsidR="00E30EA6" w:rsidRPr="00F20EDB" w:rsidRDefault="00E30EA6" w:rsidP="00CF3BFA">
            <w:pPr>
              <w:rPr>
                <w:rFonts w:ascii="Calibri" w:hAnsi="Calibri"/>
                <w:lang w:val="en-US"/>
              </w:rPr>
            </w:pPr>
            <w:r w:rsidRPr="00F20EDB">
              <w:rPr>
                <w:rFonts w:ascii="Calibri" w:hAnsi="Calibri"/>
                <w:lang w:val="en-US"/>
              </w:rPr>
              <w:br/>
              <w:t>We are not sure about the variability of  costs around the world</w:t>
            </w:r>
          </w:p>
          <w:p w14:paraId="7446A41D" w14:textId="77777777" w:rsidR="00E30EA6" w:rsidRPr="00F20EDB" w:rsidRDefault="00E30EA6" w:rsidP="00CF3BFA">
            <w:pPr>
              <w:rPr>
                <w:rFonts w:ascii="Calibri" w:hAnsi="Calibri"/>
                <w:lang w:val="en-US"/>
              </w:rPr>
            </w:pPr>
          </w:p>
          <w:p w14:paraId="5512D476" w14:textId="77777777" w:rsidR="00E30EA6" w:rsidRPr="00F20EDB" w:rsidRDefault="00E30EA6" w:rsidP="00CF3BFA">
            <w:pPr>
              <w:rPr>
                <w:rFonts w:ascii="Calibri" w:hAnsi="Calibri"/>
                <w:lang w:val="en-US"/>
              </w:rPr>
            </w:pPr>
            <w:r w:rsidRPr="00F20EDB">
              <w:rPr>
                <w:rFonts w:ascii="Calibri" w:hAnsi="Calibri"/>
                <w:lang w:val="en-US"/>
              </w:rPr>
              <w:t>Most panelists agreed with this judgment.</w:t>
            </w:r>
          </w:p>
          <w:p w14:paraId="4E6D8A4F" w14:textId="77777777" w:rsidR="00E30EA6" w:rsidRPr="00F20EDB" w:rsidRDefault="00E30EA6" w:rsidP="00CF3BFA">
            <w:pPr>
              <w:rPr>
                <w:rFonts w:ascii="Calibri" w:hAnsi="Calibri"/>
                <w:lang w:val="en-US"/>
              </w:rPr>
            </w:pPr>
          </w:p>
          <w:p w14:paraId="5B5FD190" w14:textId="77777777" w:rsidR="00E30EA6" w:rsidRPr="00F20EDB" w:rsidRDefault="00E30EA6" w:rsidP="00CF3BFA">
            <w:pPr>
              <w:rPr>
                <w:rFonts w:ascii="Calibri" w:hAnsi="Calibri"/>
                <w:lang w:val="en-US"/>
              </w:rPr>
            </w:pPr>
            <w:r w:rsidRPr="00F20EDB">
              <w:rPr>
                <w:rFonts w:ascii="Calibri" w:hAnsi="Calibri"/>
                <w:lang w:val="en-US"/>
              </w:rPr>
              <w:t>Four panelists prefer “Don’t know”</w:t>
            </w:r>
          </w:p>
          <w:p w14:paraId="05F76B7D" w14:textId="77777777" w:rsidR="00E30EA6" w:rsidRPr="00F20EDB" w:rsidRDefault="00E30EA6" w:rsidP="00CF3BFA">
            <w:pPr>
              <w:rPr>
                <w:rFonts w:ascii="Calibri" w:hAnsi="Calibri"/>
                <w:lang w:val="en-US"/>
              </w:rPr>
            </w:pPr>
            <w:r w:rsidRPr="00F20EDB">
              <w:rPr>
                <w:rFonts w:ascii="Calibri" w:hAnsi="Calibri"/>
                <w:lang w:val="en-US"/>
              </w:rPr>
              <w:t xml:space="preserve"> </w:t>
            </w:r>
          </w:p>
        </w:tc>
      </w:tr>
      <w:tr w:rsidR="00E30EA6" w:rsidRPr="00F20EDB" w14:paraId="4A4CB0D9" w14:textId="77777777" w:rsidTr="00CF3BFA">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06615A9" w14:textId="77777777" w:rsidR="00E30EA6" w:rsidRPr="00F20EDB" w:rsidRDefault="00E30EA6" w:rsidP="00CF3BFA">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Certainty of evidence of required resources</w:t>
            </w:r>
          </w:p>
          <w:p w14:paraId="7759C7A3" w14:textId="77777777" w:rsidR="00E30EA6" w:rsidRPr="00F20EDB" w:rsidRDefault="00E30EA6" w:rsidP="00CF3BFA">
            <w:pPr>
              <w:pStyle w:val="Subtitle2"/>
              <w:spacing w:before="0" w:beforeAutospacing="0" w:after="0" w:afterAutospacing="0"/>
              <w:rPr>
                <w:rFonts w:ascii="Calibri" w:hAnsi="Calibri"/>
                <w:color w:val="FFFFFF"/>
                <w:lang w:val="en-US"/>
              </w:rPr>
            </w:pPr>
            <w:r w:rsidRPr="00F20EDB">
              <w:rPr>
                <w:rFonts w:ascii="Calibri" w:hAnsi="Calibri"/>
                <w:color w:val="FFFFFF"/>
                <w:lang w:val="en-US"/>
              </w:rPr>
              <w:t>What is the certainty of the evidence of resource requirements (costs)?</w:t>
            </w:r>
          </w:p>
        </w:tc>
      </w:tr>
      <w:tr w:rsidR="00E30EA6" w:rsidRPr="00F20EDB" w14:paraId="5B335301" w14:textId="77777777" w:rsidTr="00CF3BFA">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B295FC0" w14:textId="77777777" w:rsidR="00E30EA6" w:rsidRPr="00F20EDB" w:rsidRDefault="00E30EA6" w:rsidP="00CF3BFA">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D4B50AB" w14:textId="77777777" w:rsidR="00E30EA6" w:rsidRPr="00F20EDB" w:rsidRDefault="00E30EA6" w:rsidP="00CF3BFA">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D629D24" w14:textId="77777777" w:rsidR="00E30EA6" w:rsidRPr="00F20EDB" w:rsidRDefault="00E30EA6" w:rsidP="00CF3BFA">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E30EA6" w:rsidRPr="00F20EDB" w14:paraId="06FE152B" w14:textId="77777777" w:rsidTr="00CF3BFA">
        <w:trPr>
          <w:trHeight w:val="30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B0440E7" w14:textId="77777777" w:rsidR="00E30EA6" w:rsidRPr="00F20EDB" w:rsidRDefault="00E30EA6" w:rsidP="00CF3BFA">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ery low</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ow</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Moderate</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High</w:t>
            </w:r>
            <w:r w:rsidRPr="00F20EDB">
              <w:rPr>
                <w:rFonts w:ascii="Calibri" w:hAnsi="Calibri"/>
                <w:lang w:val="en-US"/>
              </w:rPr>
              <w:br/>
            </w: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b/>
                <w:lang w:val="en-US"/>
              </w:rPr>
              <w:t>No included studies</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D3ABB34" w14:textId="77777777" w:rsidR="00E30EA6" w:rsidRPr="00F20EDB" w:rsidRDefault="00E30EA6" w:rsidP="00CF3BFA">
            <w:pPr>
              <w:rPr>
                <w:rFonts w:ascii="Calibri" w:hAnsi="Calibri"/>
                <w:lang w:val="en-US"/>
              </w:rPr>
            </w:pPr>
            <w:r w:rsidRPr="00F20EDB">
              <w:rPr>
                <w:rFonts w:ascii="Calibri" w:hAnsi="Calibri"/>
                <w:lang w:val="en-US"/>
              </w:rPr>
              <w:br/>
              <w:t xml:space="preserve">No studies on cost or cost effectiveness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12C9933" w14:textId="77777777" w:rsidR="00E30EA6" w:rsidRPr="00F20EDB" w:rsidRDefault="00E30EA6" w:rsidP="00CF3BFA">
            <w:pPr>
              <w:rPr>
                <w:rFonts w:ascii="Calibri" w:hAnsi="Calibri"/>
                <w:lang w:val="en-US"/>
              </w:rPr>
            </w:pPr>
            <w:r w:rsidRPr="00F20EDB">
              <w:rPr>
                <w:rFonts w:ascii="Calibri" w:hAnsi="Calibri"/>
                <w:lang w:val="en-US"/>
              </w:rPr>
              <w:br/>
            </w:r>
          </w:p>
        </w:tc>
      </w:tr>
      <w:tr w:rsidR="00E30EA6" w:rsidRPr="00F20EDB" w14:paraId="25E6914E" w14:textId="77777777" w:rsidTr="00CF3BFA">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C7ECBB7" w14:textId="77777777" w:rsidR="00E30EA6" w:rsidRPr="00F20EDB" w:rsidRDefault="00E30EA6" w:rsidP="00CF3BFA">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Cost effectiveness</w:t>
            </w:r>
          </w:p>
          <w:p w14:paraId="075A150F" w14:textId="77777777" w:rsidR="00E30EA6" w:rsidRPr="00F20EDB" w:rsidRDefault="00E30EA6" w:rsidP="00CF3BFA">
            <w:pPr>
              <w:pStyle w:val="Subtitle2"/>
              <w:spacing w:before="0" w:beforeAutospacing="0" w:after="0" w:afterAutospacing="0"/>
              <w:rPr>
                <w:rFonts w:ascii="Calibri" w:hAnsi="Calibri"/>
                <w:color w:val="FFFFFF"/>
                <w:lang w:val="en-US"/>
              </w:rPr>
            </w:pPr>
            <w:r w:rsidRPr="00F20EDB">
              <w:rPr>
                <w:rFonts w:ascii="Calibri" w:hAnsi="Calibri"/>
                <w:color w:val="FFFFFF"/>
                <w:lang w:val="en-US"/>
              </w:rPr>
              <w:t>Does the cost-effectiveness of the intervention favor the intervention or the comparison?</w:t>
            </w:r>
          </w:p>
        </w:tc>
      </w:tr>
      <w:tr w:rsidR="00E30EA6" w:rsidRPr="00F20EDB" w14:paraId="1B39FC46" w14:textId="77777777" w:rsidTr="00CF3BFA">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961214C" w14:textId="77777777" w:rsidR="00E30EA6" w:rsidRPr="00F20EDB" w:rsidRDefault="00E30EA6" w:rsidP="00CF3BFA">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E4730C8" w14:textId="77777777" w:rsidR="00E30EA6" w:rsidRPr="00F20EDB" w:rsidRDefault="00E30EA6" w:rsidP="00CF3BFA">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C275022" w14:textId="77777777" w:rsidR="00E30EA6" w:rsidRPr="00F20EDB" w:rsidRDefault="00E30EA6" w:rsidP="00CF3BFA">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E30EA6" w:rsidRPr="00F20EDB" w14:paraId="1C8F598E" w14:textId="77777777" w:rsidTr="00CF3BFA">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A8FCDB1" w14:textId="77777777" w:rsidR="00E30EA6" w:rsidRPr="00F20EDB" w:rsidRDefault="00E30EA6" w:rsidP="00CF3BFA">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Favors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favors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es not favor either the intervention or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favors the interventi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Favors the interventi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b/>
                <w:lang w:val="en-US"/>
              </w:rPr>
              <w:t>No included studies</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9D2C4FD" w14:textId="77777777" w:rsidR="00E30EA6" w:rsidRPr="00F20EDB" w:rsidRDefault="00E30EA6" w:rsidP="00CF3BFA">
            <w:pPr>
              <w:rPr>
                <w:rFonts w:ascii="Calibri" w:hAnsi="Calibri"/>
                <w:lang w:val="en-US"/>
              </w:rPr>
            </w:pPr>
            <w:r w:rsidRPr="00F20EDB">
              <w:rPr>
                <w:rFonts w:ascii="Calibri" w:hAnsi="Calibri"/>
                <w:lang w:val="en-US"/>
              </w:rPr>
              <w:br/>
              <w:t xml:space="preserve">No studies on cost or cost effectiveness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5DBCE8A" w14:textId="77777777" w:rsidR="00E30EA6" w:rsidRPr="00F20EDB" w:rsidRDefault="00E30EA6" w:rsidP="00CF3BFA">
            <w:pPr>
              <w:rPr>
                <w:rFonts w:ascii="Calibri" w:hAnsi="Calibri"/>
                <w:lang w:val="en-US"/>
              </w:rPr>
            </w:pPr>
            <w:r w:rsidRPr="00F20EDB">
              <w:rPr>
                <w:rFonts w:ascii="Calibri" w:hAnsi="Calibri"/>
                <w:lang w:val="en-US"/>
              </w:rPr>
              <w:br/>
            </w:r>
          </w:p>
        </w:tc>
      </w:tr>
      <w:tr w:rsidR="00E30EA6" w:rsidRPr="00F20EDB" w14:paraId="44091D80" w14:textId="77777777" w:rsidTr="00CF3BFA">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26B52C2" w14:textId="77777777" w:rsidR="00E30EA6" w:rsidRPr="00F20EDB" w:rsidRDefault="00E30EA6" w:rsidP="00CF3BFA">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Equity</w:t>
            </w:r>
          </w:p>
          <w:p w14:paraId="2A52C2D5" w14:textId="77777777" w:rsidR="00E30EA6" w:rsidRPr="00F20EDB" w:rsidRDefault="00E30EA6" w:rsidP="00CF3BFA">
            <w:pPr>
              <w:pStyle w:val="Subtitle2"/>
              <w:spacing w:before="0" w:beforeAutospacing="0" w:after="0" w:afterAutospacing="0"/>
              <w:rPr>
                <w:rFonts w:ascii="Calibri" w:hAnsi="Calibri"/>
                <w:color w:val="FFFFFF"/>
                <w:lang w:val="en-US"/>
              </w:rPr>
            </w:pPr>
            <w:r w:rsidRPr="00F20EDB">
              <w:rPr>
                <w:rFonts w:ascii="Calibri" w:hAnsi="Calibri"/>
                <w:color w:val="FFFFFF"/>
                <w:lang w:val="en-US"/>
              </w:rPr>
              <w:t>What would be the impact on health equity?</w:t>
            </w:r>
          </w:p>
        </w:tc>
      </w:tr>
      <w:tr w:rsidR="00E30EA6" w:rsidRPr="00F20EDB" w14:paraId="0095DF86" w14:textId="77777777" w:rsidTr="00CF3BFA">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CBD9337" w14:textId="77777777" w:rsidR="00E30EA6" w:rsidRPr="00F20EDB" w:rsidRDefault="00E30EA6" w:rsidP="00CF3BFA">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FC5650A" w14:textId="77777777" w:rsidR="00E30EA6" w:rsidRPr="00F20EDB" w:rsidRDefault="00E30EA6" w:rsidP="00CF3BFA">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2C23C73" w14:textId="77777777" w:rsidR="00E30EA6" w:rsidRPr="00F20EDB" w:rsidRDefault="00E30EA6" w:rsidP="00CF3BFA">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E30EA6" w:rsidRPr="00F20EDB" w14:paraId="0359C079" w14:textId="77777777" w:rsidTr="00CF3BFA">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0ACBFB2" w14:textId="77777777" w:rsidR="00E30EA6" w:rsidRPr="00F20EDB" w:rsidRDefault="00E30EA6" w:rsidP="00CF3BFA">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Reduced</w:t>
            </w:r>
            <w:r w:rsidRPr="00F20EDB">
              <w:rPr>
                <w:rFonts w:ascii="Calibri" w:hAnsi="Calibri"/>
                <w:lang w:val="en-US"/>
              </w:rPr>
              <w:br/>
            </w: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b/>
                <w:lang w:val="en-US"/>
              </w:rPr>
              <w:t>Probably reduced</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no impact</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increased</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Increased</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E42C2FE" w14:textId="77777777" w:rsidR="00E30EA6" w:rsidRPr="00F20EDB" w:rsidRDefault="00E30EA6" w:rsidP="00CF3BFA">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23F5982" w14:textId="77777777" w:rsidR="00E30EA6" w:rsidRPr="00F20EDB" w:rsidRDefault="00E30EA6" w:rsidP="00CF3BFA">
            <w:pPr>
              <w:rPr>
                <w:rFonts w:ascii="Calibri" w:hAnsi="Calibri"/>
                <w:lang w:val="en-US"/>
              </w:rPr>
            </w:pPr>
            <w:r w:rsidRPr="00F20EDB">
              <w:rPr>
                <w:rFonts w:ascii="Calibri" w:hAnsi="Calibri"/>
                <w:lang w:val="en-US"/>
              </w:rPr>
              <w:br/>
              <w:t>While majority agreed that if convalescent plasma is used routinely to treat critical COVID1-9 it will probably reduce equity as more resources will be directed to this therapy and supply will be low. However, four panelists were more conservative and expressed that we don’t know what would be the impact on equity.</w:t>
            </w:r>
          </w:p>
        </w:tc>
      </w:tr>
      <w:tr w:rsidR="00E30EA6" w:rsidRPr="00F20EDB" w14:paraId="227C5658" w14:textId="77777777" w:rsidTr="00CF3BFA">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5399955" w14:textId="77777777" w:rsidR="00E30EA6" w:rsidRPr="00F20EDB" w:rsidRDefault="00E30EA6" w:rsidP="00CF3BFA">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Acceptability</w:t>
            </w:r>
          </w:p>
          <w:p w14:paraId="2DBC0E46" w14:textId="77777777" w:rsidR="00E30EA6" w:rsidRPr="00F20EDB" w:rsidRDefault="00E30EA6" w:rsidP="00CF3BFA">
            <w:pPr>
              <w:pStyle w:val="Subtitle2"/>
              <w:spacing w:before="0" w:beforeAutospacing="0" w:after="0" w:afterAutospacing="0"/>
              <w:rPr>
                <w:rFonts w:ascii="Calibri" w:hAnsi="Calibri"/>
                <w:color w:val="FFFFFF"/>
                <w:lang w:val="en-US"/>
              </w:rPr>
            </w:pPr>
            <w:r w:rsidRPr="00F20EDB">
              <w:rPr>
                <w:rFonts w:ascii="Calibri" w:hAnsi="Calibri"/>
                <w:color w:val="FFFFFF"/>
                <w:lang w:val="en-US"/>
              </w:rPr>
              <w:t>Is the intervention acceptable to key stakeholders?</w:t>
            </w:r>
          </w:p>
        </w:tc>
      </w:tr>
      <w:tr w:rsidR="00E30EA6" w:rsidRPr="00F20EDB" w14:paraId="2EBED81E" w14:textId="77777777" w:rsidTr="00CF3BFA">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7092951" w14:textId="77777777" w:rsidR="00E30EA6" w:rsidRPr="00F20EDB" w:rsidRDefault="00E30EA6" w:rsidP="00CF3BFA">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582B681" w14:textId="77777777" w:rsidR="00E30EA6" w:rsidRPr="00F20EDB" w:rsidRDefault="00E30EA6" w:rsidP="00CF3BFA">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2A067E8" w14:textId="77777777" w:rsidR="00E30EA6" w:rsidRPr="00F20EDB" w:rsidRDefault="00E30EA6" w:rsidP="00CF3BFA">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E30EA6" w:rsidRPr="00F20EDB" w14:paraId="75FC3741" w14:textId="77777777" w:rsidTr="00CF3BFA">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A75D083" w14:textId="77777777" w:rsidR="00E30EA6" w:rsidRPr="00F20EDB" w:rsidRDefault="00E30EA6" w:rsidP="00CF3BFA">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o</w:t>
            </w:r>
            <w:r w:rsidRPr="00F20EDB">
              <w:rPr>
                <w:rFonts w:ascii="Calibri" w:hAnsi="Calibri"/>
                <w:lang w:val="en-US"/>
              </w:rPr>
              <w:br/>
            </w: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b/>
                <w:lang w:val="en-US"/>
              </w:rPr>
              <w:t>Probably no</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b/>
                <w:lang w:val="en-US"/>
              </w:rPr>
              <w:t>Probably y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Y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4CD14B8" w14:textId="77777777" w:rsidR="00E30EA6" w:rsidRPr="00F20EDB" w:rsidRDefault="00E30EA6" w:rsidP="00CF3BFA">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AA0BC9A" w14:textId="77777777" w:rsidR="00E30EA6" w:rsidRPr="00F20EDB" w:rsidRDefault="00E30EA6" w:rsidP="00CF3BFA">
            <w:pPr>
              <w:rPr>
                <w:rFonts w:ascii="Calibri" w:hAnsi="Calibri"/>
                <w:lang w:val="en-US"/>
              </w:rPr>
            </w:pPr>
            <w:r w:rsidRPr="00F20EDB">
              <w:rPr>
                <w:rFonts w:ascii="Calibri" w:hAnsi="Calibri"/>
                <w:lang w:val="en-US"/>
              </w:rPr>
              <w:br/>
              <w:t>33 out of 42 panelists felt that given the current evidence some key stakeholders including patients, clinicians, and policy-makers may find the treatment not acceptable for critical COVDI-19</w:t>
            </w:r>
          </w:p>
          <w:p w14:paraId="537006AF" w14:textId="77777777" w:rsidR="00E30EA6" w:rsidRPr="00F20EDB" w:rsidRDefault="00E30EA6" w:rsidP="00CF3BFA">
            <w:pPr>
              <w:rPr>
                <w:rFonts w:ascii="Calibri" w:hAnsi="Calibri"/>
                <w:lang w:val="en-US"/>
              </w:rPr>
            </w:pPr>
          </w:p>
          <w:p w14:paraId="0BBD3DE5" w14:textId="77777777" w:rsidR="00E30EA6" w:rsidRPr="00F20EDB" w:rsidRDefault="00E30EA6" w:rsidP="00CF3BFA">
            <w:pPr>
              <w:rPr>
                <w:rFonts w:ascii="Calibri" w:hAnsi="Calibri"/>
                <w:lang w:val="en-US"/>
              </w:rPr>
            </w:pPr>
            <w:r w:rsidRPr="00F20EDB">
              <w:rPr>
                <w:rFonts w:ascii="Calibri" w:hAnsi="Calibri"/>
                <w:lang w:val="en-US"/>
              </w:rPr>
              <w:t>9 (21%) out of 42 felt that the treatment is probably acceptable to key stakeholders</w:t>
            </w:r>
          </w:p>
        </w:tc>
      </w:tr>
      <w:tr w:rsidR="00E30EA6" w:rsidRPr="00F20EDB" w14:paraId="75E691A2" w14:textId="77777777" w:rsidTr="00CF3BFA">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7E0BA3D" w14:textId="77777777" w:rsidR="00E30EA6" w:rsidRPr="00F20EDB" w:rsidRDefault="00E30EA6" w:rsidP="00CF3BFA">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Feasibility</w:t>
            </w:r>
          </w:p>
          <w:p w14:paraId="3355994B" w14:textId="77777777" w:rsidR="00E30EA6" w:rsidRPr="00F20EDB" w:rsidRDefault="00E30EA6" w:rsidP="00CF3BFA">
            <w:pPr>
              <w:pStyle w:val="Subtitle2"/>
              <w:spacing w:before="0" w:beforeAutospacing="0" w:after="0" w:afterAutospacing="0"/>
              <w:rPr>
                <w:rFonts w:ascii="Calibri" w:hAnsi="Calibri"/>
                <w:color w:val="FFFFFF"/>
                <w:lang w:val="en-US"/>
              </w:rPr>
            </w:pPr>
            <w:r w:rsidRPr="00F20EDB">
              <w:rPr>
                <w:rFonts w:ascii="Calibri" w:hAnsi="Calibri"/>
                <w:color w:val="FFFFFF"/>
                <w:lang w:val="en-US"/>
              </w:rPr>
              <w:t>Is the intervention feasible to implement?</w:t>
            </w:r>
          </w:p>
        </w:tc>
      </w:tr>
      <w:tr w:rsidR="00E30EA6" w:rsidRPr="00F20EDB" w14:paraId="1921174C" w14:textId="77777777" w:rsidTr="00CF3BFA">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96DE751" w14:textId="77777777" w:rsidR="00E30EA6" w:rsidRPr="00F20EDB" w:rsidRDefault="00E30EA6" w:rsidP="00CF3BFA">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84FE4D1" w14:textId="77777777" w:rsidR="00E30EA6" w:rsidRPr="00F20EDB" w:rsidRDefault="00E30EA6" w:rsidP="00CF3BFA">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C0A1053" w14:textId="77777777" w:rsidR="00E30EA6" w:rsidRPr="00F20EDB" w:rsidRDefault="00E30EA6" w:rsidP="00CF3BFA">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E30EA6" w:rsidRPr="00F20EDB" w14:paraId="15F16FC9" w14:textId="77777777" w:rsidTr="00CF3BFA">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5877B9A" w14:textId="77777777" w:rsidR="00E30EA6" w:rsidRPr="00F20EDB" w:rsidRDefault="00E30EA6" w:rsidP="00CF3BFA">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o</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no</w:t>
            </w:r>
            <w:r w:rsidRPr="00F20EDB">
              <w:rPr>
                <w:rFonts w:ascii="Calibri" w:hAnsi="Calibri"/>
                <w:lang w:val="en-US"/>
              </w:rPr>
              <w:br/>
            </w: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b/>
                <w:lang w:val="en-US"/>
              </w:rPr>
              <w:t>Probably y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Y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99D973D" w14:textId="77777777" w:rsidR="00E30EA6" w:rsidRPr="00F20EDB" w:rsidRDefault="00E30EA6" w:rsidP="00CF3BFA">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DBFE644" w14:textId="77777777" w:rsidR="00E30EA6" w:rsidRPr="00F20EDB" w:rsidRDefault="00E30EA6" w:rsidP="00CF3BFA">
            <w:pPr>
              <w:rPr>
                <w:rFonts w:ascii="Calibri" w:hAnsi="Calibri"/>
                <w:lang w:val="en-US"/>
              </w:rPr>
            </w:pPr>
            <w:r w:rsidRPr="00F20EDB">
              <w:rPr>
                <w:rFonts w:ascii="Calibri" w:hAnsi="Calibri"/>
                <w:lang w:val="en-US"/>
              </w:rPr>
              <w:br/>
            </w:r>
          </w:p>
        </w:tc>
      </w:tr>
    </w:tbl>
    <w:p w14:paraId="6A5A2485" w14:textId="77777777" w:rsidR="00E30EA6" w:rsidRPr="00F20EDB" w:rsidRDefault="00E30EA6" w:rsidP="00E30EA6">
      <w:pPr>
        <w:pStyle w:val="Heading1"/>
        <w:spacing w:after="20"/>
        <w:rPr>
          <w:rFonts w:ascii="Calibri" w:eastAsia="Times New Roman" w:hAnsi="Calibri"/>
          <w:caps/>
          <w:color w:val="000000"/>
          <w:sz w:val="30"/>
          <w:szCs w:val="30"/>
          <w:lang w:val="en-US"/>
        </w:rPr>
      </w:pPr>
      <w:r w:rsidRPr="00F20EDB">
        <w:rPr>
          <w:rFonts w:ascii="Calibri" w:eastAsia="Times New Roman" w:hAnsi="Calibri"/>
          <w:caps/>
          <w:color w:val="000000"/>
          <w:sz w:val="30"/>
          <w:szCs w:val="30"/>
          <w:lang w:val="en-US"/>
        </w:rPr>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2134"/>
        <w:gridCol w:w="1595"/>
        <w:gridCol w:w="1607"/>
        <w:gridCol w:w="1627"/>
        <w:gridCol w:w="1627"/>
        <w:gridCol w:w="1627"/>
        <w:gridCol w:w="1299"/>
        <w:gridCol w:w="1436"/>
      </w:tblGrid>
      <w:tr w:rsidR="00E30EA6" w:rsidRPr="00F20EDB" w14:paraId="08081C73" w14:textId="77777777" w:rsidTr="00CF3BFA">
        <w:trPr>
          <w:tblHeader/>
        </w:trPr>
        <w:tc>
          <w:tcPr>
            <w:tcW w:w="0" w:type="auto"/>
            <w:tcBorders>
              <w:top w:val="nil"/>
              <w:left w:val="nil"/>
              <w:bottom w:val="nil"/>
              <w:right w:val="nil"/>
            </w:tcBorders>
            <w:tcMar>
              <w:top w:w="75" w:type="dxa"/>
              <w:left w:w="75" w:type="dxa"/>
              <w:bottom w:w="75" w:type="dxa"/>
              <w:right w:w="75" w:type="dxa"/>
            </w:tcMar>
            <w:vAlign w:val="center"/>
            <w:hideMark/>
          </w:tcPr>
          <w:p w14:paraId="1F37EC7E" w14:textId="77777777" w:rsidR="00E30EA6" w:rsidRPr="00F20EDB" w:rsidRDefault="00E30EA6" w:rsidP="00CF3BFA">
            <w:pPr>
              <w:rPr>
                <w:rFonts w:ascii="Calibri" w:hAnsi="Calibri"/>
                <w:caps/>
                <w:color w:val="000000"/>
                <w:lang w:val="en-US"/>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F786003" w14:textId="77777777" w:rsidR="00E30EA6" w:rsidRPr="00F20EDB" w:rsidRDefault="00E30EA6" w:rsidP="00CF3BFA">
            <w:pPr>
              <w:pStyle w:val="NormalWeb"/>
              <w:spacing w:before="0" w:beforeAutospacing="0" w:after="0" w:afterAutospacing="0" w:line="260" w:lineRule="atLeast"/>
              <w:jc w:val="center"/>
              <w:rPr>
                <w:rFonts w:ascii="Calibri" w:eastAsiaTheme="minorEastAsia" w:hAnsi="Calibri"/>
                <w:b/>
                <w:bCs/>
                <w:caps/>
                <w:color w:val="FFFFFF"/>
                <w:lang w:val="en-US"/>
              </w:rPr>
            </w:pPr>
            <w:r w:rsidRPr="00F20EDB">
              <w:rPr>
                <w:rFonts w:ascii="Calibri" w:hAnsi="Calibri"/>
                <w:b/>
                <w:bCs/>
                <w:caps/>
                <w:color w:val="FFFFFF"/>
                <w:lang w:val="en-US"/>
              </w:rPr>
              <w:t>Judgement</w:t>
            </w:r>
          </w:p>
        </w:tc>
      </w:tr>
      <w:tr w:rsidR="00E30EA6" w:rsidRPr="00F20EDB" w14:paraId="429FDC4C" w14:textId="77777777" w:rsidTr="00CF3BF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A381496" w14:textId="77777777" w:rsidR="00E30EA6" w:rsidRPr="00F20EDB" w:rsidRDefault="00E30EA6" w:rsidP="00CF3BFA">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47A89CC"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C051FA4"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B9BA9D3"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DCED5ED" w14:textId="77777777" w:rsidR="00E30EA6" w:rsidRPr="00F20EDB" w:rsidRDefault="00E30EA6" w:rsidP="00CF3BFA">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2F1A982" w14:textId="77777777" w:rsidR="00E30EA6" w:rsidRPr="00F20EDB" w:rsidRDefault="00E30EA6" w:rsidP="00CF3BFA">
            <w:pPr>
              <w:rPr>
                <w:rFonts w:ascii="Calibri" w:hAnsi="Calibri"/>
                <w:b/>
                <w:bCs/>
                <w:color w:val="000000"/>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C00B3D9" w14:textId="77777777" w:rsidR="00E30EA6" w:rsidRPr="00F20EDB" w:rsidRDefault="00E30EA6" w:rsidP="00CF3BFA">
            <w:pPr>
              <w:pStyle w:val="NormalWeb"/>
              <w:spacing w:before="0" w:beforeAutospacing="0" w:after="0" w:afterAutospacing="0"/>
              <w:jc w:val="center"/>
              <w:rPr>
                <w:rFonts w:ascii="Calibri" w:eastAsiaTheme="minorEastAsia"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2005A94"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E30EA6" w:rsidRPr="00F20EDB" w14:paraId="17BFDBDD" w14:textId="77777777" w:rsidTr="00CF3BF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9D3251B" w14:textId="77777777" w:rsidR="00E30EA6" w:rsidRPr="00F20EDB" w:rsidRDefault="00E30EA6" w:rsidP="00CF3BFA">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lastRenderedPageBreak/>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44339F4" w14:textId="77777777" w:rsidR="00E30EA6" w:rsidRPr="00F20EDB" w:rsidRDefault="00E30EA6" w:rsidP="00CF3BFA">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2130183"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E2DB716"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AD59F2F"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0489FE6" w14:textId="77777777" w:rsidR="00E30EA6" w:rsidRPr="00F20EDB" w:rsidRDefault="00E30EA6" w:rsidP="00CF3BFA">
            <w:pPr>
              <w:rPr>
                <w:rFonts w:ascii="Calibri" w:hAnsi="Calibri"/>
                <w:color w:val="AEAAAA"/>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D2AFB84" w14:textId="77777777" w:rsidR="00E30EA6" w:rsidRPr="00F20EDB" w:rsidRDefault="00E30EA6" w:rsidP="00CF3BFA">
            <w:pPr>
              <w:pStyle w:val="NormalWeb"/>
              <w:spacing w:before="0" w:beforeAutospacing="0" w:after="0" w:afterAutospacing="0"/>
              <w:jc w:val="center"/>
              <w:rPr>
                <w:rFonts w:ascii="Calibri" w:eastAsiaTheme="minorEastAsia"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4FFE34C"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E30EA6" w:rsidRPr="00F20EDB" w14:paraId="5A700399" w14:textId="77777777" w:rsidTr="00CF3BF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6626D80" w14:textId="77777777" w:rsidR="00E30EA6" w:rsidRPr="00F20EDB" w:rsidRDefault="00E30EA6" w:rsidP="00CF3BFA">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90F9486"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arg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C1CE64"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717B9F4"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445A77F" w14:textId="77777777" w:rsidR="00E30EA6" w:rsidRPr="00F20EDB" w:rsidRDefault="00E30EA6" w:rsidP="00CF3BFA">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Trivial</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F379585" w14:textId="77777777" w:rsidR="00E30EA6" w:rsidRPr="00F20EDB" w:rsidRDefault="00E30EA6" w:rsidP="00CF3BFA">
            <w:pPr>
              <w:rPr>
                <w:rFonts w:ascii="Calibri" w:hAnsi="Calibri"/>
                <w:b/>
                <w:bCs/>
                <w:color w:val="000000"/>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26FD5C0" w14:textId="77777777" w:rsidR="00E30EA6" w:rsidRPr="00F20EDB" w:rsidRDefault="00E30EA6" w:rsidP="00CF3BFA">
            <w:pPr>
              <w:pStyle w:val="NormalWeb"/>
              <w:spacing w:before="0" w:beforeAutospacing="0" w:after="0" w:afterAutospacing="0"/>
              <w:jc w:val="center"/>
              <w:rPr>
                <w:rFonts w:ascii="Calibri" w:eastAsiaTheme="minorEastAsia"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767F6B3"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E30EA6" w:rsidRPr="00F20EDB" w14:paraId="530BD8D4" w14:textId="77777777" w:rsidTr="00CF3BF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646E4DE" w14:textId="77777777" w:rsidR="00E30EA6" w:rsidRPr="00F20EDB" w:rsidRDefault="00E30EA6" w:rsidP="00CF3BFA">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8C6DBC9"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FEA7E45" w14:textId="77777777" w:rsidR="00E30EA6" w:rsidRPr="00F20EDB" w:rsidRDefault="00E30EA6" w:rsidP="00CF3BFA">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1FAE526"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135B29B"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411A8F1" w14:textId="77777777" w:rsidR="00E30EA6" w:rsidRPr="00F20EDB" w:rsidRDefault="00E30EA6" w:rsidP="00CF3BFA">
            <w:pPr>
              <w:rPr>
                <w:rFonts w:ascii="Calibri" w:hAnsi="Calibri"/>
                <w:color w:val="AEAAAA"/>
                <w:lang w:val="en-US"/>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48B0E13" w14:textId="77777777" w:rsidR="00E30EA6" w:rsidRPr="00F20EDB" w:rsidRDefault="00E30EA6" w:rsidP="00CF3BFA">
            <w:pPr>
              <w:jc w:val="center"/>
              <w:rPr>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5A7D7BA" w14:textId="77777777" w:rsidR="00E30EA6" w:rsidRPr="00F20EDB" w:rsidRDefault="00E30EA6" w:rsidP="00CF3BFA">
            <w:pPr>
              <w:pStyle w:val="NormalWeb"/>
              <w:spacing w:before="0" w:beforeAutospacing="0" w:after="0" w:afterAutospacing="0"/>
              <w:jc w:val="center"/>
              <w:rPr>
                <w:rFonts w:ascii="Calibri" w:eastAsiaTheme="minorEastAsia" w:hAnsi="Calibri"/>
                <w:color w:val="AEAAAA"/>
                <w:lang w:val="en-US"/>
              </w:rPr>
            </w:pPr>
            <w:r w:rsidRPr="00F20EDB">
              <w:rPr>
                <w:rFonts w:ascii="Calibri" w:hAnsi="Calibri"/>
                <w:color w:val="AEAAAA"/>
                <w:lang w:val="en-US"/>
              </w:rPr>
              <w:t>No included studies</w:t>
            </w:r>
          </w:p>
        </w:tc>
      </w:tr>
      <w:tr w:rsidR="00E30EA6" w:rsidRPr="00F20EDB" w14:paraId="623032BB" w14:textId="77777777" w:rsidTr="00CF3BF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88A2A31" w14:textId="77777777" w:rsidR="00E30EA6" w:rsidRPr="00F20EDB" w:rsidRDefault="00E30EA6" w:rsidP="00CF3BFA">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7813FDD"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47BE59C"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0249A31" w14:textId="77777777" w:rsidR="00E30EA6" w:rsidRPr="00F20EDB" w:rsidRDefault="00E30EA6" w:rsidP="00CF3BFA">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73C21D8"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8EB1F5B" w14:textId="77777777" w:rsidR="00E30EA6" w:rsidRPr="00F20EDB" w:rsidRDefault="00E30EA6" w:rsidP="00CF3BFA">
            <w:pPr>
              <w:rPr>
                <w:rFonts w:ascii="Calibri" w:hAnsi="Calibri"/>
                <w:color w:val="AEAAAA"/>
                <w:lang w:val="en-US"/>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F1EAF43" w14:textId="77777777" w:rsidR="00E30EA6" w:rsidRPr="00F20EDB" w:rsidRDefault="00E30EA6" w:rsidP="00CF3BFA">
            <w:pPr>
              <w:jc w:val="center"/>
              <w:rPr>
                <w:lang w:val="en-US"/>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73688F0" w14:textId="77777777" w:rsidR="00E30EA6" w:rsidRPr="00F20EDB" w:rsidRDefault="00E30EA6" w:rsidP="00CF3BFA">
            <w:pPr>
              <w:jc w:val="center"/>
              <w:rPr>
                <w:lang w:val="en-US"/>
              </w:rPr>
            </w:pPr>
          </w:p>
        </w:tc>
      </w:tr>
      <w:tr w:rsidR="00E30EA6" w:rsidRPr="00F20EDB" w14:paraId="4008FD50" w14:textId="77777777" w:rsidTr="00CF3BF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E171E13" w14:textId="77777777" w:rsidR="00E30EA6" w:rsidRPr="00F20EDB" w:rsidRDefault="00E30EA6" w:rsidP="00CF3BFA">
            <w:pPr>
              <w:pStyle w:val="NormalWeb"/>
              <w:spacing w:before="0" w:beforeAutospacing="0" w:after="0" w:afterAutospacing="0" w:line="260" w:lineRule="atLeast"/>
              <w:jc w:val="center"/>
              <w:rPr>
                <w:rFonts w:ascii="Calibri" w:eastAsiaTheme="minorEastAsia" w:hAnsi="Calibri"/>
                <w:b/>
                <w:bCs/>
                <w:caps/>
                <w:color w:val="FFFFFF"/>
                <w:lang w:val="en-US"/>
              </w:rPr>
            </w:pPr>
            <w:r w:rsidRPr="00F20EDB">
              <w:rPr>
                <w:rFonts w:ascii="Calibri" w:hAnsi="Calibri"/>
                <w:b/>
                <w:bCs/>
                <w:caps/>
                <w:color w:val="FFFFFF"/>
                <w:lang w:val="en-US"/>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7E9BF8F"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D667FC8" w14:textId="77777777" w:rsidR="00E30EA6" w:rsidRPr="00F20EDB" w:rsidRDefault="00E30EA6" w:rsidP="00CF3BFA">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040E349"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45C5A3C"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5FE8D28"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17A1DCF"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4D665B7"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E30EA6" w:rsidRPr="00F20EDB" w14:paraId="5A0DC4C0" w14:textId="77777777" w:rsidTr="00CF3BF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3EACC1E" w14:textId="77777777" w:rsidR="00E30EA6" w:rsidRPr="00F20EDB" w:rsidRDefault="00E30EA6" w:rsidP="00CF3BFA">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Resources requir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1A55D82"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arg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001306C" w14:textId="77777777" w:rsidR="00E30EA6" w:rsidRPr="00F20EDB" w:rsidRDefault="00E30EA6" w:rsidP="00CF3BFA">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Moderat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8AB8429"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Negligible costs and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6FA0C6F"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Moderat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1BBDB9D"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arg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EE4CEFC"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AE54ED3"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E30EA6" w:rsidRPr="00F20EDB" w14:paraId="5E098C49" w14:textId="77777777" w:rsidTr="00CF3BF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D41DA42" w14:textId="77777777" w:rsidR="00E30EA6" w:rsidRPr="00F20EDB" w:rsidRDefault="00E30EA6" w:rsidP="00CF3BFA">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Certainty of evidence of required resourc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25EEE04"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EDDF9B3"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4C13799"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37EADD0"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DDEFE78" w14:textId="77777777" w:rsidR="00E30EA6" w:rsidRPr="00F20EDB" w:rsidRDefault="00E30EA6" w:rsidP="00CF3BFA">
            <w:pPr>
              <w:rPr>
                <w:rFonts w:ascii="Calibri" w:hAnsi="Calibri"/>
                <w:color w:val="AEAAAA"/>
                <w:lang w:val="en-US"/>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ED52FD0" w14:textId="77777777" w:rsidR="00E30EA6" w:rsidRPr="00F20EDB" w:rsidRDefault="00E30EA6" w:rsidP="00CF3BFA">
            <w:pPr>
              <w:jc w:val="center"/>
              <w:rPr>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3981FD1" w14:textId="77777777" w:rsidR="00E30EA6" w:rsidRPr="00F20EDB" w:rsidRDefault="00E30EA6" w:rsidP="00CF3BFA">
            <w:pPr>
              <w:pStyle w:val="NormalWeb"/>
              <w:spacing w:before="0" w:beforeAutospacing="0" w:after="0" w:afterAutospacing="0"/>
              <w:jc w:val="center"/>
              <w:rPr>
                <w:rFonts w:ascii="Calibri" w:eastAsiaTheme="minorEastAsia" w:hAnsi="Calibri"/>
                <w:b/>
                <w:bCs/>
                <w:color w:val="000000"/>
                <w:lang w:val="en-US"/>
              </w:rPr>
            </w:pPr>
            <w:r w:rsidRPr="00F20EDB">
              <w:rPr>
                <w:rFonts w:ascii="Calibri" w:hAnsi="Calibri"/>
                <w:b/>
                <w:bCs/>
                <w:color w:val="000000"/>
                <w:lang w:val="en-US"/>
              </w:rPr>
              <w:t>No included studies</w:t>
            </w:r>
          </w:p>
        </w:tc>
      </w:tr>
      <w:tr w:rsidR="00E30EA6" w:rsidRPr="00F20EDB" w14:paraId="5C327DB0" w14:textId="77777777" w:rsidTr="00CF3BF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F57B3EC" w14:textId="77777777" w:rsidR="00E30EA6" w:rsidRPr="00F20EDB" w:rsidRDefault="00E30EA6" w:rsidP="00CF3BFA">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Cost effectivenes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29E31AF"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9E4F552"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FA41018"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 xml:space="preserve">Does not favor either the intervention or </w:t>
            </w:r>
            <w:r w:rsidRPr="00F20EDB">
              <w:rPr>
                <w:rFonts w:ascii="Calibri" w:hAnsi="Calibri"/>
                <w:color w:val="AEAAAA"/>
                <w:lang w:val="en-US"/>
              </w:rPr>
              <w:lastRenderedPageBreak/>
              <w:t>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40A6998"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lastRenderedPageBreak/>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E81D63E"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604E330"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48C7A09" w14:textId="77777777" w:rsidR="00E30EA6" w:rsidRPr="00F20EDB" w:rsidRDefault="00E30EA6" w:rsidP="00CF3BFA">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No included studies</w:t>
            </w:r>
          </w:p>
        </w:tc>
      </w:tr>
      <w:tr w:rsidR="00E30EA6" w:rsidRPr="00F20EDB" w14:paraId="2052307D" w14:textId="77777777" w:rsidTr="00CF3BF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80CC1A6" w14:textId="77777777" w:rsidR="00E30EA6" w:rsidRPr="00F20EDB" w:rsidRDefault="00E30EA6" w:rsidP="00CF3BFA">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Equ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C6DC8AF"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AB8B112" w14:textId="77777777" w:rsidR="00E30EA6" w:rsidRPr="00F20EDB" w:rsidRDefault="00E30EA6" w:rsidP="00CF3BFA">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Probably 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A6DF506"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no impact</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75DE030"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76E78C4"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41BBD31"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735A6F1"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E30EA6" w:rsidRPr="00F20EDB" w14:paraId="4DA400C5" w14:textId="77777777" w:rsidTr="00CF3BF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C1AE316" w14:textId="77777777" w:rsidR="00E30EA6" w:rsidRPr="00F20EDB" w:rsidRDefault="00E30EA6" w:rsidP="00CF3BFA">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E8674E4"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73F4DFC" w14:textId="77777777" w:rsidR="00E30EA6" w:rsidRPr="00F20EDB" w:rsidRDefault="00E30EA6" w:rsidP="00CF3BFA">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29F7977"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B03978E"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3DA0DCF" w14:textId="77777777" w:rsidR="00E30EA6" w:rsidRPr="00F20EDB" w:rsidRDefault="00E30EA6" w:rsidP="00CF3BFA">
            <w:pPr>
              <w:rPr>
                <w:rFonts w:ascii="Calibri" w:hAnsi="Calibri"/>
                <w:color w:val="AEAAAA"/>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F509544" w14:textId="77777777" w:rsidR="00E30EA6" w:rsidRPr="00F20EDB" w:rsidRDefault="00E30EA6" w:rsidP="00CF3BFA">
            <w:pPr>
              <w:pStyle w:val="NormalWeb"/>
              <w:spacing w:before="0" w:beforeAutospacing="0" w:after="0" w:afterAutospacing="0"/>
              <w:jc w:val="center"/>
              <w:rPr>
                <w:rFonts w:ascii="Calibri" w:eastAsiaTheme="minorEastAsia"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17B2E17"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E30EA6" w:rsidRPr="00F20EDB" w14:paraId="30FED13A" w14:textId="77777777" w:rsidTr="00CF3BF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7BE6C4B" w14:textId="77777777" w:rsidR="00E30EA6" w:rsidRPr="00F20EDB" w:rsidRDefault="00E30EA6" w:rsidP="00CF3BFA">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F4D5435"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4A462B9"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16C3B83" w14:textId="77777777" w:rsidR="00E30EA6" w:rsidRPr="00F20EDB" w:rsidRDefault="00E30EA6" w:rsidP="00CF3BFA">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033BE13"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C0F9C31" w14:textId="77777777" w:rsidR="00E30EA6" w:rsidRPr="00F20EDB" w:rsidRDefault="00E30EA6" w:rsidP="00CF3BFA">
            <w:pPr>
              <w:rPr>
                <w:rFonts w:ascii="Calibri" w:hAnsi="Calibri"/>
                <w:color w:val="AEAAAA"/>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DE7F3F8" w14:textId="77777777" w:rsidR="00E30EA6" w:rsidRPr="00F20EDB" w:rsidRDefault="00E30EA6" w:rsidP="00CF3BFA">
            <w:pPr>
              <w:pStyle w:val="NormalWeb"/>
              <w:spacing w:before="0" w:beforeAutospacing="0" w:after="0" w:afterAutospacing="0"/>
              <w:jc w:val="center"/>
              <w:rPr>
                <w:rFonts w:ascii="Calibri" w:eastAsiaTheme="minorEastAsia"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6875619" w14:textId="77777777" w:rsidR="00E30EA6" w:rsidRPr="00F20EDB" w:rsidRDefault="00E30EA6" w:rsidP="00CF3BFA">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bl>
    <w:p w14:paraId="3AAD773C" w14:textId="77777777" w:rsidR="00E30EA6" w:rsidRPr="00F20EDB" w:rsidRDefault="00E30EA6" w:rsidP="00E30EA6">
      <w:pPr>
        <w:rPr>
          <w:rFonts w:ascii="Calibri" w:hAnsi="Calibri"/>
          <w:color w:val="000000"/>
          <w:sz w:val="16"/>
          <w:szCs w:val="16"/>
          <w:lang w:val="en-US"/>
        </w:rPr>
      </w:pPr>
    </w:p>
    <w:p w14:paraId="2BC4187B" w14:textId="77777777" w:rsidR="00E30EA6" w:rsidRPr="00F20EDB" w:rsidRDefault="00E30EA6" w:rsidP="00E30EA6">
      <w:pPr>
        <w:pStyle w:val="Heading1"/>
        <w:pageBreakBefore/>
        <w:spacing w:after="20"/>
        <w:rPr>
          <w:rFonts w:ascii="Calibri" w:eastAsia="Times New Roman" w:hAnsi="Calibri"/>
          <w:caps/>
          <w:color w:val="000000"/>
          <w:sz w:val="30"/>
          <w:szCs w:val="30"/>
          <w:lang w:val="en-US"/>
        </w:rPr>
      </w:pPr>
      <w:r w:rsidRPr="00F20EDB">
        <w:rPr>
          <w:rFonts w:ascii="Calibri" w:eastAsia="Times New Roman" w:hAnsi="Calibri"/>
          <w:caps/>
          <w:color w:val="000000"/>
          <w:sz w:val="30"/>
          <w:szCs w:val="30"/>
          <w:lang w:val="en-US"/>
        </w:rPr>
        <w:lastRenderedPageBreak/>
        <w:t>Type of recommendation</w:t>
      </w:r>
    </w:p>
    <w:tbl>
      <w:tblPr>
        <w:tblW w:w="5000" w:type="pct"/>
        <w:tblCellMar>
          <w:top w:w="15" w:type="dxa"/>
          <w:left w:w="15" w:type="dxa"/>
          <w:bottom w:w="15" w:type="dxa"/>
          <w:right w:w="15" w:type="dxa"/>
        </w:tblCellMar>
        <w:tblLook w:val="04A0" w:firstRow="1" w:lastRow="0" w:firstColumn="1" w:lastColumn="0" w:noHBand="0" w:noVBand="1"/>
      </w:tblPr>
      <w:tblGrid>
        <w:gridCol w:w="2588"/>
        <w:gridCol w:w="2589"/>
        <w:gridCol w:w="2589"/>
        <w:gridCol w:w="2589"/>
        <w:gridCol w:w="2589"/>
      </w:tblGrid>
      <w:tr w:rsidR="00E30EA6" w:rsidRPr="00F20EDB" w14:paraId="541ED636" w14:textId="77777777" w:rsidTr="00CF3BFA">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1CEBFECD" w14:textId="77777777" w:rsidR="00E30EA6" w:rsidRPr="00F20EDB" w:rsidRDefault="00E30EA6" w:rsidP="00CF3BFA">
            <w:pPr>
              <w:pStyle w:val="NormalWeb"/>
              <w:spacing w:before="0" w:beforeAutospacing="0" w:after="0" w:afterAutospacing="0"/>
              <w:jc w:val="center"/>
              <w:rPr>
                <w:rFonts w:ascii="Calibri" w:eastAsiaTheme="minorEastAsia" w:hAnsi="Calibri"/>
                <w:color w:val="000000"/>
                <w:lang w:val="en-US"/>
              </w:rPr>
            </w:pPr>
            <w:r w:rsidRPr="00F20EDB">
              <w:rPr>
                <w:rFonts w:ascii="Calibri" w:hAnsi="Calibri"/>
                <w:color w:val="000000"/>
                <w:lang w:val="en-US"/>
              </w:rPr>
              <w:t>Strong recommendation against the intervention</w:t>
            </w:r>
          </w:p>
        </w:tc>
        <w:tc>
          <w:tcPr>
            <w:tcW w:w="1000" w:type="pct"/>
            <w:tcBorders>
              <w:top w:val="single" w:sz="6" w:space="0" w:color="000000"/>
              <w:left w:val="single" w:sz="6" w:space="0" w:color="000000"/>
              <w:right w:val="single" w:sz="6" w:space="0" w:color="000000"/>
            </w:tcBorders>
            <w:shd w:val="clear" w:color="auto" w:fill="2E74B5"/>
            <w:tcMar>
              <w:top w:w="75" w:type="dxa"/>
              <w:left w:w="0" w:type="dxa"/>
              <w:bottom w:w="0" w:type="dxa"/>
              <w:right w:w="0" w:type="dxa"/>
            </w:tcMar>
            <w:hideMark/>
          </w:tcPr>
          <w:p w14:paraId="249AC954" w14:textId="77777777" w:rsidR="00E30EA6" w:rsidRPr="00F20EDB" w:rsidRDefault="00E30EA6" w:rsidP="00CF3BFA">
            <w:pPr>
              <w:pStyle w:val="NormalWeb"/>
              <w:spacing w:before="0" w:beforeAutospacing="0" w:after="0" w:afterAutospacing="0"/>
              <w:jc w:val="center"/>
              <w:rPr>
                <w:rFonts w:ascii="Calibri" w:hAnsi="Calibri"/>
                <w:b/>
                <w:bCs/>
                <w:color w:val="FFFFFF"/>
                <w:lang w:val="en-US"/>
              </w:rPr>
            </w:pPr>
            <w:r w:rsidRPr="00F20EDB">
              <w:rPr>
                <w:rFonts w:ascii="Calibri" w:hAnsi="Calibri"/>
                <w:b/>
                <w:bCs/>
                <w:color w:val="FFFFFF"/>
                <w:lang w:val="en-US"/>
              </w:rPr>
              <w:t>Conditional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612A6099" w14:textId="77777777" w:rsidR="00E30EA6" w:rsidRPr="00F20EDB" w:rsidRDefault="00E30EA6" w:rsidP="00CF3BFA">
            <w:pPr>
              <w:pStyle w:val="NormalWeb"/>
              <w:spacing w:before="0" w:beforeAutospacing="0" w:after="0" w:afterAutospacing="0"/>
              <w:jc w:val="center"/>
              <w:rPr>
                <w:rFonts w:ascii="Calibri" w:hAnsi="Calibri"/>
                <w:color w:val="000000"/>
                <w:lang w:val="en-US"/>
              </w:rPr>
            </w:pPr>
            <w:r w:rsidRPr="00F20EDB">
              <w:rPr>
                <w:rFonts w:ascii="Calibri" w:hAnsi="Calibri"/>
                <w:color w:val="000000"/>
                <w:lang w:val="en-US"/>
              </w:rPr>
              <w:t>Conditional recommendation for either the intervention or the comparis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31C8B98E" w14:textId="77777777" w:rsidR="00E30EA6" w:rsidRPr="00F20EDB" w:rsidRDefault="00E30EA6" w:rsidP="00CF3BFA">
            <w:pPr>
              <w:pStyle w:val="NormalWeb"/>
              <w:spacing w:before="0" w:beforeAutospacing="0" w:after="0" w:afterAutospacing="0"/>
              <w:jc w:val="center"/>
              <w:rPr>
                <w:rFonts w:ascii="Calibri" w:hAnsi="Calibri"/>
                <w:color w:val="000000"/>
                <w:lang w:val="en-US"/>
              </w:rPr>
            </w:pPr>
            <w:r w:rsidRPr="00F20EDB">
              <w:rPr>
                <w:rFonts w:ascii="Calibri" w:hAnsi="Calibri"/>
                <w:color w:val="000000"/>
                <w:lang w:val="en-US"/>
              </w:rPr>
              <w:t>Conditional recommendation for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7C834C9B" w14:textId="77777777" w:rsidR="00E30EA6" w:rsidRPr="00F20EDB" w:rsidRDefault="00E30EA6" w:rsidP="00CF3BFA">
            <w:pPr>
              <w:pStyle w:val="NormalWeb"/>
              <w:spacing w:before="0" w:beforeAutospacing="0" w:after="0" w:afterAutospacing="0"/>
              <w:jc w:val="center"/>
              <w:rPr>
                <w:rFonts w:ascii="Calibri" w:hAnsi="Calibri"/>
                <w:color w:val="000000"/>
                <w:lang w:val="en-US"/>
              </w:rPr>
            </w:pPr>
            <w:r w:rsidRPr="00F20EDB">
              <w:rPr>
                <w:rFonts w:ascii="Calibri" w:hAnsi="Calibri"/>
                <w:color w:val="000000"/>
                <w:lang w:val="en-US"/>
              </w:rPr>
              <w:t>Strong recommendation for the intervention</w:t>
            </w:r>
          </w:p>
        </w:tc>
      </w:tr>
      <w:tr w:rsidR="00E30EA6" w:rsidRPr="00F20EDB" w14:paraId="2342AD67" w14:textId="77777777" w:rsidTr="00CF3BFA">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3E0CB1DB" w14:textId="77777777" w:rsidR="00E30EA6" w:rsidRPr="00F20EDB" w:rsidRDefault="00E30EA6" w:rsidP="00CF3BFA">
            <w:pPr>
              <w:pStyle w:val="marker"/>
              <w:spacing w:before="0" w:beforeAutospacing="0" w:after="0" w:afterAutospacing="0"/>
              <w:jc w:val="center"/>
              <w:rPr>
                <w:color w:val="000000"/>
                <w:lang w:val="en-US"/>
              </w:rPr>
            </w:pPr>
            <w:r w:rsidRPr="00F20EDB">
              <w:rPr>
                <w:color w:val="000000"/>
                <w:lang w:val="en-US"/>
              </w:rPr>
              <w:t xml:space="preserve">○ </w:t>
            </w:r>
          </w:p>
        </w:tc>
        <w:tc>
          <w:tcPr>
            <w:tcW w:w="1000" w:type="pct"/>
            <w:tcBorders>
              <w:left w:val="single" w:sz="6" w:space="0" w:color="000000"/>
              <w:bottom w:val="single" w:sz="6" w:space="0" w:color="000000"/>
              <w:right w:val="single" w:sz="6" w:space="0" w:color="000000"/>
            </w:tcBorders>
            <w:shd w:val="clear" w:color="auto" w:fill="2E74B5"/>
            <w:tcMar>
              <w:top w:w="0" w:type="dxa"/>
              <w:left w:w="0" w:type="dxa"/>
              <w:bottom w:w="75" w:type="dxa"/>
              <w:right w:w="0" w:type="dxa"/>
            </w:tcMar>
            <w:hideMark/>
          </w:tcPr>
          <w:p w14:paraId="080FE90B" w14:textId="77777777" w:rsidR="00E30EA6" w:rsidRPr="00F20EDB" w:rsidRDefault="00E30EA6" w:rsidP="00CF3BFA">
            <w:pPr>
              <w:pStyle w:val="marker"/>
              <w:spacing w:before="0" w:beforeAutospacing="0" w:after="0" w:afterAutospacing="0"/>
              <w:jc w:val="center"/>
              <w:rPr>
                <w:b/>
                <w:bCs/>
                <w:color w:val="FFFFFF"/>
                <w:lang w:val="en-US"/>
              </w:rPr>
            </w:pPr>
            <w:r w:rsidRPr="00F20EDB">
              <w:rPr>
                <w:b/>
                <w:bCs/>
                <w:color w:val="FFFFFF"/>
                <w:lang w:val="en-US"/>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656BED3D" w14:textId="77777777" w:rsidR="00E30EA6" w:rsidRPr="00F20EDB" w:rsidRDefault="00E30EA6" w:rsidP="00CF3BFA">
            <w:pPr>
              <w:pStyle w:val="marker"/>
              <w:spacing w:before="0" w:beforeAutospacing="0" w:after="0" w:afterAutospacing="0"/>
              <w:jc w:val="center"/>
              <w:rPr>
                <w:color w:val="000000"/>
                <w:lang w:val="en-US"/>
              </w:rPr>
            </w:pPr>
            <w:r w:rsidRPr="00F20EDB">
              <w:rPr>
                <w:color w:val="000000"/>
                <w:lang w:val="en-US"/>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7879175F" w14:textId="77777777" w:rsidR="00E30EA6" w:rsidRPr="00F20EDB" w:rsidRDefault="00E30EA6" w:rsidP="00CF3BFA">
            <w:pPr>
              <w:pStyle w:val="marker"/>
              <w:spacing w:before="0" w:beforeAutospacing="0" w:after="0" w:afterAutospacing="0"/>
              <w:jc w:val="center"/>
              <w:rPr>
                <w:color w:val="000000"/>
                <w:lang w:val="en-US"/>
              </w:rPr>
            </w:pPr>
            <w:r w:rsidRPr="00F20EDB">
              <w:rPr>
                <w:color w:val="000000"/>
                <w:lang w:val="en-US"/>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58828C06" w14:textId="77777777" w:rsidR="00E30EA6" w:rsidRPr="00F20EDB" w:rsidRDefault="00E30EA6" w:rsidP="00CF3BFA">
            <w:pPr>
              <w:pStyle w:val="marker"/>
              <w:spacing w:before="0" w:beforeAutospacing="0" w:after="0" w:afterAutospacing="0"/>
              <w:jc w:val="center"/>
              <w:rPr>
                <w:color w:val="000000"/>
                <w:lang w:val="en-US"/>
              </w:rPr>
            </w:pPr>
            <w:r w:rsidRPr="00F20EDB">
              <w:rPr>
                <w:color w:val="000000"/>
                <w:lang w:val="en-US"/>
              </w:rPr>
              <w:t xml:space="preserve">○ </w:t>
            </w:r>
          </w:p>
        </w:tc>
      </w:tr>
    </w:tbl>
    <w:p w14:paraId="50031F7C" w14:textId="77777777" w:rsidR="00E30EA6" w:rsidRPr="00F20EDB" w:rsidRDefault="00E30EA6" w:rsidP="00E30EA6">
      <w:pPr>
        <w:pStyle w:val="Heading1"/>
        <w:spacing w:after="20"/>
        <w:rPr>
          <w:rFonts w:ascii="Calibri" w:eastAsia="Times New Roman" w:hAnsi="Calibri"/>
          <w:caps/>
          <w:color w:val="000000"/>
          <w:sz w:val="30"/>
          <w:szCs w:val="30"/>
          <w:lang w:val="en-US"/>
        </w:rPr>
      </w:pPr>
      <w:r w:rsidRPr="00F20EDB">
        <w:rPr>
          <w:rFonts w:ascii="Calibri" w:eastAsia="Times New Roman" w:hAnsi="Calibri"/>
          <w:caps/>
          <w:color w:val="000000"/>
          <w:sz w:val="30"/>
          <w:szCs w:val="30"/>
          <w:lang w:val="en-US"/>
        </w:rPr>
        <w:t>Conclusions</w:t>
      </w:r>
    </w:p>
    <w:tbl>
      <w:tblPr>
        <w:tblW w:w="5000" w:type="pct"/>
        <w:tblCellMar>
          <w:top w:w="15" w:type="dxa"/>
          <w:left w:w="15" w:type="dxa"/>
          <w:bottom w:w="15" w:type="dxa"/>
          <w:right w:w="15" w:type="dxa"/>
        </w:tblCellMar>
        <w:tblLook w:val="04A0" w:firstRow="1" w:lastRow="0" w:firstColumn="1" w:lastColumn="0" w:noHBand="0" w:noVBand="1"/>
      </w:tblPr>
      <w:tblGrid>
        <w:gridCol w:w="12960"/>
      </w:tblGrid>
      <w:tr w:rsidR="00E30EA6" w:rsidRPr="00F20EDB" w14:paraId="61A5DEBD" w14:textId="77777777" w:rsidTr="00CF3BFA">
        <w:tc>
          <w:tcPr>
            <w:tcW w:w="0" w:type="auto"/>
            <w:shd w:val="clear" w:color="auto" w:fill="2E74B5"/>
            <w:tcMar>
              <w:top w:w="75" w:type="dxa"/>
              <w:left w:w="75" w:type="dxa"/>
              <w:bottom w:w="75" w:type="dxa"/>
              <w:right w:w="75" w:type="dxa"/>
            </w:tcMar>
            <w:hideMark/>
          </w:tcPr>
          <w:p w14:paraId="22DBB470" w14:textId="77777777" w:rsidR="00E30EA6" w:rsidRPr="00F20EDB" w:rsidRDefault="00E30EA6" w:rsidP="00CF3BFA">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Recommendation</w:t>
            </w:r>
          </w:p>
        </w:tc>
      </w:tr>
      <w:tr w:rsidR="00E30EA6" w:rsidRPr="00F20EDB" w14:paraId="3B805CAA" w14:textId="77777777" w:rsidTr="00CF3BFA">
        <w:trPr>
          <w:trHeight w:val="1080"/>
        </w:trPr>
        <w:tc>
          <w:tcPr>
            <w:tcW w:w="0" w:type="auto"/>
            <w:tcMar>
              <w:top w:w="75" w:type="dxa"/>
              <w:left w:w="75" w:type="dxa"/>
              <w:bottom w:w="75" w:type="dxa"/>
              <w:right w:w="75" w:type="dxa"/>
            </w:tcMar>
            <w:hideMark/>
          </w:tcPr>
          <w:p w14:paraId="335EDF63" w14:textId="77777777" w:rsidR="00E30EA6" w:rsidRPr="00F20EDB" w:rsidRDefault="00E30EA6" w:rsidP="00CF3BFA">
            <w:pPr>
              <w:rPr>
                <w:rFonts w:ascii="Calibri" w:hAnsi="Calibri"/>
                <w:lang w:val="en-US"/>
              </w:rPr>
            </w:pPr>
            <w:r w:rsidRPr="00F20EDB">
              <w:rPr>
                <w:rFonts w:ascii="Calibri" w:hAnsi="Calibri"/>
                <w:lang w:val="en-US"/>
              </w:rPr>
              <w:t xml:space="preserve">For adults with severe or critical COVID-19, we </w:t>
            </w:r>
            <w:r w:rsidRPr="00F20EDB">
              <w:rPr>
                <w:rFonts w:ascii="Calibri" w:hAnsi="Calibri"/>
                <w:b/>
                <w:bCs/>
                <w:lang w:val="en-US"/>
              </w:rPr>
              <w:t>SUGGEST against</w:t>
            </w:r>
            <w:r w:rsidRPr="00F20EDB">
              <w:rPr>
                <w:rFonts w:ascii="Calibri" w:hAnsi="Calibri"/>
                <w:lang w:val="en-US"/>
              </w:rPr>
              <w:t xml:space="preserve"> the use of convalescent plasma outside clinical trials (weak recommendation, low quality evidence)</w:t>
            </w:r>
          </w:p>
          <w:p w14:paraId="59ACB3ED" w14:textId="77777777" w:rsidR="00E30EA6" w:rsidRPr="00F20EDB" w:rsidRDefault="00E30EA6" w:rsidP="00CF3BFA">
            <w:pPr>
              <w:rPr>
                <w:rFonts w:ascii="Calibri" w:hAnsi="Calibri"/>
                <w:lang w:val="en-US"/>
              </w:rPr>
            </w:pPr>
          </w:p>
          <w:p w14:paraId="517F7891" w14:textId="77777777" w:rsidR="00E30EA6" w:rsidRPr="00F20EDB" w:rsidRDefault="00E30EA6" w:rsidP="00CF3BFA">
            <w:pPr>
              <w:rPr>
                <w:rFonts w:ascii="Calibri" w:hAnsi="Calibri"/>
                <w:lang w:val="en-US"/>
              </w:rPr>
            </w:pPr>
            <w:r w:rsidRPr="00F20EDB">
              <w:rPr>
                <w:rFonts w:ascii="Calibri" w:hAnsi="Calibri"/>
                <w:lang w:val="en-US"/>
              </w:rPr>
              <w:t>88% agreed with this recommendation</w:t>
            </w:r>
          </w:p>
          <w:p w14:paraId="22413AFA" w14:textId="77777777" w:rsidR="00E30EA6" w:rsidRPr="00F20EDB" w:rsidRDefault="00E30EA6" w:rsidP="00CF3BFA">
            <w:pPr>
              <w:rPr>
                <w:rFonts w:ascii="Calibri" w:hAnsi="Calibri"/>
                <w:lang w:val="en-US"/>
              </w:rPr>
            </w:pPr>
            <w:r w:rsidRPr="00F20EDB">
              <w:rPr>
                <w:rFonts w:ascii="Calibri" w:hAnsi="Calibri"/>
                <w:lang w:val="en-US"/>
              </w:rPr>
              <w:t>12% think we should either issue no recommendation due to insufficient evidence</w:t>
            </w:r>
          </w:p>
        </w:tc>
      </w:tr>
      <w:tr w:rsidR="00E30EA6" w:rsidRPr="00F20EDB" w14:paraId="498EB150" w14:textId="77777777" w:rsidTr="00CF3BFA">
        <w:tc>
          <w:tcPr>
            <w:tcW w:w="0" w:type="auto"/>
            <w:tcMar>
              <w:top w:w="0" w:type="dxa"/>
              <w:left w:w="0" w:type="dxa"/>
              <w:bottom w:w="0" w:type="dxa"/>
              <w:right w:w="0" w:type="dxa"/>
            </w:tcMar>
            <w:hideMark/>
          </w:tcPr>
          <w:p w14:paraId="466FC96A" w14:textId="77777777" w:rsidR="00E30EA6" w:rsidRPr="00F20EDB" w:rsidRDefault="00E30EA6" w:rsidP="00CF3BFA">
            <w:pPr>
              <w:rPr>
                <w:rFonts w:ascii="Calibri" w:hAnsi="Calibri"/>
                <w:lang w:val="en-US"/>
              </w:rPr>
            </w:pPr>
          </w:p>
        </w:tc>
      </w:tr>
      <w:tr w:rsidR="00E30EA6" w:rsidRPr="00F20EDB" w14:paraId="4B338C27" w14:textId="77777777" w:rsidTr="00CF3BFA">
        <w:tc>
          <w:tcPr>
            <w:tcW w:w="0" w:type="auto"/>
            <w:shd w:val="clear" w:color="auto" w:fill="2E74B5"/>
            <w:tcMar>
              <w:top w:w="75" w:type="dxa"/>
              <w:left w:w="75" w:type="dxa"/>
              <w:bottom w:w="75" w:type="dxa"/>
              <w:right w:w="75" w:type="dxa"/>
            </w:tcMar>
            <w:hideMark/>
          </w:tcPr>
          <w:p w14:paraId="023520AF" w14:textId="77777777" w:rsidR="00E30EA6" w:rsidRPr="00F20EDB" w:rsidRDefault="00E30EA6" w:rsidP="00CF3BFA">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Justification</w:t>
            </w:r>
          </w:p>
        </w:tc>
      </w:tr>
      <w:tr w:rsidR="00E30EA6" w:rsidRPr="00F20EDB" w14:paraId="42D70565" w14:textId="77777777" w:rsidTr="00CF3BFA">
        <w:trPr>
          <w:trHeight w:val="1080"/>
        </w:trPr>
        <w:tc>
          <w:tcPr>
            <w:tcW w:w="0" w:type="auto"/>
            <w:tcMar>
              <w:top w:w="75" w:type="dxa"/>
              <w:left w:w="75" w:type="dxa"/>
              <w:bottom w:w="75" w:type="dxa"/>
              <w:right w:w="75" w:type="dxa"/>
            </w:tcMar>
            <w:hideMark/>
          </w:tcPr>
          <w:p w14:paraId="13947EF4" w14:textId="77777777" w:rsidR="00E30EA6" w:rsidRPr="00F20EDB" w:rsidRDefault="00E30EA6" w:rsidP="00CF3BFA">
            <w:pPr>
              <w:rPr>
                <w:rFonts w:ascii="Calibri" w:hAnsi="Calibri"/>
                <w:lang w:val="en-US"/>
              </w:rPr>
            </w:pPr>
            <w:r w:rsidRPr="00F20EDB">
              <w:rPr>
                <w:rFonts w:ascii="Calibri" w:hAnsi="Calibri"/>
                <w:lang w:val="en-US"/>
              </w:rPr>
              <w:br/>
              <w:t>No clear evidence of benefit, potential for trivial or small harm, and moderate to large costs. All together does not favour using convalescent plasma outside clinical trials. Future studies may help inform updates of this recommendation.</w:t>
            </w:r>
          </w:p>
        </w:tc>
      </w:tr>
    </w:tbl>
    <w:p w14:paraId="4DF6DAB8" w14:textId="77777777" w:rsidR="00E30EA6" w:rsidRPr="00F20EDB" w:rsidRDefault="00E30EA6" w:rsidP="00E30EA6">
      <w:pPr>
        <w:rPr>
          <w:rFonts w:ascii="Calibri" w:hAnsi="Calibri"/>
          <w:vanish/>
          <w:color w:val="000000"/>
          <w:lang w:val="en-US"/>
        </w:rPr>
      </w:pPr>
    </w:p>
    <w:tbl>
      <w:tblPr>
        <w:tblW w:w="5000" w:type="pct"/>
        <w:tblCellMar>
          <w:top w:w="15" w:type="dxa"/>
          <w:left w:w="15" w:type="dxa"/>
          <w:bottom w:w="15" w:type="dxa"/>
          <w:right w:w="15" w:type="dxa"/>
        </w:tblCellMar>
        <w:tblLook w:val="04A0" w:firstRow="1" w:lastRow="0" w:firstColumn="1" w:lastColumn="0" w:noHBand="0" w:noVBand="1"/>
      </w:tblPr>
      <w:tblGrid>
        <w:gridCol w:w="12960"/>
      </w:tblGrid>
      <w:tr w:rsidR="00E30EA6" w:rsidRPr="00F20EDB" w14:paraId="133A216A" w14:textId="77777777" w:rsidTr="00CF3BFA">
        <w:tc>
          <w:tcPr>
            <w:tcW w:w="0" w:type="auto"/>
            <w:shd w:val="clear" w:color="auto" w:fill="2E74B5"/>
            <w:tcMar>
              <w:top w:w="75" w:type="dxa"/>
              <w:left w:w="75" w:type="dxa"/>
              <w:bottom w:w="75" w:type="dxa"/>
              <w:right w:w="75" w:type="dxa"/>
            </w:tcMar>
            <w:hideMark/>
          </w:tcPr>
          <w:p w14:paraId="12319552" w14:textId="77777777" w:rsidR="00E30EA6" w:rsidRPr="00F20EDB" w:rsidRDefault="00E30EA6" w:rsidP="00CF3BFA">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Subgroup considerations</w:t>
            </w:r>
          </w:p>
        </w:tc>
      </w:tr>
      <w:tr w:rsidR="00E30EA6" w:rsidRPr="00F20EDB" w14:paraId="4A861B72" w14:textId="77777777" w:rsidTr="00CF3BFA">
        <w:trPr>
          <w:trHeight w:val="1080"/>
        </w:trPr>
        <w:tc>
          <w:tcPr>
            <w:tcW w:w="0" w:type="auto"/>
            <w:tcMar>
              <w:top w:w="75" w:type="dxa"/>
              <w:left w:w="75" w:type="dxa"/>
              <w:bottom w:w="75" w:type="dxa"/>
              <w:right w:w="75" w:type="dxa"/>
            </w:tcMar>
            <w:hideMark/>
          </w:tcPr>
          <w:p w14:paraId="3820A2F2" w14:textId="77777777" w:rsidR="00E30EA6" w:rsidRPr="00F20EDB" w:rsidRDefault="00E30EA6" w:rsidP="00CF3BFA">
            <w:pPr>
              <w:rPr>
                <w:rFonts w:ascii="Calibri" w:hAnsi="Calibri"/>
                <w:lang w:val="en-US"/>
              </w:rPr>
            </w:pPr>
            <w:r w:rsidRPr="00F20EDB">
              <w:rPr>
                <w:rFonts w:ascii="Calibri" w:hAnsi="Calibri"/>
                <w:lang w:val="en-US"/>
              </w:rPr>
              <w:t xml:space="preserve">Our recommendation does not apply to patients with less severe disease </w:t>
            </w:r>
          </w:p>
          <w:p w14:paraId="5717E3AC" w14:textId="77777777" w:rsidR="00E30EA6" w:rsidRPr="00F20EDB" w:rsidRDefault="00E30EA6" w:rsidP="00CF3BFA">
            <w:pPr>
              <w:rPr>
                <w:rFonts w:ascii="Calibri" w:hAnsi="Calibri"/>
                <w:lang w:val="en-US"/>
              </w:rPr>
            </w:pPr>
            <w:r w:rsidRPr="00F20EDB">
              <w:rPr>
                <w:rFonts w:ascii="Calibri" w:hAnsi="Calibri"/>
                <w:lang w:val="en-US"/>
              </w:rPr>
              <w:t xml:space="preserve">Future trials will help inform the following subgroups: timing of treatment initiation (early versus late) and amount of neutralizing antibody titers </w:t>
            </w:r>
          </w:p>
        </w:tc>
      </w:tr>
      <w:tr w:rsidR="00E30EA6" w:rsidRPr="00F20EDB" w14:paraId="0F62E408" w14:textId="77777777" w:rsidTr="00CF3BFA">
        <w:tc>
          <w:tcPr>
            <w:tcW w:w="0" w:type="auto"/>
            <w:shd w:val="clear" w:color="auto" w:fill="2E74B5"/>
            <w:tcMar>
              <w:top w:w="75" w:type="dxa"/>
              <w:left w:w="75" w:type="dxa"/>
              <w:bottom w:w="75" w:type="dxa"/>
              <w:right w:w="75" w:type="dxa"/>
            </w:tcMar>
            <w:hideMark/>
          </w:tcPr>
          <w:p w14:paraId="15D7B5B7" w14:textId="77777777" w:rsidR="00E30EA6" w:rsidRPr="00F20EDB" w:rsidRDefault="00E30EA6" w:rsidP="00CF3BFA">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Implementation considerations</w:t>
            </w:r>
          </w:p>
        </w:tc>
      </w:tr>
      <w:tr w:rsidR="00E30EA6" w:rsidRPr="00F20EDB" w14:paraId="339E03C1" w14:textId="77777777" w:rsidTr="00CF3BFA">
        <w:trPr>
          <w:trHeight w:val="1080"/>
        </w:trPr>
        <w:tc>
          <w:tcPr>
            <w:tcW w:w="0" w:type="auto"/>
            <w:tcMar>
              <w:top w:w="75" w:type="dxa"/>
              <w:left w:w="75" w:type="dxa"/>
              <w:bottom w:w="75" w:type="dxa"/>
              <w:right w:w="75" w:type="dxa"/>
            </w:tcMar>
            <w:hideMark/>
          </w:tcPr>
          <w:p w14:paraId="5FD2C35F" w14:textId="77777777" w:rsidR="00E30EA6" w:rsidRPr="00F20EDB" w:rsidRDefault="00E30EA6" w:rsidP="00CF3BFA">
            <w:pPr>
              <w:rPr>
                <w:rFonts w:ascii="Calibri" w:hAnsi="Calibri"/>
                <w:lang w:val="en-US"/>
              </w:rPr>
            </w:pPr>
            <w:r w:rsidRPr="00F20EDB">
              <w:rPr>
                <w:rFonts w:ascii="Calibri" w:hAnsi="Calibri"/>
                <w:lang w:val="en-US"/>
              </w:rPr>
              <w:t>Not applicable</w:t>
            </w:r>
          </w:p>
        </w:tc>
      </w:tr>
    </w:tbl>
    <w:p w14:paraId="5002E0B3" w14:textId="77777777" w:rsidR="00E30EA6" w:rsidRPr="00F20EDB" w:rsidRDefault="00E30EA6" w:rsidP="00E30EA6">
      <w:pPr>
        <w:rPr>
          <w:rFonts w:ascii="Calibri" w:hAnsi="Calibri"/>
          <w:vanish/>
          <w:color w:val="000000"/>
          <w:lang w:val="en-US"/>
        </w:rPr>
      </w:pPr>
    </w:p>
    <w:tbl>
      <w:tblPr>
        <w:tblW w:w="5000" w:type="pct"/>
        <w:tblCellMar>
          <w:top w:w="15" w:type="dxa"/>
          <w:left w:w="15" w:type="dxa"/>
          <w:bottom w:w="15" w:type="dxa"/>
          <w:right w:w="15" w:type="dxa"/>
        </w:tblCellMar>
        <w:tblLook w:val="04A0" w:firstRow="1" w:lastRow="0" w:firstColumn="1" w:lastColumn="0" w:noHBand="0" w:noVBand="1"/>
      </w:tblPr>
      <w:tblGrid>
        <w:gridCol w:w="12960"/>
      </w:tblGrid>
      <w:tr w:rsidR="00E30EA6" w:rsidRPr="00F20EDB" w14:paraId="6D00DAFC" w14:textId="77777777" w:rsidTr="00CF3BFA">
        <w:tc>
          <w:tcPr>
            <w:tcW w:w="0" w:type="auto"/>
            <w:shd w:val="clear" w:color="auto" w:fill="2E74B5"/>
            <w:tcMar>
              <w:top w:w="75" w:type="dxa"/>
              <w:left w:w="75" w:type="dxa"/>
              <w:bottom w:w="75" w:type="dxa"/>
              <w:right w:w="75" w:type="dxa"/>
            </w:tcMar>
            <w:hideMark/>
          </w:tcPr>
          <w:p w14:paraId="197307D9" w14:textId="77777777" w:rsidR="00E30EA6" w:rsidRPr="00F20EDB" w:rsidRDefault="00E30EA6" w:rsidP="00CF3BFA">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Monitoring and evaluation</w:t>
            </w:r>
          </w:p>
        </w:tc>
      </w:tr>
      <w:tr w:rsidR="00E30EA6" w:rsidRPr="00F20EDB" w14:paraId="5D7AEE80" w14:textId="77777777" w:rsidTr="00CF3BFA">
        <w:trPr>
          <w:trHeight w:val="1080"/>
        </w:trPr>
        <w:tc>
          <w:tcPr>
            <w:tcW w:w="0" w:type="auto"/>
            <w:tcMar>
              <w:top w:w="75" w:type="dxa"/>
              <w:left w:w="75" w:type="dxa"/>
              <w:bottom w:w="75" w:type="dxa"/>
              <w:right w:w="75" w:type="dxa"/>
            </w:tcMar>
            <w:hideMark/>
          </w:tcPr>
          <w:p w14:paraId="54DDD681" w14:textId="77777777" w:rsidR="00E30EA6" w:rsidRPr="00F20EDB" w:rsidRDefault="00E30EA6" w:rsidP="00CF3BFA">
            <w:pPr>
              <w:rPr>
                <w:rFonts w:ascii="Calibri" w:hAnsi="Calibri"/>
                <w:lang w:val="en-US"/>
              </w:rPr>
            </w:pPr>
            <w:r w:rsidRPr="00F20EDB">
              <w:rPr>
                <w:rFonts w:ascii="Calibri" w:hAnsi="Calibri"/>
                <w:lang w:val="en-US"/>
              </w:rPr>
              <w:t>Not applicable</w:t>
            </w:r>
          </w:p>
        </w:tc>
      </w:tr>
      <w:tr w:rsidR="00E30EA6" w:rsidRPr="00F20EDB" w14:paraId="70FF3793" w14:textId="77777777" w:rsidTr="00CF3BFA">
        <w:tc>
          <w:tcPr>
            <w:tcW w:w="0" w:type="auto"/>
            <w:shd w:val="clear" w:color="auto" w:fill="2E74B5"/>
            <w:tcMar>
              <w:top w:w="75" w:type="dxa"/>
              <w:left w:w="75" w:type="dxa"/>
              <w:bottom w:w="75" w:type="dxa"/>
              <w:right w:w="75" w:type="dxa"/>
            </w:tcMar>
            <w:hideMark/>
          </w:tcPr>
          <w:p w14:paraId="501C83F5" w14:textId="77777777" w:rsidR="00E30EA6" w:rsidRPr="00F20EDB" w:rsidRDefault="00E30EA6" w:rsidP="00CF3BFA">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Research priorities</w:t>
            </w:r>
          </w:p>
        </w:tc>
      </w:tr>
      <w:tr w:rsidR="00E30EA6" w:rsidRPr="00F20EDB" w14:paraId="56802A81" w14:textId="77777777" w:rsidTr="00CF3BFA">
        <w:trPr>
          <w:trHeight w:val="1080"/>
        </w:trPr>
        <w:tc>
          <w:tcPr>
            <w:tcW w:w="0" w:type="auto"/>
            <w:tcMar>
              <w:top w:w="75" w:type="dxa"/>
              <w:left w:w="75" w:type="dxa"/>
              <w:bottom w:w="75" w:type="dxa"/>
              <w:right w:w="75" w:type="dxa"/>
            </w:tcMar>
            <w:hideMark/>
          </w:tcPr>
          <w:p w14:paraId="0A03FFFC" w14:textId="77777777" w:rsidR="00E30EA6" w:rsidRPr="00F20EDB" w:rsidRDefault="00E30EA6" w:rsidP="00CF3BFA">
            <w:pPr>
              <w:rPr>
                <w:rFonts w:ascii="Calibri" w:hAnsi="Calibri"/>
                <w:lang w:val="en-US"/>
              </w:rPr>
            </w:pPr>
            <w:r w:rsidRPr="00F20EDB">
              <w:rPr>
                <w:rFonts w:ascii="Calibri" w:hAnsi="Calibri"/>
                <w:lang w:val="en-US"/>
              </w:rPr>
              <w:t>Large clinical trials are ongoing</w:t>
            </w:r>
          </w:p>
        </w:tc>
      </w:tr>
    </w:tbl>
    <w:p w14:paraId="0DEB8D67" w14:textId="77777777" w:rsidR="00E30EA6" w:rsidRPr="00F20EDB" w:rsidRDefault="00E30EA6" w:rsidP="00E30EA6">
      <w:pPr>
        <w:rPr>
          <w:lang w:val="en-US"/>
        </w:rPr>
      </w:pPr>
    </w:p>
    <w:p w14:paraId="6FA81010" w14:textId="77777777" w:rsidR="00CF3BFA" w:rsidRPr="00F20EDB" w:rsidRDefault="00CF3BFA" w:rsidP="00BB436B">
      <w:pPr>
        <w:rPr>
          <w:rFonts w:ascii="Garamond" w:hAnsi="Garamond"/>
          <w:lang w:val="en-US"/>
        </w:rPr>
        <w:sectPr w:rsidR="00CF3BFA" w:rsidRPr="00F20EDB" w:rsidSect="009A07E4">
          <w:pgSz w:w="15840" w:h="12240" w:orient="landscape"/>
          <w:pgMar w:top="1440" w:right="1440" w:bottom="1440" w:left="1440" w:header="708" w:footer="708" w:gutter="0"/>
          <w:cols w:space="708"/>
          <w:docGrid w:linePitch="360"/>
        </w:sectPr>
      </w:pPr>
    </w:p>
    <w:p w14:paraId="74C73C1C" w14:textId="1D7D2B87" w:rsidR="00BB436B" w:rsidRPr="00F20EDB" w:rsidRDefault="00BB436B" w:rsidP="00BB436B">
      <w:pPr>
        <w:rPr>
          <w:rFonts w:ascii="Garamond" w:hAnsi="Garamond"/>
          <w:lang w:val="en-US"/>
        </w:rPr>
      </w:pPr>
    </w:p>
    <w:p w14:paraId="094A1735" w14:textId="38B49E51" w:rsidR="007031A0" w:rsidRPr="00F20EDB" w:rsidRDefault="007031A0" w:rsidP="007031A0">
      <w:pPr>
        <w:rPr>
          <w:rFonts w:ascii="Garamond" w:hAnsi="Garamond"/>
          <w:b/>
          <w:lang w:val="en-US"/>
        </w:rPr>
      </w:pPr>
      <w:r w:rsidRPr="00F20EDB">
        <w:rPr>
          <w:rFonts w:ascii="Garamond" w:hAnsi="Garamond"/>
          <w:b/>
          <w:lang w:val="en-US"/>
        </w:rPr>
        <w:t>Table S13. PICO question: Recommendation 6</w:t>
      </w:r>
    </w:p>
    <w:p w14:paraId="7A69033F" w14:textId="77777777" w:rsidR="007031A0" w:rsidRPr="00F20EDB" w:rsidRDefault="007031A0" w:rsidP="007031A0">
      <w:pPr>
        <w:spacing w:line="360" w:lineRule="auto"/>
        <w:rPr>
          <w:rFonts w:ascii="Garamond" w:hAnsi="Garamond"/>
          <w:lang w:val="en-US"/>
        </w:rPr>
      </w:pPr>
    </w:p>
    <w:tbl>
      <w:tblPr>
        <w:tblW w:w="10318" w:type="dxa"/>
        <w:tblCellMar>
          <w:top w:w="15" w:type="dxa"/>
          <w:left w:w="15" w:type="dxa"/>
          <w:bottom w:w="15" w:type="dxa"/>
          <w:right w:w="15" w:type="dxa"/>
        </w:tblCellMar>
        <w:tblLook w:val="04A0" w:firstRow="1" w:lastRow="0" w:firstColumn="1" w:lastColumn="0" w:noHBand="0" w:noVBand="1"/>
      </w:tblPr>
      <w:tblGrid>
        <w:gridCol w:w="4707"/>
        <w:gridCol w:w="1569"/>
        <w:gridCol w:w="1774"/>
        <w:gridCol w:w="2268"/>
      </w:tblGrid>
      <w:tr w:rsidR="007031A0" w:rsidRPr="00F20EDB" w14:paraId="2984D6A3" w14:textId="77777777" w:rsidTr="007031A0">
        <w:trPr>
          <w:trHeight w:val="629"/>
        </w:trPr>
        <w:tc>
          <w:tcPr>
            <w:tcW w:w="0" w:type="auto"/>
            <w:gridSpan w:val="4"/>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29AE9487" w14:textId="0BC236CB" w:rsidR="007031A0" w:rsidRPr="00F20EDB" w:rsidRDefault="007031A0" w:rsidP="007572CE">
            <w:pPr>
              <w:spacing w:line="276" w:lineRule="auto"/>
              <w:rPr>
                <w:rFonts w:ascii="Garamond" w:hAnsi="Garamond"/>
                <w:lang w:val="en-US"/>
              </w:rPr>
            </w:pPr>
            <w:r w:rsidRPr="00F20EDB">
              <w:rPr>
                <w:rFonts w:ascii="Garamond" w:hAnsi="Garamond"/>
                <w:bCs/>
                <w:iCs/>
                <w:lang w:val="en-US"/>
              </w:rPr>
              <w:t xml:space="preserve">In adults with severe COVID-19, should we recommend using </w:t>
            </w:r>
            <w:r w:rsidRPr="00F20EDB">
              <w:rPr>
                <w:rFonts w:ascii="Garamond" w:hAnsi="Garamond"/>
                <w:color w:val="000000" w:themeColor="text1"/>
                <w:lang w:val="en-US"/>
              </w:rPr>
              <w:t>remdesivir</w:t>
            </w:r>
            <w:r w:rsidRPr="00F20EDB">
              <w:rPr>
                <w:rFonts w:ascii="Garamond" w:hAnsi="Garamond"/>
                <w:bCs/>
                <w:iCs/>
                <w:lang w:val="en-US"/>
              </w:rPr>
              <w:t xml:space="preserve">, vs no </w:t>
            </w:r>
            <w:r w:rsidRPr="00F20EDB">
              <w:rPr>
                <w:rFonts w:ascii="Garamond" w:hAnsi="Garamond"/>
                <w:color w:val="000000" w:themeColor="text1"/>
                <w:lang w:val="en-US"/>
              </w:rPr>
              <w:t>remdesivir</w:t>
            </w:r>
            <w:r w:rsidRPr="00F20EDB">
              <w:rPr>
                <w:rFonts w:ascii="Garamond" w:hAnsi="Garamond"/>
                <w:bCs/>
                <w:iCs/>
                <w:lang w:val="en-US"/>
              </w:rPr>
              <w:t>?</w:t>
            </w:r>
          </w:p>
        </w:tc>
      </w:tr>
      <w:tr w:rsidR="007031A0" w:rsidRPr="00F20EDB" w14:paraId="2C3EDF0A" w14:textId="77777777" w:rsidTr="007031A0">
        <w:trPr>
          <w:trHeight w:val="193"/>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2AEBA7" w14:textId="77777777" w:rsidR="007031A0" w:rsidRPr="00F20EDB" w:rsidRDefault="007031A0" w:rsidP="007572CE">
            <w:pPr>
              <w:jc w:val="center"/>
              <w:rPr>
                <w:rFonts w:ascii="Garamond" w:hAnsi="Garamond"/>
                <w:color w:val="000000" w:themeColor="text1"/>
                <w:lang w:val="en-US"/>
              </w:rPr>
            </w:pPr>
            <w:r w:rsidRPr="00F20EDB">
              <w:rPr>
                <w:rFonts w:ascii="Garamond" w:hAnsi="Garamond"/>
                <w:color w:val="000000" w:themeColor="text1"/>
                <w:lang w:val="en-US"/>
              </w:rPr>
              <w:t>Populati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9F4799" w14:textId="77777777" w:rsidR="007031A0" w:rsidRPr="00F20EDB" w:rsidRDefault="007031A0" w:rsidP="007572CE">
            <w:pPr>
              <w:jc w:val="center"/>
              <w:rPr>
                <w:rFonts w:ascii="Garamond" w:hAnsi="Garamond"/>
                <w:color w:val="000000" w:themeColor="text1"/>
                <w:lang w:val="en-US"/>
              </w:rPr>
            </w:pPr>
            <w:r w:rsidRPr="00F20EDB">
              <w:rPr>
                <w:rFonts w:ascii="Garamond" w:hAnsi="Garamond"/>
                <w:color w:val="000000" w:themeColor="text1"/>
                <w:lang w:val="en-US"/>
              </w:rPr>
              <w:t>Interventi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8AA1EE" w14:textId="77777777" w:rsidR="007031A0" w:rsidRPr="00F20EDB" w:rsidRDefault="007031A0" w:rsidP="007572CE">
            <w:pPr>
              <w:jc w:val="center"/>
              <w:rPr>
                <w:rFonts w:ascii="Garamond" w:hAnsi="Garamond"/>
                <w:color w:val="000000" w:themeColor="text1"/>
                <w:lang w:val="en-US"/>
              </w:rPr>
            </w:pPr>
            <w:r w:rsidRPr="00F20EDB">
              <w:rPr>
                <w:rFonts w:ascii="Garamond" w:hAnsi="Garamond"/>
                <w:color w:val="000000" w:themeColor="text1"/>
                <w:lang w:val="en-US"/>
              </w:rPr>
              <w:t>Comparator</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731022" w14:textId="77777777" w:rsidR="007031A0" w:rsidRPr="00F20EDB" w:rsidRDefault="007031A0" w:rsidP="007572CE">
            <w:pPr>
              <w:jc w:val="center"/>
              <w:rPr>
                <w:rFonts w:ascii="Garamond" w:hAnsi="Garamond"/>
                <w:color w:val="000000" w:themeColor="text1"/>
                <w:lang w:val="en-US"/>
              </w:rPr>
            </w:pPr>
            <w:r w:rsidRPr="00F20EDB">
              <w:rPr>
                <w:rFonts w:ascii="Garamond" w:hAnsi="Garamond"/>
                <w:color w:val="000000" w:themeColor="text1"/>
                <w:lang w:val="en-US"/>
              </w:rPr>
              <w:t>Outcome(s)</w:t>
            </w:r>
          </w:p>
        </w:tc>
      </w:tr>
      <w:tr w:rsidR="007031A0" w:rsidRPr="00F20EDB" w14:paraId="43D6C715" w14:textId="77777777" w:rsidTr="007031A0">
        <w:trPr>
          <w:trHeight w:val="260"/>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2FF51B0" w14:textId="737D99C7" w:rsidR="007031A0" w:rsidRPr="00F20EDB" w:rsidRDefault="007031A0" w:rsidP="007572CE">
            <w:pPr>
              <w:rPr>
                <w:rFonts w:ascii="Garamond" w:hAnsi="Garamond"/>
                <w:color w:val="000000" w:themeColor="text1"/>
                <w:lang w:val="en-US"/>
              </w:rPr>
            </w:pPr>
            <w:r w:rsidRPr="00F20EDB">
              <w:rPr>
                <w:rFonts w:ascii="Garamond" w:hAnsi="Garamond"/>
                <w:bCs/>
                <w:iCs/>
                <w:lang w:val="en-US"/>
              </w:rPr>
              <w:t xml:space="preserve">Adults </w:t>
            </w:r>
            <w:r w:rsidRPr="00F20EDB">
              <w:rPr>
                <w:rFonts w:ascii="Garamond" w:hAnsi="Garamond"/>
                <w:color w:val="000000" w:themeColor="text1"/>
                <w:lang w:val="en-US"/>
              </w:rPr>
              <w:t>with severe COVID-19 in the ICU</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ED7241" w14:textId="77777777" w:rsidR="007031A0" w:rsidRPr="00F20EDB" w:rsidRDefault="007031A0" w:rsidP="007572CE">
            <w:pPr>
              <w:rPr>
                <w:rFonts w:ascii="Garamond" w:hAnsi="Garamond"/>
                <w:color w:val="000000" w:themeColor="text1"/>
                <w:lang w:val="en-US"/>
              </w:rPr>
            </w:pPr>
            <w:r w:rsidRPr="00F20EDB">
              <w:rPr>
                <w:rFonts w:ascii="Garamond" w:hAnsi="Garamond"/>
                <w:bCs/>
                <w:iCs/>
                <w:lang w:val="en-US"/>
              </w:rPr>
              <w:t>Remdesivir</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44ECA1" w14:textId="77777777" w:rsidR="007031A0" w:rsidRPr="00F20EDB" w:rsidRDefault="007031A0" w:rsidP="007572CE">
            <w:pPr>
              <w:rPr>
                <w:rFonts w:ascii="Garamond" w:hAnsi="Garamond"/>
                <w:color w:val="000000" w:themeColor="text1"/>
                <w:lang w:val="en-US"/>
              </w:rPr>
            </w:pPr>
            <w:r w:rsidRPr="00F20EDB">
              <w:rPr>
                <w:rFonts w:ascii="Garamond" w:hAnsi="Garamond"/>
                <w:color w:val="000000" w:themeColor="text1"/>
                <w:lang w:val="en-US"/>
              </w:rPr>
              <w:t>No remdesivir</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368BC4" w14:textId="77777777" w:rsidR="007031A0" w:rsidRPr="00F20EDB" w:rsidRDefault="007031A0" w:rsidP="000172B3">
            <w:pPr>
              <w:pStyle w:val="ListParagraph"/>
              <w:numPr>
                <w:ilvl w:val="0"/>
                <w:numId w:val="5"/>
              </w:numPr>
              <w:rPr>
                <w:rFonts w:ascii="Garamond" w:hAnsi="Garamond"/>
                <w:color w:val="000000" w:themeColor="text1"/>
              </w:rPr>
            </w:pPr>
            <w:r w:rsidRPr="00F20EDB">
              <w:rPr>
                <w:rFonts w:ascii="Garamond" w:hAnsi="Garamond"/>
                <w:color w:val="000000" w:themeColor="text1"/>
              </w:rPr>
              <w:t>Mortality</w:t>
            </w:r>
          </w:p>
          <w:p w14:paraId="3D9CCFA5" w14:textId="77777777" w:rsidR="007031A0" w:rsidRPr="00F20EDB" w:rsidRDefault="007031A0" w:rsidP="000172B3">
            <w:pPr>
              <w:pStyle w:val="ListParagraph"/>
              <w:numPr>
                <w:ilvl w:val="0"/>
                <w:numId w:val="5"/>
              </w:numPr>
              <w:rPr>
                <w:rFonts w:ascii="Garamond" w:hAnsi="Garamond"/>
                <w:color w:val="000000" w:themeColor="text1"/>
              </w:rPr>
            </w:pPr>
            <w:r w:rsidRPr="00F20EDB">
              <w:rPr>
                <w:rFonts w:ascii="Garamond" w:hAnsi="Garamond"/>
                <w:color w:val="000000" w:themeColor="text1"/>
              </w:rPr>
              <w:t>Adverse events</w:t>
            </w:r>
          </w:p>
        </w:tc>
      </w:tr>
    </w:tbl>
    <w:p w14:paraId="21A037D0" w14:textId="77777777" w:rsidR="007031A0" w:rsidRPr="00F20EDB" w:rsidRDefault="007031A0" w:rsidP="007031A0">
      <w:pPr>
        <w:spacing w:line="360" w:lineRule="auto"/>
        <w:rPr>
          <w:rFonts w:ascii="Garamond" w:hAnsi="Garamond"/>
          <w:lang w:val="en-US"/>
        </w:rPr>
      </w:pPr>
    </w:p>
    <w:p w14:paraId="7279CA82" w14:textId="77777777" w:rsidR="007031A0" w:rsidRPr="00F20EDB" w:rsidRDefault="007031A0" w:rsidP="00CF3BFA">
      <w:pPr>
        <w:rPr>
          <w:rFonts w:ascii="Garamond" w:hAnsi="Garamond"/>
          <w:b/>
          <w:lang w:val="en-US"/>
        </w:rPr>
        <w:sectPr w:rsidR="007031A0" w:rsidRPr="00F20EDB" w:rsidSect="007031A0">
          <w:pgSz w:w="12240" w:h="15840"/>
          <w:pgMar w:top="1440" w:right="1440" w:bottom="1440" w:left="1440" w:header="708" w:footer="708" w:gutter="0"/>
          <w:cols w:space="708"/>
          <w:docGrid w:linePitch="360"/>
        </w:sectPr>
      </w:pPr>
    </w:p>
    <w:p w14:paraId="5631F005" w14:textId="34373662" w:rsidR="007031A0" w:rsidRPr="00F20EDB" w:rsidRDefault="007031A0" w:rsidP="00CF3BFA">
      <w:pPr>
        <w:rPr>
          <w:rFonts w:ascii="Garamond" w:hAnsi="Garamond"/>
          <w:b/>
          <w:lang w:val="en-US"/>
        </w:rPr>
      </w:pPr>
      <w:r w:rsidRPr="00F20EDB">
        <w:rPr>
          <w:rFonts w:ascii="Garamond" w:hAnsi="Garamond"/>
          <w:b/>
          <w:lang w:val="en-US"/>
        </w:rPr>
        <w:lastRenderedPageBreak/>
        <w:t>Table S14. Evidence Profile for Recommendation 6: Remdesivir in severe COVID-19</w:t>
      </w:r>
    </w:p>
    <w:p w14:paraId="13FCF1E9" w14:textId="605F8FA6" w:rsidR="007031A0" w:rsidRPr="00F20EDB" w:rsidRDefault="007031A0" w:rsidP="007031A0">
      <w:pPr>
        <w:spacing w:line="140" w:lineRule="atLeast"/>
        <w:rPr>
          <w:rFonts w:ascii="Garamond" w:hAnsi="Garamond"/>
          <w:color w:val="000000"/>
          <w:lang w:val="en-US"/>
        </w:rPr>
      </w:pPr>
    </w:p>
    <w:tbl>
      <w:tblPr>
        <w:tblStyle w:val="TableGrid"/>
        <w:tblW w:w="5325" w:type="pct"/>
        <w:tblLook w:val="04A0" w:firstRow="1" w:lastRow="0" w:firstColumn="1" w:lastColumn="0" w:noHBand="0" w:noVBand="1"/>
      </w:tblPr>
      <w:tblGrid>
        <w:gridCol w:w="786"/>
        <w:gridCol w:w="1079"/>
        <w:gridCol w:w="731"/>
        <w:gridCol w:w="1333"/>
        <w:gridCol w:w="1210"/>
        <w:gridCol w:w="1190"/>
        <w:gridCol w:w="1388"/>
        <w:gridCol w:w="1131"/>
        <w:gridCol w:w="1131"/>
        <w:gridCol w:w="868"/>
        <w:gridCol w:w="927"/>
        <w:gridCol w:w="1283"/>
        <w:gridCol w:w="1155"/>
      </w:tblGrid>
      <w:tr w:rsidR="007031A0" w:rsidRPr="00F20EDB" w14:paraId="3E3726F8" w14:textId="77777777" w:rsidTr="007031A0">
        <w:trPr>
          <w:trHeight w:val="200"/>
        </w:trPr>
        <w:tc>
          <w:tcPr>
            <w:tcW w:w="2742" w:type="pct"/>
            <w:gridSpan w:val="7"/>
            <w:hideMark/>
          </w:tcPr>
          <w:p w14:paraId="69D93D53" w14:textId="77777777" w:rsidR="007031A0" w:rsidRPr="00F20EDB" w:rsidRDefault="007031A0" w:rsidP="007572CE">
            <w:pPr>
              <w:jc w:val="center"/>
              <w:rPr>
                <w:rFonts w:ascii="Garamond" w:hAnsi="Garamond"/>
                <w:b/>
                <w:bCs/>
                <w:color w:val="000000" w:themeColor="text1"/>
                <w:sz w:val="19"/>
                <w:szCs w:val="19"/>
                <w:lang w:val="en-US"/>
              </w:rPr>
            </w:pPr>
            <w:r w:rsidRPr="00F20EDB">
              <w:rPr>
                <w:rFonts w:ascii="Garamond" w:hAnsi="Garamond"/>
                <w:b/>
                <w:bCs/>
                <w:color w:val="000000" w:themeColor="text1"/>
                <w:sz w:val="19"/>
                <w:szCs w:val="19"/>
                <w:lang w:val="en-US"/>
              </w:rPr>
              <w:t>Quality assessment</w:t>
            </w:r>
          </w:p>
        </w:tc>
        <w:tc>
          <w:tcPr>
            <w:tcW w:w="781" w:type="pct"/>
            <w:gridSpan w:val="2"/>
            <w:hideMark/>
          </w:tcPr>
          <w:p w14:paraId="4E129682" w14:textId="77777777" w:rsidR="007031A0" w:rsidRPr="00F20EDB" w:rsidRDefault="007031A0" w:rsidP="007572CE">
            <w:pPr>
              <w:jc w:val="center"/>
              <w:rPr>
                <w:rFonts w:ascii="Garamond" w:hAnsi="Garamond"/>
                <w:b/>
                <w:bCs/>
                <w:color w:val="000000" w:themeColor="text1"/>
                <w:sz w:val="19"/>
                <w:szCs w:val="19"/>
                <w:lang w:val="en-US"/>
              </w:rPr>
            </w:pPr>
            <w:r w:rsidRPr="00F20EDB">
              <w:rPr>
                <w:rFonts w:ascii="Garamond" w:hAnsi="Garamond"/>
                <w:b/>
                <w:bCs/>
                <w:color w:val="000000" w:themeColor="text1"/>
                <w:sz w:val="19"/>
                <w:szCs w:val="19"/>
                <w:lang w:val="en-US"/>
              </w:rPr>
              <w:t>№ of patients</w:t>
            </w:r>
          </w:p>
        </w:tc>
        <w:tc>
          <w:tcPr>
            <w:tcW w:w="629" w:type="pct"/>
            <w:gridSpan w:val="2"/>
            <w:hideMark/>
          </w:tcPr>
          <w:p w14:paraId="3A24CEA5" w14:textId="77777777" w:rsidR="007031A0" w:rsidRPr="00F20EDB" w:rsidRDefault="007031A0" w:rsidP="007572CE">
            <w:pPr>
              <w:jc w:val="center"/>
              <w:rPr>
                <w:rFonts w:ascii="Garamond" w:hAnsi="Garamond"/>
                <w:b/>
                <w:bCs/>
                <w:color w:val="000000" w:themeColor="text1"/>
                <w:sz w:val="19"/>
                <w:szCs w:val="19"/>
                <w:lang w:val="en-US"/>
              </w:rPr>
            </w:pPr>
            <w:r w:rsidRPr="00F20EDB">
              <w:rPr>
                <w:rFonts w:ascii="Garamond" w:hAnsi="Garamond"/>
                <w:b/>
                <w:bCs/>
                <w:color w:val="000000" w:themeColor="text1"/>
                <w:sz w:val="19"/>
                <w:szCs w:val="19"/>
                <w:lang w:val="en-US"/>
              </w:rPr>
              <w:t>Effect</w:t>
            </w:r>
          </w:p>
        </w:tc>
        <w:tc>
          <w:tcPr>
            <w:tcW w:w="406" w:type="pct"/>
            <w:vMerge w:val="restart"/>
            <w:hideMark/>
          </w:tcPr>
          <w:p w14:paraId="31186C7B" w14:textId="77777777" w:rsidR="007031A0" w:rsidRPr="00F20EDB" w:rsidRDefault="007031A0" w:rsidP="007572CE">
            <w:pPr>
              <w:jc w:val="center"/>
              <w:rPr>
                <w:rFonts w:ascii="Garamond" w:hAnsi="Garamond"/>
                <w:b/>
                <w:bCs/>
                <w:color w:val="000000" w:themeColor="text1"/>
                <w:sz w:val="19"/>
                <w:szCs w:val="19"/>
                <w:lang w:val="en-US"/>
              </w:rPr>
            </w:pPr>
            <w:r w:rsidRPr="00F20EDB">
              <w:rPr>
                <w:rFonts w:ascii="Garamond" w:hAnsi="Garamond"/>
                <w:b/>
                <w:bCs/>
                <w:color w:val="000000" w:themeColor="text1"/>
                <w:sz w:val="19"/>
                <w:szCs w:val="19"/>
                <w:lang w:val="en-US"/>
              </w:rPr>
              <w:t>Quality</w:t>
            </w:r>
          </w:p>
        </w:tc>
        <w:tc>
          <w:tcPr>
            <w:tcW w:w="439" w:type="pct"/>
            <w:vMerge w:val="restart"/>
            <w:hideMark/>
          </w:tcPr>
          <w:p w14:paraId="11066AAD" w14:textId="77777777" w:rsidR="007031A0" w:rsidRPr="00F20EDB" w:rsidRDefault="007031A0" w:rsidP="007572CE">
            <w:pPr>
              <w:jc w:val="center"/>
              <w:rPr>
                <w:rFonts w:ascii="Garamond" w:hAnsi="Garamond"/>
                <w:b/>
                <w:bCs/>
                <w:color w:val="000000" w:themeColor="text1"/>
                <w:sz w:val="19"/>
                <w:szCs w:val="19"/>
                <w:lang w:val="en-US"/>
              </w:rPr>
            </w:pPr>
            <w:r w:rsidRPr="00F20EDB">
              <w:rPr>
                <w:rFonts w:ascii="Garamond" w:hAnsi="Garamond"/>
                <w:b/>
                <w:bCs/>
                <w:color w:val="000000" w:themeColor="text1"/>
                <w:sz w:val="19"/>
                <w:szCs w:val="19"/>
                <w:lang w:val="en-US"/>
              </w:rPr>
              <w:t>Importance</w:t>
            </w:r>
          </w:p>
        </w:tc>
      </w:tr>
      <w:tr w:rsidR="007031A0" w:rsidRPr="00F20EDB" w14:paraId="121DD41C" w14:textId="77777777" w:rsidTr="007031A0">
        <w:trPr>
          <w:trHeight w:val="616"/>
        </w:trPr>
        <w:tc>
          <w:tcPr>
            <w:tcW w:w="283" w:type="pct"/>
            <w:hideMark/>
          </w:tcPr>
          <w:p w14:paraId="64DED3CE" w14:textId="77777777" w:rsidR="007031A0" w:rsidRPr="00F20EDB" w:rsidRDefault="007031A0" w:rsidP="007572CE">
            <w:pPr>
              <w:jc w:val="center"/>
              <w:rPr>
                <w:rFonts w:ascii="Garamond" w:hAnsi="Garamond"/>
                <w:b/>
                <w:bCs/>
                <w:color w:val="000000" w:themeColor="text1"/>
                <w:sz w:val="19"/>
                <w:szCs w:val="19"/>
                <w:lang w:val="en-US"/>
              </w:rPr>
            </w:pPr>
            <w:r w:rsidRPr="00F20EDB">
              <w:rPr>
                <w:rFonts w:ascii="Garamond" w:hAnsi="Garamond"/>
                <w:b/>
                <w:bCs/>
                <w:color w:val="000000" w:themeColor="text1"/>
                <w:sz w:val="19"/>
                <w:szCs w:val="19"/>
                <w:lang w:val="en-US"/>
              </w:rPr>
              <w:t>№ of studies</w:t>
            </w:r>
          </w:p>
        </w:tc>
        <w:tc>
          <w:tcPr>
            <w:tcW w:w="381" w:type="pct"/>
            <w:hideMark/>
          </w:tcPr>
          <w:p w14:paraId="53706C43" w14:textId="77777777" w:rsidR="007031A0" w:rsidRPr="00F20EDB" w:rsidRDefault="007031A0" w:rsidP="007572CE">
            <w:pPr>
              <w:jc w:val="center"/>
              <w:rPr>
                <w:rFonts w:ascii="Garamond" w:hAnsi="Garamond"/>
                <w:b/>
                <w:bCs/>
                <w:color w:val="000000" w:themeColor="text1"/>
                <w:sz w:val="19"/>
                <w:szCs w:val="19"/>
                <w:lang w:val="en-US"/>
              </w:rPr>
            </w:pPr>
            <w:r w:rsidRPr="00F20EDB">
              <w:rPr>
                <w:rFonts w:ascii="Garamond" w:hAnsi="Garamond"/>
                <w:b/>
                <w:bCs/>
                <w:color w:val="000000" w:themeColor="text1"/>
                <w:sz w:val="19"/>
                <w:szCs w:val="19"/>
                <w:lang w:val="en-US"/>
              </w:rPr>
              <w:t>Study design</w:t>
            </w:r>
          </w:p>
        </w:tc>
        <w:tc>
          <w:tcPr>
            <w:tcW w:w="296" w:type="pct"/>
            <w:hideMark/>
          </w:tcPr>
          <w:p w14:paraId="1AF62BCC" w14:textId="77777777" w:rsidR="007031A0" w:rsidRPr="00F20EDB" w:rsidRDefault="007031A0" w:rsidP="007572CE">
            <w:pPr>
              <w:jc w:val="center"/>
              <w:rPr>
                <w:rFonts w:ascii="Garamond" w:hAnsi="Garamond"/>
                <w:b/>
                <w:bCs/>
                <w:color w:val="000000" w:themeColor="text1"/>
                <w:sz w:val="19"/>
                <w:szCs w:val="19"/>
                <w:lang w:val="en-US"/>
              </w:rPr>
            </w:pPr>
            <w:r w:rsidRPr="00F20EDB">
              <w:rPr>
                <w:rFonts w:ascii="Garamond" w:hAnsi="Garamond"/>
                <w:b/>
                <w:bCs/>
                <w:color w:val="000000" w:themeColor="text1"/>
                <w:sz w:val="19"/>
                <w:szCs w:val="19"/>
                <w:lang w:val="en-US"/>
              </w:rPr>
              <w:t>Risk of bias</w:t>
            </w:r>
          </w:p>
        </w:tc>
        <w:tc>
          <w:tcPr>
            <w:tcW w:w="464" w:type="pct"/>
            <w:hideMark/>
          </w:tcPr>
          <w:p w14:paraId="70FAE256" w14:textId="77777777" w:rsidR="007031A0" w:rsidRPr="00F20EDB" w:rsidRDefault="007031A0" w:rsidP="007572CE">
            <w:pPr>
              <w:jc w:val="center"/>
              <w:rPr>
                <w:rFonts w:ascii="Garamond" w:hAnsi="Garamond"/>
                <w:b/>
                <w:bCs/>
                <w:color w:val="000000" w:themeColor="text1"/>
                <w:sz w:val="19"/>
                <w:szCs w:val="19"/>
                <w:lang w:val="en-US"/>
              </w:rPr>
            </w:pPr>
            <w:r w:rsidRPr="00F20EDB">
              <w:rPr>
                <w:rFonts w:ascii="Garamond" w:hAnsi="Garamond"/>
                <w:b/>
                <w:bCs/>
                <w:color w:val="000000" w:themeColor="text1"/>
                <w:sz w:val="19"/>
                <w:szCs w:val="19"/>
                <w:lang w:val="en-US"/>
              </w:rPr>
              <w:t>Inconsistency</w:t>
            </w:r>
          </w:p>
        </w:tc>
        <w:tc>
          <w:tcPr>
            <w:tcW w:w="419" w:type="pct"/>
            <w:hideMark/>
          </w:tcPr>
          <w:p w14:paraId="63C9E40B" w14:textId="77777777" w:rsidR="007031A0" w:rsidRPr="00F20EDB" w:rsidRDefault="007031A0" w:rsidP="007572CE">
            <w:pPr>
              <w:jc w:val="center"/>
              <w:rPr>
                <w:rFonts w:ascii="Garamond" w:hAnsi="Garamond"/>
                <w:b/>
                <w:bCs/>
                <w:color w:val="000000" w:themeColor="text1"/>
                <w:sz w:val="19"/>
                <w:szCs w:val="19"/>
                <w:lang w:val="en-US"/>
              </w:rPr>
            </w:pPr>
            <w:r w:rsidRPr="00F20EDB">
              <w:rPr>
                <w:rFonts w:ascii="Garamond" w:hAnsi="Garamond"/>
                <w:b/>
                <w:bCs/>
                <w:color w:val="000000" w:themeColor="text1"/>
                <w:sz w:val="19"/>
                <w:szCs w:val="19"/>
                <w:lang w:val="en-US"/>
              </w:rPr>
              <w:t>Indirectness</w:t>
            </w:r>
          </w:p>
        </w:tc>
        <w:tc>
          <w:tcPr>
            <w:tcW w:w="403" w:type="pct"/>
            <w:hideMark/>
          </w:tcPr>
          <w:p w14:paraId="533E5BED" w14:textId="77777777" w:rsidR="007031A0" w:rsidRPr="00F20EDB" w:rsidRDefault="007031A0" w:rsidP="007572CE">
            <w:pPr>
              <w:jc w:val="center"/>
              <w:rPr>
                <w:rFonts w:ascii="Garamond" w:hAnsi="Garamond"/>
                <w:b/>
                <w:bCs/>
                <w:color w:val="000000" w:themeColor="text1"/>
                <w:sz w:val="19"/>
                <w:szCs w:val="19"/>
                <w:lang w:val="en-US"/>
              </w:rPr>
            </w:pPr>
            <w:r w:rsidRPr="00F20EDB">
              <w:rPr>
                <w:rFonts w:ascii="Garamond" w:hAnsi="Garamond"/>
                <w:b/>
                <w:bCs/>
                <w:color w:val="000000" w:themeColor="text1"/>
                <w:sz w:val="19"/>
                <w:szCs w:val="19"/>
                <w:lang w:val="en-US"/>
              </w:rPr>
              <w:t>Imprecision</w:t>
            </w:r>
          </w:p>
        </w:tc>
        <w:tc>
          <w:tcPr>
            <w:tcW w:w="495" w:type="pct"/>
            <w:hideMark/>
          </w:tcPr>
          <w:p w14:paraId="1A597C73" w14:textId="77777777" w:rsidR="007031A0" w:rsidRPr="00F20EDB" w:rsidRDefault="007031A0" w:rsidP="007572CE">
            <w:pPr>
              <w:jc w:val="center"/>
              <w:rPr>
                <w:rFonts w:ascii="Garamond" w:hAnsi="Garamond"/>
                <w:b/>
                <w:bCs/>
                <w:color w:val="000000" w:themeColor="text1"/>
                <w:sz w:val="19"/>
                <w:szCs w:val="19"/>
                <w:lang w:val="en-US"/>
              </w:rPr>
            </w:pPr>
            <w:r w:rsidRPr="00F20EDB">
              <w:rPr>
                <w:rFonts w:ascii="Garamond" w:hAnsi="Garamond"/>
                <w:b/>
                <w:bCs/>
                <w:color w:val="000000" w:themeColor="text1"/>
                <w:sz w:val="19"/>
                <w:szCs w:val="19"/>
                <w:lang w:val="en-US"/>
              </w:rPr>
              <w:t>Other considerations</w:t>
            </w:r>
          </w:p>
        </w:tc>
        <w:tc>
          <w:tcPr>
            <w:tcW w:w="390" w:type="pct"/>
            <w:hideMark/>
          </w:tcPr>
          <w:p w14:paraId="76080A16" w14:textId="77777777" w:rsidR="007031A0" w:rsidRPr="00F20EDB" w:rsidRDefault="007031A0" w:rsidP="007572CE">
            <w:pPr>
              <w:jc w:val="center"/>
              <w:rPr>
                <w:rFonts w:ascii="Garamond" w:hAnsi="Garamond"/>
                <w:b/>
                <w:bCs/>
                <w:color w:val="000000" w:themeColor="text1"/>
                <w:sz w:val="19"/>
                <w:szCs w:val="19"/>
                <w:lang w:val="en-US"/>
              </w:rPr>
            </w:pPr>
            <w:r w:rsidRPr="00F20EDB">
              <w:rPr>
                <w:rFonts w:ascii="Garamond" w:hAnsi="Garamond"/>
                <w:b/>
                <w:bCs/>
                <w:color w:val="000000" w:themeColor="text1"/>
                <w:sz w:val="19"/>
                <w:szCs w:val="19"/>
                <w:lang w:val="en-US"/>
              </w:rPr>
              <w:t>Remdesivir</w:t>
            </w:r>
          </w:p>
        </w:tc>
        <w:tc>
          <w:tcPr>
            <w:tcW w:w="390" w:type="pct"/>
            <w:hideMark/>
          </w:tcPr>
          <w:p w14:paraId="2D77E4AE" w14:textId="77777777" w:rsidR="007031A0" w:rsidRPr="00F20EDB" w:rsidRDefault="007031A0" w:rsidP="007572CE">
            <w:pPr>
              <w:jc w:val="center"/>
              <w:rPr>
                <w:rFonts w:ascii="Garamond" w:hAnsi="Garamond"/>
                <w:b/>
                <w:bCs/>
                <w:color w:val="000000" w:themeColor="text1"/>
                <w:sz w:val="19"/>
                <w:szCs w:val="19"/>
                <w:lang w:val="en-US"/>
              </w:rPr>
            </w:pPr>
            <w:r w:rsidRPr="00F20EDB">
              <w:rPr>
                <w:rFonts w:ascii="Garamond" w:hAnsi="Garamond"/>
                <w:b/>
                <w:bCs/>
                <w:color w:val="000000" w:themeColor="text1"/>
                <w:sz w:val="19"/>
                <w:szCs w:val="19"/>
                <w:lang w:val="en-US"/>
              </w:rPr>
              <w:t>No Remdesivir</w:t>
            </w:r>
          </w:p>
        </w:tc>
        <w:tc>
          <w:tcPr>
            <w:tcW w:w="302" w:type="pct"/>
            <w:hideMark/>
          </w:tcPr>
          <w:p w14:paraId="6B8CB642" w14:textId="77777777" w:rsidR="007031A0" w:rsidRPr="00F20EDB" w:rsidRDefault="007031A0" w:rsidP="007572CE">
            <w:pPr>
              <w:jc w:val="center"/>
              <w:rPr>
                <w:rFonts w:ascii="Garamond" w:hAnsi="Garamond"/>
                <w:b/>
                <w:bCs/>
                <w:color w:val="000000" w:themeColor="text1"/>
                <w:sz w:val="19"/>
                <w:szCs w:val="19"/>
                <w:lang w:val="en-US"/>
              </w:rPr>
            </w:pPr>
            <w:r w:rsidRPr="00F20EDB">
              <w:rPr>
                <w:rFonts w:ascii="Garamond" w:hAnsi="Garamond"/>
                <w:b/>
                <w:bCs/>
                <w:color w:val="000000" w:themeColor="text1"/>
                <w:sz w:val="19"/>
                <w:szCs w:val="19"/>
                <w:lang w:val="en-US"/>
              </w:rPr>
              <w:t>Relative</w:t>
            </w:r>
            <w:r w:rsidRPr="00F20EDB">
              <w:rPr>
                <w:rFonts w:ascii="Garamond" w:hAnsi="Garamond"/>
                <w:b/>
                <w:bCs/>
                <w:color w:val="000000" w:themeColor="text1"/>
                <w:sz w:val="19"/>
                <w:szCs w:val="19"/>
                <w:lang w:val="en-US"/>
              </w:rPr>
              <w:br/>
              <w:t>(95% CI)</w:t>
            </w:r>
          </w:p>
        </w:tc>
        <w:tc>
          <w:tcPr>
            <w:tcW w:w="327" w:type="pct"/>
            <w:hideMark/>
          </w:tcPr>
          <w:p w14:paraId="1038F405" w14:textId="77777777" w:rsidR="007031A0" w:rsidRPr="00F20EDB" w:rsidRDefault="007031A0" w:rsidP="007572CE">
            <w:pPr>
              <w:jc w:val="center"/>
              <w:rPr>
                <w:rFonts w:ascii="Garamond" w:hAnsi="Garamond"/>
                <w:b/>
                <w:bCs/>
                <w:color w:val="000000" w:themeColor="text1"/>
                <w:sz w:val="19"/>
                <w:szCs w:val="19"/>
                <w:lang w:val="en-US"/>
              </w:rPr>
            </w:pPr>
            <w:r w:rsidRPr="00F20EDB">
              <w:rPr>
                <w:rFonts w:ascii="Garamond" w:hAnsi="Garamond"/>
                <w:b/>
                <w:bCs/>
                <w:color w:val="000000" w:themeColor="text1"/>
                <w:sz w:val="19"/>
                <w:szCs w:val="19"/>
                <w:lang w:val="en-US"/>
              </w:rPr>
              <w:t>Absolute</w:t>
            </w:r>
            <w:r w:rsidRPr="00F20EDB">
              <w:rPr>
                <w:rFonts w:ascii="Garamond" w:hAnsi="Garamond"/>
                <w:b/>
                <w:bCs/>
                <w:color w:val="000000" w:themeColor="text1"/>
                <w:sz w:val="19"/>
                <w:szCs w:val="19"/>
                <w:lang w:val="en-US"/>
              </w:rPr>
              <w:br/>
              <w:t>(95% CI)</w:t>
            </w:r>
          </w:p>
        </w:tc>
        <w:tc>
          <w:tcPr>
            <w:tcW w:w="406" w:type="pct"/>
            <w:vMerge/>
            <w:hideMark/>
          </w:tcPr>
          <w:p w14:paraId="73F628F9" w14:textId="77777777" w:rsidR="007031A0" w:rsidRPr="00F20EDB" w:rsidRDefault="007031A0" w:rsidP="007572CE">
            <w:pPr>
              <w:rPr>
                <w:rFonts w:ascii="Garamond" w:hAnsi="Garamond"/>
                <w:b/>
                <w:bCs/>
                <w:color w:val="000000" w:themeColor="text1"/>
                <w:sz w:val="19"/>
                <w:szCs w:val="19"/>
                <w:lang w:val="en-US"/>
              </w:rPr>
            </w:pPr>
          </w:p>
        </w:tc>
        <w:tc>
          <w:tcPr>
            <w:tcW w:w="439" w:type="pct"/>
            <w:vMerge/>
            <w:hideMark/>
          </w:tcPr>
          <w:p w14:paraId="458ECB66" w14:textId="77777777" w:rsidR="007031A0" w:rsidRPr="00F20EDB" w:rsidRDefault="007031A0" w:rsidP="007572CE">
            <w:pPr>
              <w:rPr>
                <w:rFonts w:ascii="Garamond" w:hAnsi="Garamond"/>
                <w:b/>
                <w:bCs/>
                <w:color w:val="000000" w:themeColor="text1"/>
                <w:sz w:val="19"/>
                <w:szCs w:val="19"/>
                <w:lang w:val="en-US"/>
              </w:rPr>
            </w:pPr>
          </w:p>
        </w:tc>
      </w:tr>
      <w:tr w:rsidR="007031A0" w:rsidRPr="00F20EDB" w14:paraId="5F4FDECA" w14:textId="77777777" w:rsidTr="007031A0">
        <w:trPr>
          <w:trHeight w:val="200"/>
        </w:trPr>
        <w:tc>
          <w:tcPr>
            <w:tcW w:w="5000" w:type="pct"/>
            <w:gridSpan w:val="13"/>
            <w:hideMark/>
          </w:tcPr>
          <w:p w14:paraId="1D5EF7A9" w14:textId="77777777" w:rsidR="007031A0" w:rsidRPr="00F20EDB" w:rsidRDefault="007031A0" w:rsidP="007572CE">
            <w:pPr>
              <w:rPr>
                <w:rFonts w:ascii="Garamond" w:hAnsi="Garamond"/>
                <w:b/>
                <w:bCs/>
                <w:color w:val="000000" w:themeColor="text1"/>
                <w:sz w:val="19"/>
                <w:szCs w:val="19"/>
                <w:lang w:val="en-US"/>
              </w:rPr>
            </w:pPr>
            <w:r w:rsidRPr="00F20EDB">
              <w:rPr>
                <w:rStyle w:val="label"/>
                <w:rFonts w:ascii="Garamond" w:hAnsi="Garamond"/>
                <w:b/>
                <w:bCs/>
                <w:color w:val="000000" w:themeColor="text1"/>
                <w:sz w:val="19"/>
                <w:szCs w:val="19"/>
                <w:lang w:val="en-US"/>
              </w:rPr>
              <w:t>Mortality at 28 days (Severe COVDI-19 not receiving invasive mechanical ventilation)</w:t>
            </w:r>
          </w:p>
        </w:tc>
      </w:tr>
      <w:tr w:rsidR="007031A0" w:rsidRPr="00F20EDB" w14:paraId="274719E3" w14:textId="77777777" w:rsidTr="007031A0">
        <w:trPr>
          <w:trHeight w:val="1247"/>
        </w:trPr>
        <w:tc>
          <w:tcPr>
            <w:tcW w:w="283" w:type="pct"/>
            <w:vMerge w:val="restart"/>
            <w:hideMark/>
          </w:tcPr>
          <w:p w14:paraId="1622E7C4" w14:textId="77777777" w:rsidR="007031A0" w:rsidRPr="00F20EDB" w:rsidRDefault="007031A0" w:rsidP="007572CE">
            <w:pPr>
              <w:jc w:val="center"/>
              <w:rPr>
                <w:rFonts w:ascii="Garamond" w:hAnsi="Garamond"/>
                <w:color w:val="000000" w:themeColor="text1"/>
                <w:sz w:val="19"/>
                <w:szCs w:val="19"/>
                <w:lang w:val="en-US"/>
              </w:rPr>
            </w:pPr>
            <w:r w:rsidRPr="00F20EDB">
              <w:rPr>
                <w:rFonts w:ascii="Garamond" w:hAnsi="Garamond"/>
                <w:color w:val="000000" w:themeColor="text1"/>
                <w:sz w:val="19"/>
                <w:szCs w:val="19"/>
                <w:lang w:val="en-US"/>
              </w:rPr>
              <w:t xml:space="preserve">3 </w:t>
            </w:r>
          </w:p>
        </w:tc>
        <w:tc>
          <w:tcPr>
            <w:tcW w:w="381" w:type="pct"/>
            <w:vMerge w:val="restart"/>
            <w:hideMark/>
          </w:tcPr>
          <w:p w14:paraId="542211C2" w14:textId="77777777" w:rsidR="007031A0" w:rsidRPr="00F20EDB" w:rsidRDefault="007031A0" w:rsidP="007572CE">
            <w:pPr>
              <w:jc w:val="center"/>
              <w:rPr>
                <w:rFonts w:ascii="Garamond" w:hAnsi="Garamond"/>
                <w:color w:val="000000" w:themeColor="text1"/>
                <w:sz w:val="19"/>
                <w:szCs w:val="19"/>
                <w:lang w:val="en-US"/>
              </w:rPr>
            </w:pPr>
            <w:r w:rsidRPr="00F20EDB">
              <w:rPr>
                <w:rFonts w:ascii="Garamond" w:hAnsi="Garamond"/>
                <w:color w:val="000000" w:themeColor="text1"/>
                <w:sz w:val="19"/>
                <w:szCs w:val="19"/>
                <w:lang w:val="en-US"/>
              </w:rPr>
              <w:t xml:space="preserve">randomised trials </w:t>
            </w:r>
          </w:p>
        </w:tc>
        <w:tc>
          <w:tcPr>
            <w:tcW w:w="296" w:type="pct"/>
            <w:vMerge w:val="restart"/>
            <w:hideMark/>
          </w:tcPr>
          <w:p w14:paraId="3A102B39" w14:textId="77777777" w:rsidR="007031A0" w:rsidRPr="00F20EDB" w:rsidRDefault="007031A0" w:rsidP="007572CE">
            <w:pPr>
              <w:jc w:val="center"/>
              <w:rPr>
                <w:rFonts w:ascii="Garamond" w:hAnsi="Garamond"/>
                <w:color w:val="000000" w:themeColor="text1"/>
                <w:sz w:val="19"/>
                <w:szCs w:val="19"/>
                <w:lang w:val="en-US"/>
              </w:rPr>
            </w:pPr>
            <w:r w:rsidRPr="00F20EDB">
              <w:rPr>
                <w:rFonts w:ascii="Garamond" w:hAnsi="Garamond"/>
                <w:color w:val="000000" w:themeColor="text1"/>
                <w:sz w:val="19"/>
                <w:szCs w:val="19"/>
                <w:lang w:val="en-US"/>
              </w:rPr>
              <w:t xml:space="preserve">not serious </w:t>
            </w:r>
          </w:p>
        </w:tc>
        <w:tc>
          <w:tcPr>
            <w:tcW w:w="464" w:type="pct"/>
            <w:vMerge w:val="restart"/>
            <w:hideMark/>
          </w:tcPr>
          <w:p w14:paraId="19570B31" w14:textId="77777777" w:rsidR="007031A0" w:rsidRPr="00F20EDB" w:rsidRDefault="007031A0" w:rsidP="007572CE">
            <w:pPr>
              <w:jc w:val="center"/>
              <w:rPr>
                <w:rFonts w:ascii="Garamond" w:hAnsi="Garamond"/>
                <w:color w:val="000000" w:themeColor="text1"/>
                <w:sz w:val="19"/>
                <w:szCs w:val="19"/>
                <w:lang w:val="en-US"/>
              </w:rPr>
            </w:pPr>
            <w:r w:rsidRPr="00F20EDB">
              <w:rPr>
                <w:rFonts w:ascii="Garamond" w:hAnsi="Garamond"/>
                <w:color w:val="000000" w:themeColor="text1"/>
                <w:sz w:val="19"/>
                <w:szCs w:val="19"/>
                <w:lang w:val="en-US"/>
              </w:rPr>
              <w:t xml:space="preserve">not serious </w:t>
            </w:r>
          </w:p>
        </w:tc>
        <w:tc>
          <w:tcPr>
            <w:tcW w:w="419" w:type="pct"/>
            <w:vMerge w:val="restart"/>
            <w:hideMark/>
          </w:tcPr>
          <w:p w14:paraId="3B551657" w14:textId="77777777" w:rsidR="007031A0" w:rsidRPr="00F20EDB" w:rsidRDefault="007031A0" w:rsidP="007572CE">
            <w:pPr>
              <w:jc w:val="center"/>
              <w:rPr>
                <w:rFonts w:ascii="Garamond" w:hAnsi="Garamond"/>
                <w:color w:val="000000" w:themeColor="text1"/>
                <w:sz w:val="19"/>
                <w:szCs w:val="19"/>
                <w:lang w:val="en-US"/>
              </w:rPr>
            </w:pPr>
            <w:r w:rsidRPr="00F20EDB">
              <w:rPr>
                <w:rFonts w:ascii="Garamond" w:hAnsi="Garamond"/>
                <w:color w:val="000000" w:themeColor="text1"/>
                <w:sz w:val="19"/>
                <w:szCs w:val="19"/>
                <w:lang w:val="en-US"/>
              </w:rPr>
              <w:t xml:space="preserve">not serious </w:t>
            </w:r>
          </w:p>
        </w:tc>
        <w:tc>
          <w:tcPr>
            <w:tcW w:w="403" w:type="pct"/>
            <w:vMerge w:val="restart"/>
            <w:hideMark/>
          </w:tcPr>
          <w:p w14:paraId="4A46E2A5" w14:textId="77777777" w:rsidR="007031A0" w:rsidRPr="00F20EDB" w:rsidRDefault="007031A0" w:rsidP="007572CE">
            <w:pPr>
              <w:jc w:val="center"/>
              <w:rPr>
                <w:rFonts w:ascii="Garamond" w:hAnsi="Garamond"/>
                <w:color w:val="000000" w:themeColor="text1"/>
                <w:sz w:val="19"/>
                <w:szCs w:val="19"/>
                <w:lang w:val="en-US"/>
              </w:rPr>
            </w:pPr>
            <w:r w:rsidRPr="00F20EDB">
              <w:rPr>
                <w:rFonts w:ascii="Garamond" w:hAnsi="Garamond"/>
                <w:color w:val="000000" w:themeColor="text1"/>
                <w:sz w:val="19"/>
                <w:szCs w:val="19"/>
                <w:lang w:val="en-US"/>
              </w:rPr>
              <w:t xml:space="preserve">serious </w:t>
            </w:r>
            <w:r w:rsidRPr="00F20EDB">
              <w:rPr>
                <w:rFonts w:ascii="Garamond" w:hAnsi="Garamond"/>
                <w:color w:val="000000" w:themeColor="text1"/>
                <w:sz w:val="19"/>
                <w:szCs w:val="19"/>
                <w:vertAlign w:val="superscript"/>
                <w:lang w:val="en-US"/>
              </w:rPr>
              <w:t>a</w:t>
            </w:r>
          </w:p>
        </w:tc>
        <w:tc>
          <w:tcPr>
            <w:tcW w:w="495" w:type="pct"/>
            <w:vMerge w:val="restart"/>
            <w:hideMark/>
          </w:tcPr>
          <w:p w14:paraId="1C71A205" w14:textId="77777777" w:rsidR="007031A0" w:rsidRPr="00F20EDB" w:rsidRDefault="007031A0" w:rsidP="007572CE">
            <w:pPr>
              <w:jc w:val="center"/>
              <w:rPr>
                <w:rFonts w:ascii="Garamond" w:hAnsi="Garamond"/>
                <w:color w:val="000000" w:themeColor="text1"/>
                <w:sz w:val="19"/>
                <w:szCs w:val="19"/>
                <w:lang w:val="en-US"/>
              </w:rPr>
            </w:pPr>
            <w:r w:rsidRPr="00F20EDB">
              <w:rPr>
                <w:rFonts w:ascii="Garamond" w:hAnsi="Garamond"/>
                <w:color w:val="000000" w:themeColor="text1"/>
                <w:sz w:val="19"/>
                <w:szCs w:val="19"/>
                <w:lang w:val="en-US"/>
              </w:rPr>
              <w:t xml:space="preserve">none </w:t>
            </w:r>
          </w:p>
        </w:tc>
        <w:tc>
          <w:tcPr>
            <w:tcW w:w="390" w:type="pct"/>
            <w:vMerge w:val="restart"/>
            <w:hideMark/>
          </w:tcPr>
          <w:p w14:paraId="4E6157A2" w14:textId="77777777" w:rsidR="007031A0" w:rsidRPr="00F20EDB" w:rsidRDefault="007031A0" w:rsidP="007572CE">
            <w:pPr>
              <w:jc w:val="center"/>
              <w:rPr>
                <w:rFonts w:ascii="Garamond" w:hAnsi="Garamond"/>
                <w:color w:val="000000" w:themeColor="text1"/>
                <w:sz w:val="19"/>
                <w:szCs w:val="19"/>
                <w:lang w:val="en-US"/>
              </w:rPr>
            </w:pPr>
            <w:r w:rsidRPr="00F20EDB">
              <w:rPr>
                <w:rFonts w:ascii="Garamond" w:hAnsi="Garamond"/>
                <w:color w:val="000000" w:themeColor="text1"/>
                <w:sz w:val="19"/>
                <w:szCs w:val="19"/>
                <w:lang w:val="en-US"/>
              </w:rPr>
              <w:t xml:space="preserve">231/3309 (7.0%) </w:t>
            </w:r>
          </w:p>
        </w:tc>
        <w:tc>
          <w:tcPr>
            <w:tcW w:w="390" w:type="pct"/>
            <w:hideMark/>
          </w:tcPr>
          <w:p w14:paraId="076BB613" w14:textId="77777777" w:rsidR="007031A0" w:rsidRPr="00F20EDB" w:rsidRDefault="007031A0" w:rsidP="007572CE">
            <w:pPr>
              <w:jc w:val="center"/>
              <w:rPr>
                <w:rFonts w:ascii="Garamond" w:hAnsi="Garamond"/>
                <w:color w:val="000000" w:themeColor="text1"/>
                <w:sz w:val="19"/>
                <w:szCs w:val="19"/>
                <w:lang w:val="en-US"/>
              </w:rPr>
            </w:pPr>
            <w:r w:rsidRPr="00F20EDB">
              <w:rPr>
                <w:rStyle w:val="cell-value"/>
                <w:rFonts w:ascii="Garamond" w:hAnsi="Garamond"/>
                <w:color w:val="000000" w:themeColor="text1"/>
                <w:sz w:val="19"/>
                <w:szCs w:val="19"/>
                <w:lang w:val="en-US"/>
              </w:rPr>
              <w:t xml:space="preserve">282/3277 (8.6%) </w:t>
            </w:r>
          </w:p>
        </w:tc>
        <w:tc>
          <w:tcPr>
            <w:tcW w:w="302" w:type="pct"/>
            <w:vMerge w:val="restart"/>
            <w:hideMark/>
          </w:tcPr>
          <w:p w14:paraId="4A34B0AC" w14:textId="77777777" w:rsidR="007031A0" w:rsidRPr="00F20EDB" w:rsidRDefault="007031A0" w:rsidP="007572CE">
            <w:pPr>
              <w:jc w:val="center"/>
              <w:rPr>
                <w:rFonts w:ascii="Garamond" w:hAnsi="Garamond"/>
                <w:color w:val="000000" w:themeColor="text1"/>
                <w:sz w:val="19"/>
                <w:szCs w:val="19"/>
                <w:lang w:val="en-US"/>
              </w:rPr>
            </w:pPr>
            <w:r w:rsidRPr="00F20EDB">
              <w:rPr>
                <w:rStyle w:val="block"/>
                <w:rFonts w:ascii="Garamond" w:hAnsi="Garamond"/>
                <w:b/>
                <w:bCs/>
                <w:color w:val="000000" w:themeColor="text1"/>
                <w:sz w:val="19"/>
                <w:szCs w:val="19"/>
                <w:lang w:val="en-US"/>
              </w:rPr>
              <w:t>RR 0.80</w:t>
            </w:r>
            <w:r w:rsidRPr="00F20EDB">
              <w:rPr>
                <w:rFonts w:ascii="Garamond" w:hAnsi="Garamond"/>
                <w:color w:val="000000" w:themeColor="text1"/>
                <w:sz w:val="19"/>
                <w:szCs w:val="19"/>
                <w:lang w:val="en-US"/>
              </w:rPr>
              <w:br/>
            </w:r>
            <w:r w:rsidRPr="00F20EDB">
              <w:rPr>
                <w:rStyle w:val="cell"/>
                <w:rFonts w:ascii="Garamond" w:hAnsi="Garamond"/>
                <w:color w:val="000000" w:themeColor="text1"/>
                <w:sz w:val="19"/>
                <w:szCs w:val="19"/>
                <w:lang w:val="en-US"/>
              </w:rPr>
              <w:t>(0.63 to 1.01)</w:t>
            </w:r>
            <w:r w:rsidRPr="00F20EDB">
              <w:rPr>
                <w:rFonts w:ascii="Garamond" w:hAnsi="Garamond"/>
                <w:color w:val="000000" w:themeColor="text1"/>
                <w:sz w:val="19"/>
                <w:szCs w:val="19"/>
                <w:lang w:val="en-US"/>
              </w:rPr>
              <w:t xml:space="preserve"> </w:t>
            </w:r>
          </w:p>
        </w:tc>
        <w:tc>
          <w:tcPr>
            <w:tcW w:w="327" w:type="pct"/>
            <w:hideMark/>
          </w:tcPr>
          <w:p w14:paraId="626A920C" w14:textId="77777777" w:rsidR="007031A0" w:rsidRPr="00F20EDB" w:rsidRDefault="007031A0" w:rsidP="007572CE">
            <w:pPr>
              <w:jc w:val="center"/>
              <w:rPr>
                <w:rFonts w:ascii="Garamond" w:hAnsi="Garamond"/>
                <w:color w:val="000000" w:themeColor="text1"/>
                <w:sz w:val="19"/>
                <w:szCs w:val="19"/>
                <w:lang w:val="en-US"/>
              </w:rPr>
            </w:pPr>
            <w:r w:rsidRPr="00F20EDB">
              <w:rPr>
                <w:rFonts w:ascii="Garamond" w:hAnsi="Garamond"/>
                <w:b/>
                <w:bCs/>
                <w:color w:val="000000" w:themeColor="text1"/>
                <w:sz w:val="19"/>
                <w:szCs w:val="19"/>
                <w:lang w:val="en-US"/>
              </w:rPr>
              <w:t>17 fewer per 1,000</w:t>
            </w:r>
            <w:r w:rsidRPr="00F20EDB">
              <w:rPr>
                <w:rFonts w:ascii="Garamond" w:hAnsi="Garamond"/>
                <w:color w:val="000000" w:themeColor="text1"/>
                <w:sz w:val="19"/>
                <w:szCs w:val="19"/>
                <w:lang w:val="en-US"/>
              </w:rPr>
              <w:br/>
              <w:t xml:space="preserve">(from 32 fewer to 1 more) </w:t>
            </w:r>
          </w:p>
        </w:tc>
        <w:tc>
          <w:tcPr>
            <w:tcW w:w="406" w:type="pct"/>
            <w:vMerge w:val="restart"/>
            <w:hideMark/>
          </w:tcPr>
          <w:p w14:paraId="2D71AEDA" w14:textId="77777777" w:rsidR="007031A0" w:rsidRPr="00F20EDB" w:rsidRDefault="007031A0" w:rsidP="007572CE">
            <w:pPr>
              <w:jc w:val="center"/>
              <w:rPr>
                <w:rFonts w:ascii="Garamond" w:hAnsi="Garamond"/>
                <w:color w:val="000000" w:themeColor="text1"/>
                <w:sz w:val="19"/>
                <w:szCs w:val="19"/>
                <w:lang w:val="en-US"/>
              </w:rPr>
            </w:pPr>
            <w:r w:rsidRPr="00F20EDB">
              <w:rPr>
                <w:rStyle w:val="quality-sign"/>
                <w:rFonts w:ascii="Cambria Math" w:hAnsi="Cambria Math" w:cs="Cambria Math"/>
                <w:color w:val="000000" w:themeColor="text1"/>
                <w:sz w:val="19"/>
                <w:szCs w:val="19"/>
                <w:lang w:val="en-US"/>
              </w:rPr>
              <w:t>⨁⨁⨁</w:t>
            </w:r>
            <w:r w:rsidRPr="00F20EDB">
              <w:rPr>
                <w:rStyle w:val="quality-sign"/>
                <w:rFonts w:ascii="Segoe UI Symbol" w:hAnsi="Segoe UI Symbol" w:cs="Segoe UI Symbol"/>
                <w:color w:val="000000" w:themeColor="text1"/>
                <w:sz w:val="19"/>
                <w:szCs w:val="19"/>
                <w:lang w:val="en-US"/>
              </w:rPr>
              <w:t>◯</w:t>
            </w:r>
            <w:r w:rsidRPr="00F20EDB">
              <w:rPr>
                <w:rFonts w:ascii="Garamond" w:hAnsi="Garamond"/>
                <w:color w:val="000000" w:themeColor="text1"/>
                <w:sz w:val="19"/>
                <w:szCs w:val="19"/>
                <w:lang w:val="en-US"/>
              </w:rPr>
              <w:br/>
            </w:r>
            <w:r w:rsidRPr="00F20EDB">
              <w:rPr>
                <w:rStyle w:val="quality-text"/>
                <w:rFonts w:ascii="Garamond" w:hAnsi="Garamond"/>
                <w:color w:val="000000" w:themeColor="text1"/>
                <w:sz w:val="19"/>
                <w:szCs w:val="19"/>
                <w:lang w:val="en-US"/>
              </w:rPr>
              <w:t>MODERATE</w:t>
            </w:r>
            <w:r w:rsidRPr="00F20EDB">
              <w:rPr>
                <w:rFonts w:ascii="Garamond" w:hAnsi="Garamond"/>
                <w:color w:val="000000" w:themeColor="text1"/>
                <w:sz w:val="19"/>
                <w:szCs w:val="19"/>
                <w:lang w:val="en-US"/>
              </w:rPr>
              <w:t xml:space="preserve"> </w:t>
            </w:r>
          </w:p>
        </w:tc>
        <w:tc>
          <w:tcPr>
            <w:tcW w:w="439" w:type="pct"/>
            <w:vMerge w:val="restart"/>
            <w:hideMark/>
          </w:tcPr>
          <w:p w14:paraId="7D4DA886" w14:textId="77777777" w:rsidR="007031A0" w:rsidRPr="00F20EDB" w:rsidRDefault="007031A0" w:rsidP="007572CE">
            <w:pPr>
              <w:jc w:val="center"/>
              <w:rPr>
                <w:rFonts w:ascii="Garamond" w:hAnsi="Garamond"/>
                <w:color w:val="000000" w:themeColor="text1"/>
                <w:sz w:val="19"/>
                <w:szCs w:val="19"/>
                <w:lang w:val="en-US"/>
              </w:rPr>
            </w:pPr>
            <w:r w:rsidRPr="00F20EDB">
              <w:rPr>
                <w:rFonts w:ascii="Garamond" w:hAnsi="Garamond"/>
                <w:color w:val="000000" w:themeColor="text1"/>
                <w:sz w:val="19"/>
                <w:szCs w:val="19"/>
                <w:lang w:val="en-US"/>
              </w:rPr>
              <w:t xml:space="preserve">CRITICAL </w:t>
            </w:r>
          </w:p>
        </w:tc>
      </w:tr>
      <w:tr w:rsidR="007031A0" w:rsidRPr="00F20EDB" w14:paraId="09FA5DF7" w14:textId="77777777" w:rsidTr="007031A0">
        <w:trPr>
          <w:trHeight w:val="1247"/>
        </w:trPr>
        <w:tc>
          <w:tcPr>
            <w:tcW w:w="283" w:type="pct"/>
            <w:vMerge/>
            <w:hideMark/>
          </w:tcPr>
          <w:p w14:paraId="6DB8E105" w14:textId="77777777" w:rsidR="007031A0" w:rsidRPr="00F20EDB" w:rsidRDefault="007031A0" w:rsidP="007572CE">
            <w:pPr>
              <w:rPr>
                <w:rFonts w:ascii="Garamond" w:hAnsi="Garamond"/>
                <w:color w:val="000000" w:themeColor="text1"/>
                <w:sz w:val="19"/>
                <w:szCs w:val="19"/>
                <w:lang w:val="en-US"/>
              </w:rPr>
            </w:pPr>
          </w:p>
        </w:tc>
        <w:tc>
          <w:tcPr>
            <w:tcW w:w="381" w:type="pct"/>
            <w:vMerge/>
            <w:hideMark/>
          </w:tcPr>
          <w:p w14:paraId="689D6890" w14:textId="77777777" w:rsidR="007031A0" w:rsidRPr="00F20EDB" w:rsidRDefault="007031A0" w:rsidP="007572CE">
            <w:pPr>
              <w:rPr>
                <w:rFonts w:ascii="Garamond" w:hAnsi="Garamond"/>
                <w:color w:val="000000" w:themeColor="text1"/>
                <w:sz w:val="19"/>
                <w:szCs w:val="19"/>
                <w:lang w:val="en-US"/>
              </w:rPr>
            </w:pPr>
          </w:p>
        </w:tc>
        <w:tc>
          <w:tcPr>
            <w:tcW w:w="296" w:type="pct"/>
            <w:vMerge/>
            <w:hideMark/>
          </w:tcPr>
          <w:p w14:paraId="79C13DF1" w14:textId="77777777" w:rsidR="007031A0" w:rsidRPr="00F20EDB" w:rsidRDefault="007031A0" w:rsidP="007572CE">
            <w:pPr>
              <w:rPr>
                <w:rFonts w:ascii="Garamond" w:hAnsi="Garamond"/>
                <w:color w:val="000000" w:themeColor="text1"/>
                <w:sz w:val="19"/>
                <w:szCs w:val="19"/>
                <w:lang w:val="en-US"/>
              </w:rPr>
            </w:pPr>
          </w:p>
        </w:tc>
        <w:tc>
          <w:tcPr>
            <w:tcW w:w="464" w:type="pct"/>
            <w:vMerge/>
            <w:hideMark/>
          </w:tcPr>
          <w:p w14:paraId="05723A65" w14:textId="77777777" w:rsidR="007031A0" w:rsidRPr="00F20EDB" w:rsidRDefault="007031A0" w:rsidP="007572CE">
            <w:pPr>
              <w:rPr>
                <w:rFonts w:ascii="Garamond" w:hAnsi="Garamond"/>
                <w:color w:val="000000" w:themeColor="text1"/>
                <w:sz w:val="19"/>
                <w:szCs w:val="19"/>
                <w:lang w:val="en-US"/>
              </w:rPr>
            </w:pPr>
          </w:p>
        </w:tc>
        <w:tc>
          <w:tcPr>
            <w:tcW w:w="419" w:type="pct"/>
            <w:vMerge/>
            <w:hideMark/>
          </w:tcPr>
          <w:p w14:paraId="0A36E147" w14:textId="77777777" w:rsidR="007031A0" w:rsidRPr="00F20EDB" w:rsidRDefault="007031A0" w:rsidP="007572CE">
            <w:pPr>
              <w:rPr>
                <w:rFonts w:ascii="Garamond" w:hAnsi="Garamond"/>
                <w:color w:val="000000" w:themeColor="text1"/>
                <w:sz w:val="19"/>
                <w:szCs w:val="19"/>
                <w:lang w:val="en-US"/>
              </w:rPr>
            </w:pPr>
          </w:p>
        </w:tc>
        <w:tc>
          <w:tcPr>
            <w:tcW w:w="403" w:type="pct"/>
            <w:vMerge/>
            <w:hideMark/>
          </w:tcPr>
          <w:p w14:paraId="766D1730" w14:textId="77777777" w:rsidR="007031A0" w:rsidRPr="00F20EDB" w:rsidRDefault="007031A0" w:rsidP="007572CE">
            <w:pPr>
              <w:rPr>
                <w:rFonts w:ascii="Garamond" w:hAnsi="Garamond"/>
                <w:color w:val="000000" w:themeColor="text1"/>
                <w:sz w:val="19"/>
                <w:szCs w:val="19"/>
                <w:lang w:val="en-US"/>
              </w:rPr>
            </w:pPr>
          </w:p>
        </w:tc>
        <w:tc>
          <w:tcPr>
            <w:tcW w:w="495" w:type="pct"/>
            <w:vMerge/>
            <w:hideMark/>
          </w:tcPr>
          <w:p w14:paraId="521F87B2" w14:textId="77777777" w:rsidR="007031A0" w:rsidRPr="00F20EDB" w:rsidRDefault="007031A0" w:rsidP="007572CE">
            <w:pPr>
              <w:rPr>
                <w:rFonts w:ascii="Garamond" w:hAnsi="Garamond"/>
                <w:color w:val="000000" w:themeColor="text1"/>
                <w:sz w:val="19"/>
                <w:szCs w:val="19"/>
                <w:lang w:val="en-US"/>
              </w:rPr>
            </w:pPr>
          </w:p>
        </w:tc>
        <w:tc>
          <w:tcPr>
            <w:tcW w:w="390" w:type="pct"/>
            <w:vMerge/>
            <w:hideMark/>
          </w:tcPr>
          <w:p w14:paraId="1EA589DD" w14:textId="77777777" w:rsidR="007031A0" w:rsidRPr="00F20EDB" w:rsidRDefault="007031A0" w:rsidP="007572CE">
            <w:pPr>
              <w:rPr>
                <w:rFonts w:ascii="Garamond" w:hAnsi="Garamond"/>
                <w:color w:val="000000" w:themeColor="text1"/>
                <w:sz w:val="19"/>
                <w:szCs w:val="19"/>
                <w:lang w:val="en-US"/>
              </w:rPr>
            </w:pPr>
          </w:p>
        </w:tc>
        <w:tc>
          <w:tcPr>
            <w:tcW w:w="390" w:type="pct"/>
            <w:hideMark/>
          </w:tcPr>
          <w:p w14:paraId="4FA6A0BA" w14:textId="77777777" w:rsidR="007031A0" w:rsidRPr="00F20EDB" w:rsidRDefault="007031A0" w:rsidP="007572CE">
            <w:pPr>
              <w:jc w:val="center"/>
              <w:rPr>
                <w:rFonts w:ascii="Garamond" w:hAnsi="Garamond"/>
                <w:color w:val="000000" w:themeColor="text1"/>
                <w:sz w:val="19"/>
                <w:szCs w:val="19"/>
                <w:lang w:val="en-US"/>
              </w:rPr>
            </w:pPr>
            <w:r w:rsidRPr="00F20EDB">
              <w:rPr>
                <w:rStyle w:val="cell-value"/>
                <w:rFonts w:ascii="Garamond" w:hAnsi="Garamond"/>
                <w:color w:val="000000" w:themeColor="text1"/>
                <w:sz w:val="19"/>
                <w:szCs w:val="19"/>
                <w:lang w:val="en-US"/>
              </w:rPr>
              <w:t>20.0%</w:t>
            </w:r>
            <w:r w:rsidRPr="00F20EDB">
              <w:rPr>
                <w:rFonts w:ascii="Garamond" w:hAnsi="Garamond"/>
                <w:color w:val="000000" w:themeColor="text1"/>
                <w:sz w:val="19"/>
                <w:szCs w:val="19"/>
                <w:lang w:val="en-US"/>
              </w:rPr>
              <w:t xml:space="preserve"> </w:t>
            </w:r>
          </w:p>
        </w:tc>
        <w:tc>
          <w:tcPr>
            <w:tcW w:w="302" w:type="pct"/>
            <w:vMerge/>
            <w:hideMark/>
          </w:tcPr>
          <w:p w14:paraId="4670D750" w14:textId="77777777" w:rsidR="007031A0" w:rsidRPr="00F20EDB" w:rsidRDefault="007031A0" w:rsidP="007572CE">
            <w:pPr>
              <w:rPr>
                <w:rFonts w:ascii="Garamond" w:hAnsi="Garamond"/>
                <w:color w:val="000000" w:themeColor="text1"/>
                <w:sz w:val="19"/>
                <w:szCs w:val="19"/>
                <w:lang w:val="en-US"/>
              </w:rPr>
            </w:pPr>
          </w:p>
        </w:tc>
        <w:tc>
          <w:tcPr>
            <w:tcW w:w="327" w:type="pct"/>
            <w:hideMark/>
          </w:tcPr>
          <w:p w14:paraId="7200E66F" w14:textId="77777777" w:rsidR="007031A0" w:rsidRPr="00F20EDB" w:rsidRDefault="007031A0" w:rsidP="007572CE">
            <w:pPr>
              <w:jc w:val="center"/>
              <w:rPr>
                <w:rFonts w:ascii="Garamond" w:hAnsi="Garamond"/>
                <w:color w:val="000000" w:themeColor="text1"/>
                <w:sz w:val="19"/>
                <w:szCs w:val="19"/>
                <w:lang w:val="en-US"/>
              </w:rPr>
            </w:pPr>
            <w:r w:rsidRPr="00F20EDB">
              <w:rPr>
                <w:rFonts w:ascii="Garamond" w:hAnsi="Garamond"/>
                <w:b/>
                <w:bCs/>
                <w:color w:val="000000" w:themeColor="text1"/>
                <w:sz w:val="19"/>
                <w:szCs w:val="19"/>
                <w:lang w:val="en-US"/>
              </w:rPr>
              <w:t>40 fewer per 1,000</w:t>
            </w:r>
            <w:r w:rsidRPr="00F20EDB">
              <w:rPr>
                <w:rFonts w:ascii="Garamond" w:hAnsi="Garamond"/>
                <w:color w:val="000000" w:themeColor="text1"/>
                <w:sz w:val="19"/>
                <w:szCs w:val="19"/>
                <w:lang w:val="en-US"/>
              </w:rPr>
              <w:br/>
              <w:t xml:space="preserve">(from 74 fewer to 2 more) </w:t>
            </w:r>
          </w:p>
        </w:tc>
        <w:tc>
          <w:tcPr>
            <w:tcW w:w="406" w:type="pct"/>
            <w:vMerge/>
            <w:hideMark/>
          </w:tcPr>
          <w:p w14:paraId="27953061" w14:textId="77777777" w:rsidR="007031A0" w:rsidRPr="00F20EDB" w:rsidRDefault="007031A0" w:rsidP="007572CE">
            <w:pPr>
              <w:rPr>
                <w:rFonts w:ascii="Garamond" w:hAnsi="Garamond"/>
                <w:color w:val="000000" w:themeColor="text1"/>
                <w:sz w:val="19"/>
                <w:szCs w:val="19"/>
                <w:lang w:val="en-US"/>
              </w:rPr>
            </w:pPr>
          </w:p>
        </w:tc>
        <w:tc>
          <w:tcPr>
            <w:tcW w:w="439" w:type="pct"/>
            <w:vMerge/>
            <w:hideMark/>
          </w:tcPr>
          <w:p w14:paraId="216DBD0D" w14:textId="77777777" w:rsidR="007031A0" w:rsidRPr="00F20EDB" w:rsidRDefault="007031A0" w:rsidP="007572CE">
            <w:pPr>
              <w:rPr>
                <w:rFonts w:ascii="Garamond" w:hAnsi="Garamond"/>
                <w:color w:val="000000" w:themeColor="text1"/>
                <w:sz w:val="19"/>
                <w:szCs w:val="19"/>
                <w:lang w:val="en-US"/>
              </w:rPr>
            </w:pPr>
          </w:p>
        </w:tc>
      </w:tr>
      <w:tr w:rsidR="007031A0" w:rsidRPr="00F20EDB" w14:paraId="6A11DF60" w14:textId="77777777" w:rsidTr="007031A0">
        <w:trPr>
          <w:trHeight w:val="215"/>
        </w:trPr>
        <w:tc>
          <w:tcPr>
            <w:tcW w:w="5000" w:type="pct"/>
            <w:gridSpan w:val="13"/>
            <w:hideMark/>
          </w:tcPr>
          <w:p w14:paraId="64F36FB8" w14:textId="77777777" w:rsidR="007031A0" w:rsidRPr="00F20EDB" w:rsidRDefault="007031A0" w:rsidP="007572CE">
            <w:pPr>
              <w:rPr>
                <w:rFonts w:ascii="Garamond" w:hAnsi="Garamond"/>
                <w:b/>
                <w:bCs/>
                <w:color w:val="000000" w:themeColor="text1"/>
                <w:sz w:val="19"/>
                <w:szCs w:val="19"/>
                <w:lang w:val="en-US"/>
              </w:rPr>
            </w:pPr>
            <w:r w:rsidRPr="00F20EDB">
              <w:rPr>
                <w:rStyle w:val="label"/>
                <w:rFonts w:ascii="Garamond" w:hAnsi="Garamond"/>
                <w:b/>
                <w:bCs/>
                <w:color w:val="000000" w:themeColor="text1"/>
                <w:sz w:val="19"/>
                <w:szCs w:val="19"/>
                <w:lang w:val="en-US"/>
              </w:rPr>
              <w:t>Serious adverse events</w:t>
            </w:r>
          </w:p>
        </w:tc>
      </w:tr>
      <w:tr w:rsidR="007031A0" w:rsidRPr="00F20EDB" w14:paraId="4D918F7C" w14:textId="77777777" w:rsidTr="007031A0">
        <w:trPr>
          <w:trHeight w:val="1232"/>
        </w:trPr>
        <w:tc>
          <w:tcPr>
            <w:tcW w:w="283" w:type="pct"/>
            <w:hideMark/>
          </w:tcPr>
          <w:p w14:paraId="4AB3578A" w14:textId="77777777" w:rsidR="007031A0" w:rsidRPr="00F20EDB" w:rsidRDefault="007031A0" w:rsidP="007572CE">
            <w:pPr>
              <w:jc w:val="center"/>
              <w:rPr>
                <w:rFonts w:ascii="Garamond" w:hAnsi="Garamond"/>
                <w:color w:val="000000" w:themeColor="text1"/>
                <w:sz w:val="19"/>
                <w:szCs w:val="19"/>
                <w:lang w:val="en-US"/>
              </w:rPr>
            </w:pPr>
            <w:r w:rsidRPr="00F20EDB">
              <w:rPr>
                <w:rFonts w:ascii="Garamond" w:hAnsi="Garamond"/>
                <w:color w:val="000000" w:themeColor="text1"/>
                <w:sz w:val="19"/>
                <w:szCs w:val="19"/>
                <w:lang w:val="en-US"/>
              </w:rPr>
              <w:t xml:space="preserve">3 </w:t>
            </w:r>
          </w:p>
        </w:tc>
        <w:tc>
          <w:tcPr>
            <w:tcW w:w="381" w:type="pct"/>
            <w:hideMark/>
          </w:tcPr>
          <w:p w14:paraId="5D323806" w14:textId="77777777" w:rsidR="007031A0" w:rsidRPr="00F20EDB" w:rsidRDefault="007031A0" w:rsidP="007572CE">
            <w:pPr>
              <w:jc w:val="center"/>
              <w:rPr>
                <w:rFonts w:ascii="Garamond" w:hAnsi="Garamond"/>
                <w:color w:val="000000" w:themeColor="text1"/>
                <w:sz w:val="19"/>
                <w:szCs w:val="19"/>
                <w:lang w:val="en-US"/>
              </w:rPr>
            </w:pPr>
            <w:r w:rsidRPr="00F20EDB">
              <w:rPr>
                <w:rFonts w:ascii="Garamond" w:hAnsi="Garamond"/>
                <w:color w:val="000000" w:themeColor="text1"/>
                <w:sz w:val="19"/>
                <w:szCs w:val="19"/>
                <w:lang w:val="en-US"/>
              </w:rPr>
              <w:t xml:space="preserve">randomised trials </w:t>
            </w:r>
          </w:p>
        </w:tc>
        <w:tc>
          <w:tcPr>
            <w:tcW w:w="296" w:type="pct"/>
            <w:hideMark/>
          </w:tcPr>
          <w:p w14:paraId="6A9C37C9" w14:textId="77777777" w:rsidR="007031A0" w:rsidRPr="00F20EDB" w:rsidRDefault="007031A0" w:rsidP="007572CE">
            <w:pPr>
              <w:jc w:val="center"/>
              <w:rPr>
                <w:rFonts w:ascii="Garamond" w:hAnsi="Garamond"/>
                <w:color w:val="000000" w:themeColor="text1"/>
                <w:sz w:val="19"/>
                <w:szCs w:val="19"/>
                <w:lang w:val="en-US"/>
              </w:rPr>
            </w:pPr>
            <w:r w:rsidRPr="00F20EDB">
              <w:rPr>
                <w:rFonts w:ascii="Garamond" w:hAnsi="Garamond"/>
                <w:color w:val="000000" w:themeColor="text1"/>
                <w:sz w:val="19"/>
                <w:szCs w:val="19"/>
                <w:lang w:val="en-US"/>
              </w:rPr>
              <w:t xml:space="preserve">serious </w:t>
            </w:r>
            <w:r w:rsidRPr="00F20EDB">
              <w:rPr>
                <w:rFonts w:ascii="Garamond" w:hAnsi="Garamond"/>
                <w:color w:val="000000" w:themeColor="text1"/>
                <w:sz w:val="19"/>
                <w:szCs w:val="19"/>
                <w:vertAlign w:val="superscript"/>
                <w:lang w:val="en-US"/>
              </w:rPr>
              <w:t>b</w:t>
            </w:r>
          </w:p>
        </w:tc>
        <w:tc>
          <w:tcPr>
            <w:tcW w:w="464" w:type="pct"/>
            <w:hideMark/>
          </w:tcPr>
          <w:p w14:paraId="061512A8" w14:textId="77777777" w:rsidR="007031A0" w:rsidRPr="00F20EDB" w:rsidRDefault="007031A0" w:rsidP="007572CE">
            <w:pPr>
              <w:jc w:val="center"/>
              <w:rPr>
                <w:rFonts w:ascii="Garamond" w:hAnsi="Garamond"/>
                <w:color w:val="000000" w:themeColor="text1"/>
                <w:sz w:val="19"/>
                <w:szCs w:val="19"/>
                <w:lang w:val="en-US"/>
              </w:rPr>
            </w:pPr>
            <w:r w:rsidRPr="00F20EDB">
              <w:rPr>
                <w:rFonts w:ascii="Garamond" w:hAnsi="Garamond"/>
                <w:color w:val="000000" w:themeColor="text1"/>
                <w:sz w:val="19"/>
                <w:szCs w:val="19"/>
                <w:lang w:val="en-US"/>
              </w:rPr>
              <w:t xml:space="preserve">not serious </w:t>
            </w:r>
          </w:p>
        </w:tc>
        <w:tc>
          <w:tcPr>
            <w:tcW w:w="419" w:type="pct"/>
            <w:hideMark/>
          </w:tcPr>
          <w:p w14:paraId="71797B70" w14:textId="77777777" w:rsidR="007031A0" w:rsidRPr="00F20EDB" w:rsidRDefault="007031A0" w:rsidP="007572CE">
            <w:pPr>
              <w:jc w:val="center"/>
              <w:rPr>
                <w:rFonts w:ascii="Garamond" w:hAnsi="Garamond"/>
                <w:color w:val="000000" w:themeColor="text1"/>
                <w:sz w:val="19"/>
                <w:szCs w:val="19"/>
                <w:lang w:val="en-US"/>
              </w:rPr>
            </w:pPr>
            <w:r w:rsidRPr="00F20EDB">
              <w:rPr>
                <w:rFonts w:ascii="Garamond" w:hAnsi="Garamond"/>
                <w:color w:val="000000" w:themeColor="text1"/>
                <w:sz w:val="19"/>
                <w:szCs w:val="19"/>
                <w:lang w:val="en-US"/>
              </w:rPr>
              <w:t xml:space="preserve">not serious </w:t>
            </w:r>
          </w:p>
        </w:tc>
        <w:tc>
          <w:tcPr>
            <w:tcW w:w="403" w:type="pct"/>
            <w:hideMark/>
          </w:tcPr>
          <w:p w14:paraId="5C8171AB" w14:textId="77777777" w:rsidR="007031A0" w:rsidRPr="00F20EDB" w:rsidRDefault="007031A0" w:rsidP="007572CE">
            <w:pPr>
              <w:jc w:val="center"/>
              <w:rPr>
                <w:rFonts w:ascii="Garamond" w:hAnsi="Garamond"/>
                <w:color w:val="000000" w:themeColor="text1"/>
                <w:sz w:val="19"/>
                <w:szCs w:val="19"/>
                <w:lang w:val="en-US"/>
              </w:rPr>
            </w:pPr>
            <w:r w:rsidRPr="00F20EDB">
              <w:rPr>
                <w:rFonts w:ascii="Garamond" w:hAnsi="Garamond"/>
                <w:color w:val="000000" w:themeColor="text1"/>
                <w:sz w:val="19"/>
                <w:szCs w:val="19"/>
                <w:lang w:val="en-US"/>
              </w:rPr>
              <w:t xml:space="preserve">not serious </w:t>
            </w:r>
          </w:p>
        </w:tc>
        <w:tc>
          <w:tcPr>
            <w:tcW w:w="495" w:type="pct"/>
            <w:hideMark/>
          </w:tcPr>
          <w:p w14:paraId="6CF2A23B" w14:textId="77777777" w:rsidR="007031A0" w:rsidRPr="00F20EDB" w:rsidRDefault="007031A0" w:rsidP="007572CE">
            <w:pPr>
              <w:jc w:val="center"/>
              <w:rPr>
                <w:rFonts w:ascii="Garamond" w:hAnsi="Garamond"/>
                <w:color w:val="000000" w:themeColor="text1"/>
                <w:sz w:val="19"/>
                <w:szCs w:val="19"/>
                <w:lang w:val="en-US"/>
              </w:rPr>
            </w:pPr>
            <w:r w:rsidRPr="00F20EDB">
              <w:rPr>
                <w:rFonts w:ascii="Garamond" w:hAnsi="Garamond"/>
                <w:color w:val="000000" w:themeColor="text1"/>
                <w:sz w:val="19"/>
                <w:szCs w:val="19"/>
                <w:lang w:val="en-US"/>
              </w:rPr>
              <w:t xml:space="preserve">none </w:t>
            </w:r>
          </w:p>
        </w:tc>
        <w:tc>
          <w:tcPr>
            <w:tcW w:w="390" w:type="pct"/>
            <w:hideMark/>
          </w:tcPr>
          <w:p w14:paraId="3346ADF7" w14:textId="77777777" w:rsidR="007031A0" w:rsidRPr="00F20EDB" w:rsidRDefault="007031A0" w:rsidP="007572CE">
            <w:pPr>
              <w:jc w:val="center"/>
              <w:rPr>
                <w:rFonts w:ascii="Garamond" w:hAnsi="Garamond"/>
                <w:color w:val="000000" w:themeColor="text1"/>
                <w:sz w:val="19"/>
                <w:szCs w:val="19"/>
                <w:lang w:val="en-US"/>
              </w:rPr>
            </w:pPr>
            <w:r w:rsidRPr="00F20EDB">
              <w:rPr>
                <w:rFonts w:ascii="Garamond" w:hAnsi="Garamond"/>
                <w:color w:val="000000" w:themeColor="text1"/>
                <w:sz w:val="19"/>
                <w:szCs w:val="19"/>
                <w:lang w:val="en-US"/>
              </w:rPr>
              <w:t xml:space="preserve">152/886 (17.2%) </w:t>
            </w:r>
          </w:p>
        </w:tc>
        <w:tc>
          <w:tcPr>
            <w:tcW w:w="390" w:type="pct"/>
            <w:hideMark/>
          </w:tcPr>
          <w:p w14:paraId="398CB260" w14:textId="77777777" w:rsidR="007031A0" w:rsidRPr="00F20EDB" w:rsidRDefault="007031A0" w:rsidP="007572CE">
            <w:pPr>
              <w:jc w:val="center"/>
              <w:rPr>
                <w:rFonts w:ascii="Garamond" w:hAnsi="Garamond"/>
                <w:color w:val="000000" w:themeColor="text1"/>
                <w:sz w:val="19"/>
                <w:szCs w:val="19"/>
                <w:lang w:val="en-US"/>
              </w:rPr>
            </w:pPr>
            <w:r w:rsidRPr="00F20EDB">
              <w:rPr>
                <w:rStyle w:val="cell-value"/>
                <w:rFonts w:ascii="Garamond" w:hAnsi="Garamond"/>
                <w:color w:val="000000" w:themeColor="text1"/>
                <w:sz w:val="19"/>
                <w:szCs w:val="19"/>
                <w:lang w:val="en-US"/>
              </w:rPr>
              <w:t xml:space="preserve">179/799 (22.4%) </w:t>
            </w:r>
          </w:p>
        </w:tc>
        <w:tc>
          <w:tcPr>
            <w:tcW w:w="302" w:type="pct"/>
            <w:hideMark/>
          </w:tcPr>
          <w:p w14:paraId="65A3D7F4" w14:textId="77777777" w:rsidR="007031A0" w:rsidRPr="00F20EDB" w:rsidRDefault="007031A0" w:rsidP="007572CE">
            <w:pPr>
              <w:jc w:val="center"/>
              <w:rPr>
                <w:rFonts w:ascii="Garamond" w:hAnsi="Garamond"/>
                <w:color w:val="000000" w:themeColor="text1"/>
                <w:sz w:val="19"/>
                <w:szCs w:val="19"/>
                <w:lang w:val="en-US"/>
              </w:rPr>
            </w:pPr>
            <w:r w:rsidRPr="00F20EDB">
              <w:rPr>
                <w:rStyle w:val="block"/>
                <w:rFonts w:ascii="Garamond" w:hAnsi="Garamond"/>
                <w:b/>
                <w:bCs/>
                <w:color w:val="000000" w:themeColor="text1"/>
                <w:sz w:val="19"/>
                <w:szCs w:val="19"/>
                <w:lang w:val="en-US"/>
              </w:rPr>
              <w:t>RR 0.76</w:t>
            </w:r>
            <w:r w:rsidRPr="00F20EDB">
              <w:rPr>
                <w:rFonts w:ascii="Garamond" w:hAnsi="Garamond"/>
                <w:color w:val="000000" w:themeColor="text1"/>
                <w:sz w:val="19"/>
                <w:szCs w:val="19"/>
                <w:lang w:val="en-US"/>
              </w:rPr>
              <w:br/>
            </w:r>
            <w:r w:rsidRPr="00F20EDB">
              <w:rPr>
                <w:rStyle w:val="cell"/>
                <w:rFonts w:ascii="Garamond" w:hAnsi="Garamond"/>
                <w:color w:val="000000" w:themeColor="text1"/>
                <w:sz w:val="19"/>
                <w:szCs w:val="19"/>
                <w:lang w:val="en-US"/>
              </w:rPr>
              <w:t>(0.62 to 0.92)</w:t>
            </w:r>
            <w:r w:rsidRPr="00F20EDB">
              <w:rPr>
                <w:rFonts w:ascii="Garamond" w:hAnsi="Garamond"/>
                <w:color w:val="000000" w:themeColor="text1"/>
                <w:sz w:val="19"/>
                <w:szCs w:val="19"/>
                <w:lang w:val="en-US"/>
              </w:rPr>
              <w:t xml:space="preserve"> </w:t>
            </w:r>
          </w:p>
        </w:tc>
        <w:tc>
          <w:tcPr>
            <w:tcW w:w="327" w:type="pct"/>
            <w:hideMark/>
          </w:tcPr>
          <w:p w14:paraId="59A085A1" w14:textId="77777777" w:rsidR="007031A0" w:rsidRPr="00F20EDB" w:rsidRDefault="007031A0" w:rsidP="007572CE">
            <w:pPr>
              <w:jc w:val="center"/>
              <w:rPr>
                <w:rFonts w:ascii="Garamond" w:hAnsi="Garamond"/>
                <w:color w:val="000000" w:themeColor="text1"/>
                <w:sz w:val="19"/>
                <w:szCs w:val="19"/>
                <w:lang w:val="en-US"/>
              </w:rPr>
            </w:pPr>
            <w:r w:rsidRPr="00F20EDB">
              <w:rPr>
                <w:rFonts w:ascii="Garamond" w:hAnsi="Garamond"/>
                <w:b/>
                <w:bCs/>
                <w:color w:val="000000" w:themeColor="text1"/>
                <w:sz w:val="19"/>
                <w:szCs w:val="19"/>
                <w:lang w:val="en-US"/>
              </w:rPr>
              <w:t>54 fewer per 1,000</w:t>
            </w:r>
            <w:r w:rsidRPr="00F20EDB">
              <w:rPr>
                <w:rFonts w:ascii="Garamond" w:hAnsi="Garamond"/>
                <w:color w:val="000000" w:themeColor="text1"/>
                <w:sz w:val="19"/>
                <w:szCs w:val="19"/>
                <w:lang w:val="en-US"/>
              </w:rPr>
              <w:br/>
              <w:t xml:space="preserve">(from 85 fewer to 18 fewer) </w:t>
            </w:r>
          </w:p>
        </w:tc>
        <w:tc>
          <w:tcPr>
            <w:tcW w:w="406" w:type="pct"/>
            <w:hideMark/>
          </w:tcPr>
          <w:p w14:paraId="7E335118" w14:textId="77777777" w:rsidR="007031A0" w:rsidRPr="00F20EDB" w:rsidRDefault="007031A0" w:rsidP="007572CE">
            <w:pPr>
              <w:jc w:val="center"/>
              <w:rPr>
                <w:rFonts w:ascii="Garamond" w:hAnsi="Garamond"/>
                <w:color w:val="000000" w:themeColor="text1"/>
                <w:sz w:val="19"/>
                <w:szCs w:val="19"/>
                <w:lang w:val="en-US"/>
              </w:rPr>
            </w:pPr>
            <w:r w:rsidRPr="00F20EDB">
              <w:rPr>
                <w:rStyle w:val="quality-sign"/>
                <w:rFonts w:ascii="Cambria Math" w:hAnsi="Cambria Math" w:cs="Cambria Math"/>
                <w:color w:val="000000" w:themeColor="text1"/>
                <w:sz w:val="19"/>
                <w:szCs w:val="19"/>
                <w:lang w:val="en-US"/>
              </w:rPr>
              <w:t>⨁⨁⨁</w:t>
            </w:r>
            <w:r w:rsidRPr="00F20EDB">
              <w:rPr>
                <w:rStyle w:val="quality-sign"/>
                <w:rFonts w:ascii="Segoe UI Symbol" w:hAnsi="Segoe UI Symbol" w:cs="Segoe UI Symbol"/>
                <w:color w:val="000000" w:themeColor="text1"/>
                <w:sz w:val="19"/>
                <w:szCs w:val="19"/>
                <w:lang w:val="en-US"/>
              </w:rPr>
              <w:t>◯</w:t>
            </w:r>
            <w:r w:rsidRPr="00F20EDB">
              <w:rPr>
                <w:rFonts w:ascii="Garamond" w:hAnsi="Garamond"/>
                <w:color w:val="000000" w:themeColor="text1"/>
                <w:sz w:val="19"/>
                <w:szCs w:val="19"/>
                <w:lang w:val="en-US"/>
              </w:rPr>
              <w:br/>
            </w:r>
            <w:r w:rsidRPr="00F20EDB">
              <w:rPr>
                <w:rStyle w:val="quality-text"/>
                <w:rFonts w:ascii="Garamond" w:hAnsi="Garamond"/>
                <w:color w:val="000000" w:themeColor="text1"/>
                <w:sz w:val="19"/>
                <w:szCs w:val="19"/>
                <w:lang w:val="en-US"/>
              </w:rPr>
              <w:t>MODERATE</w:t>
            </w:r>
            <w:r w:rsidRPr="00F20EDB">
              <w:rPr>
                <w:rFonts w:ascii="Garamond" w:hAnsi="Garamond"/>
                <w:color w:val="000000" w:themeColor="text1"/>
                <w:sz w:val="19"/>
                <w:szCs w:val="19"/>
                <w:lang w:val="en-US"/>
              </w:rPr>
              <w:t xml:space="preserve"> </w:t>
            </w:r>
          </w:p>
        </w:tc>
        <w:tc>
          <w:tcPr>
            <w:tcW w:w="439" w:type="pct"/>
            <w:hideMark/>
          </w:tcPr>
          <w:p w14:paraId="11BAFD3C" w14:textId="77777777" w:rsidR="007031A0" w:rsidRPr="00F20EDB" w:rsidRDefault="007031A0" w:rsidP="007572CE">
            <w:pPr>
              <w:jc w:val="center"/>
              <w:rPr>
                <w:rFonts w:ascii="Garamond" w:hAnsi="Garamond"/>
                <w:color w:val="000000" w:themeColor="text1"/>
                <w:sz w:val="19"/>
                <w:szCs w:val="19"/>
                <w:lang w:val="en-US"/>
              </w:rPr>
            </w:pPr>
            <w:r w:rsidRPr="00F20EDB">
              <w:rPr>
                <w:rFonts w:ascii="Garamond" w:hAnsi="Garamond"/>
                <w:color w:val="000000" w:themeColor="text1"/>
                <w:sz w:val="19"/>
                <w:szCs w:val="19"/>
                <w:lang w:val="en-US"/>
              </w:rPr>
              <w:t xml:space="preserve">CRITICAL </w:t>
            </w:r>
          </w:p>
        </w:tc>
      </w:tr>
      <w:tr w:rsidR="007031A0" w:rsidRPr="00F20EDB" w14:paraId="2CAACB95" w14:textId="77777777" w:rsidTr="007031A0">
        <w:trPr>
          <w:trHeight w:val="200"/>
        </w:trPr>
        <w:tc>
          <w:tcPr>
            <w:tcW w:w="5000" w:type="pct"/>
            <w:gridSpan w:val="13"/>
            <w:hideMark/>
          </w:tcPr>
          <w:p w14:paraId="643A53B9" w14:textId="77777777" w:rsidR="007031A0" w:rsidRPr="00F20EDB" w:rsidRDefault="007031A0" w:rsidP="007572CE">
            <w:pPr>
              <w:rPr>
                <w:rFonts w:ascii="Garamond" w:hAnsi="Garamond"/>
                <w:b/>
                <w:bCs/>
                <w:color w:val="000000" w:themeColor="text1"/>
                <w:sz w:val="19"/>
                <w:szCs w:val="19"/>
                <w:lang w:val="en-US"/>
              </w:rPr>
            </w:pPr>
            <w:r w:rsidRPr="00F20EDB">
              <w:rPr>
                <w:rStyle w:val="label"/>
                <w:rFonts w:ascii="Garamond" w:hAnsi="Garamond"/>
                <w:b/>
                <w:bCs/>
                <w:color w:val="000000" w:themeColor="text1"/>
                <w:sz w:val="19"/>
                <w:szCs w:val="19"/>
                <w:lang w:val="en-US"/>
              </w:rPr>
              <w:t>Time to clinical improvement in blinded trials (all hospitalized patients)</w:t>
            </w:r>
          </w:p>
        </w:tc>
      </w:tr>
      <w:tr w:rsidR="007031A0" w:rsidRPr="00F20EDB" w14:paraId="7E7742C5" w14:textId="77777777" w:rsidTr="007031A0">
        <w:trPr>
          <w:trHeight w:val="1447"/>
        </w:trPr>
        <w:tc>
          <w:tcPr>
            <w:tcW w:w="283" w:type="pct"/>
            <w:hideMark/>
          </w:tcPr>
          <w:p w14:paraId="2F50D1C5" w14:textId="77777777" w:rsidR="007031A0" w:rsidRPr="00F20EDB" w:rsidRDefault="007031A0" w:rsidP="007572CE">
            <w:pPr>
              <w:jc w:val="center"/>
              <w:rPr>
                <w:rFonts w:ascii="Garamond" w:hAnsi="Garamond"/>
                <w:color w:val="000000" w:themeColor="text1"/>
                <w:sz w:val="19"/>
                <w:szCs w:val="19"/>
                <w:lang w:val="en-US"/>
              </w:rPr>
            </w:pPr>
            <w:r w:rsidRPr="00F20EDB">
              <w:rPr>
                <w:rFonts w:ascii="Garamond" w:hAnsi="Garamond"/>
                <w:color w:val="000000" w:themeColor="text1"/>
                <w:sz w:val="19"/>
                <w:szCs w:val="19"/>
                <w:lang w:val="en-US"/>
              </w:rPr>
              <w:t xml:space="preserve">2 </w:t>
            </w:r>
            <w:r w:rsidRPr="00F20EDB">
              <w:rPr>
                <w:rFonts w:ascii="Garamond" w:hAnsi="Garamond"/>
                <w:color w:val="000000" w:themeColor="text1"/>
                <w:sz w:val="19"/>
                <w:szCs w:val="19"/>
                <w:vertAlign w:val="superscript"/>
                <w:lang w:val="en-US"/>
              </w:rPr>
              <w:t>c</w:t>
            </w:r>
          </w:p>
        </w:tc>
        <w:tc>
          <w:tcPr>
            <w:tcW w:w="381" w:type="pct"/>
            <w:hideMark/>
          </w:tcPr>
          <w:p w14:paraId="4A8C46B6" w14:textId="77777777" w:rsidR="007031A0" w:rsidRPr="00F20EDB" w:rsidRDefault="007031A0" w:rsidP="007572CE">
            <w:pPr>
              <w:jc w:val="center"/>
              <w:rPr>
                <w:rFonts w:ascii="Garamond" w:hAnsi="Garamond"/>
                <w:color w:val="000000" w:themeColor="text1"/>
                <w:sz w:val="19"/>
                <w:szCs w:val="19"/>
                <w:lang w:val="en-US"/>
              </w:rPr>
            </w:pPr>
            <w:r w:rsidRPr="00F20EDB">
              <w:rPr>
                <w:rFonts w:ascii="Garamond" w:hAnsi="Garamond"/>
                <w:color w:val="000000" w:themeColor="text1"/>
                <w:sz w:val="19"/>
                <w:szCs w:val="19"/>
                <w:lang w:val="en-US"/>
              </w:rPr>
              <w:t xml:space="preserve">randomised trials </w:t>
            </w:r>
          </w:p>
        </w:tc>
        <w:tc>
          <w:tcPr>
            <w:tcW w:w="296" w:type="pct"/>
            <w:hideMark/>
          </w:tcPr>
          <w:p w14:paraId="02818D49" w14:textId="77777777" w:rsidR="007031A0" w:rsidRPr="00F20EDB" w:rsidRDefault="007031A0" w:rsidP="007572CE">
            <w:pPr>
              <w:jc w:val="center"/>
              <w:rPr>
                <w:rFonts w:ascii="Garamond" w:hAnsi="Garamond"/>
                <w:color w:val="000000" w:themeColor="text1"/>
                <w:sz w:val="19"/>
                <w:szCs w:val="19"/>
                <w:lang w:val="en-US"/>
              </w:rPr>
            </w:pPr>
            <w:r w:rsidRPr="00F20EDB">
              <w:rPr>
                <w:rFonts w:ascii="Garamond" w:hAnsi="Garamond"/>
                <w:color w:val="000000" w:themeColor="text1"/>
                <w:sz w:val="19"/>
                <w:szCs w:val="19"/>
                <w:lang w:val="en-US"/>
              </w:rPr>
              <w:t xml:space="preserve">serious </w:t>
            </w:r>
            <w:r w:rsidRPr="00F20EDB">
              <w:rPr>
                <w:rFonts w:ascii="Garamond" w:hAnsi="Garamond"/>
                <w:color w:val="000000" w:themeColor="text1"/>
                <w:sz w:val="19"/>
                <w:szCs w:val="19"/>
                <w:vertAlign w:val="superscript"/>
                <w:lang w:val="en-US"/>
              </w:rPr>
              <w:t>b</w:t>
            </w:r>
          </w:p>
        </w:tc>
        <w:tc>
          <w:tcPr>
            <w:tcW w:w="464" w:type="pct"/>
            <w:hideMark/>
          </w:tcPr>
          <w:p w14:paraId="3F15E2D7" w14:textId="77777777" w:rsidR="007031A0" w:rsidRPr="00F20EDB" w:rsidRDefault="007031A0" w:rsidP="007572CE">
            <w:pPr>
              <w:jc w:val="center"/>
              <w:rPr>
                <w:rFonts w:ascii="Garamond" w:hAnsi="Garamond"/>
                <w:color w:val="000000" w:themeColor="text1"/>
                <w:sz w:val="19"/>
                <w:szCs w:val="19"/>
                <w:lang w:val="en-US"/>
              </w:rPr>
            </w:pPr>
            <w:r w:rsidRPr="00F20EDB">
              <w:rPr>
                <w:rFonts w:ascii="Garamond" w:hAnsi="Garamond"/>
                <w:color w:val="000000" w:themeColor="text1"/>
                <w:sz w:val="19"/>
                <w:szCs w:val="19"/>
                <w:lang w:val="en-US"/>
              </w:rPr>
              <w:t xml:space="preserve">not serious </w:t>
            </w:r>
          </w:p>
        </w:tc>
        <w:tc>
          <w:tcPr>
            <w:tcW w:w="419" w:type="pct"/>
            <w:hideMark/>
          </w:tcPr>
          <w:p w14:paraId="45AC2A39" w14:textId="77777777" w:rsidR="007031A0" w:rsidRPr="00F20EDB" w:rsidRDefault="007031A0" w:rsidP="007572CE">
            <w:pPr>
              <w:jc w:val="center"/>
              <w:rPr>
                <w:rFonts w:ascii="Garamond" w:hAnsi="Garamond"/>
                <w:color w:val="000000" w:themeColor="text1"/>
                <w:sz w:val="19"/>
                <w:szCs w:val="19"/>
                <w:lang w:val="en-US"/>
              </w:rPr>
            </w:pPr>
            <w:r w:rsidRPr="00F20EDB">
              <w:rPr>
                <w:rFonts w:ascii="Garamond" w:hAnsi="Garamond"/>
                <w:color w:val="000000" w:themeColor="text1"/>
                <w:sz w:val="19"/>
                <w:szCs w:val="19"/>
                <w:lang w:val="en-US"/>
              </w:rPr>
              <w:t xml:space="preserve">not serious </w:t>
            </w:r>
          </w:p>
        </w:tc>
        <w:tc>
          <w:tcPr>
            <w:tcW w:w="403" w:type="pct"/>
            <w:hideMark/>
          </w:tcPr>
          <w:p w14:paraId="78DCAE8F" w14:textId="77777777" w:rsidR="007031A0" w:rsidRPr="00F20EDB" w:rsidRDefault="007031A0" w:rsidP="007572CE">
            <w:pPr>
              <w:jc w:val="center"/>
              <w:rPr>
                <w:rFonts w:ascii="Garamond" w:hAnsi="Garamond"/>
                <w:color w:val="000000" w:themeColor="text1"/>
                <w:sz w:val="19"/>
                <w:szCs w:val="19"/>
                <w:lang w:val="en-US"/>
              </w:rPr>
            </w:pPr>
            <w:r w:rsidRPr="00F20EDB">
              <w:rPr>
                <w:rFonts w:ascii="Garamond" w:hAnsi="Garamond"/>
                <w:color w:val="000000" w:themeColor="text1"/>
                <w:sz w:val="19"/>
                <w:szCs w:val="19"/>
                <w:lang w:val="en-US"/>
              </w:rPr>
              <w:t xml:space="preserve">not serious </w:t>
            </w:r>
          </w:p>
        </w:tc>
        <w:tc>
          <w:tcPr>
            <w:tcW w:w="495" w:type="pct"/>
            <w:hideMark/>
          </w:tcPr>
          <w:p w14:paraId="4521ACB2" w14:textId="77777777" w:rsidR="007031A0" w:rsidRPr="00F20EDB" w:rsidRDefault="007031A0" w:rsidP="007572CE">
            <w:pPr>
              <w:jc w:val="center"/>
              <w:rPr>
                <w:rFonts w:ascii="Garamond" w:hAnsi="Garamond"/>
                <w:color w:val="000000" w:themeColor="text1"/>
                <w:sz w:val="19"/>
                <w:szCs w:val="19"/>
                <w:lang w:val="en-US"/>
              </w:rPr>
            </w:pPr>
            <w:r w:rsidRPr="00F20EDB">
              <w:rPr>
                <w:rFonts w:ascii="Garamond" w:hAnsi="Garamond"/>
                <w:color w:val="000000" w:themeColor="text1"/>
                <w:sz w:val="19"/>
                <w:szCs w:val="19"/>
                <w:lang w:val="en-US"/>
              </w:rPr>
              <w:t xml:space="preserve">none </w:t>
            </w:r>
          </w:p>
        </w:tc>
        <w:tc>
          <w:tcPr>
            <w:tcW w:w="390" w:type="pct"/>
            <w:hideMark/>
          </w:tcPr>
          <w:p w14:paraId="37EAEF2C" w14:textId="77777777" w:rsidR="007031A0" w:rsidRPr="00F20EDB" w:rsidRDefault="007031A0" w:rsidP="007572CE">
            <w:pPr>
              <w:jc w:val="center"/>
              <w:rPr>
                <w:rFonts w:ascii="Garamond" w:hAnsi="Garamond"/>
                <w:color w:val="000000" w:themeColor="text1"/>
                <w:sz w:val="19"/>
                <w:szCs w:val="19"/>
                <w:lang w:val="en-US"/>
              </w:rPr>
            </w:pPr>
            <w:r w:rsidRPr="00F20EDB">
              <w:rPr>
                <w:rFonts w:ascii="Garamond" w:hAnsi="Garamond"/>
                <w:color w:val="000000" w:themeColor="text1"/>
                <w:sz w:val="19"/>
                <w:szCs w:val="19"/>
                <w:lang w:val="en-US"/>
              </w:rPr>
              <w:t xml:space="preserve">699 </w:t>
            </w:r>
          </w:p>
        </w:tc>
        <w:tc>
          <w:tcPr>
            <w:tcW w:w="390" w:type="pct"/>
            <w:hideMark/>
          </w:tcPr>
          <w:p w14:paraId="4AE641E7" w14:textId="77777777" w:rsidR="007031A0" w:rsidRPr="00F20EDB" w:rsidRDefault="007031A0" w:rsidP="007572CE">
            <w:pPr>
              <w:jc w:val="center"/>
              <w:rPr>
                <w:rFonts w:ascii="Garamond" w:hAnsi="Garamond"/>
                <w:color w:val="000000" w:themeColor="text1"/>
                <w:sz w:val="19"/>
                <w:szCs w:val="19"/>
                <w:lang w:val="en-US"/>
              </w:rPr>
            </w:pPr>
            <w:r w:rsidRPr="00F20EDB">
              <w:rPr>
                <w:rStyle w:val="cell-value"/>
                <w:rFonts w:ascii="Garamond" w:hAnsi="Garamond"/>
                <w:color w:val="000000" w:themeColor="text1"/>
                <w:sz w:val="19"/>
                <w:szCs w:val="19"/>
                <w:lang w:val="en-US"/>
              </w:rPr>
              <w:t>599</w:t>
            </w:r>
            <w:r w:rsidRPr="00F20EDB">
              <w:rPr>
                <w:rFonts w:ascii="Garamond" w:hAnsi="Garamond"/>
                <w:color w:val="000000" w:themeColor="text1"/>
                <w:sz w:val="19"/>
                <w:szCs w:val="19"/>
                <w:lang w:val="en-US"/>
              </w:rPr>
              <w:t xml:space="preserve"> </w:t>
            </w:r>
          </w:p>
        </w:tc>
        <w:tc>
          <w:tcPr>
            <w:tcW w:w="302" w:type="pct"/>
            <w:hideMark/>
          </w:tcPr>
          <w:p w14:paraId="7E7B095D" w14:textId="77777777" w:rsidR="007031A0" w:rsidRPr="00F20EDB" w:rsidRDefault="007031A0" w:rsidP="007572CE">
            <w:pPr>
              <w:jc w:val="center"/>
              <w:rPr>
                <w:rFonts w:ascii="Garamond" w:hAnsi="Garamond"/>
                <w:color w:val="000000" w:themeColor="text1"/>
                <w:sz w:val="19"/>
                <w:szCs w:val="19"/>
                <w:lang w:val="en-US"/>
              </w:rPr>
            </w:pPr>
            <w:r w:rsidRPr="00F20EDB">
              <w:rPr>
                <w:rStyle w:val="cell"/>
                <w:rFonts w:ascii="Garamond" w:hAnsi="Garamond"/>
                <w:color w:val="000000" w:themeColor="text1"/>
                <w:sz w:val="19"/>
                <w:szCs w:val="19"/>
                <w:lang w:val="en-US"/>
              </w:rPr>
              <w:t>-</w:t>
            </w:r>
            <w:r w:rsidRPr="00F20EDB">
              <w:rPr>
                <w:rFonts w:ascii="Garamond" w:hAnsi="Garamond"/>
                <w:color w:val="000000" w:themeColor="text1"/>
                <w:sz w:val="19"/>
                <w:szCs w:val="19"/>
                <w:lang w:val="en-US"/>
              </w:rPr>
              <w:t xml:space="preserve"> </w:t>
            </w:r>
          </w:p>
        </w:tc>
        <w:tc>
          <w:tcPr>
            <w:tcW w:w="327" w:type="pct"/>
            <w:hideMark/>
          </w:tcPr>
          <w:p w14:paraId="51233BCE" w14:textId="77777777" w:rsidR="007031A0" w:rsidRPr="00F20EDB" w:rsidRDefault="007031A0" w:rsidP="007572CE">
            <w:pPr>
              <w:jc w:val="center"/>
              <w:rPr>
                <w:rFonts w:ascii="Garamond" w:hAnsi="Garamond"/>
                <w:color w:val="000000" w:themeColor="text1"/>
                <w:sz w:val="19"/>
                <w:szCs w:val="19"/>
                <w:lang w:val="en-US"/>
              </w:rPr>
            </w:pPr>
            <w:r w:rsidRPr="00F20EDB">
              <w:rPr>
                <w:rStyle w:val="cell-value"/>
                <w:rFonts w:ascii="Garamond" w:hAnsi="Garamond"/>
                <w:color w:val="000000" w:themeColor="text1"/>
                <w:sz w:val="19"/>
                <w:szCs w:val="19"/>
                <w:lang w:val="en-US"/>
              </w:rPr>
              <w:t xml:space="preserve">MD </w:t>
            </w:r>
            <w:r w:rsidRPr="00F20EDB">
              <w:rPr>
                <w:rStyle w:val="cell-value"/>
                <w:rFonts w:ascii="Garamond" w:hAnsi="Garamond"/>
                <w:b/>
                <w:bCs/>
                <w:color w:val="000000" w:themeColor="text1"/>
                <w:sz w:val="19"/>
                <w:szCs w:val="19"/>
                <w:lang w:val="en-US"/>
              </w:rPr>
              <w:t>3.8 days fewer</w:t>
            </w:r>
            <w:r w:rsidRPr="00F20EDB">
              <w:rPr>
                <w:rFonts w:ascii="Garamond" w:hAnsi="Garamond"/>
                <w:color w:val="000000" w:themeColor="text1"/>
                <w:sz w:val="19"/>
                <w:szCs w:val="19"/>
                <w:lang w:val="en-US"/>
              </w:rPr>
              <w:br/>
            </w:r>
            <w:r w:rsidRPr="00F20EDB">
              <w:rPr>
                <w:rStyle w:val="cell-value"/>
                <w:rFonts w:ascii="Garamond" w:hAnsi="Garamond"/>
                <w:color w:val="000000" w:themeColor="text1"/>
                <w:sz w:val="19"/>
                <w:szCs w:val="19"/>
                <w:lang w:val="en-US"/>
              </w:rPr>
              <w:t>(5.7 fewer to 1.9 fewer)</w:t>
            </w:r>
            <w:r w:rsidRPr="00F20EDB">
              <w:rPr>
                <w:rFonts w:ascii="Garamond" w:hAnsi="Garamond"/>
                <w:color w:val="000000" w:themeColor="text1"/>
                <w:sz w:val="19"/>
                <w:szCs w:val="19"/>
                <w:lang w:val="en-US"/>
              </w:rPr>
              <w:t xml:space="preserve"> </w:t>
            </w:r>
          </w:p>
        </w:tc>
        <w:tc>
          <w:tcPr>
            <w:tcW w:w="406" w:type="pct"/>
            <w:hideMark/>
          </w:tcPr>
          <w:p w14:paraId="4FBA33F6" w14:textId="77777777" w:rsidR="007031A0" w:rsidRPr="00F20EDB" w:rsidRDefault="007031A0" w:rsidP="007572CE">
            <w:pPr>
              <w:jc w:val="center"/>
              <w:rPr>
                <w:rFonts w:ascii="Garamond" w:hAnsi="Garamond"/>
                <w:color w:val="000000" w:themeColor="text1"/>
                <w:sz w:val="19"/>
                <w:szCs w:val="19"/>
                <w:lang w:val="en-US"/>
              </w:rPr>
            </w:pPr>
            <w:r w:rsidRPr="00F20EDB">
              <w:rPr>
                <w:rStyle w:val="quality-sign"/>
                <w:rFonts w:ascii="Cambria Math" w:hAnsi="Cambria Math" w:cs="Cambria Math"/>
                <w:color w:val="000000" w:themeColor="text1"/>
                <w:sz w:val="19"/>
                <w:szCs w:val="19"/>
                <w:lang w:val="en-US"/>
              </w:rPr>
              <w:t>⨁⨁⨁</w:t>
            </w:r>
            <w:r w:rsidRPr="00F20EDB">
              <w:rPr>
                <w:rStyle w:val="quality-sign"/>
                <w:rFonts w:ascii="Segoe UI Symbol" w:hAnsi="Segoe UI Symbol" w:cs="Segoe UI Symbol"/>
                <w:color w:val="000000" w:themeColor="text1"/>
                <w:sz w:val="19"/>
                <w:szCs w:val="19"/>
                <w:lang w:val="en-US"/>
              </w:rPr>
              <w:t>◯</w:t>
            </w:r>
            <w:r w:rsidRPr="00F20EDB">
              <w:rPr>
                <w:rFonts w:ascii="Garamond" w:hAnsi="Garamond"/>
                <w:color w:val="000000" w:themeColor="text1"/>
                <w:sz w:val="19"/>
                <w:szCs w:val="19"/>
                <w:lang w:val="en-US"/>
              </w:rPr>
              <w:br/>
            </w:r>
            <w:r w:rsidRPr="00F20EDB">
              <w:rPr>
                <w:rStyle w:val="quality-text"/>
                <w:rFonts w:ascii="Garamond" w:hAnsi="Garamond"/>
                <w:color w:val="000000" w:themeColor="text1"/>
                <w:sz w:val="19"/>
                <w:szCs w:val="19"/>
                <w:lang w:val="en-US"/>
              </w:rPr>
              <w:t>MODERATE</w:t>
            </w:r>
            <w:r w:rsidRPr="00F20EDB">
              <w:rPr>
                <w:rFonts w:ascii="Garamond" w:hAnsi="Garamond"/>
                <w:color w:val="000000" w:themeColor="text1"/>
                <w:sz w:val="19"/>
                <w:szCs w:val="19"/>
                <w:lang w:val="en-US"/>
              </w:rPr>
              <w:t xml:space="preserve"> </w:t>
            </w:r>
          </w:p>
        </w:tc>
        <w:tc>
          <w:tcPr>
            <w:tcW w:w="439" w:type="pct"/>
            <w:hideMark/>
          </w:tcPr>
          <w:p w14:paraId="35685450" w14:textId="77777777" w:rsidR="007031A0" w:rsidRPr="00F20EDB" w:rsidRDefault="007031A0" w:rsidP="007572CE">
            <w:pPr>
              <w:jc w:val="center"/>
              <w:rPr>
                <w:rFonts w:ascii="Garamond" w:hAnsi="Garamond"/>
                <w:color w:val="000000" w:themeColor="text1"/>
                <w:sz w:val="19"/>
                <w:szCs w:val="19"/>
                <w:lang w:val="en-US"/>
              </w:rPr>
            </w:pPr>
            <w:r w:rsidRPr="00F20EDB">
              <w:rPr>
                <w:rFonts w:ascii="Garamond" w:hAnsi="Garamond"/>
                <w:color w:val="000000" w:themeColor="text1"/>
                <w:sz w:val="19"/>
                <w:szCs w:val="19"/>
                <w:lang w:val="en-US"/>
              </w:rPr>
              <w:t xml:space="preserve">CRITICAL </w:t>
            </w:r>
          </w:p>
        </w:tc>
      </w:tr>
      <w:tr w:rsidR="007031A0" w:rsidRPr="00F20EDB" w14:paraId="606F4673" w14:textId="77777777" w:rsidTr="007031A0">
        <w:trPr>
          <w:trHeight w:val="200"/>
        </w:trPr>
        <w:tc>
          <w:tcPr>
            <w:tcW w:w="5000" w:type="pct"/>
            <w:gridSpan w:val="13"/>
            <w:hideMark/>
          </w:tcPr>
          <w:p w14:paraId="40498B3C" w14:textId="77777777" w:rsidR="007031A0" w:rsidRPr="00F20EDB" w:rsidRDefault="007031A0" w:rsidP="007572CE">
            <w:pPr>
              <w:rPr>
                <w:rFonts w:ascii="Garamond" w:hAnsi="Garamond"/>
                <w:b/>
                <w:bCs/>
                <w:color w:val="000000" w:themeColor="text1"/>
                <w:sz w:val="19"/>
                <w:szCs w:val="19"/>
                <w:lang w:val="en-US"/>
              </w:rPr>
            </w:pPr>
            <w:r w:rsidRPr="00F20EDB">
              <w:rPr>
                <w:rStyle w:val="label"/>
                <w:rFonts w:ascii="Garamond" w:hAnsi="Garamond"/>
                <w:b/>
                <w:bCs/>
                <w:color w:val="000000" w:themeColor="text1"/>
                <w:sz w:val="19"/>
                <w:szCs w:val="19"/>
                <w:lang w:val="en-US"/>
              </w:rPr>
              <w:t>Time to clinical recovery (all hospitalized patients)</w:t>
            </w:r>
          </w:p>
        </w:tc>
      </w:tr>
      <w:tr w:rsidR="007031A0" w:rsidRPr="00F20EDB" w14:paraId="2AB5892B" w14:textId="77777777" w:rsidTr="007031A0">
        <w:trPr>
          <w:trHeight w:val="1447"/>
        </w:trPr>
        <w:tc>
          <w:tcPr>
            <w:tcW w:w="283" w:type="pct"/>
            <w:hideMark/>
          </w:tcPr>
          <w:p w14:paraId="27EE98D3" w14:textId="77777777" w:rsidR="007031A0" w:rsidRPr="00F20EDB" w:rsidRDefault="007031A0" w:rsidP="007572CE">
            <w:pPr>
              <w:jc w:val="center"/>
              <w:rPr>
                <w:rFonts w:ascii="Garamond" w:hAnsi="Garamond"/>
                <w:color w:val="000000" w:themeColor="text1"/>
                <w:sz w:val="19"/>
                <w:szCs w:val="19"/>
                <w:lang w:val="en-US"/>
              </w:rPr>
            </w:pPr>
            <w:r w:rsidRPr="00F20EDB">
              <w:rPr>
                <w:rFonts w:ascii="Garamond" w:hAnsi="Garamond"/>
                <w:color w:val="000000" w:themeColor="text1"/>
                <w:sz w:val="19"/>
                <w:szCs w:val="19"/>
                <w:lang w:val="en-US"/>
              </w:rPr>
              <w:t xml:space="preserve">1 </w:t>
            </w:r>
            <w:r w:rsidRPr="00F20EDB">
              <w:rPr>
                <w:rFonts w:ascii="Garamond" w:hAnsi="Garamond"/>
                <w:color w:val="000000" w:themeColor="text1"/>
                <w:sz w:val="19"/>
                <w:szCs w:val="19"/>
                <w:vertAlign w:val="superscript"/>
                <w:lang w:val="en-US"/>
              </w:rPr>
              <w:t>d</w:t>
            </w:r>
          </w:p>
        </w:tc>
        <w:tc>
          <w:tcPr>
            <w:tcW w:w="381" w:type="pct"/>
            <w:hideMark/>
          </w:tcPr>
          <w:p w14:paraId="0769917A" w14:textId="77777777" w:rsidR="007031A0" w:rsidRPr="00F20EDB" w:rsidRDefault="007031A0" w:rsidP="007572CE">
            <w:pPr>
              <w:jc w:val="center"/>
              <w:rPr>
                <w:rFonts w:ascii="Garamond" w:hAnsi="Garamond"/>
                <w:color w:val="000000" w:themeColor="text1"/>
                <w:sz w:val="19"/>
                <w:szCs w:val="19"/>
                <w:lang w:val="en-US"/>
              </w:rPr>
            </w:pPr>
            <w:r w:rsidRPr="00F20EDB">
              <w:rPr>
                <w:rFonts w:ascii="Garamond" w:hAnsi="Garamond"/>
                <w:color w:val="000000" w:themeColor="text1"/>
                <w:sz w:val="19"/>
                <w:szCs w:val="19"/>
                <w:lang w:val="en-US"/>
              </w:rPr>
              <w:t xml:space="preserve">randomised trials </w:t>
            </w:r>
          </w:p>
        </w:tc>
        <w:tc>
          <w:tcPr>
            <w:tcW w:w="296" w:type="pct"/>
            <w:hideMark/>
          </w:tcPr>
          <w:p w14:paraId="77FE98FC" w14:textId="77777777" w:rsidR="007031A0" w:rsidRPr="00F20EDB" w:rsidRDefault="007031A0" w:rsidP="007572CE">
            <w:pPr>
              <w:jc w:val="center"/>
              <w:rPr>
                <w:rFonts w:ascii="Garamond" w:hAnsi="Garamond"/>
                <w:color w:val="000000" w:themeColor="text1"/>
                <w:sz w:val="19"/>
                <w:szCs w:val="19"/>
                <w:lang w:val="en-US"/>
              </w:rPr>
            </w:pPr>
            <w:r w:rsidRPr="00F20EDB">
              <w:rPr>
                <w:rFonts w:ascii="Garamond" w:hAnsi="Garamond"/>
                <w:color w:val="000000" w:themeColor="text1"/>
                <w:sz w:val="19"/>
                <w:szCs w:val="19"/>
                <w:lang w:val="en-US"/>
              </w:rPr>
              <w:t xml:space="preserve">serious </w:t>
            </w:r>
            <w:r w:rsidRPr="00F20EDB">
              <w:rPr>
                <w:rFonts w:ascii="Garamond" w:hAnsi="Garamond"/>
                <w:color w:val="000000" w:themeColor="text1"/>
                <w:sz w:val="19"/>
                <w:szCs w:val="19"/>
                <w:vertAlign w:val="superscript"/>
                <w:lang w:val="en-US"/>
              </w:rPr>
              <w:t>e</w:t>
            </w:r>
          </w:p>
        </w:tc>
        <w:tc>
          <w:tcPr>
            <w:tcW w:w="464" w:type="pct"/>
            <w:hideMark/>
          </w:tcPr>
          <w:p w14:paraId="7D3FE711" w14:textId="77777777" w:rsidR="007031A0" w:rsidRPr="00F20EDB" w:rsidRDefault="007031A0" w:rsidP="007572CE">
            <w:pPr>
              <w:jc w:val="center"/>
              <w:rPr>
                <w:rFonts w:ascii="Garamond" w:hAnsi="Garamond"/>
                <w:color w:val="000000" w:themeColor="text1"/>
                <w:sz w:val="19"/>
                <w:szCs w:val="19"/>
                <w:lang w:val="en-US"/>
              </w:rPr>
            </w:pPr>
            <w:r w:rsidRPr="00F20EDB">
              <w:rPr>
                <w:rFonts w:ascii="Garamond" w:hAnsi="Garamond"/>
                <w:color w:val="000000" w:themeColor="text1"/>
                <w:sz w:val="19"/>
                <w:szCs w:val="19"/>
                <w:lang w:val="en-US"/>
              </w:rPr>
              <w:t xml:space="preserve">not serious </w:t>
            </w:r>
          </w:p>
        </w:tc>
        <w:tc>
          <w:tcPr>
            <w:tcW w:w="419" w:type="pct"/>
            <w:hideMark/>
          </w:tcPr>
          <w:p w14:paraId="17906A32" w14:textId="77777777" w:rsidR="007031A0" w:rsidRPr="00F20EDB" w:rsidRDefault="007031A0" w:rsidP="007572CE">
            <w:pPr>
              <w:jc w:val="center"/>
              <w:rPr>
                <w:rFonts w:ascii="Garamond" w:hAnsi="Garamond"/>
                <w:color w:val="000000" w:themeColor="text1"/>
                <w:sz w:val="19"/>
                <w:szCs w:val="19"/>
                <w:lang w:val="en-US"/>
              </w:rPr>
            </w:pPr>
            <w:r w:rsidRPr="00F20EDB">
              <w:rPr>
                <w:rFonts w:ascii="Garamond" w:hAnsi="Garamond"/>
                <w:color w:val="000000" w:themeColor="text1"/>
                <w:sz w:val="19"/>
                <w:szCs w:val="19"/>
                <w:lang w:val="en-US"/>
              </w:rPr>
              <w:t xml:space="preserve">not serious </w:t>
            </w:r>
          </w:p>
        </w:tc>
        <w:tc>
          <w:tcPr>
            <w:tcW w:w="403" w:type="pct"/>
            <w:hideMark/>
          </w:tcPr>
          <w:p w14:paraId="1A46ACC0" w14:textId="77777777" w:rsidR="007031A0" w:rsidRPr="00F20EDB" w:rsidRDefault="007031A0" w:rsidP="007572CE">
            <w:pPr>
              <w:jc w:val="center"/>
              <w:rPr>
                <w:rFonts w:ascii="Garamond" w:hAnsi="Garamond"/>
                <w:color w:val="000000" w:themeColor="text1"/>
                <w:sz w:val="19"/>
                <w:szCs w:val="19"/>
                <w:lang w:val="en-US"/>
              </w:rPr>
            </w:pPr>
            <w:r w:rsidRPr="00F20EDB">
              <w:rPr>
                <w:rFonts w:ascii="Garamond" w:hAnsi="Garamond"/>
                <w:color w:val="000000" w:themeColor="text1"/>
                <w:sz w:val="19"/>
                <w:szCs w:val="19"/>
                <w:lang w:val="en-US"/>
              </w:rPr>
              <w:t xml:space="preserve">serious </w:t>
            </w:r>
            <w:r w:rsidRPr="00F20EDB">
              <w:rPr>
                <w:rFonts w:ascii="Garamond" w:hAnsi="Garamond"/>
                <w:color w:val="000000" w:themeColor="text1"/>
                <w:sz w:val="19"/>
                <w:szCs w:val="19"/>
                <w:vertAlign w:val="superscript"/>
                <w:lang w:val="en-US"/>
              </w:rPr>
              <w:t>f</w:t>
            </w:r>
          </w:p>
        </w:tc>
        <w:tc>
          <w:tcPr>
            <w:tcW w:w="495" w:type="pct"/>
            <w:hideMark/>
          </w:tcPr>
          <w:p w14:paraId="245DF826" w14:textId="77777777" w:rsidR="007031A0" w:rsidRPr="00F20EDB" w:rsidRDefault="007031A0" w:rsidP="007572CE">
            <w:pPr>
              <w:jc w:val="center"/>
              <w:rPr>
                <w:rFonts w:ascii="Garamond" w:hAnsi="Garamond"/>
                <w:color w:val="000000" w:themeColor="text1"/>
                <w:sz w:val="19"/>
                <w:szCs w:val="19"/>
                <w:lang w:val="en-US"/>
              </w:rPr>
            </w:pPr>
            <w:r w:rsidRPr="00F20EDB">
              <w:rPr>
                <w:rFonts w:ascii="Garamond" w:hAnsi="Garamond"/>
                <w:color w:val="000000" w:themeColor="text1"/>
                <w:sz w:val="19"/>
                <w:szCs w:val="19"/>
                <w:lang w:val="en-US"/>
              </w:rPr>
              <w:t xml:space="preserve">none </w:t>
            </w:r>
          </w:p>
        </w:tc>
        <w:tc>
          <w:tcPr>
            <w:tcW w:w="390" w:type="pct"/>
            <w:hideMark/>
          </w:tcPr>
          <w:p w14:paraId="44059EB3" w14:textId="77777777" w:rsidR="007031A0" w:rsidRPr="00F20EDB" w:rsidRDefault="007031A0" w:rsidP="007572CE">
            <w:pPr>
              <w:jc w:val="center"/>
              <w:rPr>
                <w:rFonts w:ascii="Garamond" w:hAnsi="Garamond"/>
                <w:color w:val="000000" w:themeColor="text1"/>
                <w:sz w:val="19"/>
                <w:szCs w:val="19"/>
                <w:lang w:val="en-US"/>
              </w:rPr>
            </w:pPr>
            <w:r w:rsidRPr="00F20EDB">
              <w:rPr>
                <w:rFonts w:ascii="Garamond" w:hAnsi="Garamond"/>
                <w:color w:val="000000" w:themeColor="text1"/>
                <w:sz w:val="19"/>
                <w:szCs w:val="19"/>
                <w:lang w:val="en-US"/>
              </w:rPr>
              <w:t xml:space="preserve">541 </w:t>
            </w:r>
          </w:p>
        </w:tc>
        <w:tc>
          <w:tcPr>
            <w:tcW w:w="390" w:type="pct"/>
            <w:hideMark/>
          </w:tcPr>
          <w:p w14:paraId="26A60B27" w14:textId="77777777" w:rsidR="007031A0" w:rsidRPr="00F20EDB" w:rsidRDefault="007031A0" w:rsidP="007572CE">
            <w:pPr>
              <w:jc w:val="center"/>
              <w:rPr>
                <w:rFonts w:ascii="Garamond" w:hAnsi="Garamond"/>
                <w:color w:val="000000" w:themeColor="text1"/>
                <w:sz w:val="19"/>
                <w:szCs w:val="19"/>
                <w:lang w:val="en-US"/>
              </w:rPr>
            </w:pPr>
            <w:r w:rsidRPr="00F20EDB">
              <w:rPr>
                <w:rStyle w:val="cell-value"/>
                <w:rFonts w:ascii="Garamond" w:hAnsi="Garamond"/>
                <w:color w:val="000000" w:themeColor="text1"/>
                <w:sz w:val="19"/>
                <w:szCs w:val="19"/>
                <w:lang w:val="en-US"/>
              </w:rPr>
              <w:t>521</w:t>
            </w:r>
            <w:r w:rsidRPr="00F20EDB">
              <w:rPr>
                <w:rFonts w:ascii="Garamond" w:hAnsi="Garamond"/>
                <w:color w:val="000000" w:themeColor="text1"/>
                <w:sz w:val="19"/>
                <w:szCs w:val="19"/>
                <w:lang w:val="en-US"/>
              </w:rPr>
              <w:t xml:space="preserve"> </w:t>
            </w:r>
          </w:p>
        </w:tc>
        <w:tc>
          <w:tcPr>
            <w:tcW w:w="302" w:type="pct"/>
            <w:hideMark/>
          </w:tcPr>
          <w:p w14:paraId="4B068DA4" w14:textId="77777777" w:rsidR="007031A0" w:rsidRPr="00F20EDB" w:rsidRDefault="007031A0" w:rsidP="007572CE">
            <w:pPr>
              <w:jc w:val="center"/>
              <w:rPr>
                <w:rFonts w:ascii="Garamond" w:hAnsi="Garamond"/>
                <w:color w:val="000000" w:themeColor="text1"/>
                <w:sz w:val="19"/>
                <w:szCs w:val="19"/>
                <w:lang w:val="en-US"/>
              </w:rPr>
            </w:pPr>
            <w:r w:rsidRPr="00F20EDB">
              <w:rPr>
                <w:rStyle w:val="cell"/>
                <w:rFonts w:ascii="Garamond" w:hAnsi="Garamond"/>
                <w:color w:val="000000" w:themeColor="text1"/>
                <w:sz w:val="19"/>
                <w:szCs w:val="19"/>
                <w:lang w:val="en-US"/>
              </w:rPr>
              <w:t>-</w:t>
            </w:r>
            <w:r w:rsidRPr="00F20EDB">
              <w:rPr>
                <w:rFonts w:ascii="Garamond" w:hAnsi="Garamond"/>
                <w:color w:val="000000" w:themeColor="text1"/>
                <w:sz w:val="19"/>
                <w:szCs w:val="19"/>
                <w:lang w:val="en-US"/>
              </w:rPr>
              <w:t xml:space="preserve"> </w:t>
            </w:r>
          </w:p>
        </w:tc>
        <w:tc>
          <w:tcPr>
            <w:tcW w:w="327" w:type="pct"/>
            <w:hideMark/>
          </w:tcPr>
          <w:p w14:paraId="5574A870" w14:textId="77777777" w:rsidR="007031A0" w:rsidRPr="00F20EDB" w:rsidRDefault="007031A0" w:rsidP="007572CE">
            <w:pPr>
              <w:jc w:val="center"/>
              <w:rPr>
                <w:rFonts w:ascii="Garamond" w:hAnsi="Garamond"/>
                <w:color w:val="000000" w:themeColor="text1"/>
                <w:sz w:val="19"/>
                <w:szCs w:val="19"/>
                <w:lang w:val="en-US"/>
              </w:rPr>
            </w:pPr>
            <w:r w:rsidRPr="00F20EDB">
              <w:rPr>
                <w:rStyle w:val="cell-value"/>
                <w:rFonts w:ascii="Garamond" w:hAnsi="Garamond"/>
                <w:color w:val="000000" w:themeColor="text1"/>
                <w:sz w:val="19"/>
                <w:szCs w:val="19"/>
                <w:lang w:val="en-US"/>
              </w:rPr>
              <w:t xml:space="preserve">MD </w:t>
            </w:r>
            <w:r w:rsidRPr="00F20EDB">
              <w:rPr>
                <w:rStyle w:val="cell-value"/>
                <w:rFonts w:ascii="Garamond" w:hAnsi="Garamond"/>
                <w:b/>
                <w:bCs/>
                <w:color w:val="000000" w:themeColor="text1"/>
                <w:sz w:val="19"/>
                <w:szCs w:val="19"/>
                <w:lang w:val="en-US"/>
              </w:rPr>
              <w:t>4 days fewer</w:t>
            </w:r>
            <w:r w:rsidRPr="00F20EDB">
              <w:rPr>
                <w:rFonts w:ascii="Garamond" w:hAnsi="Garamond"/>
                <w:color w:val="000000" w:themeColor="text1"/>
                <w:sz w:val="19"/>
                <w:szCs w:val="19"/>
                <w:lang w:val="en-US"/>
              </w:rPr>
              <w:br/>
            </w:r>
            <w:r w:rsidRPr="00F20EDB">
              <w:rPr>
                <w:rStyle w:val="cell-value"/>
                <w:rFonts w:ascii="Garamond" w:hAnsi="Garamond"/>
                <w:color w:val="000000" w:themeColor="text1"/>
                <w:sz w:val="19"/>
                <w:szCs w:val="19"/>
                <w:lang w:val="en-US"/>
              </w:rPr>
              <w:t>(7.15 fewer to 0.85 fewer)</w:t>
            </w:r>
            <w:r w:rsidRPr="00F20EDB">
              <w:rPr>
                <w:rFonts w:ascii="Garamond" w:hAnsi="Garamond"/>
                <w:color w:val="000000" w:themeColor="text1"/>
                <w:sz w:val="19"/>
                <w:szCs w:val="19"/>
                <w:lang w:val="en-US"/>
              </w:rPr>
              <w:t xml:space="preserve"> </w:t>
            </w:r>
          </w:p>
        </w:tc>
        <w:tc>
          <w:tcPr>
            <w:tcW w:w="406" w:type="pct"/>
            <w:hideMark/>
          </w:tcPr>
          <w:p w14:paraId="776EC50C" w14:textId="77777777" w:rsidR="007031A0" w:rsidRPr="00F20EDB" w:rsidRDefault="007031A0" w:rsidP="007572CE">
            <w:pPr>
              <w:jc w:val="center"/>
              <w:rPr>
                <w:rFonts w:ascii="Garamond" w:hAnsi="Garamond"/>
                <w:color w:val="000000" w:themeColor="text1"/>
                <w:sz w:val="19"/>
                <w:szCs w:val="19"/>
                <w:lang w:val="en-US"/>
              </w:rPr>
            </w:pPr>
            <w:r w:rsidRPr="00F20EDB">
              <w:rPr>
                <w:rStyle w:val="quality-sign"/>
                <w:rFonts w:ascii="Cambria Math" w:hAnsi="Cambria Math" w:cs="Cambria Math"/>
                <w:color w:val="000000" w:themeColor="text1"/>
                <w:sz w:val="19"/>
                <w:szCs w:val="19"/>
                <w:lang w:val="en-US"/>
              </w:rPr>
              <w:t>⨁⨁</w:t>
            </w:r>
            <w:r w:rsidRPr="00F20EDB">
              <w:rPr>
                <w:rStyle w:val="quality-sign"/>
                <w:rFonts w:ascii="Segoe UI Symbol" w:hAnsi="Segoe UI Symbol" w:cs="Segoe UI Symbol"/>
                <w:color w:val="000000" w:themeColor="text1"/>
                <w:sz w:val="19"/>
                <w:szCs w:val="19"/>
                <w:lang w:val="en-US"/>
              </w:rPr>
              <w:t>◯◯</w:t>
            </w:r>
            <w:r w:rsidRPr="00F20EDB">
              <w:rPr>
                <w:rFonts w:ascii="Garamond" w:hAnsi="Garamond"/>
                <w:color w:val="000000" w:themeColor="text1"/>
                <w:sz w:val="19"/>
                <w:szCs w:val="19"/>
                <w:lang w:val="en-US"/>
              </w:rPr>
              <w:br/>
            </w:r>
            <w:r w:rsidRPr="00F20EDB">
              <w:rPr>
                <w:rStyle w:val="quality-text"/>
                <w:rFonts w:ascii="Garamond" w:hAnsi="Garamond"/>
                <w:color w:val="000000" w:themeColor="text1"/>
                <w:sz w:val="19"/>
                <w:szCs w:val="19"/>
                <w:lang w:val="en-US"/>
              </w:rPr>
              <w:t>LOW</w:t>
            </w:r>
            <w:r w:rsidRPr="00F20EDB">
              <w:rPr>
                <w:rFonts w:ascii="Garamond" w:hAnsi="Garamond"/>
                <w:color w:val="000000" w:themeColor="text1"/>
                <w:sz w:val="19"/>
                <w:szCs w:val="19"/>
                <w:lang w:val="en-US"/>
              </w:rPr>
              <w:t xml:space="preserve"> </w:t>
            </w:r>
          </w:p>
        </w:tc>
        <w:tc>
          <w:tcPr>
            <w:tcW w:w="439" w:type="pct"/>
            <w:hideMark/>
          </w:tcPr>
          <w:p w14:paraId="6F8A60EE" w14:textId="77777777" w:rsidR="007031A0" w:rsidRPr="00F20EDB" w:rsidRDefault="007031A0" w:rsidP="007572CE">
            <w:pPr>
              <w:jc w:val="center"/>
              <w:rPr>
                <w:rFonts w:ascii="Garamond" w:hAnsi="Garamond"/>
                <w:color w:val="000000" w:themeColor="text1"/>
                <w:sz w:val="19"/>
                <w:szCs w:val="19"/>
                <w:lang w:val="en-US"/>
              </w:rPr>
            </w:pPr>
          </w:p>
        </w:tc>
      </w:tr>
    </w:tbl>
    <w:p w14:paraId="115BF018" w14:textId="77777777" w:rsidR="007031A0" w:rsidRPr="00F20EDB" w:rsidRDefault="007031A0" w:rsidP="007031A0">
      <w:pPr>
        <w:pStyle w:val="NormalWeb"/>
        <w:spacing w:line="140" w:lineRule="atLeast"/>
        <w:rPr>
          <w:rFonts w:ascii="Garamond" w:eastAsiaTheme="minorEastAsia" w:hAnsi="Garamond"/>
          <w:color w:val="000000"/>
          <w:sz w:val="16"/>
          <w:szCs w:val="16"/>
          <w:lang w:val="en-US"/>
        </w:rPr>
      </w:pPr>
      <w:r w:rsidRPr="00F20EDB">
        <w:rPr>
          <w:rFonts w:ascii="Garamond" w:hAnsi="Garamond"/>
          <w:b/>
          <w:bCs/>
          <w:color w:val="000000"/>
          <w:sz w:val="16"/>
          <w:szCs w:val="16"/>
          <w:lang w:val="en-US"/>
        </w:rPr>
        <w:lastRenderedPageBreak/>
        <w:t>CI:</w:t>
      </w:r>
      <w:r w:rsidRPr="00F20EDB">
        <w:rPr>
          <w:rFonts w:ascii="Garamond" w:hAnsi="Garamond"/>
          <w:color w:val="000000"/>
          <w:sz w:val="16"/>
          <w:szCs w:val="16"/>
          <w:lang w:val="en-US"/>
        </w:rPr>
        <w:t xml:space="preserve"> Confidence interval; </w:t>
      </w:r>
      <w:r w:rsidRPr="00F20EDB">
        <w:rPr>
          <w:rFonts w:ascii="Garamond" w:hAnsi="Garamond"/>
          <w:b/>
          <w:bCs/>
          <w:color w:val="000000"/>
          <w:sz w:val="16"/>
          <w:szCs w:val="16"/>
          <w:lang w:val="en-US"/>
        </w:rPr>
        <w:t>RR:</w:t>
      </w:r>
      <w:r w:rsidRPr="00F20EDB">
        <w:rPr>
          <w:rFonts w:ascii="Garamond" w:hAnsi="Garamond"/>
          <w:color w:val="000000"/>
          <w:sz w:val="16"/>
          <w:szCs w:val="16"/>
          <w:lang w:val="en-US"/>
        </w:rPr>
        <w:t xml:space="preserve"> Risk ratio; </w:t>
      </w:r>
      <w:r w:rsidRPr="00F20EDB">
        <w:rPr>
          <w:rFonts w:ascii="Garamond" w:hAnsi="Garamond"/>
          <w:b/>
          <w:bCs/>
          <w:color w:val="000000"/>
          <w:sz w:val="16"/>
          <w:szCs w:val="16"/>
          <w:lang w:val="en-US"/>
        </w:rPr>
        <w:t>MD:</w:t>
      </w:r>
      <w:r w:rsidRPr="00F20EDB">
        <w:rPr>
          <w:rFonts w:ascii="Garamond" w:hAnsi="Garamond"/>
          <w:color w:val="000000"/>
          <w:sz w:val="16"/>
          <w:szCs w:val="16"/>
          <w:lang w:val="en-US"/>
        </w:rPr>
        <w:t xml:space="preserve"> Mean difference</w:t>
      </w:r>
    </w:p>
    <w:p w14:paraId="0F168869" w14:textId="77777777" w:rsidR="007031A0" w:rsidRPr="00F20EDB" w:rsidRDefault="007031A0" w:rsidP="007031A0">
      <w:pPr>
        <w:pStyle w:val="Heading4"/>
        <w:spacing w:line="140" w:lineRule="atLeast"/>
        <w:rPr>
          <w:rFonts w:ascii="Garamond" w:eastAsia="Times New Roman" w:hAnsi="Garamond"/>
          <w:color w:val="000000"/>
          <w:sz w:val="16"/>
          <w:szCs w:val="16"/>
          <w:lang w:val="en-US"/>
        </w:rPr>
      </w:pPr>
      <w:r w:rsidRPr="00F20EDB">
        <w:rPr>
          <w:rFonts w:ascii="Garamond" w:eastAsia="Times New Roman" w:hAnsi="Garamond"/>
          <w:color w:val="000000"/>
          <w:sz w:val="16"/>
          <w:szCs w:val="16"/>
          <w:lang w:val="en-US"/>
        </w:rPr>
        <w:t>Explanations</w:t>
      </w:r>
    </w:p>
    <w:p w14:paraId="6E7BE6C1" w14:textId="77777777" w:rsidR="007031A0" w:rsidRPr="00F20EDB" w:rsidRDefault="007031A0" w:rsidP="007031A0">
      <w:pPr>
        <w:spacing w:line="140" w:lineRule="atLeast"/>
        <w:rPr>
          <w:rFonts w:ascii="Garamond" w:hAnsi="Garamond"/>
          <w:color w:val="000000"/>
          <w:sz w:val="16"/>
          <w:szCs w:val="16"/>
          <w:lang w:val="en-US"/>
        </w:rPr>
      </w:pPr>
      <w:r w:rsidRPr="00F20EDB">
        <w:rPr>
          <w:rFonts w:ascii="Garamond" w:hAnsi="Garamond"/>
          <w:color w:val="000000"/>
          <w:sz w:val="16"/>
          <w:szCs w:val="16"/>
          <w:lang w:val="en-US"/>
        </w:rPr>
        <w:t xml:space="preserve">a. We downgraded the quality of evidence by one level for serious imprecision. The 95% CI included both a large benefit and no difference. </w:t>
      </w:r>
    </w:p>
    <w:p w14:paraId="22506650" w14:textId="77777777" w:rsidR="007031A0" w:rsidRPr="00F20EDB" w:rsidRDefault="007031A0" w:rsidP="007031A0">
      <w:pPr>
        <w:spacing w:line="140" w:lineRule="atLeast"/>
        <w:rPr>
          <w:rFonts w:ascii="Garamond" w:hAnsi="Garamond"/>
          <w:color w:val="000000"/>
          <w:sz w:val="16"/>
          <w:szCs w:val="16"/>
          <w:lang w:val="en-US"/>
        </w:rPr>
      </w:pPr>
      <w:r w:rsidRPr="00F20EDB">
        <w:rPr>
          <w:rFonts w:ascii="Garamond" w:hAnsi="Garamond"/>
          <w:color w:val="000000"/>
          <w:sz w:val="16"/>
          <w:szCs w:val="16"/>
          <w:lang w:val="en-US"/>
        </w:rPr>
        <w:t xml:space="preserve">b. We downgraded the quality of evidence by one level for serious risk of bias, two trials were at high-risk of bias for lack of blinding </w:t>
      </w:r>
    </w:p>
    <w:p w14:paraId="0171C9A2" w14:textId="77777777" w:rsidR="007031A0" w:rsidRPr="00F20EDB" w:rsidRDefault="007031A0" w:rsidP="007031A0">
      <w:pPr>
        <w:spacing w:line="140" w:lineRule="atLeast"/>
        <w:rPr>
          <w:rFonts w:ascii="Garamond" w:hAnsi="Garamond"/>
          <w:color w:val="000000"/>
          <w:sz w:val="16"/>
          <w:szCs w:val="16"/>
          <w:lang w:val="en-US"/>
        </w:rPr>
      </w:pPr>
      <w:r w:rsidRPr="00F20EDB">
        <w:rPr>
          <w:rFonts w:ascii="Garamond" w:hAnsi="Garamond"/>
          <w:color w:val="000000"/>
          <w:sz w:val="16"/>
          <w:szCs w:val="16"/>
          <w:lang w:val="en-US"/>
        </w:rPr>
        <w:t xml:space="preserve">c. Data from ACTT-1 and Wang et al. Trials, they are both placebo controlled </w:t>
      </w:r>
    </w:p>
    <w:p w14:paraId="0550F2AB" w14:textId="77777777" w:rsidR="007031A0" w:rsidRPr="00F20EDB" w:rsidRDefault="007031A0" w:rsidP="007031A0">
      <w:pPr>
        <w:spacing w:line="140" w:lineRule="atLeast"/>
        <w:rPr>
          <w:rFonts w:ascii="Garamond" w:hAnsi="Garamond"/>
          <w:color w:val="000000"/>
          <w:sz w:val="16"/>
          <w:szCs w:val="16"/>
          <w:lang w:val="en-US"/>
        </w:rPr>
      </w:pPr>
      <w:r w:rsidRPr="00F20EDB">
        <w:rPr>
          <w:rFonts w:ascii="Garamond" w:hAnsi="Garamond"/>
          <w:color w:val="000000"/>
          <w:sz w:val="16"/>
          <w:szCs w:val="16"/>
          <w:lang w:val="en-US"/>
        </w:rPr>
        <w:t xml:space="preserve">d. ACTT-1 trial, the only placebo controlled trial that reported clinical recovery </w:t>
      </w:r>
    </w:p>
    <w:p w14:paraId="0D7A410C" w14:textId="77777777" w:rsidR="007031A0" w:rsidRPr="00F20EDB" w:rsidRDefault="007031A0" w:rsidP="007031A0">
      <w:pPr>
        <w:spacing w:line="140" w:lineRule="atLeast"/>
        <w:rPr>
          <w:rFonts w:ascii="Garamond" w:hAnsi="Garamond"/>
          <w:color w:val="000000"/>
          <w:sz w:val="16"/>
          <w:szCs w:val="16"/>
          <w:lang w:val="en-US"/>
        </w:rPr>
      </w:pPr>
      <w:r w:rsidRPr="00F20EDB">
        <w:rPr>
          <w:rFonts w:ascii="Garamond" w:hAnsi="Garamond"/>
          <w:color w:val="000000"/>
          <w:sz w:val="16"/>
          <w:szCs w:val="16"/>
          <w:lang w:val="en-US"/>
        </w:rPr>
        <w:t xml:space="preserve">e. We downgraded the quality of evidence by one level for risk of bias because we estimated the mean and SD from median and 95% CI provided in the manuscript. </w:t>
      </w:r>
    </w:p>
    <w:p w14:paraId="261E2DCE" w14:textId="77777777" w:rsidR="007031A0" w:rsidRPr="00F20EDB" w:rsidRDefault="007031A0" w:rsidP="007031A0">
      <w:pPr>
        <w:spacing w:line="140" w:lineRule="atLeast"/>
        <w:rPr>
          <w:rFonts w:ascii="Garamond" w:hAnsi="Garamond"/>
          <w:color w:val="000000"/>
          <w:sz w:val="16"/>
          <w:szCs w:val="16"/>
          <w:lang w:val="en-US"/>
        </w:rPr>
      </w:pPr>
      <w:r w:rsidRPr="00F20EDB">
        <w:rPr>
          <w:rFonts w:ascii="Garamond" w:hAnsi="Garamond"/>
          <w:color w:val="000000"/>
          <w:sz w:val="16"/>
          <w:szCs w:val="16"/>
          <w:lang w:val="en-US"/>
        </w:rPr>
        <w:t xml:space="preserve">f. We downgraded the quality of evidence by one level for serious imprecision, the 95% CI included substantial and small benefits. </w:t>
      </w:r>
    </w:p>
    <w:p w14:paraId="2B1FF766" w14:textId="0462C805" w:rsidR="007031A0" w:rsidRPr="00F20EDB" w:rsidRDefault="007031A0" w:rsidP="007031A0">
      <w:pPr>
        <w:rPr>
          <w:rFonts w:ascii="Garamond" w:hAnsi="Garamond"/>
          <w:lang w:val="en-US"/>
        </w:rPr>
      </w:pPr>
    </w:p>
    <w:p w14:paraId="5CA011A0" w14:textId="03D10E9B" w:rsidR="007031A0" w:rsidRPr="00F20EDB" w:rsidRDefault="007031A0" w:rsidP="007031A0">
      <w:pPr>
        <w:rPr>
          <w:rFonts w:ascii="Garamond" w:hAnsi="Garamond"/>
          <w:lang w:val="en-US"/>
        </w:rPr>
      </w:pPr>
    </w:p>
    <w:p w14:paraId="0629FDDE" w14:textId="4D16C5A5" w:rsidR="00CE0A78" w:rsidRPr="00F20EDB" w:rsidRDefault="00CE0A78" w:rsidP="007031A0">
      <w:pPr>
        <w:rPr>
          <w:rFonts w:ascii="Garamond" w:hAnsi="Garamond"/>
          <w:lang w:val="en-US"/>
        </w:rPr>
      </w:pPr>
    </w:p>
    <w:p w14:paraId="1EB88394" w14:textId="77777777" w:rsidR="00463F75" w:rsidRPr="00F20EDB" w:rsidRDefault="00463F75" w:rsidP="00D86882">
      <w:pPr>
        <w:rPr>
          <w:rFonts w:ascii="Garamond" w:hAnsi="Garamond"/>
          <w:b/>
          <w:lang w:val="en-US"/>
        </w:rPr>
        <w:sectPr w:rsidR="00463F75" w:rsidRPr="00F20EDB" w:rsidSect="009A07E4">
          <w:pgSz w:w="15840" w:h="12240" w:orient="landscape"/>
          <w:pgMar w:top="1440" w:right="1440" w:bottom="1440" w:left="1440" w:header="708" w:footer="708" w:gutter="0"/>
          <w:cols w:space="708"/>
          <w:docGrid w:linePitch="360"/>
        </w:sectPr>
      </w:pPr>
    </w:p>
    <w:p w14:paraId="1C395256" w14:textId="2F45AADC" w:rsidR="00D86882" w:rsidRPr="00F20EDB" w:rsidRDefault="00463F75" w:rsidP="00D86882">
      <w:pPr>
        <w:rPr>
          <w:rFonts w:ascii="Garamond" w:hAnsi="Garamond"/>
          <w:b/>
          <w:lang w:val="en-US"/>
        </w:rPr>
      </w:pPr>
      <w:r w:rsidRPr="00F20EDB">
        <w:rPr>
          <w:rFonts w:ascii="Garamond" w:hAnsi="Garamond"/>
          <w:b/>
          <w:lang w:val="en-US"/>
        </w:rPr>
        <w:lastRenderedPageBreak/>
        <w:t>T</w:t>
      </w:r>
      <w:r w:rsidR="00D86882" w:rsidRPr="00F20EDB">
        <w:rPr>
          <w:rFonts w:ascii="Garamond" w:hAnsi="Garamond"/>
          <w:b/>
          <w:lang w:val="en-US"/>
        </w:rPr>
        <w:t>able S15. Evidence to Decision Framework for Recommendation 6</w:t>
      </w:r>
    </w:p>
    <w:tbl>
      <w:tblPr>
        <w:tblW w:w="5000" w:type="pct"/>
        <w:tblCellMar>
          <w:top w:w="15" w:type="dxa"/>
          <w:left w:w="15" w:type="dxa"/>
          <w:bottom w:w="15" w:type="dxa"/>
          <w:right w:w="15" w:type="dxa"/>
        </w:tblCellMar>
        <w:tblLook w:val="04A0" w:firstRow="1" w:lastRow="0" w:firstColumn="1" w:lastColumn="0" w:noHBand="0" w:noVBand="1"/>
      </w:tblPr>
      <w:tblGrid>
        <w:gridCol w:w="1803"/>
        <w:gridCol w:w="11157"/>
      </w:tblGrid>
      <w:tr w:rsidR="002C102D" w:rsidRPr="00F20EDB" w14:paraId="2B319118" w14:textId="77777777" w:rsidTr="007572CE">
        <w:tc>
          <w:tcPr>
            <w:tcW w:w="0" w:type="auto"/>
            <w:gridSpan w:val="2"/>
            <w:tcBorders>
              <w:bottom w:val="single" w:sz="6" w:space="0" w:color="2E74B5"/>
            </w:tcBorders>
            <w:tcMar>
              <w:top w:w="0" w:type="dxa"/>
              <w:left w:w="0" w:type="dxa"/>
              <w:bottom w:w="0" w:type="dxa"/>
              <w:right w:w="0" w:type="dxa"/>
            </w:tcMar>
            <w:hideMark/>
          </w:tcPr>
          <w:p w14:paraId="1E407E14" w14:textId="77777777" w:rsidR="002C102D" w:rsidRPr="00F20EDB" w:rsidRDefault="002C102D" w:rsidP="007572CE">
            <w:pPr>
              <w:pStyle w:val="Heading1"/>
              <w:spacing w:after="20"/>
              <w:rPr>
                <w:rFonts w:ascii="Calibri" w:eastAsia="Times New Roman" w:hAnsi="Calibri"/>
                <w:caps/>
                <w:sz w:val="24"/>
                <w:szCs w:val="24"/>
                <w:lang w:val="en-US"/>
              </w:rPr>
            </w:pPr>
            <w:r w:rsidRPr="00F20EDB">
              <w:rPr>
                <w:rFonts w:ascii="Calibri" w:eastAsia="Times New Roman" w:hAnsi="Calibri"/>
                <w:caps/>
                <w:sz w:val="24"/>
                <w:szCs w:val="24"/>
                <w:lang w:val="en-US"/>
              </w:rPr>
              <w:t>Question</w:t>
            </w:r>
          </w:p>
        </w:tc>
      </w:tr>
      <w:tr w:rsidR="002C102D" w:rsidRPr="00F20EDB" w14:paraId="10F70E86" w14:textId="77777777" w:rsidTr="007572CE">
        <w:tc>
          <w:tcPr>
            <w:tcW w:w="0" w:type="auto"/>
            <w:gridSpan w:val="2"/>
            <w:tcBorders>
              <w:bottom w:val="single" w:sz="6" w:space="0" w:color="2E74B5"/>
              <w:right w:val="single" w:sz="6" w:space="0" w:color="2E74B5"/>
            </w:tcBorders>
            <w:shd w:val="clear" w:color="auto" w:fill="2E74B5"/>
            <w:tcMar>
              <w:top w:w="75" w:type="dxa"/>
              <w:left w:w="75" w:type="dxa"/>
              <w:bottom w:w="75" w:type="dxa"/>
              <w:right w:w="75" w:type="dxa"/>
            </w:tcMar>
            <w:hideMark/>
          </w:tcPr>
          <w:p w14:paraId="279818AB" w14:textId="77777777" w:rsidR="002C102D" w:rsidRPr="00F20EDB" w:rsidRDefault="002C102D" w:rsidP="007572CE">
            <w:pPr>
              <w:pStyle w:val="NormalWeb"/>
              <w:spacing w:before="0" w:beforeAutospacing="0" w:after="0" w:afterAutospacing="0"/>
              <w:rPr>
                <w:rFonts w:ascii="Calibri" w:hAnsi="Calibri"/>
                <w:b/>
                <w:bCs/>
                <w:color w:val="FFFFFF"/>
                <w:lang w:val="en-US"/>
              </w:rPr>
            </w:pPr>
            <w:r w:rsidRPr="00F20EDB">
              <w:rPr>
                <w:rFonts w:ascii="Calibri" w:hAnsi="Calibri"/>
                <w:b/>
                <w:bCs/>
                <w:color w:val="FFFFFF"/>
                <w:lang w:val="en-US"/>
              </w:rPr>
              <w:t>Should Remdesivir vs. No Remdesivir be used for adults with severe COVID-19?</w:t>
            </w:r>
          </w:p>
        </w:tc>
      </w:tr>
      <w:tr w:rsidR="002C102D" w:rsidRPr="00F20EDB" w14:paraId="67CB357F" w14:textId="77777777" w:rsidTr="007572CE">
        <w:tc>
          <w:tcPr>
            <w:tcW w:w="1814" w:type="dxa"/>
            <w:tcBorders>
              <w:bottom w:val="single" w:sz="6" w:space="0" w:color="2E74B5"/>
            </w:tcBorders>
            <w:shd w:val="clear" w:color="auto" w:fill="2E74B5"/>
            <w:tcMar>
              <w:top w:w="75" w:type="dxa"/>
              <w:left w:w="75" w:type="dxa"/>
              <w:bottom w:w="75" w:type="dxa"/>
              <w:right w:w="75" w:type="dxa"/>
            </w:tcMar>
            <w:hideMark/>
          </w:tcPr>
          <w:p w14:paraId="70F4D935" w14:textId="77777777" w:rsidR="002C102D" w:rsidRPr="00F20EDB" w:rsidRDefault="002C102D" w:rsidP="007572CE">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Population:</w:t>
            </w:r>
          </w:p>
        </w:tc>
        <w:tc>
          <w:tcPr>
            <w:tcW w:w="12586" w:type="dxa"/>
            <w:tcBorders>
              <w:bottom w:val="single" w:sz="6" w:space="0" w:color="2E74B5"/>
              <w:right w:val="single" w:sz="6" w:space="0" w:color="2E74B5"/>
            </w:tcBorders>
            <w:tcMar>
              <w:top w:w="75" w:type="dxa"/>
              <w:left w:w="75" w:type="dxa"/>
              <w:bottom w:w="75" w:type="dxa"/>
              <w:right w:w="75" w:type="dxa"/>
            </w:tcMar>
            <w:hideMark/>
          </w:tcPr>
          <w:p w14:paraId="7C3DBEBC" w14:textId="77777777" w:rsidR="002C102D" w:rsidRPr="00F20EDB" w:rsidRDefault="002C102D" w:rsidP="007572CE">
            <w:pPr>
              <w:pStyle w:val="NormalWeb"/>
              <w:spacing w:before="0" w:beforeAutospacing="0" w:after="0" w:afterAutospacing="0" w:line="200" w:lineRule="atLeast"/>
              <w:rPr>
                <w:rFonts w:ascii="Calibri" w:hAnsi="Calibri"/>
                <w:lang w:val="en-US"/>
              </w:rPr>
            </w:pPr>
            <w:r w:rsidRPr="00F20EDB">
              <w:rPr>
                <w:rFonts w:ascii="Calibri" w:hAnsi="Calibri"/>
                <w:lang w:val="en-US"/>
              </w:rPr>
              <w:t>adults with severe COVID-19</w:t>
            </w:r>
          </w:p>
        </w:tc>
      </w:tr>
      <w:tr w:rsidR="002C102D" w:rsidRPr="00F20EDB" w14:paraId="2E4C2A41" w14:textId="77777777" w:rsidTr="007572CE">
        <w:tc>
          <w:tcPr>
            <w:tcW w:w="1814" w:type="dxa"/>
            <w:tcBorders>
              <w:bottom w:val="single" w:sz="6" w:space="0" w:color="2E74B5"/>
            </w:tcBorders>
            <w:shd w:val="clear" w:color="auto" w:fill="2E74B5"/>
            <w:tcMar>
              <w:top w:w="75" w:type="dxa"/>
              <w:left w:w="75" w:type="dxa"/>
              <w:bottom w:w="75" w:type="dxa"/>
              <w:right w:w="75" w:type="dxa"/>
            </w:tcMar>
            <w:hideMark/>
          </w:tcPr>
          <w:p w14:paraId="79D02512" w14:textId="77777777" w:rsidR="002C102D" w:rsidRPr="00F20EDB" w:rsidRDefault="002C102D" w:rsidP="007572CE">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Intervention:</w:t>
            </w:r>
          </w:p>
        </w:tc>
        <w:tc>
          <w:tcPr>
            <w:tcW w:w="12586" w:type="dxa"/>
            <w:tcBorders>
              <w:bottom w:val="single" w:sz="6" w:space="0" w:color="2E74B5"/>
              <w:right w:val="single" w:sz="6" w:space="0" w:color="2E74B5"/>
            </w:tcBorders>
            <w:tcMar>
              <w:top w:w="75" w:type="dxa"/>
              <w:left w:w="75" w:type="dxa"/>
              <w:bottom w:w="75" w:type="dxa"/>
              <w:right w:w="75" w:type="dxa"/>
            </w:tcMar>
            <w:hideMark/>
          </w:tcPr>
          <w:p w14:paraId="412B1EDF" w14:textId="77777777" w:rsidR="002C102D" w:rsidRPr="00F20EDB" w:rsidRDefault="002C102D" w:rsidP="007572CE">
            <w:pPr>
              <w:pStyle w:val="NormalWeb"/>
              <w:spacing w:before="0" w:beforeAutospacing="0" w:after="0" w:afterAutospacing="0" w:line="200" w:lineRule="atLeast"/>
              <w:rPr>
                <w:rFonts w:ascii="Calibri" w:hAnsi="Calibri"/>
                <w:lang w:val="en-US"/>
              </w:rPr>
            </w:pPr>
            <w:r w:rsidRPr="00F20EDB">
              <w:rPr>
                <w:rFonts w:ascii="Calibri" w:hAnsi="Calibri"/>
                <w:lang w:val="en-US"/>
              </w:rPr>
              <w:t>Remdesivir</w:t>
            </w:r>
          </w:p>
        </w:tc>
      </w:tr>
      <w:tr w:rsidR="002C102D" w:rsidRPr="00F20EDB" w14:paraId="2E6FE03D" w14:textId="77777777" w:rsidTr="007572CE">
        <w:tc>
          <w:tcPr>
            <w:tcW w:w="1814" w:type="dxa"/>
            <w:tcBorders>
              <w:bottom w:val="single" w:sz="6" w:space="0" w:color="2E74B5"/>
            </w:tcBorders>
            <w:shd w:val="clear" w:color="auto" w:fill="2E74B5"/>
            <w:tcMar>
              <w:top w:w="75" w:type="dxa"/>
              <w:left w:w="75" w:type="dxa"/>
              <w:bottom w:w="75" w:type="dxa"/>
              <w:right w:w="75" w:type="dxa"/>
            </w:tcMar>
            <w:hideMark/>
          </w:tcPr>
          <w:p w14:paraId="3AFDBFE7" w14:textId="77777777" w:rsidR="002C102D" w:rsidRPr="00F20EDB" w:rsidRDefault="002C102D" w:rsidP="007572CE">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Comparison:</w:t>
            </w:r>
          </w:p>
        </w:tc>
        <w:tc>
          <w:tcPr>
            <w:tcW w:w="12586" w:type="dxa"/>
            <w:tcBorders>
              <w:bottom w:val="single" w:sz="6" w:space="0" w:color="2E74B5"/>
              <w:right w:val="single" w:sz="6" w:space="0" w:color="2E74B5"/>
            </w:tcBorders>
            <w:tcMar>
              <w:top w:w="75" w:type="dxa"/>
              <w:left w:w="75" w:type="dxa"/>
              <w:bottom w:w="75" w:type="dxa"/>
              <w:right w:w="75" w:type="dxa"/>
            </w:tcMar>
            <w:hideMark/>
          </w:tcPr>
          <w:p w14:paraId="33B7D4EA" w14:textId="77777777" w:rsidR="002C102D" w:rsidRPr="00F20EDB" w:rsidRDefault="002C102D" w:rsidP="007572CE">
            <w:pPr>
              <w:pStyle w:val="NormalWeb"/>
              <w:spacing w:before="0" w:beforeAutospacing="0" w:after="0" w:afterAutospacing="0" w:line="200" w:lineRule="atLeast"/>
              <w:rPr>
                <w:rFonts w:ascii="Calibri" w:hAnsi="Calibri"/>
                <w:lang w:val="en-US"/>
              </w:rPr>
            </w:pPr>
            <w:r w:rsidRPr="00F20EDB">
              <w:rPr>
                <w:rFonts w:ascii="Calibri" w:hAnsi="Calibri"/>
                <w:lang w:val="en-US"/>
              </w:rPr>
              <w:t>No Remdesivir</w:t>
            </w:r>
          </w:p>
        </w:tc>
      </w:tr>
      <w:tr w:rsidR="002C102D" w:rsidRPr="00F20EDB" w14:paraId="36B0564D" w14:textId="77777777" w:rsidTr="007572CE">
        <w:tc>
          <w:tcPr>
            <w:tcW w:w="1814" w:type="dxa"/>
            <w:tcBorders>
              <w:bottom w:val="single" w:sz="6" w:space="0" w:color="2E74B5"/>
            </w:tcBorders>
            <w:shd w:val="clear" w:color="auto" w:fill="2E74B5"/>
            <w:tcMar>
              <w:top w:w="75" w:type="dxa"/>
              <w:left w:w="75" w:type="dxa"/>
              <w:bottom w:w="75" w:type="dxa"/>
              <w:right w:w="75" w:type="dxa"/>
            </w:tcMar>
            <w:hideMark/>
          </w:tcPr>
          <w:p w14:paraId="14FA45BA" w14:textId="77777777" w:rsidR="002C102D" w:rsidRPr="00F20EDB" w:rsidRDefault="002C102D" w:rsidP="007572CE">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Main outcomes:</w:t>
            </w:r>
          </w:p>
        </w:tc>
        <w:tc>
          <w:tcPr>
            <w:tcW w:w="12586" w:type="dxa"/>
            <w:tcBorders>
              <w:bottom w:val="single" w:sz="6" w:space="0" w:color="2E74B5"/>
              <w:right w:val="single" w:sz="6" w:space="0" w:color="2E74B5"/>
            </w:tcBorders>
            <w:tcMar>
              <w:top w:w="75" w:type="dxa"/>
              <w:left w:w="75" w:type="dxa"/>
              <w:bottom w:w="75" w:type="dxa"/>
              <w:right w:w="75" w:type="dxa"/>
            </w:tcMar>
            <w:hideMark/>
          </w:tcPr>
          <w:p w14:paraId="6051A192" w14:textId="77777777" w:rsidR="002C102D" w:rsidRPr="00F20EDB" w:rsidRDefault="002C102D" w:rsidP="007572CE">
            <w:pPr>
              <w:spacing w:line="200" w:lineRule="atLeast"/>
              <w:rPr>
                <w:rFonts w:ascii="Calibri" w:hAnsi="Calibri"/>
                <w:lang w:val="en-US"/>
              </w:rPr>
            </w:pPr>
            <w:r w:rsidRPr="00F20EDB">
              <w:rPr>
                <w:rFonts w:ascii="Calibri" w:hAnsi="Calibri"/>
                <w:lang w:val="en-US"/>
              </w:rPr>
              <w:t>Mortality at 28 days (Severe COVDI-19 not receiving invasive mechanical ventilation); Serious adverse events; Time to clinical improvement in blinded trials (all hospitalized patients); Time to clinical recovery (all hospitalized patients);</w:t>
            </w:r>
          </w:p>
        </w:tc>
      </w:tr>
      <w:tr w:rsidR="002C102D" w:rsidRPr="00F20EDB" w14:paraId="68C04D51" w14:textId="77777777" w:rsidTr="007572CE">
        <w:tc>
          <w:tcPr>
            <w:tcW w:w="1814" w:type="dxa"/>
            <w:tcBorders>
              <w:bottom w:val="single" w:sz="6" w:space="0" w:color="2E74B5"/>
            </w:tcBorders>
            <w:shd w:val="clear" w:color="auto" w:fill="2E74B5"/>
            <w:tcMar>
              <w:top w:w="75" w:type="dxa"/>
              <w:left w:w="75" w:type="dxa"/>
              <w:bottom w:w="75" w:type="dxa"/>
              <w:right w:w="75" w:type="dxa"/>
            </w:tcMar>
            <w:hideMark/>
          </w:tcPr>
          <w:p w14:paraId="25EB8FE8" w14:textId="77777777" w:rsidR="002C102D" w:rsidRPr="00F20EDB" w:rsidRDefault="002C102D" w:rsidP="007572CE">
            <w:pPr>
              <w:pStyle w:val="section-name"/>
              <w:spacing w:before="0" w:beforeAutospacing="0" w:after="0" w:afterAutospacing="0"/>
              <w:rPr>
                <w:rFonts w:ascii="Calibri" w:hAnsi="Calibri"/>
                <w:b/>
                <w:bCs/>
                <w:caps/>
                <w:color w:val="FFFFFF" w:themeColor="background1"/>
                <w:lang w:val="en-US"/>
              </w:rPr>
            </w:pPr>
            <w:r w:rsidRPr="00F20EDB">
              <w:rPr>
                <w:rFonts w:ascii="Calibri" w:hAnsi="Calibri"/>
                <w:b/>
                <w:bCs/>
                <w:caps/>
                <w:color w:val="FFFFFF" w:themeColor="background1"/>
                <w:lang w:val="en-US"/>
              </w:rPr>
              <w:t>Setting:</w:t>
            </w:r>
          </w:p>
        </w:tc>
        <w:tc>
          <w:tcPr>
            <w:tcW w:w="12586" w:type="dxa"/>
            <w:tcBorders>
              <w:bottom w:val="single" w:sz="6" w:space="0" w:color="2E74B5"/>
              <w:right w:val="single" w:sz="6" w:space="0" w:color="2E74B5"/>
            </w:tcBorders>
            <w:tcMar>
              <w:top w:w="75" w:type="dxa"/>
              <w:left w:w="75" w:type="dxa"/>
              <w:bottom w:w="75" w:type="dxa"/>
              <w:right w:w="75" w:type="dxa"/>
            </w:tcMar>
            <w:hideMark/>
          </w:tcPr>
          <w:p w14:paraId="58FC7924" w14:textId="77777777" w:rsidR="002C102D" w:rsidRPr="00F20EDB" w:rsidRDefault="002C102D" w:rsidP="007572CE">
            <w:pPr>
              <w:rPr>
                <w:rFonts w:ascii="Calibri" w:hAnsi="Calibri"/>
                <w:b/>
                <w:bCs/>
                <w:caps/>
                <w:color w:val="000000" w:themeColor="text1"/>
                <w:lang w:val="en-US"/>
              </w:rPr>
            </w:pPr>
            <w:r w:rsidRPr="00F20EDB">
              <w:rPr>
                <w:rFonts w:ascii="Calibri" w:hAnsi="Calibri"/>
                <w:b/>
                <w:bCs/>
                <w:caps/>
                <w:color w:val="000000" w:themeColor="text1"/>
                <w:lang w:val="en-US"/>
              </w:rPr>
              <w:t>ICU</w:t>
            </w:r>
          </w:p>
        </w:tc>
      </w:tr>
      <w:tr w:rsidR="002C102D" w:rsidRPr="00F20EDB" w14:paraId="373D0BEE" w14:textId="77777777" w:rsidTr="007572CE">
        <w:tc>
          <w:tcPr>
            <w:tcW w:w="1814" w:type="dxa"/>
            <w:tcBorders>
              <w:bottom w:val="single" w:sz="6" w:space="0" w:color="2E74B5"/>
            </w:tcBorders>
            <w:shd w:val="clear" w:color="auto" w:fill="2E74B5"/>
            <w:tcMar>
              <w:top w:w="75" w:type="dxa"/>
              <w:left w:w="75" w:type="dxa"/>
              <w:bottom w:w="75" w:type="dxa"/>
              <w:right w:w="75" w:type="dxa"/>
            </w:tcMar>
            <w:hideMark/>
          </w:tcPr>
          <w:p w14:paraId="34630434" w14:textId="77777777" w:rsidR="002C102D" w:rsidRPr="00F20EDB" w:rsidRDefault="002C102D" w:rsidP="007572CE">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Conflict of interests:</w:t>
            </w:r>
          </w:p>
        </w:tc>
        <w:tc>
          <w:tcPr>
            <w:tcW w:w="12586" w:type="dxa"/>
            <w:tcBorders>
              <w:bottom w:val="single" w:sz="6" w:space="0" w:color="2E74B5"/>
              <w:right w:val="single" w:sz="6" w:space="0" w:color="2E74B5"/>
            </w:tcBorders>
            <w:tcMar>
              <w:top w:w="75" w:type="dxa"/>
              <w:left w:w="75" w:type="dxa"/>
              <w:bottom w:w="75" w:type="dxa"/>
              <w:right w:w="75" w:type="dxa"/>
            </w:tcMar>
            <w:hideMark/>
          </w:tcPr>
          <w:p w14:paraId="55A50852" w14:textId="5C5777E3" w:rsidR="002C102D" w:rsidRPr="00F20EDB" w:rsidRDefault="00DD6618" w:rsidP="007572CE">
            <w:pPr>
              <w:spacing w:line="200" w:lineRule="atLeast"/>
              <w:rPr>
                <w:rFonts w:ascii="Calibri" w:hAnsi="Calibri"/>
                <w:lang w:val="en-US"/>
              </w:rPr>
            </w:pPr>
            <w:r w:rsidRPr="00F20EDB">
              <w:rPr>
                <w:rFonts w:ascii="Calibri" w:hAnsi="Calibri"/>
                <w:lang w:val="en-US"/>
              </w:rPr>
              <w:t>No panel members were excluded from voting</w:t>
            </w:r>
          </w:p>
        </w:tc>
      </w:tr>
    </w:tbl>
    <w:p w14:paraId="3BFF70A5" w14:textId="77777777" w:rsidR="002C102D" w:rsidRPr="00F20EDB" w:rsidRDefault="002C102D" w:rsidP="002C102D">
      <w:pPr>
        <w:pStyle w:val="Heading1"/>
        <w:spacing w:after="20"/>
        <w:rPr>
          <w:rFonts w:ascii="Calibri" w:eastAsia="Times New Roman" w:hAnsi="Calibri"/>
          <w:caps/>
          <w:color w:val="000000"/>
          <w:sz w:val="30"/>
          <w:szCs w:val="30"/>
          <w:lang w:val="en-US"/>
        </w:rPr>
      </w:pPr>
      <w:r w:rsidRPr="00F20EDB">
        <w:rPr>
          <w:rFonts w:ascii="Calibri" w:eastAsia="Times New Roman" w:hAnsi="Calibri"/>
          <w:caps/>
          <w:color w:val="000000"/>
          <w:sz w:val="30"/>
          <w:szCs w:val="30"/>
          <w:lang w:val="en-US"/>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2748"/>
        <w:gridCol w:w="6422"/>
        <w:gridCol w:w="3774"/>
      </w:tblGrid>
      <w:tr w:rsidR="002C102D" w:rsidRPr="00F20EDB" w14:paraId="3FFBF19E" w14:textId="77777777" w:rsidTr="007572CE">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19132D9" w14:textId="77777777" w:rsidR="002C102D" w:rsidRPr="00F20EDB" w:rsidRDefault="002C102D" w:rsidP="007572CE">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Problem</w:t>
            </w:r>
          </w:p>
          <w:p w14:paraId="4A587E8E" w14:textId="77777777" w:rsidR="002C102D" w:rsidRPr="00F20EDB" w:rsidRDefault="002C102D" w:rsidP="007572CE">
            <w:pPr>
              <w:pStyle w:val="Subtitle2"/>
              <w:spacing w:before="0" w:beforeAutospacing="0" w:after="0" w:afterAutospacing="0"/>
              <w:rPr>
                <w:rFonts w:ascii="Calibri" w:hAnsi="Calibri"/>
                <w:color w:val="FFFFFF"/>
                <w:lang w:val="en-US"/>
              </w:rPr>
            </w:pPr>
            <w:r w:rsidRPr="00F20EDB">
              <w:rPr>
                <w:rFonts w:ascii="Calibri" w:hAnsi="Calibri"/>
                <w:color w:val="FFFFFF"/>
                <w:lang w:val="en-US"/>
              </w:rPr>
              <w:t>Is the problem a priority?</w:t>
            </w:r>
          </w:p>
        </w:tc>
      </w:tr>
      <w:tr w:rsidR="002C102D" w:rsidRPr="00F20EDB" w14:paraId="18AB83DF" w14:textId="77777777" w:rsidTr="007572CE">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F7100AE" w14:textId="77777777" w:rsidR="002C102D" w:rsidRPr="00F20EDB" w:rsidRDefault="002C102D" w:rsidP="007572CE">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D33FB95" w14:textId="77777777" w:rsidR="002C102D" w:rsidRPr="00F20EDB" w:rsidRDefault="002C102D" w:rsidP="007572CE">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E47844D" w14:textId="77777777" w:rsidR="002C102D" w:rsidRPr="00F20EDB" w:rsidRDefault="002C102D" w:rsidP="007572CE">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2C102D" w:rsidRPr="00F20EDB" w14:paraId="5346ACAF" w14:textId="77777777" w:rsidTr="007572CE">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6EECC45" w14:textId="77777777" w:rsidR="002C102D" w:rsidRPr="00F20EDB" w:rsidRDefault="002C102D" w:rsidP="007572CE">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o</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no</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yes</w:t>
            </w:r>
            <w:r w:rsidRPr="00F20EDB">
              <w:rPr>
                <w:rFonts w:ascii="Calibri" w:hAnsi="Calibri"/>
                <w:lang w:val="en-US"/>
              </w:rPr>
              <w:br/>
            </w: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Y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21F26C5" w14:textId="77777777" w:rsidR="002C102D" w:rsidRPr="00F20EDB" w:rsidRDefault="002C102D" w:rsidP="007572CE">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01F13C8" w14:textId="77777777" w:rsidR="002C102D" w:rsidRPr="00F20EDB" w:rsidRDefault="002C102D" w:rsidP="007572CE">
            <w:pPr>
              <w:rPr>
                <w:rFonts w:ascii="Calibri" w:hAnsi="Calibri"/>
                <w:lang w:val="en-US"/>
              </w:rPr>
            </w:pPr>
            <w:r w:rsidRPr="00F20EDB">
              <w:rPr>
                <w:rFonts w:ascii="Calibri" w:hAnsi="Calibri"/>
                <w:lang w:val="en-US"/>
              </w:rPr>
              <w:br/>
            </w:r>
          </w:p>
        </w:tc>
      </w:tr>
      <w:tr w:rsidR="002C102D" w:rsidRPr="00F20EDB" w14:paraId="5B2D8068" w14:textId="77777777" w:rsidTr="007572CE">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95B84EC" w14:textId="77777777" w:rsidR="002C102D" w:rsidRPr="00F20EDB" w:rsidRDefault="002C102D" w:rsidP="007572CE">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Desirable Effects</w:t>
            </w:r>
          </w:p>
          <w:p w14:paraId="2707394A" w14:textId="77777777" w:rsidR="002C102D" w:rsidRPr="00F20EDB" w:rsidRDefault="002C102D" w:rsidP="007572CE">
            <w:pPr>
              <w:pStyle w:val="Subtitle2"/>
              <w:spacing w:before="0" w:beforeAutospacing="0" w:after="0" w:afterAutospacing="0"/>
              <w:rPr>
                <w:rFonts w:ascii="Calibri" w:hAnsi="Calibri"/>
                <w:color w:val="FFFFFF"/>
                <w:lang w:val="en-US"/>
              </w:rPr>
            </w:pPr>
            <w:r w:rsidRPr="00F20EDB">
              <w:rPr>
                <w:rFonts w:ascii="Calibri" w:hAnsi="Calibri"/>
                <w:color w:val="FFFFFF"/>
                <w:lang w:val="en-US"/>
              </w:rPr>
              <w:t>How substantial are the desirable anticipated effects?</w:t>
            </w:r>
          </w:p>
        </w:tc>
      </w:tr>
      <w:tr w:rsidR="002C102D" w:rsidRPr="00F20EDB" w14:paraId="7505F3D7" w14:textId="77777777" w:rsidTr="007572CE">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BA3FC48" w14:textId="77777777" w:rsidR="002C102D" w:rsidRPr="00F20EDB" w:rsidRDefault="002C102D" w:rsidP="007572CE">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D124293" w14:textId="77777777" w:rsidR="002C102D" w:rsidRPr="00F20EDB" w:rsidRDefault="002C102D" w:rsidP="007572CE">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090FB50" w14:textId="77777777" w:rsidR="002C102D" w:rsidRPr="00F20EDB" w:rsidRDefault="002C102D" w:rsidP="007572CE">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2C102D" w:rsidRPr="00F20EDB" w14:paraId="2D58CEE2" w14:textId="77777777" w:rsidTr="007572CE">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0687FC3" w14:textId="77777777" w:rsidR="002C102D" w:rsidRPr="00F20EDB" w:rsidRDefault="002C102D" w:rsidP="007572CE">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Trivial</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Small</w:t>
            </w:r>
            <w:r w:rsidRPr="00F20EDB">
              <w:rPr>
                <w:rFonts w:ascii="Calibri" w:hAnsi="Calibri"/>
                <w:lang w:val="en-US"/>
              </w:rPr>
              <w:br/>
            </w: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b/>
                <w:lang w:val="en-US"/>
              </w:rPr>
              <w:t>Moderate</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arge</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3FA0AAC" w14:textId="77777777" w:rsidR="002C102D" w:rsidRPr="00F20EDB" w:rsidRDefault="002C102D" w:rsidP="007572CE">
            <w:pPr>
              <w:rPr>
                <w:rFonts w:ascii="Calibri" w:hAnsi="Calibri"/>
                <w:lang w:val="en-US"/>
              </w:rPr>
            </w:pPr>
            <w:r w:rsidRPr="00F20EDB">
              <w:rPr>
                <w:rFonts w:ascii="Calibri" w:hAnsi="Calibri"/>
                <w:lang w:val="en-US"/>
              </w:rPr>
              <w:t>The meta-analysis shows that remdesivir reduces risk of 28-days mortality by 1.7% (or 20% relative risk reduction) in non-mechanically ventilated hospitalized COVID-19. The control group mortality in the meta-analysis may not reflect the actual mortality of this population, if we assume a 20% mortality rate in the control group then mortality benefit is larger 4%.</w:t>
            </w:r>
          </w:p>
          <w:p w14:paraId="6A78301D" w14:textId="77777777" w:rsidR="002C102D" w:rsidRPr="00F20EDB" w:rsidRDefault="002C102D" w:rsidP="007572CE">
            <w:pPr>
              <w:rPr>
                <w:rFonts w:ascii="Calibri" w:hAnsi="Calibri"/>
                <w:lang w:val="en-US"/>
              </w:rPr>
            </w:pPr>
            <w:r w:rsidRPr="00F20EDB">
              <w:rPr>
                <w:rFonts w:ascii="Calibri" w:hAnsi="Calibri"/>
                <w:lang w:val="en-US"/>
              </w:rPr>
              <w:t>Also remdesivir resulted is 5% reduction in adverse event and a 3.8 days less time to clinical improvement and 4 days less to clinical recovery</w:t>
            </w:r>
          </w:p>
          <w:tbl>
            <w:tblPr>
              <w:tblW w:w="5000" w:type="pct"/>
              <w:jc w:val="center"/>
              <w:tblCellMar>
                <w:top w:w="15" w:type="dxa"/>
                <w:left w:w="15" w:type="dxa"/>
                <w:bottom w:w="15" w:type="dxa"/>
                <w:right w:w="15" w:type="dxa"/>
              </w:tblCellMar>
              <w:tblLook w:val="04A0" w:firstRow="1" w:lastRow="0" w:firstColumn="1" w:lastColumn="0" w:noHBand="0" w:noVBand="1"/>
            </w:tblPr>
            <w:tblGrid>
              <w:gridCol w:w="1430"/>
              <w:gridCol w:w="1430"/>
              <w:gridCol w:w="1430"/>
              <w:gridCol w:w="1096"/>
              <w:gridCol w:w="870"/>
            </w:tblGrid>
            <w:tr w:rsidR="002C102D" w:rsidRPr="00F20EDB" w14:paraId="5893C93D" w14:textId="77777777" w:rsidTr="007572CE">
              <w:trPr>
                <w:trHeight w:val="1125"/>
                <w:tblHeader/>
                <w:jc w:val="center"/>
              </w:trPr>
              <w:tc>
                <w:tcPr>
                  <w:tcW w:w="1250" w:type="pct"/>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1FDAC9A4" w14:textId="77777777" w:rsidR="002C102D" w:rsidRPr="00F20EDB" w:rsidRDefault="002C102D" w:rsidP="007572CE">
                  <w:pPr>
                    <w:jc w:val="center"/>
                    <w:rPr>
                      <w:b/>
                      <w:bCs/>
                      <w:lang w:val="en-US"/>
                    </w:rPr>
                  </w:pPr>
                  <w:r w:rsidRPr="00F20EDB">
                    <w:rPr>
                      <w:b/>
                      <w:bCs/>
                      <w:lang w:val="en-US"/>
                    </w:rPr>
                    <w:t>Outcomes</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27764AC8" w14:textId="77777777" w:rsidR="002C102D" w:rsidRPr="00F20EDB" w:rsidRDefault="002C102D" w:rsidP="007572CE">
                  <w:pPr>
                    <w:jc w:val="center"/>
                    <w:rPr>
                      <w:b/>
                      <w:bCs/>
                      <w:lang w:val="en-US"/>
                    </w:rPr>
                  </w:pPr>
                  <w:r w:rsidRPr="00F20EDB">
                    <w:rPr>
                      <w:b/>
                      <w:bCs/>
                      <w:lang w:val="en-US"/>
                    </w:rPr>
                    <w:t>With No Remdesivir</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001FA8F6" w14:textId="77777777" w:rsidR="002C102D" w:rsidRPr="00F20EDB" w:rsidRDefault="002C102D" w:rsidP="007572CE">
                  <w:pPr>
                    <w:jc w:val="center"/>
                    <w:rPr>
                      <w:b/>
                      <w:bCs/>
                      <w:lang w:val="en-US"/>
                    </w:rPr>
                  </w:pPr>
                  <w:r w:rsidRPr="00F20EDB">
                    <w:rPr>
                      <w:b/>
                      <w:bCs/>
                      <w:lang w:val="en-US"/>
                    </w:rPr>
                    <w:t>With Remdesivir</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59A191B9" w14:textId="77777777" w:rsidR="002C102D" w:rsidRPr="00F20EDB" w:rsidRDefault="002C102D" w:rsidP="007572CE">
                  <w:pPr>
                    <w:jc w:val="center"/>
                    <w:rPr>
                      <w:b/>
                      <w:bCs/>
                      <w:lang w:val="en-US"/>
                    </w:rPr>
                  </w:pPr>
                  <w:r w:rsidRPr="00F20EDB">
                    <w:rPr>
                      <w:b/>
                      <w:bCs/>
                      <w:lang w:val="en-US"/>
                    </w:rPr>
                    <w:t>Difference</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2660546E" w14:textId="77777777" w:rsidR="002C102D" w:rsidRPr="00F20EDB" w:rsidRDefault="002C102D" w:rsidP="007572CE">
                  <w:pPr>
                    <w:jc w:val="center"/>
                    <w:rPr>
                      <w:b/>
                      <w:bCs/>
                      <w:lang w:val="en-US"/>
                    </w:rPr>
                  </w:pPr>
                  <w:r w:rsidRPr="00F20EDB">
                    <w:rPr>
                      <w:b/>
                      <w:bCs/>
                      <w:lang w:val="en-US"/>
                    </w:rPr>
                    <w:t>Relative effect</w:t>
                  </w:r>
                  <w:r w:rsidRPr="00F20EDB">
                    <w:rPr>
                      <w:b/>
                      <w:bCs/>
                      <w:lang w:val="en-US"/>
                    </w:rPr>
                    <w:br/>
                    <w:t>(95% CI)</w:t>
                  </w:r>
                </w:p>
              </w:tc>
            </w:tr>
            <w:tr w:rsidR="002C102D" w:rsidRPr="00F20EDB" w14:paraId="35D0FB22" w14:textId="77777777" w:rsidTr="007572CE">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89C1BBA" w14:textId="77777777" w:rsidR="002C102D" w:rsidRPr="00F20EDB" w:rsidRDefault="002C102D" w:rsidP="007572CE">
                  <w:pPr>
                    <w:jc w:val="center"/>
                    <w:rPr>
                      <w:lang w:val="en-US"/>
                    </w:rPr>
                  </w:pPr>
                  <w:r w:rsidRPr="00F20EDB">
                    <w:rPr>
                      <w:rStyle w:val="label"/>
                      <w:lang w:val="en-US"/>
                    </w:rPr>
                    <w:t>Mortality at 28 days (Severe COVDI-19 not receiving invasive mechanical ventilation)</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7E07DFE" w14:textId="77777777" w:rsidR="002C102D" w:rsidRPr="00F20EDB" w:rsidRDefault="002C102D" w:rsidP="007572CE">
                  <w:pPr>
                    <w:jc w:val="center"/>
                    <w:rPr>
                      <w:lang w:val="en-US"/>
                    </w:rPr>
                  </w:pPr>
                  <w:r w:rsidRPr="00F20EDB">
                    <w:rPr>
                      <w:lang w:val="en-US"/>
                    </w:rPr>
                    <w:t>86 per 1,000</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A4E67CB" w14:textId="77777777" w:rsidR="002C102D" w:rsidRPr="00F20EDB" w:rsidRDefault="002C102D" w:rsidP="007572CE">
                  <w:pPr>
                    <w:jc w:val="center"/>
                    <w:rPr>
                      <w:lang w:val="en-US"/>
                    </w:rPr>
                  </w:pPr>
                  <w:r w:rsidRPr="00F20EDB">
                    <w:rPr>
                      <w:rStyle w:val="cell-value"/>
                      <w:b/>
                      <w:bCs/>
                      <w:lang w:val="en-US"/>
                    </w:rPr>
                    <w:t>69 per 1,000</w:t>
                  </w:r>
                  <w:r w:rsidRPr="00F20EDB">
                    <w:rPr>
                      <w:lang w:val="en-US"/>
                    </w:rPr>
                    <w:br/>
                  </w:r>
                  <w:r w:rsidRPr="00F20EDB">
                    <w:rPr>
                      <w:rStyle w:val="cell-value"/>
                      <w:lang w:val="en-US"/>
                    </w:rPr>
                    <w:t>(54 to 87)</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CF0AD84" w14:textId="77777777" w:rsidR="002C102D" w:rsidRPr="00F20EDB" w:rsidRDefault="002C102D" w:rsidP="007572CE">
                  <w:pPr>
                    <w:jc w:val="center"/>
                    <w:rPr>
                      <w:lang w:val="en-US"/>
                    </w:rPr>
                  </w:pPr>
                  <w:r w:rsidRPr="00F20EDB">
                    <w:rPr>
                      <w:rStyle w:val="cell-value"/>
                      <w:b/>
                      <w:bCs/>
                      <w:lang w:val="en-US"/>
                    </w:rPr>
                    <w:t>17 fewer per 1,000</w:t>
                  </w:r>
                  <w:r w:rsidRPr="00F20EDB">
                    <w:rPr>
                      <w:lang w:val="en-US"/>
                    </w:rPr>
                    <w:br/>
                  </w:r>
                  <w:r w:rsidRPr="00F20EDB">
                    <w:rPr>
                      <w:rStyle w:val="cell-value"/>
                      <w:lang w:val="en-US"/>
                    </w:rPr>
                    <w:t>(32 fewer to 1 more)</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83D6178" w14:textId="77777777" w:rsidR="002C102D" w:rsidRPr="00F20EDB" w:rsidRDefault="002C102D" w:rsidP="007572CE">
                  <w:pPr>
                    <w:jc w:val="center"/>
                    <w:rPr>
                      <w:lang w:val="en-US"/>
                    </w:rPr>
                  </w:pPr>
                  <w:r w:rsidRPr="00F20EDB">
                    <w:rPr>
                      <w:rStyle w:val="block"/>
                      <w:b/>
                      <w:bCs/>
                      <w:lang w:val="en-US"/>
                    </w:rPr>
                    <w:t>RR 0.80</w:t>
                  </w:r>
                  <w:r w:rsidRPr="00F20EDB">
                    <w:rPr>
                      <w:lang w:val="en-US"/>
                    </w:rPr>
                    <w:br/>
                  </w:r>
                  <w:r w:rsidRPr="00F20EDB">
                    <w:rPr>
                      <w:rStyle w:val="cell"/>
                      <w:lang w:val="en-US"/>
                    </w:rPr>
                    <w:t>(0.63 to 1.01)</w:t>
                  </w:r>
                </w:p>
              </w:tc>
            </w:tr>
            <w:tr w:rsidR="002C102D" w:rsidRPr="00F20EDB" w14:paraId="4DAD950C" w14:textId="77777777" w:rsidTr="007572CE">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D3F0638" w14:textId="77777777" w:rsidR="002C102D" w:rsidRPr="00F20EDB" w:rsidRDefault="002C102D" w:rsidP="007572CE">
                  <w:pPr>
                    <w:jc w:val="center"/>
                    <w:rPr>
                      <w:lang w:val="en-US"/>
                    </w:rPr>
                  </w:pPr>
                  <w:r w:rsidRPr="00F20EDB">
                    <w:rPr>
                      <w:rStyle w:val="label"/>
                      <w:lang w:val="en-US"/>
                    </w:rPr>
                    <w:t>Serious adverse events</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5DE5507" w14:textId="77777777" w:rsidR="002C102D" w:rsidRPr="00F20EDB" w:rsidRDefault="002C102D" w:rsidP="007572CE">
                  <w:pPr>
                    <w:jc w:val="center"/>
                    <w:rPr>
                      <w:lang w:val="en-US"/>
                    </w:rPr>
                  </w:pPr>
                  <w:r w:rsidRPr="00F20EDB">
                    <w:rPr>
                      <w:lang w:val="en-US"/>
                    </w:rPr>
                    <w:t>224 per 1,000</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D70E0B6" w14:textId="77777777" w:rsidR="002C102D" w:rsidRPr="00F20EDB" w:rsidRDefault="002C102D" w:rsidP="007572CE">
                  <w:pPr>
                    <w:jc w:val="center"/>
                    <w:rPr>
                      <w:lang w:val="en-US"/>
                    </w:rPr>
                  </w:pPr>
                  <w:r w:rsidRPr="00F20EDB">
                    <w:rPr>
                      <w:rStyle w:val="cell-value"/>
                      <w:b/>
                      <w:bCs/>
                      <w:lang w:val="en-US"/>
                    </w:rPr>
                    <w:t>170 per 1,000</w:t>
                  </w:r>
                  <w:r w:rsidRPr="00F20EDB">
                    <w:rPr>
                      <w:lang w:val="en-US"/>
                    </w:rPr>
                    <w:br/>
                  </w:r>
                  <w:r w:rsidRPr="00F20EDB">
                    <w:rPr>
                      <w:rStyle w:val="cell-value"/>
                      <w:lang w:val="en-US"/>
                    </w:rPr>
                    <w:t>(139 to 206)</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E696091" w14:textId="77777777" w:rsidR="002C102D" w:rsidRPr="00F20EDB" w:rsidRDefault="002C102D" w:rsidP="007572CE">
                  <w:pPr>
                    <w:jc w:val="center"/>
                    <w:rPr>
                      <w:lang w:val="en-US"/>
                    </w:rPr>
                  </w:pPr>
                  <w:r w:rsidRPr="00F20EDB">
                    <w:rPr>
                      <w:rStyle w:val="cell-value"/>
                      <w:b/>
                      <w:bCs/>
                      <w:lang w:val="en-US"/>
                    </w:rPr>
                    <w:t>54 fewer per 1,000</w:t>
                  </w:r>
                  <w:r w:rsidRPr="00F20EDB">
                    <w:rPr>
                      <w:lang w:val="en-US"/>
                    </w:rPr>
                    <w:br/>
                  </w:r>
                  <w:r w:rsidRPr="00F20EDB">
                    <w:rPr>
                      <w:rStyle w:val="cell-value"/>
                      <w:lang w:val="en-US"/>
                    </w:rPr>
                    <w:t xml:space="preserve">(85 fewer </w:t>
                  </w:r>
                  <w:r w:rsidRPr="00F20EDB">
                    <w:rPr>
                      <w:rStyle w:val="cell-value"/>
                      <w:lang w:val="en-US"/>
                    </w:rPr>
                    <w:lastRenderedPageBreak/>
                    <w:t>to 18 fewer)</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BAA41DC" w14:textId="77777777" w:rsidR="002C102D" w:rsidRPr="00F20EDB" w:rsidRDefault="002C102D" w:rsidP="007572CE">
                  <w:pPr>
                    <w:jc w:val="center"/>
                    <w:rPr>
                      <w:lang w:val="en-US"/>
                    </w:rPr>
                  </w:pPr>
                  <w:r w:rsidRPr="00F20EDB">
                    <w:rPr>
                      <w:rStyle w:val="block"/>
                      <w:b/>
                      <w:bCs/>
                      <w:lang w:val="en-US"/>
                    </w:rPr>
                    <w:lastRenderedPageBreak/>
                    <w:t>RR 0.76</w:t>
                  </w:r>
                  <w:r w:rsidRPr="00F20EDB">
                    <w:rPr>
                      <w:lang w:val="en-US"/>
                    </w:rPr>
                    <w:br/>
                  </w:r>
                  <w:r w:rsidRPr="00F20EDB">
                    <w:rPr>
                      <w:rStyle w:val="cell"/>
                      <w:lang w:val="en-US"/>
                    </w:rPr>
                    <w:t>(0.62 to 0.92)</w:t>
                  </w:r>
                </w:p>
              </w:tc>
            </w:tr>
            <w:tr w:rsidR="002C102D" w:rsidRPr="00F20EDB" w14:paraId="488EC7EB" w14:textId="77777777" w:rsidTr="007572CE">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73BDE94" w14:textId="77777777" w:rsidR="002C102D" w:rsidRPr="00F20EDB" w:rsidRDefault="002C102D" w:rsidP="007572CE">
                  <w:pPr>
                    <w:jc w:val="center"/>
                    <w:rPr>
                      <w:lang w:val="en-US"/>
                    </w:rPr>
                  </w:pPr>
                  <w:r w:rsidRPr="00F20EDB">
                    <w:rPr>
                      <w:rStyle w:val="label"/>
                      <w:lang w:val="en-US"/>
                    </w:rPr>
                    <w:t>Time to clinical improvement in blinded trials (all hospitalized patients)</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ED698D9" w14:textId="77777777" w:rsidR="002C102D" w:rsidRPr="00F20EDB" w:rsidRDefault="002C102D" w:rsidP="007572CE">
                  <w:pPr>
                    <w:jc w:val="center"/>
                    <w:rPr>
                      <w:lang w:val="en-US"/>
                    </w:rPr>
                  </w:pPr>
                  <w:r w:rsidRPr="00F20EDB">
                    <w:rPr>
                      <w:rStyle w:val="cell-value"/>
                      <w:lang w:val="en-US"/>
                    </w:rPr>
                    <w:t xml:space="preserve">The mean time to clinical improvement in blinded trials (all hospitalized patients) was </w:t>
                  </w:r>
                  <w:r w:rsidRPr="00F20EDB">
                    <w:rPr>
                      <w:rStyle w:val="cell-value"/>
                      <w:b/>
                      <w:lang w:val="en-US"/>
                    </w:rPr>
                    <w:t>11</w:t>
                  </w:r>
                  <w:r w:rsidRPr="00F20EDB">
                    <w:rPr>
                      <w:rStyle w:val="cell-value"/>
                      <w:lang w:val="en-US"/>
                    </w:rPr>
                    <w:t xml:space="preserve"> days</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9B2A8CE" w14:textId="77777777" w:rsidR="002C102D" w:rsidRPr="00F20EDB" w:rsidRDefault="002C102D" w:rsidP="007572CE">
                  <w:pPr>
                    <w:jc w:val="center"/>
                    <w:rPr>
                      <w:lang w:val="en-US"/>
                    </w:rPr>
                  </w:pPr>
                  <w:r w:rsidRPr="00F20EDB">
                    <w:rPr>
                      <w:rStyle w:val="cell-value"/>
                      <w:lang w:val="en-US"/>
                    </w:rPr>
                    <w:t>The mean time to clinical improvement in blinded trials (all hospitalized patients) in the intervention group was 3.8 days fewer (5.7 fewer to 1.9 fewer)</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602B6F0" w14:textId="77777777" w:rsidR="002C102D" w:rsidRPr="00F20EDB" w:rsidRDefault="002C102D" w:rsidP="007572CE">
                  <w:pPr>
                    <w:jc w:val="center"/>
                    <w:rPr>
                      <w:lang w:val="en-US"/>
                    </w:rPr>
                  </w:pPr>
                  <w:r w:rsidRPr="00F20EDB">
                    <w:rPr>
                      <w:rStyle w:val="cell-value"/>
                      <w:lang w:val="en-US"/>
                    </w:rPr>
                    <w:t xml:space="preserve">MD </w:t>
                  </w:r>
                  <w:r w:rsidRPr="00F20EDB">
                    <w:rPr>
                      <w:rStyle w:val="cell-value"/>
                      <w:b/>
                      <w:bCs/>
                      <w:lang w:val="en-US"/>
                    </w:rPr>
                    <w:t>3.8 days fewer</w:t>
                  </w:r>
                  <w:r w:rsidRPr="00F20EDB">
                    <w:rPr>
                      <w:lang w:val="en-US"/>
                    </w:rPr>
                    <w:br/>
                  </w:r>
                  <w:r w:rsidRPr="00F20EDB">
                    <w:rPr>
                      <w:rStyle w:val="cell-value"/>
                      <w:lang w:val="en-US"/>
                    </w:rPr>
                    <w:t>(5.7 fewer to 1.9 fewer)</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130CF56" w14:textId="77777777" w:rsidR="002C102D" w:rsidRPr="00F20EDB" w:rsidRDefault="002C102D" w:rsidP="007572CE">
                  <w:pPr>
                    <w:jc w:val="center"/>
                    <w:rPr>
                      <w:lang w:val="en-US"/>
                    </w:rPr>
                  </w:pPr>
                  <w:r w:rsidRPr="00F20EDB">
                    <w:rPr>
                      <w:rStyle w:val="cell"/>
                      <w:lang w:val="en-US"/>
                    </w:rPr>
                    <w:t>-</w:t>
                  </w:r>
                </w:p>
              </w:tc>
            </w:tr>
            <w:tr w:rsidR="002C102D" w:rsidRPr="00F20EDB" w14:paraId="0CB758DC" w14:textId="77777777" w:rsidTr="007572CE">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8986C9F" w14:textId="77777777" w:rsidR="002C102D" w:rsidRPr="00F20EDB" w:rsidRDefault="002C102D" w:rsidP="007572CE">
                  <w:pPr>
                    <w:jc w:val="center"/>
                    <w:rPr>
                      <w:lang w:val="en-US"/>
                    </w:rPr>
                  </w:pPr>
                  <w:r w:rsidRPr="00F20EDB">
                    <w:rPr>
                      <w:rStyle w:val="label"/>
                      <w:lang w:val="en-US"/>
                    </w:rPr>
                    <w:t>Time to clinical recovery (all hospitalized patients)</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A8BE46D" w14:textId="77777777" w:rsidR="002C102D" w:rsidRPr="00F20EDB" w:rsidRDefault="002C102D" w:rsidP="007572CE">
                  <w:pPr>
                    <w:jc w:val="center"/>
                    <w:rPr>
                      <w:lang w:val="en-US"/>
                    </w:rPr>
                  </w:pPr>
                  <w:r w:rsidRPr="00F20EDB">
                    <w:rPr>
                      <w:rStyle w:val="cell-value"/>
                      <w:lang w:val="en-US"/>
                    </w:rPr>
                    <w:t xml:space="preserve">The median time to clinical recovery (all hospitalized patients) was </w:t>
                  </w:r>
                  <w:r w:rsidRPr="00F20EDB">
                    <w:rPr>
                      <w:rStyle w:val="cell-value"/>
                      <w:b/>
                      <w:bCs/>
                      <w:lang w:val="en-US"/>
                    </w:rPr>
                    <w:t>12</w:t>
                  </w:r>
                  <w:r w:rsidRPr="00F20EDB">
                    <w:rPr>
                      <w:rStyle w:val="cell-value"/>
                      <w:lang w:val="en-US"/>
                    </w:rPr>
                    <w:t xml:space="preserve"> days</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3C7338A" w14:textId="77777777" w:rsidR="002C102D" w:rsidRPr="00F20EDB" w:rsidRDefault="002C102D" w:rsidP="007572CE">
                  <w:pPr>
                    <w:jc w:val="center"/>
                    <w:rPr>
                      <w:lang w:val="en-US"/>
                    </w:rPr>
                  </w:pPr>
                  <w:r w:rsidRPr="00F20EDB">
                    <w:rPr>
                      <w:rStyle w:val="cell-value"/>
                      <w:lang w:val="en-US"/>
                    </w:rPr>
                    <w:t>The mean time to clinical recovery (all hospitalized patients) in the intervention group was 4 days fewer (7.15 fewer to 0.85 fewer)</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C111E68" w14:textId="77777777" w:rsidR="002C102D" w:rsidRPr="00F20EDB" w:rsidRDefault="002C102D" w:rsidP="007572CE">
                  <w:pPr>
                    <w:jc w:val="center"/>
                    <w:rPr>
                      <w:lang w:val="en-US"/>
                    </w:rPr>
                  </w:pPr>
                  <w:r w:rsidRPr="00F20EDB">
                    <w:rPr>
                      <w:rStyle w:val="cell-value"/>
                      <w:lang w:val="en-US"/>
                    </w:rPr>
                    <w:t xml:space="preserve">MD </w:t>
                  </w:r>
                  <w:r w:rsidRPr="00F20EDB">
                    <w:rPr>
                      <w:rStyle w:val="cell-value"/>
                      <w:b/>
                      <w:bCs/>
                      <w:lang w:val="en-US"/>
                    </w:rPr>
                    <w:t>4 days fewer</w:t>
                  </w:r>
                  <w:r w:rsidRPr="00F20EDB">
                    <w:rPr>
                      <w:lang w:val="en-US"/>
                    </w:rPr>
                    <w:br/>
                  </w:r>
                  <w:r w:rsidRPr="00F20EDB">
                    <w:rPr>
                      <w:rStyle w:val="cell-value"/>
                      <w:lang w:val="en-US"/>
                    </w:rPr>
                    <w:t>(7.15 fewer to 0.85 fewer)</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7C85D7C" w14:textId="77777777" w:rsidR="002C102D" w:rsidRPr="00F20EDB" w:rsidRDefault="002C102D" w:rsidP="007572CE">
                  <w:pPr>
                    <w:jc w:val="center"/>
                    <w:rPr>
                      <w:lang w:val="en-US"/>
                    </w:rPr>
                  </w:pPr>
                  <w:r w:rsidRPr="00F20EDB">
                    <w:rPr>
                      <w:rStyle w:val="cell"/>
                      <w:lang w:val="en-US"/>
                    </w:rPr>
                    <w:t>-</w:t>
                  </w:r>
                </w:p>
              </w:tc>
            </w:tr>
          </w:tbl>
          <w:p w14:paraId="70D8983B" w14:textId="77777777" w:rsidR="002C102D" w:rsidRPr="00F20EDB" w:rsidRDefault="002C102D" w:rsidP="007572CE">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05504FF" w14:textId="77777777" w:rsidR="002C102D" w:rsidRPr="00F20EDB" w:rsidRDefault="002C102D" w:rsidP="007572CE">
            <w:pPr>
              <w:rPr>
                <w:rFonts w:ascii="Calibri" w:hAnsi="Calibri"/>
                <w:lang w:val="en-US"/>
              </w:rPr>
            </w:pPr>
            <w:r w:rsidRPr="00F20EDB">
              <w:rPr>
                <w:rFonts w:ascii="Calibri" w:hAnsi="Calibri"/>
                <w:lang w:val="en-US"/>
              </w:rPr>
              <w:lastRenderedPageBreak/>
              <w:br/>
              <w:t>Majority (93%) of the panel agreed with this judgement</w:t>
            </w:r>
          </w:p>
          <w:p w14:paraId="18AD8454" w14:textId="77777777" w:rsidR="002C102D" w:rsidRPr="00F20EDB" w:rsidRDefault="002C102D" w:rsidP="007572CE">
            <w:pPr>
              <w:rPr>
                <w:rFonts w:ascii="Calibri" w:hAnsi="Calibri"/>
                <w:lang w:val="en-US"/>
              </w:rPr>
            </w:pPr>
            <w:r w:rsidRPr="00F20EDB">
              <w:rPr>
                <w:rFonts w:ascii="Calibri" w:hAnsi="Calibri"/>
                <w:lang w:val="en-US"/>
              </w:rPr>
              <w:t>Only 7% disagreed and thought the benefit is either small or not there.</w:t>
            </w:r>
          </w:p>
          <w:p w14:paraId="53BA4E40" w14:textId="77777777" w:rsidR="002C102D" w:rsidRPr="00F20EDB" w:rsidRDefault="002C102D" w:rsidP="007572CE">
            <w:pPr>
              <w:rPr>
                <w:rFonts w:ascii="Calibri" w:hAnsi="Calibri"/>
                <w:lang w:val="en-US"/>
              </w:rPr>
            </w:pPr>
          </w:p>
        </w:tc>
      </w:tr>
      <w:tr w:rsidR="002C102D" w:rsidRPr="00F20EDB" w14:paraId="1768AC24" w14:textId="77777777" w:rsidTr="007572CE">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3058194" w14:textId="77777777" w:rsidR="002C102D" w:rsidRPr="00F20EDB" w:rsidRDefault="002C102D" w:rsidP="007572CE">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Undesirable Effects</w:t>
            </w:r>
          </w:p>
          <w:p w14:paraId="4548DD90" w14:textId="77777777" w:rsidR="002C102D" w:rsidRPr="00F20EDB" w:rsidRDefault="002C102D" w:rsidP="007572CE">
            <w:pPr>
              <w:pStyle w:val="Subtitle2"/>
              <w:spacing w:before="0" w:beforeAutospacing="0" w:after="0" w:afterAutospacing="0"/>
              <w:rPr>
                <w:rFonts w:ascii="Calibri" w:hAnsi="Calibri"/>
                <w:color w:val="FFFFFF"/>
                <w:lang w:val="en-US"/>
              </w:rPr>
            </w:pPr>
            <w:r w:rsidRPr="00F20EDB">
              <w:rPr>
                <w:rFonts w:ascii="Calibri" w:hAnsi="Calibri"/>
                <w:color w:val="FFFFFF"/>
                <w:lang w:val="en-US"/>
              </w:rPr>
              <w:t>How substantial are the undesirable anticipated effects?</w:t>
            </w:r>
          </w:p>
        </w:tc>
      </w:tr>
      <w:tr w:rsidR="002C102D" w:rsidRPr="00F20EDB" w14:paraId="3086DB4C" w14:textId="77777777" w:rsidTr="007572CE">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5A097DA" w14:textId="77777777" w:rsidR="002C102D" w:rsidRPr="00F20EDB" w:rsidRDefault="002C102D" w:rsidP="007572CE">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EE5792" w14:textId="77777777" w:rsidR="002C102D" w:rsidRPr="00F20EDB" w:rsidRDefault="002C102D" w:rsidP="007572CE">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EA2398D" w14:textId="77777777" w:rsidR="002C102D" w:rsidRPr="00F20EDB" w:rsidRDefault="002C102D" w:rsidP="007572CE">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2C102D" w:rsidRPr="00F20EDB" w14:paraId="2BA64F5A" w14:textId="77777777" w:rsidTr="007572CE">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097BCDD" w14:textId="77777777" w:rsidR="002C102D" w:rsidRPr="00F20EDB" w:rsidRDefault="002C102D" w:rsidP="007572CE">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arge</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Moderate</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Small</w:t>
            </w:r>
            <w:r w:rsidRPr="00F20EDB">
              <w:rPr>
                <w:rFonts w:ascii="Calibri" w:hAnsi="Calibri"/>
                <w:lang w:val="en-US"/>
              </w:rPr>
              <w:br/>
            </w: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Trivial</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835445A" w14:textId="77777777" w:rsidR="002C102D" w:rsidRPr="00F20EDB" w:rsidRDefault="002C102D" w:rsidP="007572CE">
            <w:pPr>
              <w:rPr>
                <w:rFonts w:ascii="Calibri" w:hAnsi="Calibri"/>
                <w:lang w:val="en-US"/>
              </w:rPr>
            </w:pPr>
            <w:r w:rsidRPr="00F20EDB">
              <w:rPr>
                <w:rFonts w:ascii="Calibri" w:hAnsi="Calibri"/>
                <w:lang w:val="en-US"/>
              </w:rPr>
              <w:t xml:space="preserve">No clear undesirable effects </w:t>
            </w:r>
          </w:p>
          <w:p w14:paraId="4E8BF0E9" w14:textId="77777777" w:rsidR="002C102D" w:rsidRPr="00F20EDB" w:rsidRDefault="002C102D" w:rsidP="007572CE">
            <w:pPr>
              <w:rPr>
                <w:rFonts w:ascii="Calibri" w:hAnsi="Calibri"/>
                <w:lang w:val="en-US"/>
              </w:rPr>
            </w:pPr>
            <w:r w:rsidRPr="00F20EDB">
              <w:rPr>
                <w:rFonts w:ascii="Calibri" w:hAnsi="Calibri"/>
                <w:lang w:val="en-US"/>
              </w:rPr>
              <w:t>All point estimates are in favour of remdesivir</w:t>
            </w:r>
          </w:p>
          <w:p w14:paraId="69A5E7AB" w14:textId="77777777" w:rsidR="002C102D" w:rsidRPr="00F20EDB" w:rsidRDefault="002C102D" w:rsidP="007572CE">
            <w:pPr>
              <w:rPr>
                <w:rFonts w:ascii="Calibri" w:hAnsi="Calibri"/>
                <w:lang w:val="en-US"/>
              </w:rPr>
            </w:pPr>
            <w:r w:rsidRPr="00F20EDB">
              <w:rPr>
                <w:rFonts w:ascii="Calibri" w:hAnsi="Calibri"/>
                <w:lang w:val="en-US"/>
              </w:rPr>
              <w:t>the upper limit of 95% CI for mortality is 1.01 likely represent no difference rather than actual harm.</w:t>
            </w:r>
          </w:p>
          <w:p w14:paraId="1CB580D6" w14:textId="77777777" w:rsidR="002C102D" w:rsidRPr="00F20EDB" w:rsidRDefault="002C102D" w:rsidP="007572CE">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A1C52ED" w14:textId="77777777" w:rsidR="002C102D" w:rsidRPr="00F20EDB" w:rsidRDefault="002C102D" w:rsidP="007572CE">
            <w:pPr>
              <w:rPr>
                <w:rFonts w:ascii="Calibri" w:hAnsi="Calibri"/>
                <w:lang w:val="en-US"/>
              </w:rPr>
            </w:pPr>
            <w:r w:rsidRPr="00F20EDB">
              <w:rPr>
                <w:rFonts w:ascii="Calibri" w:hAnsi="Calibri"/>
                <w:lang w:val="en-US"/>
              </w:rPr>
              <w:br/>
              <w:t>All panel members agreed with this judegment</w:t>
            </w:r>
          </w:p>
        </w:tc>
      </w:tr>
      <w:tr w:rsidR="002C102D" w:rsidRPr="00F20EDB" w14:paraId="5F82B7D5" w14:textId="77777777" w:rsidTr="007572CE">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63EEFE9" w14:textId="77777777" w:rsidR="002C102D" w:rsidRPr="00F20EDB" w:rsidRDefault="002C102D" w:rsidP="007572CE">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Certainty of evidence</w:t>
            </w:r>
          </w:p>
          <w:p w14:paraId="57868AAB" w14:textId="77777777" w:rsidR="002C102D" w:rsidRPr="00F20EDB" w:rsidRDefault="002C102D" w:rsidP="007572CE">
            <w:pPr>
              <w:pStyle w:val="Subtitle2"/>
              <w:spacing w:before="0" w:beforeAutospacing="0" w:after="0" w:afterAutospacing="0"/>
              <w:rPr>
                <w:rFonts w:ascii="Calibri" w:hAnsi="Calibri"/>
                <w:color w:val="FFFFFF"/>
                <w:lang w:val="en-US"/>
              </w:rPr>
            </w:pPr>
            <w:r w:rsidRPr="00F20EDB">
              <w:rPr>
                <w:rFonts w:ascii="Calibri" w:hAnsi="Calibri"/>
                <w:color w:val="FFFFFF"/>
                <w:lang w:val="en-US"/>
              </w:rPr>
              <w:t>What is the overall certainty of the evidence of effects?</w:t>
            </w:r>
          </w:p>
        </w:tc>
      </w:tr>
      <w:tr w:rsidR="002C102D" w:rsidRPr="00F20EDB" w14:paraId="522E91CD" w14:textId="77777777" w:rsidTr="007572CE">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4D34DEE" w14:textId="77777777" w:rsidR="002C102D" w:rsidRPr="00F20EDB" w:rsidRDefault="002C102D" w:rsidP="007572CE">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9617E5A" w14:textId="77777777" w:rsidR="002C102D" w:rsidRPr="00F20EDB" w:rsidRDefault="002C102D" w:rsidP="007572CE">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3902D6" w14:textId="77777777" w:rsidR="002C102D" w:rsidRPr="00F20EDB" w:rsidRDefault="002C102D" w:rsidP="007572CE">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2C102D" w:rsidRPr="00F20EDB" w14:paraId="58C4BA26" w14:textId="77777777" w:rsidTr="007572CE">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F9C38F1" w14:textId="77777777" w:rsidR="002C102D" w:rsidRPr="00F20EDB" w:rsidRDefault="002C102D" w:rsidP="007572CE">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ery low</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ow</w:t>
            </w:r>
            <w:r w:rsidRPr="00F20EDB">
              <w:rPr>
                <w:rFonts w:ascii="Calibri" w:hAnsi="Calibri"/>
                <w:lang w:val="en-US"/>
              </w:rPr>
              <w:br/>
            </w: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b/>
                <w:lang w:val="en-US"/>
              </w:rPr>
              <w:t>Moderate</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High</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o included studies</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7415CBB" w14:textId="77777777" w:rsidR="002C102D" w:rsidRPr="00F20EDB" w:rsidRDefault="002C102D" w:rsidP="007572CE">
            <w:pPr>
              <w:rPr>
                <w:rFonts w:ascii="Calibri" w:hAnsi="Calibri"/>
                <w:lang w:val="en-US"/>
              </w:rPr>
            </w:pPr>
            <w:r w:rsidRPr="00F20EDB">
              <w:rPr>
                <w:rFonts w:ascii="Calibri" w:hAnsi="Calibri"/>
                <w:lang w:val="en-US"/>
              </w:rPr>
              <w:br/>
            </w:r>
          </w:p>
          <w:tbl>
            <w:tblPr>
              <w:tblW w:w="5000" w:type="pct"/>
              <w:jc w:val="center"/>
              <w:tblCellMar>
                <w:top w:w="15" w:type="dxa"/>
                <w:left w:w="15" w:type="dxa"/>
                <w:bottom w:w="15" w:type="dxa"/>
                <w:right w:w="15" w:type="dxa"/>
              </w:tblCellMar>
              <w:tblLook w:val="04A0" w:firstRow="1" w:lastRow="0" w:firstColumn="1" w:lastColumn="0" w:noHBand="0" w:noVBand="1"/>
            </w:tblPr>
            <w:tblGrid>
              <w:gridCol w:w="3227"/>
              <w:gridCol w:w="1257"/>
              <w:gridCol w:w="1772"/>
            </w:tblGrid>
            <w:tr w:rsidR="002C102D" w:rsidRPr="00F20EDB" w14:paraId="6DEFFAE3" w14:textId="77777777" w:rsidTr="007572CE">
              <w:trPr>
                <w:tblHeader/>
                <w:jc w:val="center"/>
              </w:trPr>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718F29FA" w14:textId="77777777" w:rsidR="002C102D" w:rsidRPr="00F20EDB" w:rsidRDefault="002C102D" w:rsidP="007572CE">
                  <w:pPr>
                    <w:jc w:val="center"/>
                    <w:rPr>
                      <w:b/>
                      <w:bCs/>
                      <w:lang w:val="en-US"/>
                    </w:rPr>
                  </w:pPr>
                  <w:r w:rsidRPr="00F20EDB">
                    <w:rPr>
                      <w:b/>
                      <w:bCs/>
                      <w:lang w:val="en-US"/>
                    </w:rPr>
                    <w:t>Outcomes</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1C4A56EE" w14:textId="77777777" w:rsidR="002C102D" w:rsidRPr="00F20EDB" w:rsidRDefault="002C102D" w:rsidP="007572CE">
                  <w:pPr>
                    <w:jc w:val="center"/>
                    <w:rPr>
                      <w:b/>
                      <w:bCs/>
                      <w:lang w:val="en-US"/>
                    </w:rPr>
                  </w:pPr>
                  <w:r w:rsidRPr="00F20EDB">
                    <w:rPr>
                      <w:b/>
                      <w:bCs/>
                      <w:lang w:val="en-US"/>
                    </w:rPr>
                    <w:t>Importance</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6AF5ACB8" w14:textId="77777777" w:rsidR="002C102D" w:rsidRPr="00F20EDB" w:rsidRDefault="002C102D" w:rsidP="007572CE">
                  <w:pPr>
                    <w:jc w:val="center"/>
                    <w:rPr>
                      <w:b/>
                      <w:bCs/>
                      <w:lang w:val="en-US"/>
                    </w:rPr>
                  </w:pPr>
                  <w:r w:rsidRPr="00F20EDB">
                    <w:rPr>
                      <w:b/>
                      <w:bCs/>
                      <w:lang w:val="en-US"/>
                    </w:rPr>
                    <w:t>Quality of the evidence</w:t>
                  </w:r>
                  <w:r w:rsidRPr="00F20EDB">
                    <w:rPr>
                      <w:b/>
                      <w:bCs/>
                      <w:lang w:val="en-US"/>
                    </w:rPr>
                    <w:br/>
                    <w:t>(GRADE)</w:t>
                  </w:r>
                </w:p>
              </w:tc>
            </w:tr>
            <w:tr w:rsidR="002C102D" w:rsidRPr="00F20EDB" w14:paraId="7CBB27AD" w14:textId="77777777" w:rsidTr="007572CE">
              <w:trPr>
                <w:jc w:val="center"/>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A78D3F9" w14:textId="77777777" w:rsidR="002C102D" w:rsidRPr="00F20EDB" w:rsidRDefault="002C102D" w:rsidP="007572CE">
                  <w:pPr>
                    <w:jc w:val="center"/>
                    <w:rPr>
                      <w:lang w:val="en-US"/>
                    </w:rPr>
                  </w:pPr>
                  <w:r w:rsidRPr="00F20EDB">
                    <w:rPr>
                      <w:rStyle w:val="label"/>
                      <w:lang w:val="en-US"/>
                    </w:rPr>
                    <w:t>Mortality at 28 days (Severe COVDI-19 not receiving invasive mechanical ventilation)</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868B485" w14:textId="77777777" w:rsidR="002C102D" w:rsidRPr="00F20EDB" w:rsidRDefault="002C102D" w:rsidP="007572CE">
                  <w:pPr>
                    <w:jc w:val="center"/>
                    <w:rPr>
                      <w:lang w:val="en-US"/>
                    </w:rPr>
                  </w:pPr>
                  <w:r w:rsidRPr="00F20EDB">
                    <w:rPr>
                      <w:lang w:val="en-US"/>
                    </w:rPr>
                    <w:t>CRITICAL</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3E253F1" w14:textId="77777777" w:rsidR="002C102D" w:rsidRPr="00F20EDB" w:rsidRDefault="002C102D" w:rsidP="007572CE">
                  <w:pPr>
                    <w:jc w:val="center"/>
                    <w:rPr>
                      <w:lang w:val="en-US"/>
                    </w:rPr>
                  </w:pPr>
                  <w:r w:rsidRPr="00F20EDB">
                    <w:rPr>
                      <w:rStyle w:val="quality-sign"/>
                      <w:rFonts w:ascii="Cambria Math" w:hAnsi="Cambria Math" w:cs="Cambria Math"/>
                      <w:lang w:val="en-US"/>
                    </w:rPr>
                    <w:t>⨁⨁⨁</w:t>
                  </w:r>
                  <w:r w:rsidRPr="00F20EDB">
                    <w:rPr>
                      <w:rStyle w:val="quality-sign"/>
                      <w:rFonts w:ascii="Segoe UI Symbol" w:hAnsi="Segoe UI Symbol" w:cs="Segoe UI Symbol"/>
                      <w:lang w:val="en-US"/>
                    </w:rPr>
                    <w:t>◯</w:t>
                  </w:r>
                  <w:r w:rsidRPr="00F20EDB">
                    <w:rPr>
                      <w:lang w:val="en-US"/>
                    </w:rPr>
                    <w:br/>
                  </w:r>
                  <w:r w:rsidRPr="00F20EDB">
                    <w:rPr>
                      <w:rStyle w:val="quality-text"/>
                      <w:lang w:val="en-US"/>
                    </w:rPr>
                    <w:t>MODERATE</w:t>
                  </w:r>
                  <w:r w:rsidRPr="00F20EDB">
                    <w:rPr>
                      <w:vertAlign w:val="superscript"/>
                      <w:lang w:val="en-US"/>
                    </w:rPr>
                    <w:t>a</w:t>
                  </w:r>
                </w:p>
              </w:tc>
            </w:tr>
            <w:tr w:rsidR="002C102D" w:rsidRPr="00F20EDB" w14:paraId="2F478007" w14:textId="77777777" w:rsidTr="007572CE">
              <w:trPr>
                <w:jc w:val="center"/>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2EE23F7" w14:textId="77777777" w:rsidR="002C102D" w:rsidRPr="00F20EDB" w:rsidRDefault="002C102D" w:rsidP="007572CE">
                  <w:pPr>
                    <w:jc w:val="center"/>
                    <w:rPr>
                      <w:lang w:val="en-US"/>
                    </w:rPr>
                  </w:pPr>
                  <w:r w:rsidRPr="00F20EDB">
                    <w:rPr>
                      <w:rStyle w:val="label"/>
                      <w:lang w:val="en-US"/>
                    </w:rPr>
                    <w:t>Serious adverse events</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4E687FB" w14:textId="77777777" w:rsidR="002C102D" w:rsidRPr="00F20EDB" w:rsidRDefault="002C102D" w:rsidP="007572CE">
                  <w:pPr>
                    <w:jc w:val="center"/>
                    <w:rPr>
                      <w:lang w:val="en-US"/>
                    </w:rPr>
                  </w:pPr>
                  <w:r w:rsidRPr="00F20EDB">
                    <w:rPr>
                      <w:lang w:val="en-US"/>
                    </w:rPr>
                    <w:t>CRITICAL</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AFB8C70" w14:textId="77777777" w:rsidR="002C102D" w:rsidRPr="00F20EDB" w:rsidRDefault="002C102D" w:rsidP="007572CE">
                  <w:pPr>
                    <w:jc w:val="center"/>
                    <w:rPr>
                      <w:lang w:val="en-US"/>
                    </w:rPr>
                  </w:pPr>
                  <w:r w:rsidRPr="00F20EDB">
                    <w:rPr>
                      <w:rStyle w:val="quality-sign"/>
                      <w:rFonts w:ascii="Cambria Math" w:hAnsi="Cambria Math" w:cs="Cambria Math"/>
                      <w:lang w:val="en-US"/>
                    </w:rPr>
                    <w:t>⨁⨁⨁</w:t>
                  </w:r>
                  <w:r w:rsidRPr="00F20EDB">
                    <w:rPr>
                      <w:rStyle w:val="quality-sign"/>
                      <w:rFonts w:ascii="Segoe UI Symbol" w:hAnsi="Segoe UI Symbol" w:cs="Segoe UI Symbol"/>
                      <w:lang w:val="en-US"/>
                    </w:rPr>
                    <w:t>◯</w:t>
                  </w:r>
                  <w:r w:rsidRPr="00F20EDB">
                    <w:rPr>
                      <w:lang w:val="en-US"/>
                    </w:rPr>
                    <w:br/>
                  </w:r>
                  <w:r w:rsidRPr="00F20EDB">
                    <w:rPr>
                      <w:rStyle w:val="quality-text"/>
                      <w:lang w:val="en-US"/>
                    </w:rPr>
                    <w:t>MODERATE</w:t>
                  </w:r>
                  <w:r w:rsidRPr="00F20EDB">
                    <w:rPr>
                      <w:vertAlign w:val="superscript"/>
                      <w:lang w:val="en-US"/>
                    </w:rPr>
                    <w:t>b</w:t>
                  </w:r>
                </w:p>
              </w:tc>
            </w:tr>
            <w:tr w:rsidR="002C102D" w:rsidRPr="00F20EDB" w14:paraId="3E8BBF4B" w14:textId="77777777" w:rsidTr="007572CE">
              <w:trPr>
                <w:jc w:val="center"/>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5075020" w14:textId="77777777" w:rsidR="002C102D" w:rsidRPr="00F20EDB" w:rsidRDefault="002C102D" w:rsidP="007572CE">
                  <w:pPr>
                    <w:jc w:val="center"/>
                    <w:rPr>
                      <w:lang w:val="en-US"/>
                    </w:rPr>
                  </w:pPr>
                  <w:r w:rsidRPr="00F20EDB">
                    <w:rPr>
                      <w:rStyle w:val="label"/>
                      <w:lang w:val="en-US"/>
                    </w:rPr>
                    <w:lastRenderedPageBreak/>
                    <w:t>Time to clinical improvement in blinded trials (all hospitalized patients)</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499D5AE" w14:textId="77777777" w:rsidR="002C102D" w:rsidRPr="00F20EDB" w:rsidRDefault="002C102D" w:rsidP="007572CE">
                  <w:pPr>
                    <w:jc w:val="center"/>
                    <w:rPr>
                      <w:lang w:val="en-US"/>
                    </w:rPr>
                  </w:pPr>
                  <w:r w:rsidRPr="00F20EDB">
                    <w:rPr>
                      <w:lang w:val="en-US"/>
                    </w:rPr>
                    <w:t>CRITICAL</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CA7704A" w14:textId="77777777" w:rsidR="002C102D" w:rsidRPr="00F20EDB" w:rsidRDefault="002C102D" w:rsidP="007572CE">
                  <w:pPr>
                    <w:jc w:val="center"/>
                    <w:rPr>
                      <w:lang w:val="en-US"/>
                    </w:rPr>
                  </w:pPr>
                  <w:r w:rsidRPr="00F20EDB">
                    <w:rPr>
                      <w:rStyle w:val="quality-sign"/>
                      <w:rFonts w:ascii="Cambria Math" w:hAnsi="Cambria Math" w:cs="Cambria Math"/>
                      <w:lang w:val="en-US"/>
                    </w:rPr>
                    <w:t>⨁⨁⨁</w:t>
                  </w:r>
                  <w:r w:rsidRPr="00F20EDB">
                    <w:rPr>
                      <w:rStyle w:val="quality-sign"/>
                      <w:rFonts w:ascii="Segoe UI Symbol" w:hAnsi="Segoe UI Symbol" w:cs="Segoe UI Symbol"/>
                      <w:lang w:val="en-US"/>
                    </w:rPr>
                    <w:t>◯</w:t>
                  </w:r>
                  <w:r w:rsidRPr="00F20EDB">
                    <w:rPr>
                      <w:lang w:val="en-US"/>
                    </w:rPr>
                    <w:br/>
                  </w:r>
                  <w:r w:rsidRPr="00F20EDB">
                    <w:rPr>
                      <w:rStyle w:val="quality-text"/>
                      <w:lang w:val="en-US"/>
                    </w:rPr>
                    <w:t>MODERATE</w:t>
                  </w:r>
                  <w:r w:rsidRPr="00F20EDB">
                    <w:rPr>
                      <w:vertAlign w:val="superscript"/>
                      <w:lang w:val="en-US"/>
                    </w:rPr>
                    <w:t>b</w:t>
                  </w:r>
                </w:p>
              </w:tc>
            </w:tr>
            <w:tr w:rsidR="002C102D" w:rsidRPr="00F20EDB" w14:paraId="3D40837D" w14:textId="77777777" w:rsidTr="007572CE">
              <w:trPr>
                <w:jc w:val="center"/>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2367631" w14:textId="77777777" w:rsidR="002C102D" w:rsidRPr="00F20EDB" w:rsidRDefault="002C102D" w:rsidP="007572CE">
                  <w:pPr>
                    <w:jc w:val="center"/>
                    <w:rPr>
                      <w:lang w:val="en-US"/>
                    </w:rPr>
                  </w:pPr>
                  <w:r w:rsidRPr="00F20EDB">
                    <w:rPr>
                      <w:rStyle w:val="label"/>
                      <w:lang w:val="en-US"/>
                    </w:rPr>
                    <w:t>Time to clinical recovery (all hospitalized patients)</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E60F663" w14:textId="77777777" w:rsidR="002C102D" w:rsidRPr="00F20EDB" w:rsidRDefault="002C102D" w:rsidP="007572CE">
                  <w:pPr>
                    <w:jc w:val="center"/>
                    <w:rPr>
                      <w:lang w:val="en-US"/>
                    </w:rPr>
                  </w:pP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8D923D4" w14:textId="77777777" w:rsidR="002C102D" w:rsidRPr="00F20EDB" w:rsidRDefault="002C102D" w:rsidP="007572CE">
                  <w:pPr>
                    <w:jc w:val="center"/>
                    <w:rPr>
                      <w:lang w:val="en-US"/>
                    </w:rPr>
                  </w:pPr>
                  <w:r w:rsidRPr="00F20EDB">
                    <w:rPr>
                      <w:rStyle w:val="quality-sign"/>
                      <w:rFonts w:ascii="Cambria Math" w:hAnsi="Cambria Math" w:cs="Cambria Math"/>
                      <w:lang w:val="en-US"/>
                    </w:rPr>
                    <w:t>⨁⨁</w:t>
                  </w:r>
                  <w:r w:rsidRPr="00F20EDB">
                    <w:rPr>
                      <w:rStyle w:val="quality-sign"/>
                      <w:rFonts w:ascii="Segoe UI Symbol" w:hAnsi="Segoe UI Symbol" w:cs="Segoe UI Symbol"/>
                      <w:lang w:val="en-US"/>
                    </w:rPr>
                    <w:t>◯◯</w:t>
                  </w:r>
                  <w:r w:rsidRPr="00F20EDB">
                    <w:rPr>
                      <w:lang w:val="en-US"/>
                    </w:rPr>
                    <w:br/>
                  </w:r>
                  <w:r w:rsidRPr="00F20EDB">
                    <w:rPr>
                      <w:rStyle w:val="quality-text"/>
                      <w:lang w:val="en-US"/>
                    </w:rPr>
                    <w:t>LOW</w:t>
                  </w:r>
                  <w:r w:rsidRPr="00F20EDB">
                    <w:rPr>
                      <w:vertAlign w:val="superscript"/>
                      <w:lang w:val="en-US"/>
                    </w:rPr>
                    <w:t>c,d</w:t>
                  </w:r>
                </w:p>
              </w:tc>
            </w:tr>
          </w:tbl>
          <w:p w14:paraId="6F011578" w14:textId="77777777" w:rsidR="002C102D" w:rsidRPr="00F20EDB" w:rsidRDefault="002C102D" w:rsidP="000172B3">
            <w:pPr>
              <w:numPr>
                <w:ilvl w:val="0"/>
                <w:numId w:val="20"/>
              </w:numPr>
              <w:spacing w:before="100" w:beforeAutospacing="1" w:after="100" w:afterAutospacing="1"/>
              <w:rPr>
                <w:rFonts w:ascii="Verdana" w:hAnsi="Verdana"/>
                <w:lang w:val="en-US"/>
              </w:rPr>
            </w:pPr>
            <w:r w:rsidRPr="00F20EDB">
              <w:rPr>
                <w:rFonts w:ascii="Verdana" w:hAnsi="Verdana"/>
                <w:lang w:val="en-US"/>
              </w:rPr>
              <w:t>We downgraded the quality of evidence by one level for serious imprecision. The 95% CI included both a large benefit and no difference.</w:t>
            </w:r>
          </w:p>
          <w:p w14:paraId="17A18C3D" w14:textId="77777777" w:rsidR="002C102D" w:rsidRPr="00F20EDB" w:rsidRDefault="002C102D" w:rsidP="000172B3">
            <w:pPr>
              <w:numPr>
                <w:ilvl w:val="0"/>
                <w:numId w:val="20"/>
              </w:numPr>
              <w:spacing w:before="100" w:beforeAutospacing="1" w:after="100" w:afterAutospacing="1"/>
              <w:rPr>
                <w:rFonts w:ascii="Verdana" w:hAnsi="Verdana"/>
                <w:lang w:val="en-US"/>
              </w:rPr>
            </w:pPr>
            <w:r w:rsidRPr="00F20EDB">
              <w:rPr>
                <w:rFonts w:ascii="Verdana" w:hAnsi="Verdana"/>
                <w:lang w:val="en-US"/>
              </w:rPr>
              <w:t>We downgraded the quality of evidence by one level for serious risk of bias, two trials were at high-risk of bias for lack of blinding</w:t>
            </w:r>
          </w:p>
          <w:p w14:paraId="2B8DCC83" w14:textId="77777777" w:rsidR="002C102D" w:rsidRPr="00F20EDB" w:rsidRDefault="002C102D" w:rsidP="000172B3">
            <w:pPr>
              <w:numPr>
                <w:ilvl w:val="0"/>
                <w:numId w:val="20"/>
              </w:numPr>
              <w:spacing w:before="100" w:beforeAutospacing="1" w:after="100" w:afterAutospacing="1"/>
              <w:rPr>
                <w:rFonts w:ascii="Verdana" w:hAnsi="Verdana"/>
                <w:lang w:val="en-US"/>
              </w:rPr>
            </w:pPr>
            <w:r w:rsidRPr="00F20EDB">
              <w:rPr>
                <w:rFonts w:ascii="Verdana" w:hAnsi="Verdana"/>
                <w:lang w:val="en-US"/>
              </w:rPr>
              <w:t>We downgraded the quality of evidence by one level for serious imprecision, the 95% CI included substantial and small benefits.</w:t>
            </w:r>
          </w:p>
          <w:p w14:paraId="79EB9AF3" w14:textId="77777777" w:rsidR="002C102D" w:rsidRPr="00F20EDB" w:rsidRDefault="002C102D" w:rsidP="000172B3">
            <w:pPr>
              <w:numPr>
                <w:ilvl w:val="0"/>
                <w:numId w:val="20"/>
              </w:numPr>
              <w:spacing w:before="100" w:beforeAutospacing="1" w:after="100" w:afterAutospacing="1"/>
              <w:rPr>
                <w:rFonts w:ascii="Verdana" w:hAnsi="Verdana"/>
                <w:lang w:val="en-US"/>
              </w:rPr>
            </w:pPr>
            <w:r w:rsidRPr="00F20EDB">
              <w:rPr>
                <w:rFonts w:ascii="Verdana" w:hAnsi="Verdana"/>
                <w:lang w:val="en-US"/>
              </w:rPr>
              <w:t>We downgraded the quality of evidence by one level for risk of bias because we estimated the mean and SD from median and 95% CI provided in the manuscript.</w:t>
            </w:r>
          </w:p>
          <w:p w14:paraId="5EA4428E" w14:textId="77777777" w:rsidR="002C102D" w:rsidRPr="00F20EDB" w:rsidRDefault="002C102D" w:rsidP="007572CE">
            <w:pPr>
              <w:spacing w:before="100" w:beforeAutospacing="1" w:after="100" w:afterAutospacing="1"/>
              <w:rPr>
                <w:rFonts w:ascii="Verdana" w:hAnsi="Verdana"/>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E9A192D" w14:textId="77777777" w:rsidR="002C102D" w:rsidRPr="00F20EDB" w:rsidRDefault="002C102D" w:rsidP="007572CE">
            <w:pPr>
              <w:rPr>
                <w:rFonts w:ascii="Calibri" w:hAnsi="Calibri"/>
                <w:lang w:val="en-US"/>
              </w:rPr>
            </w:pPr>
            <w:r w:rsidRPr="00F20EDB">
              <w:rPr>
                <w:rFonts w:ascii="Calibri" w:hAnsi="Calibri"/>
                <w:lang w:val="en-US"/>
              </w:rPr>
              <w:lastRenderedPageBreak/>
              <w:br/>
            </w:r>
          </w:p>
        </w:tc>
      </w:tr>
      <w:tr w:rsidR="002C102D" w:rsidRPr="00F20EDB" w14:paraId="7274509D" w14:textId="77777777" w:rsidTr="007572CE">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E2625BD" w14:textId="77777777" w:rsidR="002C102D" w:rsidRPr="00F20EDB" w:rsidRDefault="002C102D" w:rsidP="007572CE">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Values</w:t>
            </w:r>
          </w:p>
          <w:p w14:paraId="688286A5" w14:textId="77777777" w:rsidR="002C102D" w:rsidRPr="00F20EDB" w:rsidRDefault="002C102D" w:rsidP="007572CE">
            <w:pPr>
              <w:pStyle w:val="Subtitle2"/>
              <w:spacing w:before="0" w:beforeAutospacing="0" w:after="0" w:afterAutospacing="0"/>
              <w:rPr>
                <w:rFonts w:ascii="Calibri" w:hAnsi="Calibri"/>
                <w:color w:val="FFFFFF"/>
                <w:lang w:val="en-US"/>
              </w:rPr>
            </w:pPr>
            <w:r w:rsidRPr="00F20EDB">
              <w:rPr>
                <w:rFonts w:ascii="Calibri" w:hAnsi="Calibri"/>
                <w:color w:val="FFFFFF"/>
                <w:lang w:val="en-US"/>
              </w:rPr>
              <w:t>Is there important uncertainty about or variability in how much people value the main outcomes?</w:t>
            </w:r>
          </w:p>
        </w:tc>
      </w:tr>
      <w:tr w:rsidR="002C102D" w:rsidRPr="00F20EDB" w14:paraId="551EEDE9" w14:textId="77777777" w:rsidTr="007572CE">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3458DB8" w14:textId="77777777" w:rsidR="002C102D" w:rsidRPr="00F20EDB" w:rsidRDefault="002C102D" w:rsidP="007572CE">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E5AC141" w14:textId="77777777" w:rsidR="002C102D" w:rsidRPr="00F20EDB" w:rsidRDefault="002C102D" w:rsidP="007572CE">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AB4CCBC" w14:textId="77777777" w:rsidR="002C102D" w:rsidRPr="00F20EDB" w:rsidRDefault="002C102D" w:rsidP="007572CE">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2C102D" w:rsidRPr="00F20EDB" w14:paraId="3770E215" w14:textId="77777777" w:rsidTr="007572CE">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E99E487" w14:textId="77777777" w:rsidR="002C102D" w:rsidRPr="00F20EDB" w:rsidRDefault="002C102D" w:rsidP="007572CE">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Important uncertainty or variability</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 xml:space="preserve">Possibly important </w:t>
            </w:r>
            <w:r w:rsidRPr="00F20EDB">
              <w:rPr>
                <w:rStyle w:val="ep-radiobuttonlabel"/>
                <w:rFonts w:ascii="Calibri" w:hAnsi="Calibri"/>
                <w:lang w:val="en-US"/>
              </w:rPr>
              <w:lastRenderedPageBreak/>
              <w:t>uncertainty or variability</w:t>
            </w:r>
            <w:r w:rsidRPr="00F20EDB">
              <w:rPr>
                <w:rFonts w:ascii="Calibri" w:hAnsi="Calibri"/>
                <w:lang w:val="en-US"/>
              </w:rPr>
              <w:br/>
            </w: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Probably no important uncertainty or variability</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o important uncertainty or variability</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0E0E391" w14:textId="77777777" w:rsidR="002C102D" w:rsidRPr="00F20EDB" w:rsidRDefault="002C102D" w:rsidP="007572CE">
            <w:pPr>
              <w:rPr>
                <w:rFonts w:ascii="Calibri" w:hAnsi="Calibri"/>
                <w:lang w:val="en-US"/>
              </w:rPr>
            </w:pPr>
            <w:r w:rsidRPr="00F20EDB">
              <w:rPr>
                <w:rFonts w:ascii="Calibri" w:hAnsi="Calibri"/>
                <w:lang w:val="en-US"/>
              </w:rPr>
              <w:lastRenderedPageBreak/>
              <w:t>likely all patients will value less death and adverse events, and most patients will value quicker time to recover</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E86E0F5" w14:textId="77777777" w:rsidR="002C102D" w:rsidRPr="00F20EDB" w:rsidRDefault="002C102D" w:rsidP="007572CE">
            <w:pPr>
              <w:rPr>
                <w:rFonts w:ascii="Calibri" w:hAnsi="Calibri"/>
                <w:lang w:val="en-US"/>
              </w:rPr>
            </w:pPr>
            <w:r w:rsidRPr="00F20EDB">
              <w:rPr>
                <w:rFonts w:ascii="Calibri" w:hAnsi="Calibri"/>
                <w:lang w:val="en-US"/>
              </w:rPr>
              <w:br/>
            </w:r>
          </w:p>
        </w:tc>
      </w:tr>
      <w:tr w:rsidR="002C102D" w:rsidRPr="00F20EDB" w14:paraId="3FD8F7E0" w14:textId="77777777" w:rsidTr="007572CE">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09E199F" w14:textId="77777777" w:rsidR="002C102D" w:rsidRPr="00F20EDB" w:rsidRDefault="002C102D" w:rsidP="007572CE">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Balance of effects</w:t>
            </w:r>
          </w:p>
          <w:p w14:paraId="4C49A202" w14:textId="77777777" w:rsidR="002C102D" w:rsidRPr="00F20EDB" w:rsidRDefault="002C102D" w:rsidP="007572CE">
            <w:pPr>
              <w:pStyle w:val="Subtitle2"/>
              <w:spacing w:before="0" w:beforeAutospacing="0" w:after="0" w:afterAutospacing="0"/>
              <w:rPr>
                <w:rFonts w:ascii="Calibri" w:hAnsi="Calibri"/>
                <w:color w:val="FFFFFF"/>
                <w:lang w:val="en-US"/>
              </w:rPr>
            </w:pPr>
            <w:r w:rsidRPr="00F20EDB">
              <w:rPr>
                <w:rFonts w:ascii="Calibri" w:hAnsi="Calibri"/>
                <w:color w:val="FFFFFF"/>
                <w:lang w:val="en-US"/>
              </w:rPr>
              <w:t>Does the balance between desirable and undesirable effects favor the intervention or the comparison?</w:t>
            </w:r>
          </w:p>
        </w:tc>
      </w:tr>
      <w:tr w:rsidR="002C102D" w:rsidRPr="00F20EDB" w14:paraId="7A127FE8" w14:textId="77777777" w:rsidTr="007572CE">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1AA26D1" w14:textId="77777777" w:rsidR="002C102D" w:rsidRPr="00F20EDB" w:rsidRDefault="002C102D" w:rsidP="007572CE">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79FDC9D" w14:textId="77777777" w:rsidR="002C102D" w:rsidRPr="00F20EDB" w:rsidRDefault="002C102D" w:rsidP="007572CE">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ADF782F" w14:textId="77777777" w:rsidR="002C102D" w:rsidRPr="00F20EDB" w:rsidRDefault="002C102D" w:rsidP="007572CE">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2C102D" w:rsidRPr="00F20EDB" w14:paraId="1134C1DB" w14:textId="77777777" w:rsidTr="007572CE">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2C1E982" w14:textId="77777777" w:rsidR="002C102D" w:rsidRPr="00F20EDB" w:rsidRDefault="002C102D" w:rsidP="007572CE">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Favors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favors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es not favor either the intervention or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favors the intervention</w:t>
            </w:r>
            <w:r w:rsidRPr="00F20EDB">
              <w:rPr>
                <w:rFonts w:ascii="Calibri" w:hAnsi="Calibri"/>
                <w:lang w:val="en-US"/>
              </w:rPr>
              <w:br/>
            </w: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Favors the interventi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427EE60" w14:textId="77777777" w:rsidR="002C102D" w:rsidRPr="00F20EDB" w:rsidRDefault="002C102D" w:rsidP="007572CE">
            <w:pPr>
              <w:rPr>
                <w:rFonts w:ascii="Calibri" w:hAnsi="Calibri"/>
                <w:lang w:val="en-US"/>
              </w:rPr>
            </w:pPr>
            <w:r w:rsidRPr="00F20EDB">
              <w:rPr>
                <w:rFonts w:ascii="Calibri" w:hAnsi="Calibri"/>
                <w:b/>
                <w:bCs/>
                <w:lang w:val="en-US"/>
              </w:rPr>
              <w:t>Rationale:</w:t>
            </w:r>
          </w:p>
          <w:p w14:paraId="1AF0C406" w14:textId="77777777" w:rsidR="002C102D" w:rsidRPr="00F20EDB" w:rsidRDefault="002C102D" w:rsidP="007572CE">
            <w:pPr>
              <w:rPr>
                <w:rFonts w:ascii="Calibri" w:hAnsi="Calibri"/>
                <w:lang w:val="en-US"/>
              </w:rPr>
            </w:pPr>
            <w:r w:rsidRPr="00F20EDB">
              <w:rPr>
                <w:rFonts w:ascii="Calibri" w:hAnsi="Calibri"/>
                <w:lang w:val="en-US"/>
              </w:rPr>
              <w:t>Moderate benefit (1.7% to 4% reduction in death, 5% reduction in adverse events, and 5 days less time to recovery)</w:t>
            </w:r>
          </w:p>
          <w:p w14:paraId="219CEA48" w14:textId="77777777" w:rsidR="002C102D" w:rsidRPr="00F20EDB" w:rsidRDefault="002C102D" w:rsidP="007572CE">
            <w:pPr>
              <w:rPr>
                <w:rFonts w:ascii="Calibri" w:hAnsi="Calibri"/>
                <w:lang w:val="en-US"/>
              </w:rPr>
            </w:pPr>
            <w:r w:rsidRPr="00F20EDB">
              <w:rPr>
                <w:rFonts w:ascii="Calibri" w:hAnsi="Calibri"/>
                <w:lang w:val="en-US"/>
              </w:rPr>
              <w:t>No clear harm</w:t>
            </w:r>
          </w:p>
          <w:p w14:paraId="1BD4864E" w14:textId="77777777" w:rsidR="002C102D" w:rsidRPr="00F20EDB" w:rsidRDefault="002C102D" w:rsidP="007572CE">
            <w:pPr>
              <w:rPr>
                <w:rFonts w:ascii="Calibri" w:hAnsi="Calibri"/>
                <w:lang w:val="en-US"/>
              </w:rPr>
            </w:pPr>
            <w:r w:rsidRPr="00F20EDB">
              <w:rPr>
                <w:rFonts w:ascii="Calibri" w:hAnsi="Calibri"/>
                <w:lang w:val="en-US"/>
              </w:rPr>
              <w:t>Quality of evidence low to moderate due to uncertainty about other outcomes</w:t>
            </w:r>
          </w:p>
          <w:p w14:paraId="43311003" w14:textId="77777777" w:rsidR="002C102D" w:rsidRPr="00F20EDB" w:rsidRDefault="002C102D" w:rsidP="007572CE">
            <w:pPr>
              <w:rPr>
                <w:rFonts w:ascii="Calibri" w:hAnsi="Calibri"/>
                <w:lang w:val="en-US"/>
              </w:rPr>
            </w:pPr>
            <w:r w:rsidRPr="00F20EDB">
              <w:rPr>
                <w:rFonts w:ascii="Calibri" w:hAnsi="Calibri"/>
                <w:lang w:val="en-US"/>
              </w:rPr>
              <w:t xml:space="preserve">Consistent values and preferences </w:t>
            </w:r>
          </w:p>
          <w:p w14:paraId="4C402D56" w14:textId="77777777" w:rsidR="002C102D" w:rsidRPr="00F20EDB" w:rsidRDefault="002C102D" w:rsidP="007572CE">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5182BCF" w14:textId="77777777" w:rsidR="002C102D" w:rsidRPr="00F20EDB" w:rsidRDefault="002C102D" w:rsidP="007572CE">
            <w:pPr>
              <w:rPr>
                <w:rFonts w:ascii="Calibri" w:hAnsi="Calibri"/>
                <w:lang w:val="en-US"/>
              </w:rPr>
            </w:pPr>
            <w:r w:rsidRPr="00F20EDB">
              <w:rPr>
                <w:rFonts w:ascii="Calibri" w:hAnsi="Calibri"/>
                <w:lang w:val="en-US"/>
              </w:rPr>
              <w:br/>
              <w:t>Majority agreed with this judgment (95%).</w:t>
            </w:r>
          </w:p>
          <w:p w14:paraId="1B558FCC" w14:textId="77777777" w:rsidR="002C102D" w:rsidRPr="00F20EDB" w:rsidRDefault="002C102D" w:rsidP="007572CE">
            <w:pPr>
              <w:rPr>
                <w:rFonts w:ascii="Calibri" w:hAnsi="Calibri"/>
                <w:lang w:val="en-US"/>
              </w:rPr>
            </w:pPr>
          </w:p>
          <w:p w14:paraId="3C7A58A8" w14:textId="77777777" w:rsidR="002C102D" w:rsidRPr="00F20EDB" w:rsidRDefault="002C102D" w:rsidP="007572CE">
            <w:pPr>
              <w:rPr>
                <w:rFonts w:ascii="Calibri" w:hAnsi="Calibri"/>
                <w:lang w:val="en-US"/>
              </w:rPr>
            </w:pPr>
            <w:r w:rsidRPr="00F20EDB">
              <w:rPr>
                <w:rFonts w:ascii="Calibri" w:hAnsi="Calibri"/>
                <w:lang w:val="en-US"/>
              </w:rPr>
              <w:t>One panelist believe that the balance of effects “probably” favours the intervention</w:t>
            </w:r>
          </w:p>
          <w:p w14:paraId="3CA7ECD0" w14:textId="77777777" w:rsidR="002C102D" w:rsidRPr="00F20EDB" w:rsidRDefault="002C102D" w:rsidP="007572CE">
            <w:pPr>
              <w:rPr>
                <w:rFonts w:ascii="Calibri" w:hAnsi="Calibri"/>
                <w:lang w:val="en-US"/>
              </w:rPr>
            </w:pPr>
          </w:p>
        </w:tc>
      </w:tr>
      <w:tr w:rsidR="002C102D" w:rsidRPr="00F20EDB" w14:paraId="32FC5BD4" w14:textId="77777777" w:rsidTr="007572CE">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FFD9D51" w14:textId="77777777" w:rsidR="002C102D" w:rsidRPr="00F20EDB" w:rsidRDefault="002C102D" w:rsidP="007572CE">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Resources required</w:t>
            </w:r>
          </w:p>
          <w:p w14:paraId="2F88ED17" w14:textId="77777777" w:rsidR="002C102D" w:rsidRPr="00F20EDB" w:rsidRDefault="002C102D" w:rsidP="007572CE">
            <w:pPr>
              <w:pStyle w:val="Subtitle2"/>
              <w:spacing w:before="0" w:beforeAutospacing="0" w:after="0" w:afterAutospacing="0"/>
              <w:rPr>
                <w:rFonts w:ascii="Calibri" w:hAnsi="Calibri"/>
                <w:color w:val="FFFFFF"/>
                <w:lang w:val="en-US"/>
              </w:rPr>
            </w:pPr>
            <w:r w:rsidRPr="00F20EDB">
              <w:rPr>
                <w:rFonts w:ascii="Calibri" w:hAnsi="Calibri"/>
                <w:color w:val="FFFFFF"/>
                <w:lang w:val="en-US"/>
              </w:rPr>
              <w:t>How large are the resource requirements (costs)?</w:t>
            </w:r>
          </w:p>
        </w:tc>
      </w:tr>
      <w:tr w:rsidR="002C102D" w:rsidRPr="00F20EDB" w14:paraId="7FD0E164" w14:textId="77777777" w:rsidTr="007572CE">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65BB101" w14:textId="77777777" w:rsidR="002C102D" w:rsidRPr="00F20EDB" w:rsidRDefault="002C102D" w:rsidP="007572CE">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6A236CC" w14:textId="77777777" w:rsidR="002C102D" w:rsidRPr="00F20EDB" w:rsidRDefault="002C102D" w:rsidP="007572CE">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81D1C3C" w14:textId="77777777" w:rsidR="002C102D" w:rsidRPr="00F20EDB" w:rsidRDefault="002C102D" w:rsidP="007572CE">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2C102D" w:rsidRPr="00F20EDB" w14:paraId="4164A565" w14:textId="77777777" w:rsidTr="007572CE">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B63B0FE" w14:textId="77777777" w:rsidR="002C102D" w:rsidRPr="00F20EDB" w:rsidRDefault="002C102D" w:rsidP="007572CE">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arge costs</w:t>
            </w:r>
            <w:r w:rsidRPr="00F20EDB">
              <w:rPr>
                <w:rFonts w:ascii="Calibri" w:hAnsi="Calibri"/>
                <w:lang w:val="en-US"/>
              </w:rPr>
              <w:br/>
            </w: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b/>
                <w:lang w:val="en-US"/>
              </w:rPr>
              <w:t>Moderate cost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egligible costs and saving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Moderate saving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arge saving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A89B6E6" w14:textId="77777777" w:rsidR="002C102D" w:rsidRPr="00F20EDB" w:rsidRDefault="002C102D" w:rsidP="007572CE">
            <w:pPr>
              <w:rPr>
                <w:rFonts w:ascii="Calibri" w:hAnsi="Calibri"/>
                <w:lang w:val="en-US"/>
              </w:rPr>
            </w:pPr>
            <w:r w:rsidRPr="00F20EDB">
              <w:rPr>
                <w:rFonts w:ascii="Calibri" w:hAnsi="Calibri"/>
                <w:lang w:val="en-US"/>
              </w:rPr>
              <w:t>From Gilead press release:</w:t>
            </w:r>
          </w:p>
          <w:p w14:paraId="603A58FD" w14:textId="77777777" w:rsidR="002C102D" w:rsidRPr="00F20EDB" w:rsidRDefault="002C102D" w:rsidP="007572CE">
            <w:pPr>
              <w:rPr>
                <w:rFonts w:ascii="Calibri" w:hAnsi="Calibri"/>
                <w:lang w:val="en-US"/>
              </w:rPr>
            </w:pPr>
            <w:r w:rsidRPr="00F20EDB">
              <w:rPr>
                <w:rFonts w:ascii="Calibri" w:hAnsi="Calibri"/>
                <w:lang w:val="en-US"/>
              </w:rPr>
              <w:t xml:space="preserve">Price for governments of </w:t>
            </w:r>
            <w:r w:rsidRPr="00F20EDB">
              <w:rPr>
                <w:rFonts w:ascii="Calibri" w:hAnsi="Calibri"/>
                <w:b/>
                <w:bCs/>
                <w:lang w:val="en-US"/>
              </w:rPr>
              <w:t>developed countries</w:t>
            </w:r>
            <w:r w:rsidRPr="00F20EDB">
              <w:rPr>
                <w:rFonts w:ascii="Calibri" w:hAnsi="Calibri"/>
                <w:lang w:val="en-US"/>
              </w:rPr>
              <w:t xml:space="preserve"> of </w:t>
            </w:r>
            <w:r w:rsidRPr="00F20EDB">
              <w:rPr>
                <w:rFonts w:ascii="Calibri" w:hAnsi="Calibri"/>
                <w:b/>
                <w:bCs/>
                <w:lang w:val="en-US"/>
              </w:rPr>
              <w:t>$390 per vial</w:t>
            </w:r>
            <w:r w:rsidRPr="00F20EDB">
              <w:rPr>
                <w:rFonts w:ascii="Calibri" w:hAnsi="Calibri"/>
                <w:lang w:val="en-US"/>
              </w:rPr>
              <w:t>.</w:t>
            </w:r>
          </w:p>
          <w:p w14:paraId="3974CE08" w14:textId="77777777" w:rsidR="002C102D" w:rsidRPr="00F20EDB" w:rsidRDefault="002C102D" w:rsidP="007572CE">
            <w:pPr>
              <w:rPr>
                <w:rFonts w:ascii="Calibri" w:hAnsi="Calibri"/>
                <w:lang w:val="en-US"/>
              </w:rPr>
            </w:pPr>
            <w:r w:rsidRPr="00F20EDB">
              <w:rPr>
                <w:rFonts w:ascii="Calibri" w:hAnsi="Calibri"/>
                <w:lang w:val="en-US"/>
              </w:rPr>
              <w:t xml:space="preserve">A 5-day treatment course using </w:t>
            </w:r>
            <w:r w:rsidRPr="00F20EDB">
              <w:rPr>
                <w:rFonts w:ascii="Calibri" w:hAnsi="Calibri"/>
                <w:b/>
                <w:bCs/>
                <w:lang w:val="en-US"/>
              </w:rPr>
              <w:t>6 vials</w:t>
            </w:r>
            <w:r w:rsidRPr="00F20EDB">
              <w:rPr>
                <w:rFonts w:ascii="Calibri" w:hAnsi="Calibri"/>
                <w:lang w:val="en-US"/>
              </w:rPr>
              <w:t xml:space="preserve"> of remdesivir = </w:t>
            </w:r>
            <w:r w:rsidRPr="00F20EDB">
              <w:rPr>
                <w:rFonts w:ascii="Calibri" w:hAnsi="Calibri"/>
                <w:b/>
                <w:bCs/>
                <w:lang w:val="en-US"/>
              </w:rPr>
              <w:t>$2,340 per patient.</w:t>
            </w:r>
          </w:p>
          <w:p w14:paraId="5110E6DE" w14:textId="77777777" w:rsidR="002C102D" w:rsidRPr="00F20EDB" w:rsidRDefault="002C102D" w:rsidP="007572CE">
            <w:pPr>
              <w:rPr>
                <w:rFonts w:ascii="Calibri" w:hAnsi="Calibri"/>
                <w:lang w:val="en-US"/>
              </w:rPr>
            </w:pPr>
            <w:r w:rsidRPr="00F20EDB">
              <w:rPr>
                <w:rFonts w:ascii="Calibri" w:hAnsi="Calibri"/>
                <w:lang w:val="en-US"/>
              </w:rPr>
              <w:t>Price for private insurance companies will be $520 per vial.</w:t>
            </w:r>
          </w:p>
          <w:p w14:paraId="1075A3F3" w14:textId="77777777" w:rsidR="002C102D" w:rsidRPr="00F20EDB" w:rsidRDefault="002C102D" w:rsidP="007572CE">
            <w:pPr>
              <w:rPr>
                <w:rFonts w:ascii="Calibri" w:hAnsi="Calibri"/>
                <w:lang w:val="en-US"/>
              </w:rPr>
            </w:pPr>
            <w:r w:rsidRPr="00F20EDB">
              <w:rPr>
                <w:rFonts w:ascii="Calibri" w:hAnsi="Calibri"/>
                <w:lang w:val="en-US"/>
              </w:rPr>
              <w:br/>
            </w:r>
          </w:p>
          <w:p w14:paraId="0C1F57D4" w14:textId="77777777" w:rsidR="002C102D" w:rsidRPr="00F20EDB" w:rsidRDefault="002C102D" w:rsidP="007572CE">
            <w:pPr>
              <w:rPr>
                <w:rFonts w:ascii="Calibri" w:hAnsi="Calibri"/>
                <w:lang w:val="en-US"/>
              </w:rPr>
            </w:pPr>
            <w:r w:rsidRPr="00F20EDB">
              <w:rPr>
                <w:rFonts w:ascii="Calibri" w:hAnsi="Calibri"/>
                <w:b/>
                <w:bCs/>
                <w:lang w:val="en-US"/>
              </w:rPr>
              <w:t>Reference</w:t>
            </w:r>
            <w:r w:rsidRPr="00F20EDB">
              <w:rPr>
                <w:rFonts w:ascii="Calibri" w:hAnsi="Calibri"/>
                <w:lang w:val="en-US"/>
              </w:rPr>
              <w:t>:</w:t>
            </w:r>
          </w:p>
          <w:p w14:paraId="29791C7C" w14:textId="77777777" w:rsidR="002C102D" w:rsidRPr="00F20EDB" w:rsidRDefault="001701E6" w:rsidP="007572CE">
            <w:pPr>
              <w:rPr>
                <w:rFonts w:ascii="Calibri" w:hAnsi="Calibri"/>
                <w:lang w:val="en-US"/>
              </w:rPr>
            </w:pPr>
            <w:hyperlink r:id="rId16" w:history="1">
              <w:r w:rsidR="002C102D" w:rsidRPr="00F20EDB">
                <w:rPr>
                  <w:rStyle w:val="Hyperlink"/>
                  <w:rFonts w:ascii="Calibri" w:hAnsi="Calibri"/>
                  <w:lang w:val="en-US"/>
                </w:rPr>
                <w:t>https://www.gilead.com/news-and-press/press-room/press-releases/2020/6/an-open-letter-from-daniel-oday-chairman--ceo-gilead-sciences</w:t>
              </w:r>
            </w:hyperlink>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6468AEE" w14:textId="77777777" w:rsidR="002C102D" w:rsidRPr="00F20EDB" w:rsidRDefault="002C102D" w:rsidP="007572CE">
            <w:pPr>
              <w:rPr>
                <w:rFonts w:ascii="Calibri" w:hAnsi="Calibri"/>
                <w:lang w:val="en-US"/>
              </w:rPr>
            </w:pPr>
            <w:r w:rsidRPr="00F20EDB">
              <w:rPr>
                <w:rFonts w:ascii="Calibri" w:hAnsi="Calibri"/>
                <w:lang w:val="en-US"/>
              </w:rPr>
              <w:t>Majority agreed this at least moderate costs</w:t>
            </w:r>
            <w:r w:rsidRPr="00F20EDB">
              <w:rPr>
                <w:rFonts w:ascii="Calibri" w:hAnsi="Calibri"/>
                <w:lang w:val="en-US"/>
              </w:rPr>
              <w:br/>
              <w:t>4 members (9.7%) thought that the costs are still considered large</w:t>
            </w:r>
          </w:p>
          <w:p w14:paraId="7B4C83AE" w14:textId="77777777" w:rsidR="002C102D" w:rsidRPr="00F20EDB" w:rsidRDefault="002C102D" w:rsidP="007572CE">
            <w:pPr>
              <w:rPr>
                <w:rFonts w:ascii="Calibri" w:hAnsi="Calibri"/>
                <w:lang w:val="en-US"/>
              </w:rPr>
            </w:pPr>
            <w:r w:rsidRPr="00F20EDB">
              <w:rPr>
                <w:rFonts w:ascii="Calibri" w:hAnsi="Calibri"/>
                <w:lang w:val="en-US"/>
              </w:rPr>
              <w:t>Therefore, to reconcile we considered costs to be moderate-to-large.</w:t>
            </w:r>
          </w:p>
        </w:tc>
      </w:tr>
      <w:tr w:rsidR="002C102D" w:rsidRPr="00F20EDB" w14:paraId="52AC6216" w14:textId="77777777" w:rsidTr="007572CE">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D29DED8" w14:textId="77777777" w:rsidR="002C102D" w:rsidRPr="00F20EDB" w:rsidRDefault="002C102D" w:rsidP="007572CE">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Certainty of evidence of required resources</w:t>
            </w:r>
          </w:p>
          <w:p w14:paraId="5A56E56D" w14:textId="77777777" w:rsidR="002C102D" w:rsidRPr="00F20EDB" w:rsidRDefault="002C102D" w:rsidP="007572CE">
            <w:pPr>
              <w:pStyle w:val="Subtitle2"/>
              <w:spacing w:before="0" w:beforeAutospacing="0" w:after="0" w:afterAutospacing="0"/>
              <w:rPr>
                <w:rFonts w:ascii="Calibri" w:hAnsi="Calibri"/>
                <w:color w:val="FFFFFF"/>
                <w:lang w:val="en-US"/>
              </w:rPr>
            </w:pPr>
            <w:r w:rsidRPr="00F20EDB">
              <w:rPr>
                <w:rFonts w:ascii="Calibri" w:hAnsi="Calibri"/>
                <w:color w:val="FFFFFF"/>
                <w:lang w:val="en-US"/>
              </w:rPr>
              <w:t>What is the certainty of the evidence of resource requirements (costs)?</w:t>
            </w:r>
          </w:p>
        </w:tc>
      </w:tr>
      <w:tr w:rsidR="002C102D" w:rsidRPr="00F20EDB" w14:paraId="51AE9C41" w14:textId="77777777" w:rsidTr="007572CE">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A3BB784" w14:textId="77777777" w:rsidR="002C102D" w:rsidRPr="00F20EDB" w:rsidRDefault="002C102D" w:rsidP="007572CE">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FFC0E68" w14:textId="77777777" w:rsidR="002C102D" w:rsidRPr="00F20EDB" w:rsidRDefault="002C102D" w:rsidP="007572CE">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3C18240" w14:textId="77777777" w:rsidR="002C102D" w:rsidRPr="00F20EDB" w:rsidRDefault="002C102D" w:rsidP="007572CE">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2C102D" w:rsidRPr="00F20EDB" w14:paraId="0CBDAA6B" w14:textId="77777777" w:rsidTr="007572CE">
        <w:trPr>
          <w:trHeight w:val="30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2AD3CA3" w14:textId="77777777" w:rsidR="002C102D" w:rsidRPr="00F20EDB" w:rsidRDefault="002C102D" w:rsidP="007572CE">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ery low</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ow</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Moderate</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High</w:t>
            </w:r>
            <w:r w:rsidRPr="00F20EDB">
              <w:rPr>
                <w:rFonts w:ascii="Calibri" w:hAnsi="Calibri"/>
                <w:lang w:val="en-US"/>
              </w:rPr>
              <w:br/>
            </w: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No included studies</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AFBF695" w14:textId="77777777" w:rsidR="002C102D" w:rsidRPr="00F20EDB" w:rsidRDefault="002C102D" w:rsidP="007572CE">
            <w:pPr>
              <w:rPr>
                <w:rFonts w:ascii="Calibri" w:hAnsi="Calibri"/>
                <w:lang w:val="en-US"/>
              </w:rPr>
            </w:pPr>
            <w:r w:rsidRPr="00F20EDB">
              <w:rPr>
                <w:rFonts w:ascii="Calibri" w:hAnsi="Calibri"/>
                <w:lang w:val="en-US"/>
              </w:rPr>
              <w:t xml:space="preserve">No included cost effectiveness studies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F2F82E6" w14:textId="77777777" w:rsidR="002C102D" w:rsidRPr="00F20EDB" w:rsidRDefault="002C102D" w:rsidP="007572CE">
            <w:pPr>
              <w:rPr>
                <w:rFonts w:ascii="Calibri" w:hAnsi="Calibri"/>
                <w:lang w:val="en-US"/>
              </w:rPr>
            </w:pPr>
            <w:r w:rsidRPr="00F20EDB">
              <w:rPr>
                <w:rFonts w:ascii="Calibri" w:hAnsi="Calibri"/>
                <w:lang w:val="en-US"/>
              </w:rPr>
              <w:br/>
            </w:r>
          </w:p>
        </w:tc>
      </w:tr>
      <w:tr w:rsidR="002C102D" w:rsidRPr="00F20EDB" w14:paraId="0EB6FA69" w14:textId="77777777" w:rsidTr="007572CE">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33F7DE5" w14:textId="77777777" w:rsidR="002C102D" w:rsidRPr="00F20EDB" w:rsidRDefault="002C102D" w:rsidP="007572CE">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Cost effectiveness</w:t>
            </w:r>
          </w:p>
          <w:p w14:paraId="15CDAEC8" w14:textId="77777777" w:rsidR="002C102D" w:rsidRPr="00F20EDB" w:rsidRDefault="002C102D" w:rsidP="007572CE">
            <w:pPr>
              <w:pStyle w:val="Subtitle2"/>
              <w:spacing w:before="0" w:beforeAutospacing="0" w:after="0" w:afterAutospacing="0"/>
              <w:rPr>
                <w:rFonts w:ascii="Calibri" w:hAnsi="Calibri"/>
                <w:color w:val="FFFFFF"/>
                <w:lang w:val="en-US"/>
              </w:rPr>
            </w:pPr>
            <w:r w:rsidRPr="00F20EDB">
              <w:rPr>
                <w:rFonts w:ascii="Calibri" w:hAnsi="Calibri"/>
                <w:color w:val="FFFFFF"/>
                <w:lang w:val="en-US"/>
              </w:rPr>
              <w:t>Does the cost-effectiveness of the intervention favor the intervention or the comparison?</w:t>
            </w:r>
          </w:p>
        </w:tc>
      </w:tr>
      <w:tr w:rsidR="002C102D" w:rsidRPr="00F20EDB" w14:paraId="216F2E03" w14:textId="77777777" w:rsidTr="007572CE">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B15A20" w14:textId="77777777" w:rsidR="002C102D" w:rsidRPr="00F20EDB" w:rsidRDefault="002C102D" w:rsidP="007572CE">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ADB3825" w14:textId="77777777" w:rsidR="002C102D" w:rsidRPr="00F20EDB" w:rsidRDefault="002C102D" w:rsidP="007572CE">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705B7F6" w14:textId="77777777" w:rsidR="002C102D" w:rsidRPr="00F20EDB" w:rsidRDefault="002C102D" w:rsidP="007572CE">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2C102D" w:rsidRPr="00F20EDB" w14:paraId="0F40824F" w14:textId="77777777" w:rsidTr="007572CE">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144F42B" w14:textId="77777777" w:rsidR="002C102D" w:rsidRPr="00F20EDB" w:rsidRDefault="002C102D" w:rsidP="007572CE">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Favors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favors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es not favor either the intervention or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favors the interventi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Favors the interventi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No included studies</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D57EF9D" w14:textId="77777777" w:rsidR="002C102D" w:rsidRPr="00F20EDB" w:rsidRDefault="002C102D" w:rsidP="007572CE">
            <w:pPr>
              <w:rPr>
                <w:rFonts w:ascii="Calibri" w:hAnsi="Calibri"/>
                <w:lang w:val="en-US"/>
              </w:rPr>
            </w:pPr>
            <w:r w:rsidRPr="00F20EDB">
              <w:rPr>
                <w:rFonts w:ascii="Calibri" w:hAnsi="Calibri"/>
                <w:lang w:val="en-US"/>
              </w:rPr>
              <w:t xml:space="preserve">No included cost effectiveness studies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1901349" w14:textId="77777777" w:rsidR="002C102D" w:rsidRPr="00F20EDB" w:rsidRDefault="002C102D" w:rsidP="007572CE">
            <w:pPr>
              <w:rPr>
                <w:rFonts w:ascii="Calibri" w:hAnsi="Calibri"/>
                <w:lang w:val="en-US"/>
              </w:rPr>
            </w:pPr>
            <w:r w:rsidRPr="00F20EDB">
              <w:rPr>
                <w:rFonts w:ascii="Calibri" w:hAnsi="Calibri"/>
                <w:lang w:val="en-US"/>
              </w:rPr>
              <w:br/>
            </w:r>
          </w:p>
        </w:tc>
      </w:tr>
      <w:tr w:rsidR="002C102D" w:rsidRPr="00F20EDB" w14:paraId="16590F40" w14:textId="77777777" w:rsidTr="007572CE">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8D3B950" w14:textId="77777777" w:rsidR="002C102D" w:rsidRPr="00F20EDB" w:rsidRDefault="002C102D" w:rsidP="007572CE">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Equity</w:t>
            </w:r>
          </w:p>
          <w:p w14:paraId="2D790246" w14:textId="77777777" w:rsidR="002C102D" w:rsidRPr="00F20EDB" w:rsidRDefault="002C102D" w:rsidP="007572CE">
            <w:pPr>
              <w:pStyle w:val="Subtitle2"/>
              <w:spacing w:before="0" w:beforeAutospacing="0" w:after="0" w:afterAutospacing="0"/>
              <w:rPr>
                <w:rFonts w:ascii="Calibri" w:hAnsi="Calibri"/>
                <w:color w:val="FFFFFF"/>
                <w:lang w:val="en-US"/>
              </w:rPr>
            </w:pPr>
            <w:r w:rsidRPr="00F20EDB">
              <w:rPr>
                <w:rFonts w:ascii="Calibri" w:hAnsi="Calibri"/>
                <w:color w:val="FFFFFF"/>
                <w:lang w:val="en-US"/>
              </w:rPr>
              <w:t>What would be the impact on health equity?</w:t>
            </w:r>
          </w:p>
        </w:tc>
      </w:tr>
      <w:tr w:rsidR="002C102D" w:rsidRPr="00F20EDB" w14:paraId="452D33CF" w14:textId="77777777" w:rsidTr="007572CE">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1AAB93A" w14:textId="77777777" w:rsidR="002C102D" w:rsidRPr="00F20EDB" w:rsidRDefault="002C102D" w:rsidP="007572CE">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D90E201" w14:textId="77777777" w:rsidR="002C102D" w:rsidRPr="00F20EDB" w:rsidRDefault="002C102D" w:rsidP="007572CE">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A3B049F" w14:textId="77777777" w:rsidR="002C102D" w:rsidRPr="00F20EDB" w:rsidRDefault="002C102D" w:rsidP="007572CE">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2C102D" w:rsidRPr="00F20EDB" w14:paraId="1F6AD6CF" w14:textId="77777777" w:rsidTr="007572CE">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2296357" w14:textId="77777777" w:rsidR="002C102D" w:rsidRPr="00F20EDB" w:rsidRDefault="002C102D" w:rsidP="007572CE">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Reduced</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reduced</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no impact</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increased</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Increased</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8D4E3F6" w14:textId="77777777" w:rsidR="002C102D" w:rsidRPr="00F20EDB" w:rsidRDefault="002C102D" w:rsidP="007572CE">
            <w:pPr>
              <w:rPr>
                <w:rFonts w:ascii="Calibri" w:hAnsi="Calibri"/>
                <w:lang w:val="en-US"/>
              </w:rPr>
            </w:pPr>
            <w:r w:rsidRPr="00F20EDB">
              <w:rPr>
                <w:rFonts w:ascii="Calibri" w:hAnsi="Calibri"/>
                <w:lang w:val="en-US"/>
              </w:rPr>
              <w:t>Although it will likely increase equity, with costs required to afford the drug it may offset some of the benefits, therefore, the effect on equity is unclear.</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A3A28CF" w14:textId="77777777" w:rsidR="002C102D" w:rsidRPr="00F20EDB" w:rsidRDefault="002C102D" w:rsidP="007572CE">
            <w:pPr>
              <w:rPr>
                <w:rFonts w:ascii="Calibri" w:hAnsi="Calibri"/>
                <w:lang w:val="en-US"/>
              </w:rPr>
            </w:pPr>
            <w:r w:rsidRPr="00F20EDB">
              <w:rPr>
                <w:rFonts w:ascii="Calibri" w:hAnsi="Calibri"/>
                <w:lang w:val="en-US"/>
              </w:rPr>
              <w:br/>
              <w:t>Majority of the panel (95%) agreed that the effect on equity is unclear</w:t>
            </w:r>
          </w:p>
          <w:p w14:paraId="043C823E" w14:textId="77777777" w:rsidR="002C102D" w:rsidRPr="00F20EDB" w:rsidRDefault="002C102D" w:rsidP="007572CE">
            <w:pPr>
              <w:rPr>
                <w:rFonts w:ascii="Calibri" w:hAnsi="Calibri"/>
                <w:lang w:val="en-US"/>
              </w:rPr>
            </w:pPr>
          </w:p>
          <w:p w14:paraId="205D2D5D" w14:textId="77777777" w:rsidR="002C102D" w:rsidRPr="00F20EDB" w:rsidRDefault="002C102D" w:rsidP="007572CE">
            <w:pPr>
              <w:rPr>
                <w:rFonts w:ascii="Calibri" w:hAnsi="Calibri"/>
                <w:lang w:val="en-US"/>
              </w:rPr>
            </w:pPr>
            <w:r w:rsidRPr="00F20EDB">
              <w:rPr>
                <w:rFonts w:ascii="Calibri" w:hAnsi="Calibri"/>
                <w:lang w:val="en-US"/>
              </w:rPr>
              <w:t>One member commented that equity may be reduced because many countries do not have remdesivir</w:t>
            </w:r>
          </w:p>
          <w:p w14:paraId="31A1FC0A" w14:textId="77777777" w:rsidR="002C102D" w:rsidRPr="00F20EDB" w:rsidRDefault="002C102D" w:rsidP="007572CE">
            <w:pPr>
              <w:rPr>
                <w:rFonts w:ascii="Calibri" w:hAnsi="Calibri"/>
                <w:lang w:val="en-US"/>
              </w:rPr>
            </w:pPr>
          </w:p>
          <w:p w14:paraId="2E4EC867" w14:textId="77777777" w:rsidR="002C102D" w:rsidRPr="00F20EDB" w:rsidRDefault="002C102D" w:rsidP="007572CE">
            <w:pPr>
              <w:rPr>
                <w:rFonts w:ascii="Calibri" w:hAnsi="Calibri"/>
                <w:lang w:val="en-US"/>
              </w:rPr>
            </w:pPr>
            <w:r w:rsidRPr="00F20EDB">
              <w:rPr>
                <w:rFonts w:ascii="Calibri" w:hAnsi="Calibri"/>
                <w:lang w:val="en-US"/>
              </w:rPr>
              <w:lastRenderedPageBreak/>
              <w:t>Another panel member noted that cost of the drug is less than the cost of a daily ICU room in North America</w:t>
            </w:r>
          </w:p>
        </w:tc>
      </w:tr>
      <w:tr w:rsidR="002C102D" w:rsidRPr="00F20EDB" w14:paraId="64EAEA50" w14:textId="77777777" w:rsidTr="007572CE">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0BF904C" w14:textId="77777777" w:rsidR="002C102D" w:rsidRPr="00F20EDB" w:rsidRDefault="002C102D" w:rsidP="007572CE">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Acceptability</w:t>
            </w:r>
          </w:p>
          <w:p w14:paraId="300FB04B" w14:textId="77777777" w:rsidR="002C102D" w:rsidRPr="00F20EDB" w:rsidRDefault="002C102D" w:rsidP="007572CE">
            <w:pPr>
              <w:pStyle w:val="Subtitle2"/>
              <w:spacing w:before="0" w:beforeAutospacing="0" w:after="0" w:afterAutospacing="0"/>
              <w:rPr>
                <w:rFonts w:ascii="Calibri" w:hAnsi="Calibri"/>
                <w:color w:val="FFFFFF"/>
                <w:lang w:val="en-US"/>
              </w:rPr>
            </w:pPr>
            <w:r w:rsidRPr="00F20EDB">
              <w:rPr>
                <w:rFonts w:ascii="Calibri" w:hAnsi="Calibri"/>
                <w:color w:val="FFFFFF"/>
                <w:lang w:val="en-US"/>
              </w:rPr>
              <w:t>Is the intervention acceptable to key stakeholders?</w:t>
            </w:r>
          </w:p>
        </w:tc>
      </w:tr>
      <w:tr w:rsidR="002C102D" w:rsidRPr="00F20EDB" w14:paraId="208BE3F7" w14:textId="77777777" w:rsidTr="007572CE">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32BDA54" w14:textId="77777777" w:rsidR="002C102D" w:rsidRPr="00F20EDB" w:rsidRDefault="002C102D" w:rsidP="007572CE">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4638521" w14:textId="77777777" w:rsidR="002C102D" w:rsidRPr="00F20EDB" w:rsidRDefault="002C102D" w:rsidP="007572CE">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8F7412B" w14:textId="77777777" w:rsidR="002C102D" w:rsidRPr="00F20EDB" w:rsidRDefault="002C102D" w:rsidP="007572CE">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2C102D" w:rsidRPr="00F20EDB" w14:paraId="492216E5" w14:textId="77777777" w:rsidTr="007572CE">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1B5504D" w14:textId="77777777" w:rsidR="002C102D" w:rsidRPr="00F20EDB" w:rsidRDefault="002C102D" w:rsidP="007572CE">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o</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no</w:t>
            </w:r>
            <w:r w:rsidRPr="00F20EDB">
              <w:rPr>
                <w:rFonts w:ascii="Calibri" w:hAnsi="Calibri"/>
                <w:lang w:val="en-US"/>
              </w:rPr>
              <w:br/>
            </w: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y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Y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3D65E16" w14:textId="77777777" w:rsidR="002C102D" w:rsidRPr="00F20EDB" w:rsidRDefault="002C102D" w:rsidP="007572CE">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1E429BE" w14:textId="77777777" w:rsidR="002C102D" w:rsidRPr="00F20EDB" w:rsidRDefault="002C102D" w:rsidP="007572CE">
            <w:pPr>
              <w:rPr>
                <w:rFonts w:ascii="Calibri" w:hAnsi="Calibri"/>
                <w:lang w:val="en-US"/>
              </w:rPr>
            </w:pPr>
            <w:r w:rsidRPr="00F20EDB">
              <w:rPr>
                <w:rFonts w:ascii="Calibri" w:hAnsi="Calibri"/>
                <w:lang w:val="en-US"/>
              </w:rPr>
              <w:br/>
            </w:r>
          </w:p>
        </w:tc>
      </w:tr>
      <w:tr w:rsidR="002C102D" w:rsidRPr="00F20EDB" w14:paraId="3B7A21B3" w14:textId="77777777" w:rsidTr="007572CE">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BD523DC" w14:textId="77777777" w:rsidR="002C102D" w:rsidRPr="00F20EDB" w:rsidRDefault="002C102D" w:rsidP="007572CE">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Feasibility</w:t>
            </w:r>
          </w:p>
          <w:p w14:paraId="7ACD9280" w14:textId="77777777" w:rsidR="002C102D" w:rsidRPr="00F20EDB" w:rsidRDefault="002C102D" w:rsidP="007572CE">
            <w:pPr>
              <w:pStyle w:val="Subtitle2"/>
              <w:spacing w:before="0" w:beforeAutospacing="0" w:after="0" w:afterAutospacing="0"/>
              <w:rPr>
                <w:rFonts w:ascii="Calibri" w:hAnsi="Calibri"/>
                <w:color w:val="FFFFFF"/>
                <w:lang w:val="en-US"/>
              </w:rPr>
            </w:pPr>
            <w:r w:rsidRPr="00F20EDB">
              <w:rPr>
                <w:rFonts w:ascii="Calibri" w:hAnsi="Calibri"/>
                <w:color w:val="FFFFFF"/>
                <w:lang w:val="en-US"/>
              </w:rPr>
              <w:t>Is the intervention feasible to implement?</w:t>
            </w:r>
          </w:p>
        </w:tc>
      </w:tr>
      <w:tr w:rsidR="002C102D" w:rsidRPr="00F20EDB" w14:paraId="398ABF5F" w14:textId="77777777" w:rsidTr="007572CE">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76BAAC4" w14:textId="77777777" w:rsidR="002C102D" w:rsidRPr="00F20EDB" w:rsidRDefault="002C102D" w:rsidP="007572CE">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882F9C4" w14:textId="77777777" w:rsidR="002C102D" w:rsidRPr="00F20EDB" w:rsidRDefault="002C102D" w:rsidP="007572CE">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3B4C8DE" w14:textId="77777777" w:rsidR="002C102D" w:rsidRPr="00F20EDB" w:rsidRDefault="002C102D" w:rsidP="007572CE">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2C102D" w:rsidRPr="00F20EDB" w14:paraId="23A02F37" w14:textId="77777777" w:rsidTr="007572CE">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ADC675F" w14:textId="77777777" w:rsidR="002C102D" w:rsidRPr="00F20EDB" w:rsidRDefault="002C102D" w:rsidP="007572CE">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o</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no</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y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Yes</w:t>
            </w:r>
            <w:r w:rsidRPr="00F20EDB">
              <w:rPr>
                <w:rFonts w:ascii="Calibri" w:hAnsi="Calibri"/>
                <w:lang w:val="en-US"/>
              </w:rPr>
              <w:br/>
            </w: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4766269" w14:textId="77777777" w:rsidR="002C102D" w:rsidRPr="00F20EDB" w:rsidRDefault="002C102D" w:rsidP="007572CE">
            <w:pPr>
              <w:rPr>
                <w:rFonts w:ascii="Calibri" w:hAnsi="Calibri"/>
                <w:lang w:val="en-US"/>
              </w:rPr>
            </w:pPr>
            <w:r w:rsidRPr="00F20EDB">
              <w:rPr>
                <w:rFonts w:ascii="Calibri" w:hAnsi="Calibri"/>
                <w:lang w:val="en-US"/>
              </w:rPr>
              <w:t>Likely feasible in high-income countries, less feasible in low-income countries.</w:t>
            </w:r>
          </w:p>
          <w:p w14:paraId="1CAA00C8" w14:textId="77777777" w:rsidR="002C102D" w:rsidRPr="00F20EDB" w:rsidRDefault="002C102D" w:rsidP="007572CE">
            <w:pPr>
              <w:rPr>
                <w:rFonts w:ascii="Calibri" w:hAnsi="Calibri"/>
                <w:lang w:val="en-US"/>
              </w:rPr>
            </w:pPr>
            <w:r w:rsidRPr="00F20EDB">
              <w:rPr>
                <w:rFonts w:ascii="Calibri" w:hAnsi="Calibri"/>
                <w:lang w:val="en-US"/>
              </w:rPr>
              <w:t xml:space="preserve">While Gilead signed a non-exclusive voluntary licensing agreements with generic manufacturers in Egypt, India, and Pakistan. </w:t>
            </w:r>
          </w:p>
          <w:p w14:paraId="40ECB9B2" w14:textId="77777777" w:rsidR="002C102D" w:rsidRPr="00F20EDB" w:rsidRDefault="002C102D" w:rsidP="007572CE">
            <w:pPr>
              <w:rPr>
                <w:rFonts w:ascii="Calibri" w:hAnsi="Calibri"/>
                <w:lang w:val="en-US"/>
              </w:rPr>
            </w:pPr>
            <w:r w:rsidRPr="00F20EDB">
              <w:rPr>
                <w:rFonts w:ascii="Calibri" w:hAnsi="Calibri"/>
                <w:lang w:val="en-US"/>
              </w:rPr>
              <w:t>Link: https://www.gilead.com/purpose/advancing-global-health/covid-19/voluntary-licensing-agreements-for-remdesivir</w:t>
            </w:r>
          </w:p>
          <w:p w14:paraId="549CAE9D" w14:textId="77777777" w:rsidR="002C102D" w:rsidRPr="00F20EDB" w:rsidRDefault="002C102D" w:rsidP="007572CE">
            <w:pPr>
              <w:rPr>
                <w:rFonts w:ascii="Calibri" w:hAnsi="Calibri"/>
                <w:lang w:val="en-US"/>
              </w:rPr>
            </w:pPr>
            <w:r w:rsidRPr="00F20EDB">
              <w:rPr>
                <w:rFonts w:ascii="Calibri" w:hAnsi="Calibri"/>
                <w:lang w:val="en-US"/>
              </w:rPr>
              <w:t>The impact of this on supply to certain courtiers is unclear .</w:t>
            </w:r>
          </w:p>
          <w:p w14:paraId="19E3ABC8" w14:textId="77777777" w:rsidR="002C102D" w:rsidRPr="00F20EDB" w:rsidRDefault="002C102D" w:rsidP="007572CE">
            <w:pPr>
              <w:rPr>
                <w:rFonts w:ascii="Calibri" w:hAnsi="Calibri"/>
                <w:lang w:val="en-US"/>
              </w:rPr>
            </w:pPr>
            <w:r w:rsidRPr="00F20EDB">
              <w:rPr>
                <w:rFonts w:ascii="Calibri" w:hAnsi="Calibri"/>
                <w:lang w:val="en-US"/>
              </w:rPr>
              <w:br/>
            </w:r>
          </w:p>
          <w:p w14:paraId="4E41DCF7" w14:textId="77777777" w:rsidR="002C102D" w:rsidRPr="00F20EDB" w:rsidRDefault="002C102D" w:rsidP="007572CE">
            <w:pPr>
              <w:rPr>
                <w:rFonts w:ascii="Calibri" w:hAnsi="Calibri"/>
                <w:lang w:val="en-US"/>
              </w:rPr>
            </w:pPr>
            <w:r w:rsidRPr="00F20EDB">
              <w:rPr>
                <w:rFonts w:ascii="Calibri" w:hAnsi="Calibri"/>
                <w:lang w:val="en-US"/>
              </w:rPr>
              <w:t xml:space="preserve">Potential barriers: </w:t>
            </w:r>
          </w:p>
          <w:p w14:paraId="4FC6CA3E" w14:textId="77777777" w:rsidR="002C102D" w:rsidRPr="00F20EDB" w:rsidRDefault="002C102D" w:rsidP="007572CE">
            <w:pPr>
              <w:rPr>
                <w:rFonts w:ascii="Calibri" w:hAnsi="Calibri"/>
                <w:lang w:val="en-US"/>
              </w:rPr>
            </w:pPr>
            <w:r w:rsidRPr="00F20EDB">
              <w:rPr>
                <w:rFonts w:ascii="Calibri" w:hAnsi="Calibri"/>
                <w:lang w:val="en-US"/>
              </w:rPr>
              <w:t xml:space="preserve">1) cost, </w:t>
            </w:r>
          </w:p>
          <w:p w14:paraId="1849968D" w14:textId="77777777" w:rsidR="002C102D" w:rsidRPr="00F20EDB" w:rsidRDefault="002C102D" w:rsidP="007572CE">
            <w:pPr>
              <w:rPr>
                <w:rFonts w:ascii="Calibri" w:hAnsi="Calibri"/>
                <w:lang w:val="en-US"/>
              </w:rPr>
            </w:pPr>
            <w:r w:rsidRPr="00F20EDB">
              <w:rPr>
                <w:rFonts w:ascii="Calibri" w:hAnsi="Calibri"/>
                <w:lang w:val="en-US"/>
              </w:rPr>
              <w:lastRenderedPageBreak/>
              <w:t xml:space="preserve">2) availability of the drug (single manufacturer), </w:t>
            </w:r>
          </w:p>
          <w:p w14:paraId="5A215385" w14:textId="77777777" w:rsidR="002C102D" w:rsidRPr="00F20EDB" w:rsidRDefault="002C102D" w:rsidP="007572CE">
            <w:pPr>
              <w:rPr>
                <w:rFonts w:ascii="Calibri" w:hAnsi="Calibri"/>
                <w:lang w:val="en-US"/>
              </w:rPr>
            </w:pPr>
            <w:r w:rsidRPr="00F20EDB">
              <w:rPr>
                <w:rFonts w:ascii="Calibri" w:hAnsi="Calibri"/>
                <w:lang w:val="en-US"/>
              </w:rPr>
              <w:t>3) only given intravenously (less of a problem)</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B8E0D47" w14:textId="77777777" w:rsidR="002C102D" w:rsidRPr="00F20EDB" w:rsidRDefault="002C102D" w:rsidP="007572CE">
            <w:pPr>
              <w:rPr>
                <w:rFonts w:ascii="Calibri" w:hAnsi="Calibri"/>
                <w:lang w:val="en-US"/>
              </w:rPr>
            </w:pPr>
            <w:r w:rsidRPr="00F20EDB">
              <w:rPr>
                <w:rFonts w:ascii="Calibri" w:hAnsi="Calibri"/>
                <w:lang w:val="en-US"/>
              </w:rPr>
              <w:lastRenderedPageBreak/>
              <w:br/>
              <w:t xml:space="preserve">100% agreement on this judgment </w:t>
            </w:r>
          </w:p>
        </w:tc>
      </w:tr>
    </w:tbl>
    <w:p w14:paraId="53402353" w14:textId="77777777" w:rsidR="002C102D" w:rsidRPr="00F20EDB" w:rsidRDefault="002C102D" w:rsidP="002C102D">
      <w:pPr>
        <w:pStyle w:val="Heading1"/>
        <w:spacing w:after="20"/>
        <w:rPr>
          <w:rFonts w:ascii="Calibri" w:eastAsia="Times New Roman" w:hAnsi="Calibri"/>
          <w:caps/>
          <w:color w:val="000000"/>
          <w:sz w:val="30"/>
          <w:szCs w:val="30"/>
          <w:lang w:val="en-US"/>
        </w:rPr>
      </w:pPr>
    </w:p>
    <w:p w14:paraId="5E9818E4" w14:textId="77777777" w:rsidR="002C102D" w:rsidRPr="00F20EDB" w:rsidRDefault="002C102D" w:rsidP="002C102D">
      <w:pPr>
        <w:pStyle w:val="Heading1"/>
        <w:spacing w:after="20"/>
        <w:rPr>
          <w:rFonts w:ascii="Calibri" w:eastAsia="Times New Roman" w:hAnsi="Calibri"/>
          <w:caps/>
          <w:color w:val="000000"/>
          <w:sz w:val="30"/>
          <w:szCs w:val="30"/>
          <w:lang w:val="en-US"/>
        </w:rPr>
      </w:pPr>
      <w:r w:rsidRPr="00F20EDB">
        <w:rPr>
          <w:rFonts w:ascii="Calibri" w:eastAsia="Times New Roman" w:hAnsi="Calibri"/>
          <w:caps/>
          <w:color w:val="000000"/>
          <w:sz w:val="30"/>
          <w:szCs w:val="30"/>
          <w:lang w:val="en-US"/>
        </w:rPr>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2131"/>
        <w:gridCol w:w="1593"/>
        <w:gridCol w:w="1593"/>
        <w:gridCol w:w="1626"/>
        <w:gridCol w:w="1626"/>
        <w:gridCol w:w="1644"/>
        <w:gridCol w:w="1306"/>
        <w:gridCol w:w="1433"/>
      </w:tblGrid>
      <w:tr w:rsidR="002C102D" w:rsidRPr="00F20EDB" w14:paraId="455DA13E" w14:textId="77777777" w:rsidTr="007572CE">
        <w:trPr>
          <w:tblHeader/>
        </w:trPr>
        <w:tc>
          <w:tcPr>
            <w:tcW w:w="0" w:type="auto"/>
            <w:tcBorders>
              <w:top w:val="nil"/>
              <w:left w:val="nil"/>
              <w:bottom w:val="nil"/>
              <w:right w:val="nil"/>
            </w:tcBorders>
            <w:tcMar>
              <w:top w:w="75" w:type="dxa"/>
              <w:left w:w="75" w:type="dxa"/>
              <w:bottom w:w="75" w:type="dxa"/>
              <w:right w:w="75" w:type="dxa"/>
            </w:tcMar>
            <w:vAlign w:val="center"/>
            <w:hideMark/>
          </w:tcPr>
          <w:p w14:paraId="0BFFD8B2" w14:textId="77777777" w:rsidR="002C102D" w:rsidRPr="00F20EDB" w:rsidRDefault="002C102D" w:rsidP="007572CE">
            <w:pPr>
              <w:rPr>
                <w:rFonts w:ascii="Calibri" w:hAnsi="Calibri"/>
                <w:caps/>
                <w:color w:val="000000"/>
                <w:lang w:val="en-US"/>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128CD6C" w14:textId="77777777" w:rsidR="002C102D" w:rsidRPr="00F20EDB" w:rsidRDefault="002C102D" w:rsidP="007572CE">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Judgement</w:t>
            </w:r>
          </w:p>
        </w:tc>
      </w:tr>
      <w:tr w:rsidR="002C102D" w:rsidRPr="00F20EDB" w14:paraId="18028E82" w14:textId="77777777" w:rsidTr="007572CE">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3FFAEDA" w14:textId="77777777" w:rsidR="002C102D" w:rsidRPr="00F20EDB" w:rsidRDefault="002C102D" w:rsidP="007572CE">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2E3A72D"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2915C37"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D8B6EFD"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92DC4EA" w14:textId="77777777" w:rsidR="002C102D" w:rsidRPr="00F20EDB" w:rsidRDefault="002C102D" w:rsidP="007572CE">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BE81927" w14:textId="77777777" w:rsidR="002C102D" w:rsidRPr="00F20EDB" w:rsidRDefault="002C102D" w:rsidP="007572CE">
            <w:pPr>
              <w:rPr>
                <w:rFonts w:ascii="Calibri" w:hAnsi="Calibri"/>
                <w:b/>
                <w:bCs/>
                <w:color w:val="000000"/>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219C654"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1DA8A90"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2C102D" w:rsidRPr="00F20EDB" w14:paraId="56050D13" w14:textId="77777777" w:rsidTr="007572CE">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521BCB0" w14:textId="77777777" w:rsidR="002C102D" w:rsidRPr="00F20EDB" w:rsidRDefault="002C102D" w:rsidP="007572CE">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A506CE6"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A6E9FE7"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0F92D6B" w14:textId="77777777" w:rsidR="002C102D" w:rsidRPr="00F20EDB" w:rsidRDefault="002C102D" w:rsidP="007572CE">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2504D2C"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DAD48A7" w14:textId="77777777" w:rsidR="002C102D" w:rsidRPr="00F20EDB" w:rsidRDefault="002C102D" w:rsidP="007572CE">
            <w:pPr>
              <w:rPr>
                <w:rFonts w:ascii="Calibri" w:hAnsi="Calibri"/>
                <w:color w:val="AEAAAA"/>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BC92D4B"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FDB958C"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2C102D" w:rsidRPr="00F20EDB" w14:paraId="1C9BAF35" w14:textId="77777777" w:rsidTr="007572CE">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AD37D6D" w14:textId="77777777" w:rsidR="002C102D" w:rsidRPr="00F20EDB" w:rsidRDefault="002C102D" w:rsidP="007572CE">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E7F8B2D"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arg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E0B0940"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86EB62A"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A4F41E6" w14:textId="77777777" w:rsidR="002C102D" w:rsidRPr="00F20EDB" w:rsidRDefault="002C102D" w:rsidP="007572CE">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Trivial</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D9FE9D3" w14:textId="77777777" w:rsidR="002C102D" w:rsidRPr="00F20EDB" w:rsidRDefault="002C102D" w:rsidP="007572CE">
            <w:pPr>
              <w:rPr>
                <w:rFonts w:ascii="Calibri" w:hAnsi="Calibri"/>
                <w:b/>
                <w:bCs/>
                <w:color w:val="000000"/>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ADA1240"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AFB0FD8"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2C102D" w:rsidRPr="00F20EDB" w14:paraId="51BB0B60" w14:textId="77777777" w:rsidTr="007572CE">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B9D40A6" w14:textId="77777777" w:rsidR="002C102D" w:rsidRPr="00F20EDB" w:rsidRDefault="002C102D" w:rsidP="007572CE">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AC5E336"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4AA96B1"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F63B261" w14:textId="77777777" w:rsidR="002C102D" w:rsidRPr="00F20EDB" w:rsidRDefault="002C102D" w:rsidP="007572CE">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EBF2846"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678FB24" w14:textId="77777777" w:rsidR="002C102D" w:rsidRPr="00F20EDB" w:rsidRDefault="002C102D" w:rsidP="007572CE">
            <w:pPr>
              <w:rPr>
                <w:rFonts w:ascii="Calibri" w:hAnsi="Calibri"/>
                <w:color w:val="AEAAAA"/>
                <w:lang w:val="en-US"/>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A477BA1" w14:textId="77777777" w:rsidR="002C102D" w:rsidRPr="00F20EDB" w:rsidRDefault="002C102D" w:rsidP="007572CE">
            <w:pPr>
              <w:jc w:val="center"/>
              <w:rPr>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35EAA61"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No included studies</w:t>
            </w:r>
          </w:p>
        </w:tc>
      </w:tr>
      <w:tr w:rsidR="002C102D" w:rsidRPr="00F20EDB" w14:paraId="4C4C5B19" w14:textId="77777777" w:rsidTr="007572CE">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FB04E4D" w14:textId="77777777" w:rsidR="002C102D" w:rsidRPr="00F20EDB" w:rsidRDefault="002C102D" w:rsidP="007572CE">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9B88D14"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8091F71"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1081089" w14:textId="77777777" w:rsidR="002C102D" w:rsidRPr="00F20EDB" w:rsidRDefault="002C102D" w:rsidP="007572CE">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D6F337B"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E16DC1C" w14:textId="77777777" w:rsidR="002C102D" w:rsidRPr="00F20EDB" w:rsidRDefault="002C102D" w:rsidP="007572CE">
            <w:pPr>
              <w:rPr>
                <w:rFonts w:ascii="Calibri" w:hAnsi="Calibri"/>
                <w:color w:val="AEAAAA"/>
                <w:lang w:val="en-US"/>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E07039F" w14:textId="77777777" w:rsidR="002C102D" w:rsidRPr="00F20EDB" w:rsidRDefault="002C102D" w:rsidP="007572CE">
            <w:pPr>
              <w:jc w:val="center"/>
              <w:rPr>
                <w:lang w:val="en-US"/>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E22E8DD" w14:textId="77777777" w:rsidR="002C102D" w:rsidRPr="00F20EDB" w:rsidRDefault="002C102D" w:rsidP="007572CE">
            <w:pPr>
              <w:jc w:val="center"/>
              <w:rPr>
                <w:lang w:val="en-US"/>
              </w:rPr>
            </w:pPr>
          </w:p>
        </w:tc>
      </w:tr>
      <w:tr w:rsidR="002C102D" w:rsidRPr="00F20EDB" w14:paraId="64E8307E" w14:textId="77777777" w:rsidTr="007572CE">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84FAED1" w14:textId="77777777" w:rsidR="002C102D" w:rsidRPr="00F20EDB" w:rsidRDefault="002C102D" w:rsidP="007572CE">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3F24E83"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1BAAF1C"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1DCB5DE"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B39C052"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193C5E2" w14:textId="77777777" w:rsidR="002C102D" w:rsidRPr="00F20EDB" w:rsidRDefault="002C102D" w:rsidP="007572CE">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D1B537F"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C5F08F9"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2C102D" w:rsidRPr="00F20EDB" w14:paraId="2CDCC6A0" w14:textId="77777777" w:rsidTr="007572CE">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A992B50" w14:textId="77777777" w:rsidR="002C102D" w:rsidRPr="00F20EDB" w:rsidRDefault="002C102D" w:rsidP="007572CE">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Resources requir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11F783A"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arg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F540C95" w14:textId="77777777" w:rsidR="002C102D" w:rsidRPr="00F20EDB" w:rsidRDefault="002C102D" w:rsidP="007572CE">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Moderat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6737CDA"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Negligible costs and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789B765"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Moderat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94D95B9"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arg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075DA1C"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43D4069"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2C102D" w:rsidRPr="00F20EDB" w14:paraId="48D1B36A" w14:textId="77777777" w:rsidTr="007572CE">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CBCB0BB" w14:textId="77777777" w:rsidR="002C102D" w:rsidRPr="00F20EDB" w:rsidRDefault="002C102D" w:rsidP="007572CE">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lastRenderedPageBreak/>
              <w:t>Certainty of evidence of required resourc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DD4D025"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8420FF4"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96AEECA"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6578B7C"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78ECE30" w14:textId="77777777" w:rsidR="002C102D" w:rsidRPr="00F20EDB" w:rsidRDefault="002C102D" w:rsidP="007572CE">
            <w:pPr>
              <w:rPr>
                <w:rFonts w:ascii="Calibri" w:hAnsi="Calibri"/>
                <w:color w:val="AEAAAA"/>
                <w:lang w:val="en-US"/>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C8905D7" w14:textId="77777777" w:rsidR="002C102D" w:rsidRPr="00F20EDB" w:rsidRDefault="002C102D" w:rsidP="007572CE">
            <w:pPr>
              <w:jc w:val="center"/>
              <w:rPr>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FB1F35A" w14:textId="77777777" w:rsidR="002C102D" w:rsidRPr="00F20EDB" w:rsidRDefault="002C102D" w:rsidP="007572CE">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No included studies</w:t>
            </w:r>
          </w:p>
        </w:tc>
      </w:tr>
      <w:tr w:rsidR="002C102D" w:rsidRPr="00F20EDB" w14:paraId="0559E1C8" w14:textId="77777777" w:rsidTr="007572CE">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FDCBCAE" w14:textId="77777777" w:rsidR="002C102D" w:rsidRPr="00F20EDB" w:rsidRDefault="002C102D" w:rsidP="007572CE">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Cost effectivenes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23F2A84"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C4ED27D"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6EDB24B"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7DDB985"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022E7BB"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6209E30"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C618C8D" w14:textId="77777777" w:rsidR="002C102D" w:rsidRPr="00F20EDB" w:rsidRDefault="002C102D" w:rsidP="007572CE">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No included studies</w:t>
            </w:r>
          </w:p>
        </w:tc>
      </w:tr>
      <w:tr w:rsidR="002C102D" w:rsidRPr="00F20EDB" w14:paraId="2DF671DD" w14:textId="77777777" w:rsidTr="007572CE">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4375FFD" w14:textId="77777777" w:rsidR="002C102D" w:rsidRPr="00F20EDB" w:rsidRDefault="002C102D" w:rsidP="007572CE">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Equ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B6A5ECD"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AC3BBE8"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20CA087"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no impact</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9772E96"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C431EA2"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FB2DA7"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01342CC" w14:textId="77777777" w:rsidR="002C102D" w:rsidRPr="00F20EDB" w:rsidRDefault="002C102D" w:rsidP="007572CE">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Don't know</w:t>
            </w:r>
          </w:p>
        </w:tc>
      </w:tr>
      <w:tr w:rsidR="002C102D" w:rsidRPr="00F20EDB" w14:paraId="58373F75" w14:textId="77777777" w:rsidTr="007572CE">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27AF889" w14:textId="77777777" w:rsidR="002C102D" w:rsidRPr="00F20EDB" w:rsidRDefault="002C102D" w:rsidP="007572CE">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29D8407"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FDEB55F"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DE0B328" w14:textId="77777777" w:rsidR="002C102D" w:rsidRPr="00F20EDB" w:rsidRDefault="002C102D" w:rsidP="007572CE">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04607D4"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9A74B6B" w14:textId="77777777" w:rsidR="002C102D" w:rsidRPr="00F20EDB" w:rsidRDefault="002C102D" w:rsidP="007572CE">
            <w:pPr>
              <w:rPr>
                <w:rFonts w:ascii="Calibri" w:hAnsi="Calibri"/>
                <w:color w:val="AEAAAA"/>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2054E4B"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09967FE"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2C102D" w:rsidRPr="00F20EDB" w14:paraId="13894672" w14:textId="77777777" w:rsidTr="007572CE">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A8A5095" w14:textId="77777777" w:rsidR="002C102D" w:rsidRPr="00F20EDB" w:rsidRDefault="002C102D" w:rsidP="007572CE">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7423F3F"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3810292"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74C54BC"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65B84E5"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005FB71" w14:textId="77777777" w:rsidR="002C102D" w:rsidRPr="00F20EDB" w:rsidRDefault="002C102D" w:rsidP="007572CE">
            <w:pPr>
              <w:rPr>
                <w:rFonts w:ascii="Calibri" w:hAnsi="Calibri"/>
                <w:color w:val="AEAAAA"/>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08BE503" w14:textId="77777777" w:rsidR="002C102D" w:rsidRPr="00F20EDB" w:rsidRDefault="002C102D" w:rsidP="007572CE">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1DD5817" w14:textId="77777777" w:rsidR="002C102D" w:rsidRPr="00F20EDB" w:rsidRDefault="002C102D" w:rsidP="007572CE">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bl>
    <w:p w14:paraId="14603FF6" w14:textId="77777777" w:rsidR="002C102D" w:rsidRPr="00F20EDB" w:rsidRDefault="002C102D" w:rsidP="002C102D">
      <w:pPr>
        <w:rPr>
          <w:rFonts w:ascii="Calibri" w:hAnsi="Calibri"/>
          <w:color w:val="000000"/>
          <w:sz w:val="16"/>
          <w:szCs w:val="16"/>
          <w:lang w:val="en-US"/>
        </w:rPr>
      </w:pPr>
    </w:p>
    <w:p w14:paraId="4B826ADA" w14:textId="77777777" w:rsidR="002C102D" w:rsidRPr="00F20EDB" w:rsidRDefault="002C102D" w:rsidP="002C102D">
      <w:pPr>
        <w:pStyle w:val="Heading1"/>
        <w:pageBreakBefore/>
        <w:spacing w:after="20"/>
        <w:rPr>
          <w:rFonts w:ascii="Calibri" w:eastAsia="Times New Roman" w:hAnsi="Calibri"/>
          <w:caps/>
          <w:color w:val="000000"/>
          <w:sz w:val="30"/>
          <w:szCs w:val="30"/>
          <w:lang w:val="en-US"/>
        </w:rPr>
      </w:pPr>
      <w:r w:rsidRPr="00F20EDB">
        <w:rPr>
          <w:rFonts w:ascii="Calibri" w:eastAsia="Times New Roman" w:hAnsi="Calibri"/>
          <w:caps/>
          <w:color w:val="000000"/>
          <w:sz w:val="30"/>
          <w:szCs w:val="30"/>
          <w:lang w:val="en-US"/>
        </w:rPr>
        <w:lastRenderedPageBreak/>
        <w:t>Type of recommendation</w:t>
      </w:r>
    </w:p>
    <w:tbl>
      <w:tblPr>
        <w:tblW w:w="5000" w:type="pct"/>
        <w:tblCellMar>
          <w:top w:w="15" w:type="dxa"/>
          <w:left w:w="15" w:type="dxa"/>
          <w:bottom w:w="15" w:type="dxa"/>
          <w:right w:w="15" w:type="dxa"/>
        </w:tblCellMar>
        <w:tblLook w:val="04A0" w:firstRow="1" w:lastRow="0" w:firstColumn="1" w:lastColumn="0" w:noHBand="0" w:noVBand="1"/>
      </w:tblPr>
      <w:tblGrid>
        <w:gridCol w:w="2588"/>
        <w:gridCol w:w="2589"/>
        <w:gridCol w:w="2589"/>
        <w:gridCol w:w="2589"/>
        <w:gridCol w:w="2589"/>
      </w:tblGrid>
      <w:tr w:rsidR="002C102D" w:rsidRPr="00F20EDB" w14:paraId="272DC5CE" w14:textId="77777777" w:rsidTr="007572CE">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654A06A8" w14:textId="77777777" w:rsidR="002C102D" w:rsidRPr="00F20EDB" w:rsidRDefault="002C102D" w:rsidP="007572CE">
            <w:pPr>
              <w:pStyle w:val="NormalWeb"/>
              <w:spacing w:before="0" w:beforeAutospacing="0" w:after="0" w:afterAutospacing="0"/>
              <w:jc w:val="center"/>
              <w:rPr>
                <w:rFonts w:ascii="Calibri" w:hAnsi="Calibri"/>
                <w:color w:val="000000"/>
                <w:lang w:val="en-US"/>
              </w:rPr>
            </w:pPr>
            <w:r w:rsidRPr="00F20EDB">
              <w:rPr>
                <w:rFonts w:ascii="Calibri" w:hAnsi="Calibri"/>
                <w:color w:val="000000"/>
                <w:lang w:val="en-US"/>
              </w:rPr>
              <w:t>Strong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63EE5696" w14:textId="77777777" w:rsidR="002C102D" w:rsidRPr="00F20EDB" w:rsidRDefault="002C102D" w:rsidP="007572CE">
            <w:pPr>
              <w:pStyle w:val="NormalWeb"/>
              <w:spacing w:before="0" w:beforeAutospacing="0" w:after="0" w:afterAutospacing="0"/>
              <w:jc w:val="center"/>
              <w:rPr>
                <w:rFonts w:ascii="Calibri" w:hAnsi="Calibri"/>
                <w:color w:val="000000"/>
                <w:lang w:val="en-US"/>
              </w:rPr>
            </w:pPr>
            <w:r w:rsidRPr="00F20EDB">
              <w:rPr>
                <w:rFonts w:ascii="Calibri" w:hAnsi="Calibri"/>
                <w:color w:val="000000"/>
                <w:lang w:val="en-US"/>
              </w:rPr>
              <w:t>Conditional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497CA67D" w14:textId="77777777" w:rsidR="002C102D" w:rsidRPr="00F20EDB" w:rsidRDefault="002C102D" w:rsidP="007572CE">
            <w:pPr>
              <w:pStyle w:val="NormalWeb"/>
              <w:spacing w:before="0" w:beforeAutospacing="0" w:after="0" w:afterAutospacing="0"/>
              <w:jc w:val="center"/>
              <w:rPr>
                <w:rFonts w:ascii="Calibri" w:hAnsi="Calibri"/>
                <w:color w:val="000000"/>
                <w:lang w:val="en-US"/>
              </w:rPr>
            </w:pPr>
            <w:r w:rsidRPr="00F20EDB">
              <w:rPr>
                <w:rFonts w:ascii="Calibri" w:hAnsi="Calibri"/>
                <w:color w:val="000000"/>
                <w:lang w:val="en-US"/>
              </w:rPr>
              <w:t>Conditional recommendation for either the intervention or the comparison</w:t>
            </w:r>
          </w:p>
        </w:tc>
        <w:tc>
          <w:tcPr>
            <w:tcW w:w="1000" w:type="pct"/>
            <w:tcBorders>
              <w:top w:val="single" w:sz="6" w:space="0" w:color="000000"/>
              <w:left w:val="single" w:sz="6" w:space="0" w:color="000000"/>
              <w:right w:val="single" w:sz="6" w:space="0" w:color="000000"/>
            </w:tcBorders>
            <w:shd w:val="clear" w:color="auto" w:fill="2E74B5"/>
            <w:tcMar>
              <w:top w:w="75" w:type="dxa"/>
              <w:left w:w="0" w:type="dxa"/>
              <w:bottom w:w="0" w:type="dxa"/>
              <w:right w:w="0" w:type="dxa"/>
            </w:tcMar>
            <w:hideMark/>
          </w:tcPr>
          <w:p w14:paraId="4E0BD5C3" w14:textId="77777777" w:rsidR="002C102D" w:rsidRPr="00F20EDB" w:rsidRDefault="002C102D" w:rsidP="007572CE">
            <w:pPr>
              <w:pStyle w:val="NormalWeb"/>
              <w:spacing w:before="0" w:beforeAutospacing="0" w:after="0" w:afterAutospacing="0"/>
              <w:jc w:val="center"/>
              <w:rPr>
                <w:rFonts w:ascii="Calibri" w:hAnsi="Calibri"/>
                <w:b/>
                <w:bCs/>
                <w:color w:val="FFFFFF"/>
                <w:lang w:val="en-US"/>
              </w:rPr>
            </w:pPr>
            <w:r w:rsidRPr="00F20EDB">
              <w:rPr>
                <w:rFonts w:ascii="Calibri" w:hAnsi="Calibri"/>
                <w:b/>
                <w:bCs/>
                <w:color w:val="FFFFFF"/>
                <w:lang w:val="en-US"/>
              </w:rPr>
              <w:t>Conditional recommendation for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37147734" w14:textId="77777777" w:rsidR="002C102D" w:rsidRPr="00F20EDB" w:rsidRDefault="002C102D" w:rsidP="007572CE">
            <w:pPr>
              <w:pStyle w:val="NormalWeb"/>
              <w:spacing w:before="0" w:beforeAutospacing="0" w:after="0" w:afterAutospacing="0"/>
              <w:jc w:val="center"/>
              <w:rPr>
                <w:rFonts w:ascii="Calibri" w:hAnsi="Calibri"/>
                <w:color w:val="000000"/>
                <w:lang w:val="en-US"/>
              </w:rPr>
            </w:pPr>
            <w:r w:rsidRPr="00F20EDB">
              <w:rPr>
                <w:rFonts w:ascii="Calibri" w:hAnsi="Calibri"/>
                <w:color w:val="000000"/>
                <w:lang w:val="en-US"/>
              </w:rPr>
              <w:t>Strong recommendation for the intervention</w:t>
            </w:r>
          </w:p>
        </w:tc>
      </w:tr>
      <w:tr w:rsidR="002C102D" w:rsidRPr="00F20EDB" w14:paraId="07BDF000" w14:textId="77777777" w:rsidTr="007572CE">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220A475B" w14:textId="77777777" w:rsidR="002C102D" w:rsidRPr="00F20EDB" w:rsidRDefault="002C102D" w:rsidP="007572CE">
            <w:pPr>
              <w:pStyle w:val="marker"/>
              <w:spacing w:before="0" w:beforeAutospacing="0" w:after="0" w:afterAutospacing="0"/>
              <w:jc w:val="center"/>
              <w:rPr>
                <w:color w:val="000000"/>
                <w:lang w:val="en-US"/>
              </w:rPr>
            </w:pPr>
            <w:r w:rsidRPr="00F20EDB">
              <w:rPr>
                <w:color w:val="000000"/>
                <w:lang w:val="en-US"/>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7F602786" w14:textId="77777777" w:rsidR="002C102D" w:rsidRPr="00F20EDB" w:rsidRDefault="002C102D" w:rsidP="007572CE">
            <w:pPr>
              <w:pStyle w:val="marker"/>
              <w:spacing w:before="0" w:beforeAutospacing="0" w:after="0" w:afterAutospacing="0"/>
              <w:jc w:val="center"/>
              <w:rPr>
                <w:color w:val="000000"/>
                <w:lang w:val="en-US"/>
              </w:rPr>
            </w:pPr>
            <w:r w:rsidRPr="00F20EDB">
              <w:rPr>
                <w:color w:val="000000"/>
                <w:lang w:val="en-US"/>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26D94C19" w14:textId="77777777" w:rsidR="002C102D" w:rsidRPr="00F20EDB" w:rsidRDefault="002C102D" w:rsidP="007572CE">
            <w:pPr>
              <w:pStyle w:val="marker"/>
              <w:spacing w:before="0" w:beforeAutospacing="0" w:after="0" w:afterAutospacing="0"/>
              <w:jc w:val="center"/>
              <w:rPr>
                <w:color w:val="000000"/>
                <w:lang w:val="en-US"/>
              </w:rPr>
            </w:pPr>
            <w:r w:rsidRPr="00F20EDB">
              <w:rPr>
                <w:color w:val="000000"/>
                <w:lang w:val="en-US"/>
              </w:rPr>
              <w:t xml:space="preserve">○ </w:t>
            </w:r>
          </w:p>
        </w:tc>
        <w:tc>
          <w:tcPr>
            <w:tcW w:w="1000" w:type="pct"/>
            <w:tcBorders>
              <w:left w:val="single" w:sz="6" w:space="0" w:color="000000"/>
              <w:bottom w:val="single" w:sz="6" w:space="0" w:color="000000"/>
              <w:right w:val="single" w:sz="6" w:space="0" w:color="000000"/>
            </w:tcBorders>
            <w:shd w:val="clear" w:color="auto" w:fill="2E74B5"/>
            <w:tcMar>
              <w:top w:w="0" w:type="dxa"/>
              <w:left w:w="0" w:type="dxa"/>
              <w:bottom w:w="75" w:type="dxa"/>
              <w:right w:w="0" w:type="dxa"/>
            </w:tcMar>
            <w:hideMark/>
          </w:tcPr>
          <w:p w14:paraId="79491DD7" w14:textId="77777777" w:rsidR="002C102D" w:rsidRPr="00F20EDB" w:rsidRDefault="002C102D" w:rsidP="007572CE">
            <w:pPr>
              <w:pStyle w:val="marker"/>
              <w:spacing w:before="0" w:beforeAutospacing="0" w:after="0" w:afterAutospacing="0"/>
              <w:jc w:val="center"/>
              <w:rPr>
                <w:b/>
                <w:bCs/>
                <w:color w:val="FFFFFF"/>
                <w:lang w:val="en-US"/>
              </w:rPr>
            </w:pPr>
            <w:r w:rsidRPr="00F20EDB">
              <w:rPr>
                <w:b/>
                <w:bCs/>
                <w:color w:val="FFFFFF"/>
                <w:lang w:val="en-US"/>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050ABB3E" w14:textId="77777777" w:rsidR="002C102D" w:rsidRPr="00F20EDB" w:rsidRDefault="002C102D" w:rsidP="007572CE">
            <w:pPr>
              <w:pStyle w:val="marker"/>
              <w:spacing w:before="0" w:beforeAutospacing="0" w:after="0" w:afterAutospacing="0"/>
              <w:jc w:val="center"/>
              <w:rPr>
                <w:color w:val="000000"/>
                <w:lang w:val="en-US"/>
              </w:rPr>
            </w:pPr>
            <w:r w:rsidRPr="00F20EDB">
              <w:rPr>
                <w:color w:val="000000"/>
                <w:lang w:val="en-US"/>
              </w:rPr>
              <w:t xml:space="preserve">○ </w:t>
            </w:r>
          </w:p>
        </w:tc>
      </w:tr>
    </w:tbl>
    <w:p w14:paraId="1CACE580" w14:textId="77777777" w:rsidR="002C102D" w:rsidRPr="00F20EDB" w:rsidRDefault="002C102D" w:rsidP="002C102D">
      <w:pPr>
        <w:pStyle w:val="Heading1"/>
        <w:spacing w:after="20"/>
        <w:rPr>
          <w:rFonts w:ascii="Calibri" w:eastAsia="Times New Roman" w:hAnsi="Calibri"/>
          <w:caps/>
          <w:color w:val="000000"/>
          <w:sz w:val="24"/>
          <w:szCs w:val="24"/>
          <w:lang w:val="en-US"/>
        </w:rPr>
      </w:pPr>
      <w:r w:rsidRPr="00F20EDB">
        <w:rPr>
          <w:rFonts w:ascii="Calibri" w:eastAsia="Times New Roman" w:hAnsi="Calibri"/>
          <w:caps/>
          <w:color w:val="000000"/>
          <w:sz w:val="24"/>
          <w:szCs w:val="24"/>
          <w:lang w:val="en-US"/>
        </w:rPr>
        <w:t>Conclusions</w:t>
      </w:r>
    </w:p>
    <w:tbl>
      <w:tblPr>
        <w:tblW w:w="5000" w:type="pct"/>
        <w:tblCellMar>
          <w:top w:w="15" w:type="dxa"/>
          <w:left w:w="15" w:type="dxa"/>
          <w:bottom w:w="15" w:type="dxa"/>
          <w:right w:w="15" w:type="dxa"/>
        </w:tblCellMar>
        <w:tblLook w:val="04A0" w:firstRow="1" w:lastRow="0" w:firstColumn="1" w:lastColumn="0" w:noHBand="0" w:noVBand="1"/>
      </w:tblPr>
      <w:tblGrid>
        <w:gridCol w:w="12960"/>
      </w:tblGrid>
      <w:tr w:rsidR="002C102D" w:rsidRPr="00F20EDB" w14:paraId="38F764B6" w14:textId="77777777" w:rsidTr="007572CE">
        <w:tc>
          <w:tcPr>
            <w:tcW w:w="0" w:type="auto"/>
            <w:shd w:val="clear" w:color="auto" w:fill="2E74B5"/>
            <w:tcMar>
              <w:top w:w="75" w:type="dxa"/>
              <w:left w:w="75" w:type="dxa"/>
              <w:bottom w:w="75" w:type="dxa"/>
              <w:right w:w="75" w:type="dxa"/>
            </w:tcMar>
            <w:hideMark/>
          </w:tcPr>
          <w:p w14:paraId="2FED2D80" w14:textId="77777777" w:rsidR="002C102D" w:rsidRPr="00F20EDB" w:rsidRDefault="002C102D" w:rsidP="007572CE">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Recommendation</w:t>
            </w:r>
          </w:p>
        </w:tc>
      </w:tr>
      <w:tr w:rsidR="002C102D" w:rsidRPr="00F20EDB" w14:paraId="3D54758D" w14:textId="77777777" w:rsidTr="007572CE">
        <w:trPr>
          <w:trHeight w:val="1080"/>
        </w:trPr>
        <w:tc>
          <w:tcPr>
            <w:tcW w:w="0" w:type="auto"/>
            <w:tcMar>
              <w:top w:w="75" w:type="dxa"/>
              <w:left w:w="75" w:type="dxa"/>
              <w:bottom w:w="75" w:type="dxa"/>
              <w:right w:w="75" w:type="dxa"/>
            </w:tcMar>
            <w:hideMark/>
          </w:tcPr>
          <w:p w14:paraId="05DF7276" w14:textId="77777777" w:rsidR="002C102D" w:rsidRPr="00F20EDB" w:rsidRDefault="002C102D" w:rsidP="007572CE">
            <w:pPr>
              <w:spacing w:line="276" w:lineRule="auto"/>
              <w:contextualSpacing/>
              <w:rPr>
                <w:rStyle w:val="PageNumber"/>
                <w:lang w:val="en-US"/>
              </w:rPr>
            </w:pPr>
            <w:r w:rsidRPr="00F20EDB">
              <w:rPr>
                <w:rStyle w:val="PageNumber"/>
                <w:lang w:val="en-US"/>
              </w:rPr>
              <w:t>For adults with severe COVID-19 who do not require mechanical ventilation, we suggest using intravenous remdesivir, over not using it (Weak recommendation, moderate quality evidence).</w:t>
            </w:r>
          </w:p>
          <w:p w14:paraId="6836D243" w14:textId="77777777" w:rsidR="002C102D" w:rsidRPr="00F20EDB" w:rsidRDefault="002C102D" w:rsidP="007572CE">
            <w:pPr>
              <w:pStyle w:val="ListParagraph"/>
              <w:spacing w:line="276" w:lineRule="auto"/>
              <w:ind w:left="360"/>
            </w:pPr>
          </w:p>
          <w:p w14:paraId="1A2D336D" w14:textId="77777777" w:rsidR="002C102D" w:rsidRPr="00F20EDB" w:rsidRDefault="002C102D" w:rsidP="007572CE">
            <w:pPr>
              <w:spacing w:line="276" w:lineRule="auto"/>
              <w:contextualSpacing/>
              <w:rPr>
                <w:lang w:val="en-US"/>
              </w:rPr>
            </w:pPr>
            <w:r w:rsidRPr="00F20EDB">
              <w:rPr>
                <w:lang w:val="en-US"/>
              </w:rPr>
              <w:t xml:space="preserve">Remark: Remdesivir should </w:t>
            </w:r>
            <w:r w:rsidRPr="00F20EDB">
              <w:rPr>
                <w:i/>
                <w:lang w:val="en-US"/>
              </w:rPr>
              <w:t>ideally</w:t>
            </w:r>
            <w:r w:rsidRPr="00F20EDB">
              <w:rPr>
                <w:lang w:val="en-US"/>
              </w:rPr>
              <w:t xml:space="preserve"> be started within 72 hours of a positive SARS CoV-2 polymerase chain reaction or antigen testing. </w:t>
            </w:r>
          </w:p>
          <w:p w14:paraId="531AA354" w14:textId="77777777" w:rsidR="002C102D" w:rsidRPr="00F20EDB" w:rsidRDefault="002C102D" w:rsidP="007572CE">
            <w:pPr>
              <w:rPr>
                <w:lang w:val="en-US"/>
              </w:rPr>
            </w:pPr>
          </w:p>
          <w:p w14:paraId="3FF8B956" w14:textId="77777777" w:rsidR="002C102D" w:rsidRPr="00F20EDB" w:rsidRDefault="002C102D" w:rsidP="007572CE">
            <w:pPr>
              <w:rPr>
                <w:lang w:val="en-US"/>
              </w:rPr>
            </w:pPr>
          </w:p>
          <w:p w14:paraId="43EB00B1" w14:textId="77777777" w:rsidR="002C102D" w:rsidRPr="00F20EDB" w:rsidRDefault="002C102D" w:rsidP="007572CE">
            <w:pPr>
              <w:rPr>
                <w:lang w:val="en-US"/>
              </w:rPr>
            </w:pPr>
            <w:r w:rsidRPr="00F20EDB">
              <w:rPr>
                <w:lang w:val="en-US"/>
              </w:rPr>
              <w:t>Note:</w:t>
            </w:r>
          </w:p>
          <w:p w14:paraId="2453C90B" w14:textId="2882FFDE" w:rsidR="002C102D" w:rsidRPr="00F20EDB" w:rsidRDefault="002C102D" w:rsidP="007572CE">
            <w:pPr>
              <w:rPr>
                <w:lang w:val="en-US"/>
              </w:rPr>
            </w:pPr>
            <w:r w:rsidRPr="00F20EDB">
              <w:rPr>
                <w:lang w:val="en-US"/>
              </w:rPr>
              <w:t xml:space="preserve">During completion of the EtD framework, the majority of the panel (92.6%) agreed on this recommendation, 3 panel members disagreed, eventually 2 of them agreed on the final wording of the recommendation. </w:t>
            </w:r>
          </w:p>
        </w:tc>
      </w:tr>
      <w:tr w:rsidR="002C102D" w:rsidRPr="00F20EDB" w14:paraId="4CD07534" w14:textId="77777777" w:rsidTr="007572CE">
        <w:tc>
          <w:tcPr>
            <w:tcW w:w="0" w:type="auto"/>
            <w:tcMar>
              <w:top w:w="0" w:type="dxa"/>
              <w:left w:w="0" w:type="dxa"/>
              <w:bottom w:w="0" w:type="dxa"/>
              <w:right w:w="0" w:type="dxa"/>
            </w:tcMar>
            <w:hideMark/>
          </w:tcPr>
          <w:p w14:paraId="6C2E71CB" w14:textId="77777777" w:rsidR="002C102D" w:rsidRPr="00F20EDB" w:rsidRDefault="002C102D" w:rsidP="007572CE">
            <w:pPr>
              <w:rPr>
                <w:rFonts w:ascii="Calibri" w:hAnsi="Calibri"/>
                <w:lang w:val="en-US"/>
              </w:rPr>
            </w:pPr>
          </w:p>
        </w:tc>
      </w:tr>
      <w:tr w:rsidR="002C102D" w:rsidRPr="00F20EDB" w14:paraId="015E1C02" w14:textId="77777777" w:rsidTr="007572CE">
        <w:tc>
          <w:tcPr>
            <w:tcW w:w="0" w:type="auto"/>
            <w:shd w:val="clear" w:color="auto" w:fill="2E74B5"/>
            <w:tcMar>
              <w:top w:w="75" w:type="dxa"/>
              <w:left w:w="75" w:type="dxa"/>
              <w:bottom w:w="75" w:type="dxa"/>
              <w:right w:w="75" w:type="dxa"/>
            </w:tcMar>
            <w:hideMark/>
          </w:tcPr>
          <w:p w14:paraId="742D1A7D" w14:textId="77777777" w:rsidR="002C102D" w:rsidRPr="00F20EDB" w:rsidRDefault="002C102D" w:rsidP="007572CE">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Justification</w:t>
            </w:r>
          </w:p>
        </w:tc>
      </w:tr>
      <w:tr w:rsidR="002C102D" w:rsidRPr="00F20EDB" w14:paraId="4DF0EC99" w14:textId="77777777" w:rsidTr="007572CE">
        <w:trPr>
          <w:trHeight w:val="1080"/>
        </w:trPr>
        <w:tc>
          <w:tcPr>
            <w:tcW w:w="0" w:type="auto"/>
            <w:tcMar>
              <w:top w:w="75" w:type="dxa"/>
              <w:left w:w="75" w:type="dxa"/>
              <w:bottom w:w="75" w:type="dxa"/>
              <w:right w:w="75" w:type="dxa"/>
            </w:tcMar>
            <w:hideMark/>
          </w:tcPr>
          <w:p w14:paraId="1265301A" w14:textId="77777777" w:rsidR="002C102D" w:rsidRPr="00F20EDB" w:rsidRDefault="002C102D" w:rsidP="007572CE">
            <w:pPr>
              <w:rPr>
                <w:rFonts w:ascii="Calibri" w:hAnsi="Calibri"/>
                <w:lang w:val="en-US"/>
              </w:rPr>
            </w:pPr>
            <w:r w:rsidRPr="00F20EDB">
              <w:rPr>
                <w:rFonts w:ascii="Calibri" w:hAnsi="Calibri"/>
                <w:lang w:val="en-US"/>
              </w:rPr>
              <w:t xml:space="preserve">Moderate benefit </w:t>
            </w:r>
          </w:p>
          <w:p w14:paraId="4EF311D7" w14:textId="77777777" w:rsidR="002C102D" w:rsidRPr="00F20EDB" w:rsidRDefault="002C102D" w:rsidP="007572CE">
            <w:pPr>
              <w:rPr>
                <w:rFonts w:ascii="Calibri" w:hAnsi="Calibri"/>
                <w:lang w:val="en-US"/>
              </w:rPr>
            </w:pPr>
            <w:r w:rsidRPr="00F20EDB">
              <w:rPr>
                <w:rFonts w:ascii="Calibri" w:hAnsi="Calibri"/>
                <w:lang w:val="en-US"/>
              </w:rPr>
              <w:t>No clear harm</w:t>
            </w:r>
          </w:p>
          <w:p w14:paraId="5E003384" w14:textId="77777777" w:rsidR="002C102D" w:rsidRPr="00F20EDB" w:rsidRDefault="002C102D" w:rsidP="007572CE">
            <w:pPr>
              <w:rPr>
                <w:rFonts w:ascii="Calibri" w:hAnsi="Calibri"/>
                <w:lang w:val="en-US"/>
              </w:rPr>
            </w:pPr>
            <w:r w:rsidRPr="00F20EDB">
              <w:rPr>
                <w:rFonts w:ascii="Calibri" w:hAnsi="Calibri"/>
                <w:lang w:val="en-US"/>
              </w:rPr>
              <w:t>low -to-moderate quality evidence</w:t>
            </w:r>
          </w:p>
          <w:p w14:paraId="48C53F58" w14:textId="77777777" w:rsidR="002C102D" w:rsidRPr="00F20EDB" w:rsidRDefault="002C102D" w:rsidP="007572CE">
            <w:pPr>
              <w:rPr>
                <w:rFonts w:ascii="Calibri" w:hAnsi="Calibri"/>
                <w:lang w:val="en-US"/>
              </w:rPr>
            </w:pPr>
            <w:r w:rsidRPr="00F20EDB">
              <w:rPr>
                <w:rFonts w:ascii="Calibri" w:hAnsi="Calibri"/>
                <w:lang w:val="en-US"/>
              </w:rPr>
              <w:t>Large costs</w:t>
            </w:r>
          </w:p>
          <w:p w14:paraId="521BFE7D" w14:textId="77777777" w:rsidR="002C102D" w:rsidRPr="00F20EDB" w:rsidRDefault="002C102D" w:rsidP="007572CE">
            <w:pPr>
              <w:rPr>
                <w:rFonts w:ascii="Calibri" w:hAnsi="Calibri"/>
                <w:lang w:val="en-US"/>
              </w:rPr>
            </w:pPr>
            <w:r w:rsidRPr="00F20EDB">
              <w:rPr>
                <w:rFonts w:ascii="Calibri" w:hAnsi="Calibri"/>
                <w:lang w:val="en-US"/>
              </w:rPr>
              <w:t>Unclear effect on equity</w:t>
            </w:r>
          </w:p>
          <w:p w14:paraId="16FEF45A" w14:textId="77777777" w:rsidR="002C102D" w:rsidRPr="00F20EDB" w:rsidRDefault="002C102D" w:rsidP="007572CE">
            <w:pPr>
              <w:rPr>
                <w:rFonts w:ascii="Calibri" w:hAnsi="Calibri"/>
                <w:lang w:val="en-US"/>
              </w:rPr>
            </w:pPr>
            <w:r w:rsidRPr="00F20EDB">
              <w:rPr>
                <w:rFonts w:ascii="Calibri" w:hAnsi="Calibri"/>
                <w:lang w:val="en-US"/>
              </w:rPr>
              <w:t>Variability regarding availability of the drug</w:t>
            </w:r>
          </w:p>
        </w:tc>
      </w:tr>
    </w:tbl>
    <w:p w14:paraId="2EB1837F" w14:textId="77777777" w:rsidR="002C102D" w:rsidRPr="00F20EDB" w:rsidRDefault="002C102D" w:rsidP="002C102D">
      <w:pPr>
        <w:rPr>
          <w:rFonts w:ascii="Calibri" w:hAnsi="Calibri"/>
          <w:vanish/>
          <w:color w:val="000000"/>
          <w:lang w:val="en-US"/>
        </w:rPr>
      </w:pPr>
    </w:p>
    <w:tbl>
      <w:tblPr>
        <w:tblW w:w="5000" w:type="pct"/>
        <w:tblCellMar>
          <w:top w:w="15" w:type="dxa"/>
          <w:left w:w="15" w:type="dxa"/>
          <w:bottom w:w="15" w:type="dxa"/>
          <w:right w:w="15" w:type="dxa"/>
        </w:tblCellMar>
        <w:tblLook w:val="04A0" w:firstRow="1" w:lastRow="0" w:firstColumn="1" w:lastColumn="0" w:noHBand="0" w:noVBand="1"/>
      </w:tblPr>
      <w:tblGrid>
        <w:gridCol w:w="12960"/>
      </w:tblGrid>
      <w:tr w:rsidR="002C102D" w:rsidRPr="00F20EDB" w14:paraId="2515E290" w14:textId="77777777" w:rsidTr="007572CE">
        <w:tc>
          <w:tcPr>
            <w:tcW w:w="0" w:type="auto"/>
            <w:shd w:val="clear" w:color="auto" w:fill="2E74B5"/>
            <w:tcMar>
              <w:top w:w="75" w:type="dxa"/>
              <w:left w:w="75" w:type="dxa"/>
              <w:bottom w:w="75" w:type="dxa"/>
              <w:right w:w="75" w:type="dxa"/>
            </w:tcMar>
            <w:hideMark/>
          </w:tcPr>
          <w:p w14:paraId="6B0E77C6" w14:textId="77777777" w:rsidR="002C102D" w:rsidRPr="00F20EDB" w:rsidRDefault="002C102D" w:rsidP="007572CE">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Subgroup considerations</w:t>
            </w:r>
          </w:p>
        </w:tc>
      </w:tr>
      <w:tr w:rsidR="002C102D" w:rsidRPr="00F20EDB" w14:paraId="7547A4FA" w14:textId="77777777" w:rsidTr="007572CE">
        <w:trPr>
          <w:trHeight w:val="1080"/>
        </w:trPr>
        <w:tc>
          <w:tcPr>
            <w:tcW w:w="0" w:type="auto"/>
            <w:tcMar>
              <w:top w:w="75" w:type="dxa"/>
              <w:left w:w="75" w:type="dxa"/>
              <w:bottom w:w="75" w:type="dxa"/>
              <w:right w:w="75" w:type="dxa"/>
            </w:tcMar>
            <w:hideMark/>
          </w:tcPr>
          <w:p w14:paraId="53A17D10" w14:textId="77777777" w:rsidR="002C102D" w:rsidRPr="00F20EDB" w:rsidRDefault="002C102D" w:rsidP="007572CE">
            <w:pPr>
              <w:rPr>
                <w:rFonts w:ascii="Calibri" w:hAnsi="Calibri"/>
                <w:lang w:val="en-US"/>
              </w:rPr>
            </w:pPr>
            <w:r w:rsidRPr="00F20EDB">
              <w:rPr>
                <w:rFonts w:ascii="Calibri" w:hAnsi="Calibri"/>
                <w:lang w:val="en-US"/>
              </w:rPr>
              <w:t>No subgroups identified by the panel</w:t>
            </w:r>
          </w:p>
        </w:tc>
      </w:tr>
    </w:tbl>
    <w:p w14:paraId="589106AD" w14:textId="77777777" w:rsidR="002C102D" w:rsidRPr="00F20EDB" w:rsidRDefault="002C102D" w:rsidP="002C102D">
      <w:pPr>
        <w:rPr>
          <w:rFonts w:ascii="Calibri" w:hAnsi="Calibri"/>
          <w:vanish/>
          <w:color w:val="000000"/>
          <w:lang w:val="en-US"/>
        </w:rPr>
      </w:pPr>
    </w:p>
    <w:tbl>
      <w:tblPr>
        <w:tblW w:w="5000" w:type="pct"/>
        <w:tblCellMar>
          <w:top w:w="15" w:type="dxa"/>
          <w:left w:w="15" w:type="dxa"/>
          <w:bottom w:w="15" w:type="dxa"/>
          <w:right w:w="15" w:type="dxa"/>
        </w:tblCellMar>
        <w:tblLook w:val="04A0" w:firstRow="1" w:lastRow="0" w:firstColumn="1" w:lastColumn="0" w:noHBand="0" w:noVBand="1"/>
      </w:tblPr>
      <w:tblGrid>
        <w:gridCol w:w="12960"/>
      </w:tblGrid>
      <w:tr w:rsidR="002C102D" w:rsidRPr="00F20EDB" w14:paraId="506284CC" w14:textId="77777777" w:rsidTr="007572CE">
        <w:tc>
          <w:tcPr>
            <w:tcW w:w="0" w:type="auto"/>
            <w:shd w:val="clear" w:color="auto" w:fill="2E74B5"/>
            <w:tcMar>
              <w:top w:w="75" w:type="dxa"/>
              <w:left w:w="75" w:type="dxa"/>
              <w:bottom w:w="75" w:type="dxa"/>
              <w:right w:w="75" w:type="dxa"/>
            </w:tcMar>
            <w:hideMark/>
          </w:tcPr>
          <w:p w14:paraId="4EB9FE6D" w14:textId="77777777" w:rsidR="002C102D" w:rsidRPr="00F20EDB" w:rsidRDefault="002C102D" w:rsidP="007572CE">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Monitoring and evaluation</w:t>
            </w:r>
          </w:p>
        </w:tc>
      </w:tr>
      <w:tr w:rsidR="002C102D" w:rsidRPr="00F20EDB" w14:paraId="03454082" w14:textId="77777777" w:rsidTr="007572CE">
        <w:trPr>
          <w:trHeight w:val="1080"/>
        </w:trPr>
        <w:tc>
          <w:tcPr>
            <w:tcW w:w="0" w:type="auto"/>
            <w:tcMar>
              <w:top w:w="75" w:type="dxa"/>
              <w:left w:w="75" w:type="dxa"/>
              <w:bottom w:w="75" w:type="dxa"/>
              <w:right w:w="75" w:type="dxa"/>
            </w:tcMar>
            <w:hideMark/>
          </w:tcPr>
          <w:p w14:paraId="6E8D60D8" w14:textId="77777777" w:rsidR="002C102D" w:rsidRPr="00F20EDB" w:rsidRDefault="002C102D" w:rsidP="007572CE">
            <w:pPr>
              <w:rPr>
                <w:rFonts w:ascii="Calibri" w:hAnsi="Calibri"/>
                <w:lang w:val="en-US"/>
              </w:rPr>
            </w:pPr>
            <w:r w:rsidRPr="00F20EDB">
              <w:rPr>
                <w:rFonts w:ascii="Calibri" w:hAnsi="Calibri"/>
                <w:lang w:val="en-US"/>
              </w:rPr>
              <w:t>Clinicians need to monitor clinical response to treatment and liver function test, in patients with significant increase in liver enzymes, the treatment should be discontinued.</w:t>
            </w:r>
          </w:p>
          <w:p w14:paraId="40C93D66" w14:textId="77777777" w:rsidR="002C102D" w:rsidRPr="00F20EDB" w:rsidRDefault="002C102D" w:rsidP="007572CE">
            <w:pPr>
              <w:rPr>
                <w:rFonts w:ascii="Calibri" w:hAnsi="Calibri"/>
                <w:lang w:val="en-US"/>
              </w:rPr>
            </w:pPr>
            <w:r w:rsidRPr="00F20EDB">
              <w:rPr>
                <w:rFonts w:ascii="Calibri" w:hAnsi="Calibri"/>
                <w:lang w:val="en-US"/>
              </w:rPr>
              <w:t>Dosing should be adjusted in renal failure- potential for cyclodextrin accumulation and toxicity.</w:t>
            </w:r>
          </w:p>
        </w:tc>
      </w:tr>
    </w:tbl>
    <w:p w14:paraId="12C87586" w14:textId="77777777" w:rsidR="002C102D" w:rsidRPr="00F20EDB" w:rsidRDefault="002C102D" w:rsidP="002C102D">
      <w:pPr>
        <w:rPr>
          <w:lang w:val="en-US"/>
        </w:rPr>
      </w:pPr>
    </w:p>
    <w:p w14:paraId="5F3CF3CF" w14:textId="77777777" w:rsidR="00D86882" w:rsidRPr="00F20EDB" w:rsidRDefault="00D86882" w:rsidP="00D86882">
      <w:pPr>
        <w:rPr>
          <w:rFonts w:ascii="Garamond" w:hAnsi="Garamond"/>
          <w:b/>
          <w:lang w:val="en-US"/>
        </w:rPr>
      </w:pPr>
    </w:p>
    <w:p w14:paraId="0D9AB54D" w14:textId="6A6E64CC" w:rsidR="00D86882" w:rsidRPr="00F20EDB" w:rsidRDefault="00D86882" w:rsidP="00D86882">
      <w:pPr>
        <w:rPr>
          <w:rFonts w:ascii="Garamond" w:hAnsi="Garamond"/>
          <w:lang w:val="en-US"/>
        </w:rPr>
      </w:pPr>
    </w:p>
    <w:p w14:paraId="3A34BC69" w14:textId="142CE97B" w:rsidR="00D86882" w:rsidRPr="00F20EDB" w:rsidRDefault="00D86882" w:rsidP="00D86882">
      <w:pPr>
        <w:rPr>
          <w:rFonts w:ascii="Garamond" w:hAnsi="Garamond"/>
          <w:lang w:val="en-US"/>
        </w:rPr>
      </w:pPr>
    </w:p>
    <w:p w14:paraId="1A05C54A" w14:textId="77777777" w:rsidR="00D86882" w:rsidRPr="00F20EDB" w:rsidRDefault="00D86882" w:rsidP="00D86882">
      <w:pPr>
        <w:rPr>
          <w:rFonts w:ascii="Garamond" w:hAnsi="Garamond"/>
          <w:lang w:val="en-US"/>
        </w:rPr>
        <w:sectPr w:rsidR="00D86882" w:rsidRPr="00F20EDB" w:rsidSect="009A07E4">
          <w:pgSz w:w="15840" w:h="12240" w:orient="landscape"/>
          <w:pgMar w:top="1440" w:right="1440" w:bottom="1440" w:left="1440" w:header="708" w:footer="708" w:gutter="0"/>
          <w:cols w:space="708"/>
          <w:docGrid w:linePitch="360"/>
        </w:sectPr>
      </w:pPr>
    </w:p>
    <w:p w14:paraId="4C50D755" w14:textId="2E339132" w:rsidR="00CF3BFA" w:rsidRPr="00F20EDB" w:rsidRDefault="00CF3BFA" w:rsidP="00CF3BFA">
      <w:pPr>
        <w:rPr>
          <w:rFonts w:ascii="Garamond" w:hAnsi="Garamond"/>
          <w:b/>
          <w:lang w:val="en-US"/>
        </w:rPr>
      </w:pPr>
      <w:r w:rsidRPr="00F20EDB">
        <w:rPr>
          <w:rFonts w:ascii="Garamond" w:hAnsi="Garamond"/>
          <w:b/>
          <w:lang w:val="en-US"/>
        </w:rPr>
        <w:lastRenderedPageBreak/>
        <w:t>Table S</w:t>
      </w:r>
      <w:r w:rsidR="002C102D" w:rsidRPr="00F20EDB">
        <w:rPr>
          <w:rFonts w:ascii="Garamond" w:hAnsi="Garamond"/>
          <w:b/>
          <w:lang w:val="en-US"/>
        </w:rPr>
        <w:t>16</w:t>
      </w:r>
      <w:r w:rsidRPr="00F20EDB">
        <w:rPr>
          <w:rFonts w:ascii="Garamond" w:hAnsi="Garamond"/>
          <w:b/>
          <w:lang w:val="en-US"/>
        </w:rPr>
        <w:t xml:space="preserve">. PICO question: Recommendation </w:t>
      </w:r>
      <w:r w:rsidR="00D93FEF" w:rsidRPr="00F20EDB">
        <w:rPr>
          <w:rFonts w:ascii="Garamond" w:hAnsi="Garamond"/>
          <w:b/>
          <w:lang w:val="en-US"/>
        </w:rPr>
        <w:t>7</w:t>
      </w:r>
    </w:p>
    <w:p w14:paraId="5461A3DB" w14:textId="77777777" w:rsidR="00CF3BFA" w:rsidRPr="00F20EDB" w:rsidRDefault="00CF3BFA" w:rsidP="00CF3BFA">
      <w:pPr>
        <w:spacing w:line="360" w:lineRule="auto"/>
        <w:rPr>
          <w:rFonts w:ascii="Garamond" w:hAnsi="Garamond"/>
          <w:lang w:val="en-US"/>
        </w:rPr>
      </w:pPr>
    </w:p>
    <w:tbl>
      <w:tblPr>
        <w:tblW w:w="0" w:type="auto"/>
        <w:tblCellMar>
          <w:top w:w="15" w:type="dxa"/>
          <w:left w:w="15" w:type="dxa"/>
          <w:bottom w:w="15" w:type="dxa"/>
          <w:right w:w="15" w:type="dxa"/>
        </w:tblCellMar>
        <w:tblLook w:val="04A0" w:firstRow="1" w:lastRow="0" w:firstColumn="1" w:lastColumn="0" w:noHBand="0" w:noVBand="1"/>
      </w:tblPr>
      <w:tblGrid>
        <w:gridCol w:w="3276"/>
        <w:gridCol w:w="1453"/>
        <w:gridCol w:w="1644"/>
        <w:gridCol w:w="2482"/>
      </w:tblGrid>
      <w:tr w:rsidR="00CF3BFA" w:rsidRPr="00F20EDB" w14:paraId="36236892" w14:textId="77777777" w:rsidTr="00CF3BFA">
        <w:trPr>
          <w:trHeight w:val="501"/>
        </w:trPr>
        <w:tc>
          <w:tcPr>
            <w:tcW w:w="0" w:type="auto"/>
            <w:gridSpan w:val="4"/>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40D7E971" w14:textId="62E83E74" w:rsidR="00CF3BFA" w:rsidRPr="00F20EDB" w:rsidRDefault="00CF3BFA" w:rsidP="00CF3BFA">
            <w:pPr>
              <w:spacing w:line="276" w:lineRule="auto"/>
              <w:rPr>
                <w:rFonts w:ascii="Garamond" w:hAnsi="Garamond"/>
                <w:lang w:val="en-US"/>
              </w:rPr>
            </w:pPr>
            <w:r w:rsidRPr="00F20EDB">
              <w:rPr>
                <w:rFonts w:ascii="Garamond" w:hAnsi="Garamond"/>
                <w:bCs/>
                <w:iCs/>
                <w:lang w:val="en-US"/>
              </w:rPr>
              <w:t xml:space="preserve">In adults with </w:t>
            </w:r>
            <w:r w:rsidR="002B0C05" w:rsidRPr="00F20EDB">
              <w:rPr>
                <w:rFonts w:ascii="Garamond" w:hAnsi="Garamond"/>
                <w:bCs/>
                <w:iCs/>
                <w:lang w:val="en-US"/>
              </w:rPr>
              <w:t xml:space="preserve">critical </w:t>
            </w:r>
            <w:r w:rsidRPr="00F20EDB">
              <w:rPr>
                <w:rFonts w:ascii="Garamond" w:hAnsi="Garamond"/>
                <w:bCs/>
                <w:iCs/>
                <w:lang w:val="en-US"/>
              </w:rPr>
              <w:t xml:space="preserve">COVID-19, should we recommend using </w:t>
            </w:r>
            <w:r w:rsidR="002C102D" w:rsidRPr="00F20EDB">
              <w:rPr>
                <w:rFonts w:ascii="Garamond" w:hAnsi="Garamond"/>
                <w:color w:val="000000" w:themeColor="text1"/>
                <w:lang w:val="en-US"/>
              </w:rPr>
              <w:t>remdesivir</w:t>
            </w:r>
            <w:r w:rsidRPr="00F20EDB">
              <w:rPr>
                <w:rFonts w:ascii="Garamond" w:hAnsi="Garamond"/>
                <w:bCs/>
                <w:iCs/>
                <w:lang w:val="en-US"/>
              </w:rPr>
              <w:t xml:space="preserve">, vs no </w:t>
            </w:r>
            <w:r w:rsidR="002C102D" w:rsidRPr="00F20EDB">
              <w:rPr>
                <w:rFonts w:ascii="Garamond" w:hAnsi="Garamond"/>
                <w:color w:val="000000" w:themeColor="text1"/>
                <w:lang w:val="en-US"/>
              </w:rPr>
              <w:t>remdesivir</w:t>
            </w:r>
            <w:r w:rsidRPr="00F20EDB">
              <w:rPr>
                <w:rFonts w:ascii="Garamond" w:hAnsi="Garamond"/>
                <w:bCs/>
                <w:iCs/>
                <w:lang w:val="en-US"/>
              </w:rPr>
              <w:t>?</w:t>
            </w:r>
          </w:p>
        </w:tc>
      </w:tr>
      <w:tr w:rsidR="002C102D" w:rsidRPr="00F20EDB" w14:paraId="017792BB" w14:textId="77777777" w:rsidTr="00CF3BFA">
        <w:trPr>
          <w:trHeight w:val="154"/>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6F7EB0" w14:textId="77777777" w:rsidR="00CF3BFA" w:rsidRPr="00F20EDB" w:rsidRDefault="00CF3BFA" w:rsidP="00CF3BFA">
            <w:pPr>
              <w:jc w:val="center"/>
              <w:rPr>
                <w:rFonts w:ascii="Garamond" w:hAnsi="Garamond"/>
                <w:color w:val="000000" w:themeColor="text1"/>
                <w:lang w:val="en-US"/>
              </w:rPr>
            </w:pPr>
            <w:r w:rsidRPr="00F20EDB">
              <w:rPr>
                <w:rFonts w:ascii="Garamond" w:hAnsi="Garamond"/>
                <w:color w:val="000000" w:themeColor="text1"/>
                <w:lang w:val="en-US"/>
              </w:rPr>
              <w:t>Populati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5BCAA7" w14:textId="77777777" w:rsidR="00CF3BFA" w:rsidRPr="00F20EDB" w:rsidRDefault="00CF3BFA" w:rsidP="00CF3BFA">
            <w:pPr>
              <w:jc w:val="center"/>
              <w:rPr>
                <w:rFonts w:ascii="Garamond" w:hAnsi="Garamond"/>
                <w:color w:val="000000" w:themeColor="text1"/>
                <w:lang w:val="en-US"/>
              </w:rPr>
            </w:pPr>
            <w:r w:rsidRPr="00F20EDB">
              <w:rPr>
                <w:rFonts w:ascii="Garamond" w:hAnsi="Garamond"/>
                <w:color w:val="000000" w:themeColor="text1"/>
                <w:lang w:val="en-US"/>
              </w:rPr>
              <w:t>Interventi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7A42A8" w14:textId="77777777" w:rsidR="00CF3BFA" w:rsidRPr="00F20EDB" w:rsidRDefault="00CF3BFA" w:rsidP="00CF3BFA">
            <w:pPr>
              <w:jc w:val="center"/>
              <w:rPr>
                <w:rFonts w:ascii="Garamond" w:hAnsi="Garamond"/>
                <w:color w:val="000000" w:themeColor="text1"/>
                <w:lang w:val="en-US"/>
              </w:rPr>
            </w:pPr>
            <w:r w:rsidRPr="00F20EDB">
              <w:rPr>
                <w:rFonts w:ascii="Garamond" w:hAnsi="Garamond"/>
                <w:color w:val="000000" w:themeColor="text1"/>
                <w:lang w:val="en-US"/>
              </w:rPr>
              <w:t>Comparator</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5C06A4" w14:textId="77777777" w:rsidR="00CF3BFA" w:rsidRPr="00F20EDB" w:rsidRDefault="00CF3BFA" w:rsidP="00CF3BFA">
            <w:pPr>
              <w:jc w:val="center"/>
              <w:rPr>
                <w:rFonts w:ascii="Garamond" w:hAnsi="Garamond"/>
                <w:color w:val="000000" w:themeColor="text1"/>
                <w:lang w:val="en-US"/>
              </w:rPr>
            </w:pPr>
            <w:r w:rsidRPr="00F20EDB">
              <w:rPr>
                <w:rFonts w:ascii="Garamond" w:hAnsi="Garamond"/>
                <w:color w:val="000000" w:themeColor="text1"/>
                <w:lang w:val="en-US"/>
              </w:rPr>
              <w:t>Outcome(s)</w:t>
            </w:r>
          </w:p>
        </w:tc>
      </w:tr>
      <w:tr w:rsidR="002C102D" w:rsidRPr="00F20EDB" w14:paraId="349402CD" w14:textId="77777777" w:rsidTr="00CF3BFA">
        <w:trPr>
          <w:trHeight w:val="207"/>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44B88B" w14:textId="76BDEB34" w:rsidR="00CF3BFA" w:rsidRPr="00F20EDB" w:rsidRDefault="002C102D" w:rsidP="00CF3BFA">
            <w:pPr>
              <w:rPr>
                <w:rFonts w:ascii="Garamond" w:hAnsi="Garamond"/>
                <w:color w:val="000000" w:themeColor="text1"/>
                <w:lang w:val="en-US"/>
              </w:rPr>
            </w:pPr>
            <w:r w:rsidRPr="00F20EDB">
              <w:rPr>
                <w:rFonts w:ascii="Garamond" w:hAnsi="Garamond"/>
                <w:bCs/>
                <w:iCs/>
                <w:lang w:val="en-US"/>
              </w:rPr>
              <w:t>A</w:t>
            </w:r>
            <w:r w:rsidR="00CF3BFA" w:rsidRPr="00F20EDB">
              <w:rPr>
                <w:rFonts w:ascii="Garamond" w:hAnsi="Garamond"/>
                <w:bCs/>
                <w:iCs/>
                <w:lang w:val="en-US"/>
              </w:rPr>
              <w:t xml:space="preserve">dults </w:t>
            </w:r>
            <w:r w:rsidR="00CF3BFA" w:rsidRPr="00F20EDB">
              <w:rPr>
                <w:rFonts w:ascii="Garamond" w:hAnsi="Garamond"/>
                <w:color w:val="000000" w:themeColor="text1"/>
                <w:lang w:val="en-US"/>
              </w:rPr>
              <w:t xml:space="preserve">with </w:t>
            </w:r>
            <w:r w:rsidRPr="00F20EDB">
              <w:rPr>
                <w:rFonts w:ascii="Garamond" w:hAnsi="Garamond"/>
                <w:color w:val="000000" w:themeColor="text1"/>
                <w:lang w:val="en-US"/>
              </w:rPr>
              <w:t xml:space="preserve">critical </w:t>
            </w:r>
            <w:r w:rsidR="00CF3BFA" w:rsidRPr="00F20EDB">
              <w:rPr>
                <w:rFonts w:ascii="Garamond" w:hAnsi="Garamond"/>
                <w:color w:val="000000" w:themeColor="text1"/>
                <w:lang w:val="en-US"/>
              </w:rPr>
              <w:t xml:space="preserve">COVID-19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689791" w14:textId="083C2A17" w:rsidR="00CF3BFA" w:rsidRPr="00F20EDB" w:rsidRDefault="002B0C05" w:rsidP="00CF3BFA">
            <w:pPr>
              <w:rPr>
                <w:rFonts w:ascii="Garamond" w:hAnsi="Garamond"/>
                <w:color w:val="000000" w:themeColor="text1"/>
                <w:lang w:val="en-US"/>
              </w:rPr>
            </w:pPr>
            <w:r w:rsidRPr="00F20EDB">
              <w:rPr>
                <w:rFonts w:ascii="Garamond" w:hAnsi="Garamond"/>
                <w:bCs/>
                <w:iCs/>
                <w:lang w:val="en-US"/>
              </w:rPr>
              <w:t>Remdesivir</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8B90A1" w14:textId="6B23213A" w:rsidR="00CF3BFA" w:rsidRPr="00F20EDB" w:rsidRDefault="00CF3BFA" w:rsidP="00CF3BFA">
            <w:pPr>
              <w:rPr>
                <w:rFonts w:ascii="Garamond" w:hAnsi="Garamond"/>
                <w:color w:val="000000" w:themeColor="text1"/>
                <w:lang w:val="en-US"/>
              </w:rPr>
            </w:pPr>
            <w:r w:rsidRPr="00F20EDB">
              <w:rPr>
                <w:rFonts w:ascii="Garamond" w:hAnsi="Garamond"/>
                <w:color w:val="000000" w:themeColor="text1"/>
                <w:lang w:val="en-US"/>
              </w:rPr>
              <w:t xml:space="preserve">No </w:t>
            </w:r>
            <w:r w:rsidR="002B0C05" w:rsidRPr="00F20EDB">
              <w:rPr>
                <w:rFonts w:ascii="Garamond" w:hAnsi="Garamond"/>
                <w:color w:val="000000" w:themeColor="text1"/>
                <w:lang w:val="en-US"/>
              </w:rPr>
              <w:t>remdesivir</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387377" w14:textId="5E566627" w:rsidR="00CF3BFA" w:rsidRPr="00F20EDB" w:rsidRDefault="00CF3BFA" w:rsidP="000172B3">
            <w:pPr>
              <w:pStyle w:val="ListParagraph"/>
              <w:numPr>
                <w:ilvl w:val="0"/>
                <w:numId w:val="21"/>
              </w:numPr>
              <w:rPr>
                <w:rFonts w:ascii="Garamond" w:hAnsi="Garamond"/>
                <w:color w:val="000000" w:themeColor="text1"/>
              </w:rPr>
            </w:pPr>
            <w:r w:rsidRPr="00F20EDB">
              <w:rPr>
                <w:rFonts w:ascii="Garamond" w:hAnsi="Garamond"/>
                <w:color w:val="000000" w:themeColor="text1"/>
              </w:rPr>
              <w:t>Mortality</w:t>
            </w:r>
          </w:p>
          <w:p w14:paraId="76B2632F" w14:textId="77777777" w:rsidR="00CF3BFA" w:rsidRPr="00F20EDB" w:rsidRDefault="00CF3BFA" w:rsidP="000172B3">
            <w:pPr>
              <w:pStyle w:val="ListParagraph"/>
              <w:numPr>
                <w:ilvl w:val="0"/>
                <w:numId w:val="21"/>
              </w:numPr>
              <w:rPr>
                <w:rFonts w:ascii="Garamond" w:hAnsi="Garamond"/>
                <w:color w:val="000000" w:themeColor="text1"/>
              </w:rPr>
            </w:pPr>
            <w:r w:rsidRPr="00F20EDB">
              <w:rPr>
                <w:rFonts w:ascii="Garamond" w:hAnsi="Garamond"/>
                <w:color w:val="000000" w:themeColor="text1"/>
              </w:rPr>
              <w:t>Adverse events</w:t>
            </w:r>
          </w:p>
        </w:tc>
      </w:tr>
    </w:tbl>
    <w:p w14:paraId="2D3C4EB6" w14:textId="77777777" w:rsidR="00CF3BFA" w:rsidRPr="00F20EDB" w:rsidRDefault="00CF3BFA" w:rsidP="00CF3BFA">
      <w:pPr>
        <w:spacing w:line="360" w:lineRule="auto"/>
        <w:rPr>
          <w:rFonts w:ascii="Garamond" w:hAnsi="Garamond"/>
          <w:lang w:val="en-US"/>
        </w:rPr>
      </w:pPr>
    </w:p>
    <w:p w14:paraId="7DA46698" w14:textId="77777777" w:rsidR="00CF3BFA" w:rsidRPr="00F20EDB" w:rsidRDefault="00CF3BFA" w:rsidP="00CF3BFA">
      <w:pPr>
        <w:rPr>
          <w:rFonts w:ascii="Garamond" w:hAnsi="Garamond"/>
          <w:b/>
          <w:lang w:val="en-US"/>
        </w:rPr>
      </w:pPr>
    </w:p>
    <w:p w14:paraId="543A2D28" w14:textId="56E34693" w:rsidR="00CF3BFA" w:rsidRPr="00F20EDB" w:rsidRDefault="00CF3BFA" w:rsidP="00BB436B">
      <w:pPr>
        <w:rPr>
          <w:rFonts w:ascii="Garamond" w:hAnsi="Garamond"/>
          <w:lang w:val="en-US"/>
        </w:rPr>
      </w:pPr>
    </w:p>
    <w:p w14:paraId="68175695" w14:textId="62618285" w:rsidR="00CF3BFA" w:rsidRPr="00F20EDB" w:rsidRDefault="00CF3BFA" w:rsidP="00BB436B">
      <w:pPr>
        <w:rPr>
          <w:rFonts w:ascii="Garamond" w:hAnsi="Garamond"/>
          <w:lang w:val="en-US"/>
        </w:rPr>
      </w:pPr>
    </w:p>
    <w:p w14:paraId="07B4E32D" w14:textId="77777777" w:rsidR="00CF3BFA" w:rsidRPr="00F20EDB" w:rsidRDefault="00CF3BFA" w:rsidP="00BB436B">
      <w:pPr>
        <w:rPr>
          <w:rFonts w:ascii="Garamond" w:hAnsi="Garamond"/>
          <w:lang w:val="en-US"/>
        </w:rPr>
        <w:sectPr w:rsidR="00CF3BFA" w:rsidRPr="00F20EDB" w:rsidSect="002C102D">
          <w:pgSz w:w="12240" w:h="15840"/>
          <w:pgMar w:top="1440" w:right="1440" w:bottom="1440" w:left="1440" w:header="708" w:footer="708" w:gutter="0"/>
          <w:cols w:space="708"/>
          <w:docGrid w:linePitch="360"/>
        </w:sectPr>
      </w:pPr>
    </w:p>
    <w:p w14:paraId="51D913D6" w14:textId="7CD736DF" w:rsidR="00CF3BFA" w:rsidRPr="00F20EDB" w:rsidRDefault="00CF3BFA" w:rsidP="00BB436B">
      <w:pPr>
        <w:rPr>
          <w:rFonts w:ascii="Garamond" w:hAnsi="Garamond"/>
          <w:b/>
          <w:lang w:val="en-US"/>
        </w:rPr>
      </w:pPr>
      <w:r w:rsidRPr="00F20EDB">
        <w:rPr>
          <w:rFonts w:ascii="Garamond" w:hAnsi="Garamond"/>
          <w:b/>
          <w:lang w:val="en-US"/>
        </w:rPr>
        <w:t>Table</w:t>
      </w:r>
      <w:r w:rsidR="002C102D" w:rsidRPr="00F20EDB">
        <w:rPr>
          <w:rFonts w:ascii="Garamond" w:hAnsi="Garamond"/>
          <w:b/>
          <w:lang w:val="en-US"/>
        </w:rPr>
        <w:t xml:space="preserve"> S17</w:t>
      </w:r>
      <w:r w:rsidRPr="00F20EDB">
        <w:rPr>
          <w:rFonts w:ascii="Garamond" w:hAnsi="Garamond"/>
          <w:b/>
          <w:lang w:val="en-US"/>
        </w:rPr>
        <w:t xml:space="preserve">. Evidence Profile </w:t>
      </w:r>
      <w:r w:rsidR="002B0C05" w:rsidRPr="00F20EDB">
        <w:rPr>
          <w:rFonts w:ascii="Garamond" w:hAnsi="Garamond"/>
          <w:b/>
          <w:lang w:val="en-US"/>
        </w:rPr>
        <w:t xml:space="preserve">for Recommendation </w:t>
      </w:r>
      <w:r w:rsidR="00D93FEF" w:rsidRPr="00F20EDB">
        <w:rPr>
          <w:rFonts w:ascii="Garamond" w:hAnsi="Garamond"/>
          <w:b/>
          <w:lang w:val="en-US"/>
        </w:rPr>
        <w:t>7</w:t>
      </w:r>
      <w:r w:rsidR="002B0C05" w:rsidRPr="00F20EDB">
        <w:rPr>
          <w:rFonts w:ascii="Garamond" w:hAnsi="Garamond"/>
          <w:b/>
          <w:lang w:val="en-US"/>
        </w:rPr>
        <w:t>:</w:t>
      </w:r>
      <w:r w:rsidRPr="00F20EDB">
        <w:rPr>
          <w:rFonts w:ascii="Garamond" w:hAnsi="Garamond"/>
          <w:b/>
          <w:lang w:val="en-US"/>
        </w:rPr>
        <w:t xml:space="preserve"> Remdesivir </w:t>
      </w:r>
      <w:r w:rsidR="002B0C05" w:rsidRPr="00F20EDB">
        <w:rPr>
          <w:rFonts w:ascii="Garamond" w:hAnsi="Garamond"/>
          <w:b/>
          <w:lang w:val="en-US"/>
        </w:rPr>
        <w:t>versus no remdesivir</w:t>
      </w:r>
      <w:r w:rsidR="002C102D" w:rsidRPr="00F20EDB">
        <w:rPr>
          <w:rFonts w:ascii="Garamond" w:hAnsi="Garamond"/>
          <w:b/>
          <w:lang w:val="en-US"/>
        </w:rPr>
        <w:t xml:space="preserve"> in critical COVID-19</w:t>
      </w:r>
      <w:r w:rsidR="002B0C05" w:rsidRPr="00F20EDB">
        <w:rPr>
          <w:rFonts w:ascii="Garamond" w:hAnsi="Garamond"/>
          <w:b/>
          <w:lang w:val="en-US"/>
        </w:rPr>
        <w:t xml:space="preserve"> </w:t>
      </w:r>
    </w:p>
    <w:p w14:paraId="355171A8" w14:textId="10821659" w:rsidR="00CF3BFA" w:rsidRPr="00F20EDB" w:rsidRDefault="00CF3BFA" w:rsidP="00BB436B">
      <w:pPr>
        <w:rPr>
          <w:rFonts w:ascii="Garamond" w:hAnsi="Garamond"/>
          <w:b/>
          <w:lang w:val="en-US"/>
        </w:rPr>
      </w:pPr>
    </w:p>
    <w:tbl>
      <w:tblPr>
        <w:tblStyle w:val="TableGrid"/>
        <w:tblW w:w="5325" w:type="pct"/>
        <w:tblLook w:val="04A0" w:firstRow="1" w:lastRow="0" w:firstColumn="1" w:lastColumn="0" w:noHBand="0" w:noVBand="1"/>
      </w:tblPr>
      <w:tblGrid>
        <w:gridCol w:w="770"/>
        <w:gridCol w:w="1048"/>
        <w:gridCol w:w="717"/>
        <w:gridCol w:w="1288"/>
        <w:gridCol w:w="1172"/>
        <w:gridCol w:w="1153"/>
        <w:gridCol w:w="1341"/>
        <w:gridCol w:w="1095"/>
        <w:gridCol w:w="1098"/>
        <w:gridCol w:w="847"/>
        <w:gridCol w:w="905"/>
        <w:gridCol w:w="1241"/>
        <w:gridCol w:w="1117"/>
      </w:tblGrid>
      <w:tr w:rsidR="002C102D" w:rsidRPr="00F20EDB" w14:paraId="2C42EA2A" w14:textId="77777777" w:rsidTr="002C102D">
        <w:trPr>
          <w:trHeight w:val="199"/>
        </w:trPr>
        <w:tc>
          <w:tcPr>
            <w:tcW w:w="2714" w:type="pct"/>
            <w:gridSpan w:val="7"/>
            <w:hideMark/>
          </w:tcPr>
          <w:p w14:paraId="3A16705B" w14:textId="77777777" w:rsidR="00CF3BFA" w:rsidRPr="00F20EDB" w:rsidRDefault="00CF3BFA" w:rsidP="00CF3BFA">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Quality assessment</w:t>
            </w:r>
          </w:p>
        </w:tc>
        <w:tc>
          <w:tcPr>
            <w:tcW w:w="795" w:type="pct"/>
            <w:gridSpan w:val="2"/>
            <w:hideMark/>
          </w:tcPr>
          <w:p w14:paraId="09E12DA7" w14:textId="77777777" w:rsidR="00CF3BFA" w:rsidRPr="00F20EDB" w:rsidRDefault="00CF3BFA" w:rsidP="00CF3BFA">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 of patients</w:t>
            </w:r>
          </w:p>
        </w:tc>
        <w:tc>
          <w:tcPr>
            <w:tcW w:w="634" w:type="pct"/>
            <w:gridSpan w:val="2"/>
            <w:hideMark/>
          </w:tcPr>
          <w:p w14:paraId="1EA103F0" w14:textId="77777777" w:rsidR="00CF3BFA" w:rsidRPr="00F20EDB" w:rsidRDefault="00CF3BFA" w:rsidP="00CF3BFA">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Effect</w:t>
            </w:r>
          </w:p>
        </w:tc>
        <w:tc>
          <w:tcPr>
            <w:tcW w:w="450" w:type="pct"/>
            <w:vMerge w:val="restart"/>
            <w:hideMark/>
          </w:tcPr>
          <w:p w14:paraId="2220BE5E" w14:textId="77777777" w:rsidR="00CF3BFA" w:rsidRPr="00F20EDB" w:rsidRDefault="00CF3BFA" w:rsidP="00CF3BFA">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Quality</w:t>
            </w:r>
          </w:p>
        </w:tc>
        <w:tc>
          <w:tcPr>
            <w:tcW w:w="405" w:type="pct"/>
            <w:vMerge w:val="restart"/>
            <w:hideMark/>
          </w:tcPr>
          <w:p w14:paraId="5D33EE1E" w14:textId="77777777" w:rsidR="00CF3BFA" w:rsidRPr="00F20EDB" w:rsidRDefault="00CF3BFA" w:rsidP="00CF3BFA">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Importance</w:t>
            </w:r>
          </w:p>
        </w:tc>
      </w:tr>
      <w:tr w:rsidR="002C102D" w:rsidRPr="00F20EDB" w14:paraId="620C1E53" w14:textId="77777777" w:rsidTr="002C102D">
        <w:trPr>
          <w:trHeight w:val="797"/>
        </w:trPr>
        <w:tc>
          <w:tcPr>
            <w:tcW w:w="279" w:type="pct"/>
            <w:hideMark/>
          </w:tcPr>
          <w:p w14:paraId="1E1E0B00" w14:textId="77777777" w:rsidR="00CF3BFA" w:rsidRPr="00F20EDB" w:rsidRDefault="00CF3BFA" w:rsidP="00CF3BFA">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 of studies</w:t>
            </w:r>
          </w:p>
        </w:tc>
        <w:tc>
          <w:tcPr>
            <w:tcW w:w="380" w:type="pct"/>
            <w:hideMark/>
          </w:tcPr>
          <w:p w14:paraId="0198CC41" w14:textId="77777777" w:rsidR="00CF3BFA" w:rsidRPr="00F20EDB" w:rsidRDefault="00CF3BFA" w:rsidP="00CF3BFA">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Study design</w:t>
            </w:r>
          </w:p>
        </w:tc>
        <w:tc>
          <w:tcPr>
            <w:tcW w:w="260" w:type="pct"/>
            <w:hideMark/>
          </w:tcPr>
          <w:p w14:paraId="5DE09781" w14:textId="77777777" w:rsidR="00CF3BFA" w:rsidRPr="00F20EDB" w:rsidRDefault="00CF3BFA" w:rsidP="00CF3BFA">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Risk of bias</w:t>
            </w:r>
          </w:p>
        </w:tc>
        <w:tc>
          <w:tcPr>
            <w:tcW w:w="467" w:type="pct"/>
            <w:hideMark/>
          </w:tcPr>
          <w:p w14:paraId="0C210B0E" w14:textId="77777777" w:rsidR="00CF3BFA" w:rsidRPr="00F20EDB" w:rsidRDefault="00CF3BFA" w:rsidP="00CF3BFA">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Inconsistency</w:t>
            </w:r>
          </w:p>
        </w:tc>
        <w:tc>
          <w:tcPr>
            <w:tcW w:w="425" w:type="pct"/>
            <w:hideMark/>
          </w:tcPr>
          <w:p w14:paraId="6AB1D932" w14:textId="77777777" w:rsidR="00CF3BFA" w:rsidRPr="00F20EDB" w:rsidRDefault="00CF3BFA" w:rsidP="00CF3BFA">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Indirectness</w:t>
            </w:r>
          </w:p>
        </w:tc>
        <w:tc>
          <w:tcPr>
            <w:tcW w:w="418" w:type="pct"/>
            <w:hideMark/>
          </w:tcPr>
          <w:p w14:paraId="43E64D72" w14:textId="77777777" w:rsidR="00CF3BFA" w:rsidRPr="00F20EDB" w:rsidRDefault="00CF3BFA" w:rsidP="00CF3BFA">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Imprecision</w:t>
            </w:r>
          </w:p>
        </w:tc>
        <w:tc>
          <w:tcPr>
            <w:tcW w:w="486" w:type="pct"/>
            <w:hideMark/>
          </w:tcPr>
          <w:p w14:paraId="7535F909" w14:textId="77777777" w:rsidR="00CF3BFA" w:rsidRPr="00F20EDB" w:rsidRDefault="00CF3BFA" w:rsidP="00CF3BFA">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Other considerations</w:t>
            </w:r>
          </w:p>
        </w:tc>
        <w:tc>
          <w:tcPr>
            <w:tcW w:w="397" w:type="pct"/>
            <w:hideMark/>
          </w:tcPr>
          <w:p w14:paraId="329FBA51" w14:textId="77777777" w:rsidR="00CF3BFA" w:rsidRPr="00F20EDB" w:rsidRDefault="00CF3BFA" w:rsidP="00CF3BFA">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Remdesivir</w:t>
            </w:r>
          </w:p>
        </w:tc>
        <w:tc>
          <w:tcPr>
            <w:tcW w:w="397" w:type="pct"/>
            <w:hideMark/>
          </w:tcPr>
          <w:p w14:paraId="34BB8C92" w14:textId="77777777" w:rsidR="00CF3BFA" w:rsidRPr="00F20EDB" w:rsidRDefault="00CF3BFA" w:rsidP="00CF3BFA">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No Remdesivir</w:t>
            </w:r>
          </w:p>
        </w:tc>
        <w:tc>
          <w:tcPr>
            <w:tcW w:w="307" w:type="pct"/>
            <w:hideMark/>
          </w:tcPr>
          <w:p w14:paraId="1A0C7A09" w14:textId="77777777" w:rsidR="00CF3BFA" w:rsidRPr="00F20EDB" w:rsidRDefault="00CF3BFA" w:rsidP="00CF3BFA">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Relative</w:t>
            </w:r>
            <w:r w:rsidRPr="00F20EDB">
              <w:rPr>
                <w:rFonts w:ascii="Garamond" w:hAnsi="Garamond"/>
                <w:b/>
                <w:bCs/>
                <w:color w:val="000000" w:themeColor="text1"/>
                <w:sz w:val="18"/>
                <w:szCs w:val="18"/>
                <w:lang w:val="en-US"/>
              </w:rPr>
              <w:br/>
              <w:t>(95% CI)</w:t>
            </w:r>
          </w:p>
        </w:tc>
        <w:tc>
          <w:tcPr>
            <w:tcW w:w="328" w:type="pct"/>
            <w:hideMark/>
          </w:tcPr>
          <w:p w14:paraId="6BB25933" w14:textId="77777777" w:rsidR="00CF3BFA" w:rsidRPr="00F20EDB" w:rsidRDefault="00CF3BFA" w:rsidP="00CF3BFA">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Absolute</w:t>
            </w:r>
            <w:r w:rsidRPr="00F20EDB">
              <w:rPr>
                <w:rFonts w:ascii="Garamond" w:hAnsi="Garamond"/>
                <w:b/>
                <w:bCs/>
                <w:color w:val="000000" w:themeColor="text1"/>
                <w:sz w:val="18"/>
                <w:szCs w:val="18"/>
                <w:lang w:val="en-US"/>
              </w:rPr>
              <w:br/>
              <w:t>(95% CI)</w:t>
            </w:r>
          </w:p>
        </w:tc>
        <w:tc>
          <w:tcPr>
            <w:tcW w:w="450" w:type="pct"/>
            <w:vMerge/>
            <w:hideMark/>
          </w:tcPr>
          <w:p w14:paraId="3414E0A1" w14:textId="77777777" w:rsidR="00CF3BFA" w:rsidRPr="00F20EDB" w:rsidRDefault="00CF3BFA" w:rsidP="00CF3BFA">
            <w:pPr>
              <w:rPr>
                <w:rFonts w:ascii="Garamond" w:hAnsi="Garamond"/>
                <w:b/>
                <w:bCs/>
                <w:color w:val="000000" w:themeColor="text1"/>
                <w:sz w:val="18"/>
                <w:szCs w:val="18"/>
                <w:lang w:val="en-US"/>
              </w:rPr>
            </w:pPr>
          </w:p>
        </w:tc>
        <w:tc>
          <w:tcPr>
            <w:tcW w:w="405" w:type="pct"/>
            <w:vMerge/>
            <w:hideMark/>
          </w:tcPr>
          <w:p w14:paraId="1FFA57EF" w14:textId="77777777" w:rsidR="00CF3BFA" w:rsidRPr="00F20EDB" w:rsidRDefault="00CF3BFA" w:rsidP="00CF3BFA">
            <w:pPr>
              <w:rPr>
                <w:rFonts w:ascii="Garamond" w:hAnsi="Garamond"/>
                <w:b/>
                <w:bCs/>
                <w:color w:val="000000" w:themeColor="text1"/>
                <w:sz w:val="18"/>
                <w:szCs w:val="18"/>
                <w:lang w:val="en-US"/>
              </w:rPr>
            </w:pPr>
          </w:p>
        </w:tc>
      </w:tr>
      <w:tr w:rsidR="002C102D" w:rsidRPr="00F20EDB" w14:paraId="065498C2" w14:textId="77777777" w:rsidTr="002C102D">
        <w:trPr>
          <w:trHeight w:val="199"/>
        </w:trPr>
        <w:tc>
          <w:tcPr>
            <w:tcW w:w="5000" w:type="pct"/>
            <w:gridSpan w:val="13"/>
            <w:hideMark/>
          </w:tcPr>
          <w:p w14:paraId="05F44054" w14:textId="77777777" w:rsidR="00CF3BFA" w:rsidRPr="00F20EDB" w:rsidRDefault="00CF3BFA" w:rsidP="00CF3BFA">
            <w:pPr>
              <w:rPr>
                <w:rFonts w:ascii="Garamond" w:hAnsi="Garamond"/>
                <w:b/>
                <w:bCs/>
                <w:color w:val="000000" w:themeColor="text1"/>
                <w:sz w:val="18"/>
                <w:szCs w:val="18"/>
                <w:lang w:val="en-US"/>
              </w:rPr>
            </w:pPr>
            <w:r w:rsidRPr="00F20EDB">
              <w:rPr>
                <w:rStyle w:val="label"/>
                <w:rFonts w:ascii="Garamond" w:hAnsi="Garamond"/>
                <w:b/>
                <w:bCs/>
                <w:color w:val="000000" w:themeColor="text1"/>
                <w:sz w:val="18"/>
                <w:szCs w:val="18"/>
                <w:lang w:val="en-US"/>
              </w:rPr>
              <w:t>Mortality at 28 days (Critical COVDI-19 on invasive mechanical ventilation)</w:t>
            </w:r>
          </w:p>
        </w:tc>
      </w:tr>
      <w:tr w:rsidR="002C102D" w:rsidRPr="00F20EDB" w14:paraId="614FDE4B" w14:textId="77777777" w:rsidTr="002C102D">
        <w:trPr>
          <w:trHeight w:val="1409"/>
        </w:trPr>
        <w:tc>
          <w:tcPr>
            <w:tcW w:w="279" w:type="pct"/>
            <w:vMerge w:val="restart"/>
            <w:hideMark/>
          </w:tcPr>
          <w:p w14:paraId="7674ED77" w14:textId="77777777" w:rsidR="00CF3BFA" w:rsidRPr="00F20EDB" w:rsidRDefault="00CF3BFA"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3 </w:t>
            </w:r>
          </w:p>
        </w:tc>
        <w:tc>
          <w:tcPr>
            <w:tcW w:w="380" w:type="pct"/>
            <w:vMerge w:val="restart"/>
            <w:hideMark/>
          </w:tcPr>
          <w:p w14:paraId="7EC6E7C3" w14:textId="77777777" w:rsidR="00CF3BFA" w:rsidRPr="00F20EDB" w:rsidRDefault="00CF3BFA"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randomised trials </w:t>
            </w:r>
          </w:p>
        </w:tc>
        <w:tc>
          <w:tcPr>
            <w:tcW w:w="260" w:type="pct"/>
            <w:vMerge w:val="restart"/>
            <w:hideMark/>
          </w:tcPr>
          <w:p w14:paraId="2FB615A8" w14:textId="77777777" w:rsidR="00CF3BFA" w:rsidRPr="00F20EDB" w:rsidRDefault="00CF3BFA"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p>
        </w:tc>
        <w:tc>
          <w:tcPr>
            <w:tcW w:w="467" w:type="pct"/>
            <w:vMerge w:val="restart"/>
            <w:hideMark/>
          </w:tcPr>
          <w:p w14:paraId="7769A492" w14:textId="77777777" w:rsidR="00CF3BFA" w:rsidRPr="00F20EDB" w:rsidRDefault="00CF3BFA"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p>
        </w:tc>
        <w:tc>
          <w:tcPr>
            <w:tcW w:w="425" w:type="pct"/>
            <w:vMerge w:val="restart"/>
            <w:hideMark/>
          </w:tcPr>
          <w:p w14:paraId="2ADB6D60" w14:textId="77777777" w:rsidR="00CF3BFA" w:rsidRPr="00F20EDB" w:rsidRDefault="00CF3BFA"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r w:rsidRPr="00F20EDB">
              <w:rPr>
                <w:rFonts w:ascii="Garamond" w:hAnsi="Garamond"/>
                <w:color w:val="000000" w:themeColor="text1"/>
                <w:sz w:val="18"/>
                <w:szCs w:val="18"/>
                <w:vertAlign w:val="superscript"/>
                <w:lang w:val="en-US"/>
              </w:rPr>
              <w:t>a</w:t>
            </w:r>
          </w:p>
        </w:tc>
        <w:tc>
          <w:tcPr>
            <w:tcW w:w="418" w:type="pct"/>
            <w:vMerge w:val="restart"/>
            <w:hideMark/>
          </w:tcPr>
          <w:p w14:paraId="3EFFCAED" w14:textId="77777777" w:rsidR="00CF3BFA" w:rsidRPr="00F20EDB" w:rsidRDefault="00CF3BFA"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serious </w:t>
            </w:r>
            <w:r w:rsidRPr="00F20EDB">
              <w:rPr>
                <w:rFonts w:ascii="Garamond" w:hAnsi="Garamond"/>
                <w:color w:val="000000" w:themeColor="text1"/>
                <w:sz w:val="18"/>
                <w:szCs w:val="18"/>
                <w:vertAlign w:val="superscript"/>
                <w:lang w:val="en-US"/>
              </w:rPr>
              <w:t>b</w:t>
            </w:r>
          </w:p>
        </w:tc>
        <w:tc>
          <w:tcPr>
            <w:tcW w:w="486" w:type="pct"/>
            <w:vMerge w:val="restart"/>
            <w:hideMark/>
          </w:tcPr>
          <w:p w14:paraId="7618B1C6" w14:textId="77777777" w:rsidR="00CF3BFA" w:rsidRPr="00F20EDB" w:rsidRDefault="00CF3BFA"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ne </w:t>
            </w:r>
          </w:p>
        </w:tc>
        <w:tc>
          <w:tcPr>
            <w:tcW w:w="397" w:type="pct"/>
            <w:vMerge w:val="restart"/>
            <w:hideMark/>
          </w:tcPr>
          <w:p w14:paraId="2C68E44E" w14:textId="77777777" w:rsidR="00CF3BFA" w:rsidRPr="00F20EDB" w:rsidRDefault="00CF3BFA"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156/509 (30.6%) </w:t>
            </w:r>
          </w:p>
        </w:tc>
        <w:tc>
          <w:tcPr>
            <w:tcW w:w="397" w:type="pct"/>
            <w:hideMark/>
          </w:tcPr>
          <w:p w14:paraId="4F0B430D" w14:textId="77777777" w:rsidR="00CF3BFA" w:rsidRPr="00F20EDB" w:rsidRDefault="00CF3BFA" w:rsidP="00CF3BFA">
            <w:pPr>
              <w:jc w:val="center"/>
              <w:rPr>
                <w:rFonts w:ascii="Garamond" w:hAnsi="Garamond"/>
                <w:color w:val="000000" w:themeColor="text1"/>
                <w:sz w:val="18"/>
                <w:szCs w:val="18"/>
                <w:lang w:val="en-US"/>
              </w:rPr>
            </w:pPr>
            <w:r w:rsidRPr="00F20EDB">
              <w:rPr>
                <w:rStyle w:val="cell-value"/>
                <w:rFonts w:ascii="Garamond" w:hAnsi="Garamond"/>
                <w:color w:val="000000" w:themeColor="text1"/>
                <w:sz w:val="18"/>
                <w:szCs w:val="18"/>
                <w:lang w:val="en-US"/>
              </w:rPr>
              <w:t xml:space="preserve">126/505 (25.0%) </w:t>
            </w:r>
          </w:p>
        </w:tc>
        <w:tc>
          <w:tcPr>
            <w:tcW w:w="307" w:type="pct"/>
            <w:vMerge w:val="restart"/>
            <w:hideMark/>
          </w:tcPr>
          <w:p w14:paraId="7E1824D5" w14:textId="77777777" w:rsidR="00CF3BFA" w:rsidRPr="00F20EDB" w:rsidRDefault="00CF3BFA" w:rsidP="00CF3BFA">
            <w:pPr>
              <w:jc w:val="center"/>
              <w:rPr>
                <w:rFonts w:ascii="Garamond" w:hAnsi="Garamond"/>
                <w:color w:val="000000" w:themeColor="text1"/>
                <w:sz w:val="18"/>
                <w:szCs w:val="18"/>
                <w:lang w:val="en-US"/>
              </w:rPr>
            </w:pPr>
            <w:r w:rsidRPr="00F20EDB">
              <w:rPr>
                <w:rStyle w:val="block"/>
                <w:rFonts w:ascii="Garamond" w:hAnsi="Garamond"/>
                <w:b/>
                <w:bCs/>
                <w:color w:val="000000" w:themeColor="text1"/>
                <w:sz w:val="18"/>
                <w:szCs w:val="18"/>
                <w:lang w:val="en-US"/>
              </w:rPr>
              <w:t>RR 1.16</w:t>
            </w:r>
            <w:r w:rsidRPr="00F20EDB">
              <w:rPr>
                <w:rFonts w:ascii="Garamond" w:hAnsi="Garamond"/>
                <w:color w:val="000000" w:themeColor="text1"/>
                <w:sz w:val="18"/>
                <w:szCs w:val="18"/>
                <w:lang w:val="en-US"/>
              </w:rPr>
              <w:br/>
            </w:r>
            <w:r w:rsidRPr="00F20EDB">
              <w:rPr>
                <w:rStyle w:val="cell"/>
                <w:rFonts w:ascii="Garamond" w:hAnsi="Garamond"/>
                <w:color w:val="000000" w:themeColor="text1"/>
                <w:sz w:val="18"/>
                <w:szCs w:val="18"/>
                <w:lang w:val="en-US"/>
              </w:rPr>
              <w:t>(0.85 to 1.60)</w:t>
            </w:r>
            <w:r w:rsidRPr="00F20EDB">
              <w:rPr>
                <w:rFonts w:ascii="Garamond" w:hAnsi="Garamond"/>
                <w:color w:val="000000" w:themeColor="text1"/>
                <w:sz w:val="18"/>
                <w:szCs w:val="18"/>
                <w:lang w:val="en-US"/>
              </w:rPr>
              <w:t xml:space="preserve"> </w:t>
            </w:r>
          </w:p>
        </w:tc>
        <w:tc>
          <w:tcPr>
            <w:tcW w:w="328" w:type="pct"/>
            <w:hideMark/>
          </w:tcPr>
          <w:p w14:paraId="7F49FAC8" w14:textId="77777777" w:rsidR="00CF3BFA" w:rsidRPr="00F20EDB" w:rsidRDefault="00CF3BFA" w:rsidP="00CF3BFA">
            <w:pPr>
              <w:jc w:val="center"/>
              <w:rPr>
                <w:rFonts w:ascii="Garamond" w:hAnsi="Garamond"/>
                <w:color w:val="000000" w:themeColor="text1"/>
                <w:sz w:val="18"/>
                <w:szCs w:val="18"/>
                <w:lang w:val="en-US"/>
              </w:rPr>
            </w:pPr>
            <w:r w:rsidRPr="00F20EDB">
              <w:rPr>
                <w:rFonts w:ascii="Garamond" w:hAnsi="Garamond"/>
                <w:b/>
                <w:bCs/>
                <w:color w:val="000000" w:themeColor="text1"/>
                <w:sz w:val="18"/>
                <w:szCs w:val="18"/>
                <w:lang w:val="en-US"/>
              </w:rPr>
              <w:t>40 more per 1,000</w:t>
            </w:r>
            <w:r w:rsidRPr="00F20EDB">
              <w:rPr>
                <w:rFonts w:ascii="Garamond" w:hAnsi="Garamond"/>
                <w:color w:val="000000" w:themeColor="text1"/>
                <w:sz w:val="18"/>
                <w:szCs w:val="18"/>
                <w:lang w:val="en-US"/>
              </w:rPr>
              <w:br/>
              <w:t xml:space="preserve">(from 37 fewer to 150 more) </w:t>
            </w:r>
          </w:p>
        </w:tc>
        <w:tc>
          <w:tcPr>
            <w:tcW w:w="450" w:type="pct"/>
            <w:vMerge w:val="restart"/>
            <w:hideMark/>
          </w:tcPr>
          <w:p w14:paraId="5426D127" w14:textId="77777777" w:rsidR="00CF3BFA" w:rsidRPr="00F20EDB" w:rsidRDefault="00CF3BFA" w:rsidP="00CF3BFA">
            <w:pPr>
              <w:jc w:val="center"/>
              <w:rPr>
                <w:rFonts w:ascii="Garamond" w:hAnsi="Garamond"/>
                <w:color w:val="000000" w:themeColor="text1"/>
                <w:sz w:val="18"/>
                <w:szCs w:val="18"/>
                <w:lang w:val="en-US"/>
              </w:rPr>
            </w:pPr>
            <w:r w:rsidRPr="00F20EDB">
              <w:rPr>
                <w:rStyle w:val="quality-sign"/>
                <w:rFonts w:ascii="Cambria Math" w:hAnsi="Cambria Math" w:cs="Cambria Math"/>
                <w:color w:val="000000" w:themeColor="text1"/>
                <w:sz w:val="18"/>
                <w:szCs w:val="18"/>
                <w:lang w:val="en-US"/>
              </w:rPr>
              <w:t>⨁⨁⨁</w:t>
            </w:r>
            <w:r w:rsidRPr="00F20EDB">
              <w:rPr>
                <w:rStyle w:val="quality-sign"/>
                <w:rFonts w:ascii="Segoe UI Symbol" w:hAnsi="Segoe UI Symbol" w:cs="Segoe UI Symbol"/>
                <w:color w:val="000000" w:themeColor="text1"/>
                <w:sz w:val="18"/>
                <w:szCs w:val="18"/>
                <w:lang w:val="en-US"/>
              </w:rPr>
              <w:t>◯</w:t>
            </w:r>
            <w:r w:rsidRPr="00F20EDB">
              <w:rPr>
                <w:rFonts w:ascii="Garamond" w:hAnsi="Garamond"/>
                <w:color w:val="000000" w:themeColor="text1"/>
                <w:sz w:val="18"/>
                <w:szCs w:val="18"/>
                <w:lang w:val="en-US"/>
              </w:rPr>
              <w:br/>
            </w:r>
            <w:r w:rsidRPr="00F20EDB">
              <w:rPr>
                <w:rStyle w:val="quality-text"/>
                <w:rFonts w:ascii="Garamond" w:hAnsi="Garamond"/>
                <w:color w:val="000000" w:themeColor="text1"/>
                <w:sz w:val="18"/>
                <w:szCs w:val="18"/>
                <w:lang w:val="en-US"/>
              </w:rPr>
              <w:t>MODERATE</w:t>
            </w:r>
            <w:r w:rsidRPr="00F20EDB">
              <w:rPr>
                <w:rFonts w:ascii="Garamond" w:hAnsi="Garamond"/>
                <w:color w:val="000000" w:themeColor="text1"/>
                <w:sz w:val="18"/>
                <w:szCs w:val="18"/>
                <w:lang w:val="en-US"/>
              </w:rPr>
              <w:t xml:space="preserve"> </w:t>
            </w:r>
          </w:p>
        </w:tc>
        <w:tc>
          <w:tcPr>
            <w:tcW w:w="405" w:type="pct"/>
            <w:vMerge w:val="restart"/>
            <w:hideMark/>
          </w:tcPr>
          <w:p w14:paraId="7032A0CD" w14:textId="77777777" w:rsidR="00CF3BFA" w:rsidRPr="00F20EDB" w:rsidRDefault="00CF3BFA"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CRITICAL </w:t>
            </w:r>
          </w:p>
        </w:tc>
      </w:tr>
      <w:tr w:rsidR="002C102D" w:rsidRPr="00F20EDB" w14:paraId="0FEE514C" w14:textId="77777777" w:rsidTr="002C102D">
        <w:trPr>
          <w:trHeight w:val="1440"/>
        </w:trPr>
        <w:tc>
          <w:tcPr>
            <w:tcW w:w="279" w:type="pct"/>
            <w:vMerge/>
            <w:hideMark/>
          </w:tcPr>
          <w:p w14:paraId="500FCCF8" w14:textId="77777777" w:rsidR="00CF3BFA" w:rsidRPr="00F20EDB" w:rsidRDefault="00CF3BFA" w:rsidP="00CF3BFA">
            <w:pPr>
              <w:rPr>
                <w:rFonts w:ascii="Garamond" w:hAnsi="Garamond"/>
                <w:color w:val="000000" w:themeColor="text1"/>
                <w:sz w:val="18"/>
                <w:szCs w:val="18"/>
                <w:lang w:val="en-US"/>
              </w:rPr>
            </w:pPr>
          </w:p>
        </w:tc>
        <w:tc>
          <w:tcPr>
            <w:tcW w:w="380" w:type="pct"/>
            <w:vMerge/>
            <w:hideMark/>
          </w:tcPr>
          <w:p w14:paraId="09372B40" w14:textId="77777777" w:rsidR="00CF3BFA" w:rsidRPr="00F20EDB" w:rsidRDefault="00CF3BFA" w:rsidP="00CF3BFA">
            <w:pPr>
              <w:rPr>
                <w:rFonts w:ascii="Garamond" w:hAnsi="Garamond"/>
                <w:color w:val="000000" w:themeColor="text1"/>
                <w:sz w:val="18"/>
                <w:szCs w:val="18"/>
                <w:lang w:val="en-US"/>
              </w:rPr>
            </w:pPr>
          </w:p>
        </w:tc>
        <w:tc>
          <w:tcPr>
            <w:tcW w:w="260" w:type="pct"/>
            <w:vMerge/>
            <w:hideMark/>
          </w:tcPr>
          <w:p w14:paraId="2482F1F8" w14:textId="77777777" w:rsidR="00CF3BFA" w:rsidRPr="00F20EDB" w:rsidRDefault="00CF3BFA" w:rsidP="00CF3BFA">
            <w:pPr>
              <w:rPr>
                <w:rFonts w:ascii="Garamond" w:hAnsi="Garamond"/>
                <w:color w:val="000000" w:themeColor="text1"/>
                <w:sz w:val="18"/>
                <w:szCs w:val="18"/>
                <w:lang w:val="en-US"/>
              </w:rPr>
            </w:pPr>
          </w:p>
        </w:tc>
        <w:tc>
          <w:tcPr>
            <w:tcW w:w="467" w:type="pct"/>
            <w:vMerge/>
            <w:hideMark/>
          </w:tcPr>
          <w:p w14:paraId="4E898804" w14:textId="77777777" w:rsidR="00CF3BFA" w:rsidRPr="00F20EDB" w:rsidRDefault="00CF3BFA" w:rsidP="00CF3BFA">
            <w:pPr>
              <w:rPr>
                <w:rFonts w:ascii="Garamond" w:hAnsi="Garamond"/>
                <w:color w:val="000000" w:themeColor="text1"/>
                <w:sz w:val="18"/>
                <w:szCs w:val="18"/>
                <w:lang w:val="en-US"/>
              </w:rPr>
            </w:pPr>
          </w:p>
        </w:tc>
        <w:tc>
          <w:tcPr>
            <w:tcW w:w="425" w:type="pct"/>
            <w:vMerge/>
            <w:hideMark/>
          </w:tcPr>
          <w:p w14:paraId="0D33E1E4" w14:textId="77777777" w:rsidR="00CF3BFA" w:rsidRPr="00F20EDB" w:rsidRDefault="00CF3BFA" w:rsidP="00CF3BFA">
            <w:pPr>
              <w:rPr>
                <w:rFonts w:ascii="Garamond" w:hAnsi="Garamond"/>
                <w:color w:val="000000" w:themeColor="text1"/>
                <w:sz w:val="18"/>
                <w:szCs w:val="18"/>
                <w:lang w:val="en-US"/>
              </w:rPr>
            </w:pPr>
          </w:p>
        </w:tc>
        <w:tc>
          <w:tcPr>
            <w:tcW w:w="418" w:type="pct"/>
            <w:vMerge/>
            <w:hideMark/>
          </w:tcPr>
          <w:p w14:paraId="1A6D928A" w14:textId="77777777" w:rsidR="00CF3BFA" w:rsidRPr="00F20EDB" w:rsidRDefault="00CF3BFA" w:rsidP="00CF3BFA">
            <w:pPr>
              <w:rPr>
                <w:rFonts w:ascii="Garamond" w:hAnsi="Garamond"/>
                <w:color w:val="000000" w:themeColor="text1"/>
                <w:sz w:val="18"/>
                <w:szCs w:val="18"/>
                <w:lang w:val="en-US"/>
              </w:rPr>
            </w:pPr>
          </w:p>
        </w:tc>
        <w:tc>
          <w:tcPr>
            <w:tcW w:w="486" w:type="pct"/>
            <w:vMerge/>
            <w:hideMark/>
          </w:tcPr>
          <w:p w14:paraId="789B8023" w14:textId="77777777" w:rsidR="00CF3BFA" w:rsidRPr="00F20EDB" w:rsidRDefault="00CF3BFA" w:rsidP="00CF3BFA">
            <w:pPr>
              <w:rPr>
                <w:rFonts w:ascii="Garamond" w:hAnsi="Garamond"/>
                <w:color w:val="000000" w:themeColor="text1"/>
                <w:sz w:val="18"/>
                <w:szCs w:val="18"/>
                <w:lang w:val="en-US"/>
              </w:rPr>
            </w:pPr>
          </w:p>
        </w:tc>
        <w:tc>
          <w:tcPr>
            <w:tcW w:w="397" w:type="pct"/>
            <w:vMerge/>
            <w:hideMark/>
          </w:tcPr>
          <w:p w14:paraId="008FADEA" w14:textId="77777777" w:rsidR="00CF3BFA" w:rsidRPr="00F20EDB" w:rsidRDefault="00CF3BFA" w:rsidP="00CF3BFA">
            <w:pPr>
              <w:rPr>
                <w:rFonts w:ascii="Garamond" w:hAnsi="Garamond"/>
                <w:color w:val="000000" w:themeColor="text1"/>
                <w:sz w:val="18"/>
                <w:szCs w:val="18"/>
                <w:lang w:val="en-US"/>
              </w:rPr>
            </w:pPr>
          </w:p>
        </w:tc>
        <w:tc>
          <w:tcPr>
            <w:tcW w:w="397" w:type="pct"/>
            <w:hideMark/>
          </w:tcPr>
          <w:p w14:paraId="230F8C67" w14:textId="77777777" w:rsidR="00CF3BFA" w:rsidRPr="00F20EDB" w:rsidRDefault="00CF3BFA" w:rsidP="00CF3BFA">
            <w:pPr>
              <w:jc w:val="center"/>
              <w:rPr>
                <w:rFonts w:ascii="Garamond" w:hAnsi="Garamond"/>
                <w:color w:val="000000" w:themeColor="text1"/>
                <w:sz w:val="18"/>
                <w:szCs w:val="18"/>
                <w:lang w:val="en-US"/>
              </w:rPr>
            </w:pPr>
            <w:r w:rsidRPr="00F20EDB">
              <w:rPr>
                <w:rStyle w:val="cell-value"/>
                <w:rFonts w:ascii="Garamond" w:hAnsi="Garamond"/>
                <w:color w:val="000000" w:themeColor="text1"/>
                <w:sz w:val="18"/>
                <w:szCs w:val="18"/>
                <w:lang w:val="en-US"/>
              </w:rPr>
              <w:t>50.0%</w:t>
            </w:r>
            <w:r w:rsidRPr="00F20EDB">
              <w:rPr>
                <w:rFonts w:ascii="Garamond" w:hAnsi="Garamond"/>
                <w:color w:val="000000" w:themeColor="text1"/>
                <w:sz w:val="18"/>
                <w:szCs w:val="18"/>
                <w:lang w:val="en-US"/>
              </w:rPr>
              <w:t xml:space="preserve"> </w:t>
            </w:r>
          </w:p>
        </w:tc>
        <w:tc>
          <w:tcPr>
            <w:tcW w:w="307" w:type="pct"/>
            <w:vMerge/>
            <w:hideMark/>
          </w:tcPr>
          <w:p w14:paraId="268A0D35" w14:textId="77777777" w:rsidR="00CF3BFA" w:rsidRPr="00F20EDB" w:rsidRDefault="00CF3BFA" w:rsidP="00CF3BFA">
            <w:pPr>
              <w:rPr>
                <w:rFonts w:ascii="Garamond" w:hAnsi="Garamond"/>
                <w:color w:val="000000" w:themeColor="text1"/>
                <w:sz w:val="18"/>
                <w:szCs w:val="18"/>
                <w:lang w:val="en-US"/>
              </w:rPr>
            </w:pPr>
          </w:p>
        </w:tc>
        <w:tc>
          <w:tcPr>
            <w:tcW w:w="328" w:type="pct"/>
            <w:hideMark/>
          </w:tcPr>
          <w:p w14:paraId="19297BAB" w14:textId="77777777" w:rsidR="00CF3BFA" w:rsidRPr="00F20EDB" w:rsidRDefault="00CF3BFA" w:rsidP="00CF3BFA">
            <w:pPr>
              <w:jc w:val="center"/>
              <w:rPr>
                <w:rFonts w:ascii="Garamond" w:hAnsi="Garamond"/>
                <w:color w:val="000000" w:themeColor="text1"/>
                <w:sz w:val="18"/>
                <w:szCs w:val="18"/>
                <w:lang w:val="en-US"/>
              </w:rPr>
            </w:pPr>
            <w:r w:rsidRPr="00F20EDB">
              <w:rPr>
                <w:rFonts w:ascii="Garamond" w:hAnsi="Garamond"/>
                <w:b/>
                <w:bCs/>
                <w:color w:val="000000" w:themeColor="text1"/>
                <w:sz w:val="18"/>
                <w:szCs w:val="18"/>
                <w:lang w:val="en-US"/>
              </w:rPr>
              <w:t>80 more per 1,000</w:t>
            </w:r>
            <w:r w:rsidRPr="00F20EDB">
              <w:rPr>
                <w:rFonts w:ascii="Garamond" w:hAnsi="Garamond"/>
                <w:color w:val="000000" w:themeColor="text1"/>
                <w:sz w:val="18"/>
                <w:szCs w:val="18"/>
                <w:lang w:val="en-US"/>
              </w:rPr>
              <w:br/>
              <w:t xml:space="preserve">(from 75 fewer to 300 more) </w:t>
            </w:r>
          </w:p>
        </w:tc>
        <w:tc>
          <w:tcPr>
            <w:tcW w:w="450" w:type="pct"/>
            <w:vMerge/>
            <w:hideMark/>
          </w:tcPr>
          <w:p w14:paraId="6779FCF0" w14:textId="77777777" w:rsidR="00CF3BFA" w:rsidRPr="00F20EDB" w:rsidRDefault="00CF3BFA" w:rsidP="00CF3BFA">
            <w:pPr>
              <w:rPr>
                <w:rFonts w:ascii="Garamond" w:hAnsi="Garamond"/>
                <w:color w:val="000000" w:themeColor="text1"/>
                <w:sz w:val="18"/>
                <w:szCs w:val="18"/>
                <w:lang w:val="en-US"/>
              </w:rPr>
            </w:pPr>
          </w:p>
        </w:tc>
        <w:tc>
          <w:tcPr>
            <w:tcW w:w="405" w:type="pct"/>
            <w:vMerge/>
            <w:hideMark/>
          </w:tcPr>
          <w:p w14:paraId="4DE97304" w14:textId="77777777" w:rsidR="00CF3BFA" w:rsidRPr="00F20EDB" w:rsidRDefault="00CF3BFA" w:rsidP="00CF3BFA">
            <w:pPr>
              <w:rPr>
                <w:rFonts w:ascii="Garamond" w:hAnsi="Garamond"/>
                <w:color w:val="000000" w:themeColor="text1"/>
                <w:sz w:val="18"/>
                <w:szCs w:val="18"/>
                <w:lang w:val="en-US"/>
              </w:rPr>
            </w:pPr>
          </w:p>
        </w:tc>
      </w:tr>
      <w:tr w:rsidR="002C102D" w:rsidRPr="00F20EDB" w14:paraId="6C4FAD31" w14:textId="77777777" w:rsidTr="002C102D">
        <w:trPr>
          <w:trHeight w:val="199"/>
        </w:trPr>
        <w:tc>
          <w:tcPr>
            <w:tcW w:w="5000" w:type="pct"/>
            <w:gridSpan w:val="13"/>
            <w:hideMark/>
          </w:tcPr>
          <w:p w14:paraId="44B19937" w14:textId="44269875" w:rsidR="00CF3BFA" w:rsidRPr="00F20EDB" w:rsidRDefault="00CF3BFA" w:rsidP="00CF3BFA">
            <w:pPr>
              <w:rPr>
                <w:rFonts w:ascii="Garamond" w:hAnsi="Garamond"/>
                <w:b/>
                <w:bCs/>
                <w:color w:val="000000" w:themeColor="text1"/>
                <w:sz w:val="18"/>
                <w:szCs w:val="18"/>
                <w:lang w:val="en-US"/>
              </w:rPr>
            </w:pPr>
            <w:r w:rsidRPr="00F20EDB">
              <w:rPr>
                <w:rStyle w:val="label"/>
                <w:rFonts w:ascii="Garamond" w:hAnsi="Garamond"/>
                <w:b/>
                <w:bCs/>
                <w:color w:val="000000" w:themeColor="text1"/>
                <w:sz w:val="18"/>
                <w:szCs w:val="18"/>
                <w:lang w:val="en-US"/>
              </w:rPr>
              <w:t>Serious adverse events</w:t>
            </w:r>
            <w:r w:rsidR="002C102D" w:rsidRPr="00F20EDB">
              <w:rPr>
                <w:rStyle w:val="label"/>
                <w:rFonts w:ascii="Garamond" w:hAnsi="Garamond"/>
                <w:b/>
                <w:bCs/>
                <w:color w:val="000000" w:themeColor="text1"/>
                <w:sz w:val="18"/>
                <w:szCs w:val="18"/>
                <w:lang w:val="en-US"/>
              </w:rPr>
              <w:t xml:space="preserve"> </w:t>
            </w:r>
            <w:r w:rsidR="002C102D" w:rsidRPr="00F20EDB">
              <w:rPr>
                <w:rStyle w:val="label"/>
                <w:rFonts w:ascii="Garamond" w:hAnsi="Garamond"/>
                <w:bCs/>
                <w:color w:val="000000" w:themeColor="text1"/>
                <w:sz w:val="18"/>
                <w:szCs w:val="18"/>
                <w:lang w:val="en-US"/>
              </w:rPr>
              <w:t>(All patients)</w:t>
            </w:r>
          </w:p>
        </w:tc>
      </w:tr>
      <w:tr w:rsidR="002C102D" w:rsidRPr="00F20EDB" w14:paraId="55F53B20" w14:textId="77777777" w:rsidTr="002C102D">
        <w:trPr>
          <w:trHeight w:val="1409"/>
        </w:trPr>
        <w:tc>
          <w:tcPr>
            <w:tcW w:w="279" w:type="pct"/>
            <w:hideMark/>
          </w:tcPr>
          <w:p w14:paraId="47B42550" w14:textId="77777777" w:rsidR="00CF3BFA" w:rsidRPr="00F20EDB" w:rsidRDefault="00CF3BFA"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3 </w:t>
            </w:r>
          </w:p>
        </w:tc>
        <w:tc>
          <w:tcPr>
            <w:tcW w:w="380" w:type="pct"/>
            <w:hideMark/>
          </w:tcPr>
          <w:p w14:paraId="65085948" w14:textId="77777777" w:rsidR="00CF3BFA" w:rsidRPr="00F20EDB" w:rsidRDefault="00CF3BFA"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randomised trials </w:t>
            </w:r>
          </w:p>
        </w:tc>
        <w:tc>
          <w:tcPr>
            <w:tcW w:w="260" w:type="pct"/>
            <w:hideMark/>
          </w:tcPr>
          <w:p w14:paraId="0C561C97" w14:textId="77777777" w:rsidR="00CF3BFA" w:rsidRPr="00F20EDB" w:rsidRDefault="00CF3BFA"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serious </w:t>
            </w:r>
            <w:r w:rsidRPr="00F20EDB">
              <w:rPr>
                <w:rFonts w:ascii="Garamond" w:hAnsi="Garamond"/>
                <w:color w:val="000000" w:themeColor="text1"/>
                <w:sz w:val="18"/>
                <w:szCs w:val="18"/>
                <w:vertAlign w:val="superscript"/>
                <w:lang w:val="en-US"/>
              </w:rPr>
              <w:t>c</w:t>
            </w:r>
          </w:p>
        </w:tc>
        <w:tc>
          <w:tcPr>
            <w:tcW w:w="467" w:type="pct"/>
            <w:hideMark/>
          </w:tcPr>
          <w:p w14:paraId="5E9382E1" w14:textId="77777777" w:rsidR="00CF3BFA" w:rsidRPr="00F20EDB" w:rsidRDefault="00CF3BFA"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p>
        </w:tc>
        <w:tc>
          <w:tcPr>
            <w:tcW w:w="425" w:type="pct"/>
            <w:hideMark/>
          </w:tcPr>
          <w:p w14:paraId="5C10CA27" w14:textId="77777777" w:rsidR="00CF3BFA" w:rsidRPr="00F20EDB" w:rsidRDefault="00CF3BFA"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p>
        </w:tc>
        <w:tc>
          <w:tcPr>
            <w:tcW w:w="418" w:type="pct"/>
            <w:hideMark/>
          </w:tcPr>
          <w:p w14:paraId="0B2820E6" w14:textId="77777777" w:rsidR="00CF3BFA" w:rsidRPr="00F20EDB" w:rsidRDefault="00CF3BFA"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p>
        </w:tc>
        <w:tc>
          <w:tcPr>
            <w:tcW w:w="486" w:type="pct"/>
            <w:hideMark/>
          </w:tcPr>
          <w:p w14:paraId="1D82CC28" w14:textId="77777777" w:rsidR="00CF3BFA" w:rsidRPr="00F20EDB" w:rsidRDefault="00CF3BFA"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ne </w:t>
            </w:r>
          </w:p>
        </w:tc>
        <w:tc>
          <w:tcPr>
            <w:tcW w:w="397" w:type="pct"/>
            <w:hideMark/>
          </w:tcPr>
          <w:p w14:paraId="3DDEE1A3" w14:textId="77777777" w:rsidR="00CF3BFA" w:rsidRPr="00F20EDB" w:rsidRDefault="00CF3BFA"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152/886 (17.2%) </w:t>
            </w:r>
          </w:p>
        </w:tc>
        <w:tc>
          <w:tcPr>
            <w:tcW w:w="397" w:type="pct"/>
            <w:hideMark/>
          </w:tcPr>
          <w:p w14:paraId="2A831284" w14:textId="77777777" w:rsidR="00CF3BFA" w:rsidRPr="00F20EDB" w:rsidRDefault="00CF3BFA" w:rsidP="00CF3BFA">
            <w:pPr>
              <w:jc w:val="center"/>
              <w:rPr>
                <w:rFonts w:ascii="Garamond" w:hAnsi="Garamond"/>
                <w:color w:val="000000" w:themeColor="text1"/>
                <w:sz w:val="18"/>
                <w:szCs w:val="18"/>
                <w:lang w:val="en-US"/>
              </w:rPr>
            </w:pPr>
            <w:r w:rsidRPr="00F20EDB">
              <w:rPr>
                <w:rStyle w:val="cell-value"/>
                <w:rFonts w:ascii="Garamond" w:hAnsi="Garamond"/>
                <w:color w:val="000000" w:themeColor="text1"/>
                <w:sz w:val="18"/>
                <w:szCs w:val="18"/>
                <w:lang w:val="en-US"/>
              </w:rPr>
              <w:t xml:space="preserve">179/799 (22.4%) </w:t>
            </w:r>
          </w:p>
        </w:tc>
        <w:tc>
          <w:tcPr>
            <w:tcW w:w="307" w:type="pct"/>
            <w:hideMark/>
          </w:tcPr>
          <w:p w14:paraId="016A25CD" w14:textId="77777777" w:rsidR="00CF3BFA" w:rsidRPr="00F20EDB" w:rsidRDefault="00CF3BFA" w:rsidP="00CF3BFA">
            <w:pPr>
              <w:jc w:val="center"/>
              <w:rPr>
                <w:rFonts w:ascii="Garamond" w:hAnsi="Garamond"/>
                <w:color w:val="000000" w:themeColor="text1"/>
                <w:sz w:val="18"/>
                <w:szCs w:val="18"/>
                <w:lang w:val="en-US"/>
              </w:rPr>
            </w:pPr>
            <w:r w:rsidRPr="00F20EDB">
              <w:rPr>
                <w:rStyle w:val="block"/>
                <w:rFonts w:ascii="Garamond" w:hAnsi="Garamond"/>
                <w:b/>
                <w:bCs/>
                <w:color w:val="000000" w:themeColor="text1"/>
                <w:sz w:val="18"/>
                <w:szCs w:val="18"/>
                <w:lang w:val="en-US"/>
              </w:rPr>
              <w:t>RR 0.76</w:t>
            </w:r>
            <w:r w:rsidRPr="00F20EDB">
              <w:rPr>
                <w:rFonts w:ascii="Garamond" w:hAnsi="Garamond"/>
                <w:color w:val="000000" w:themeColor="text1"/>
                <w:sz w:val="18"/>
                <w:szCs w:val="18"/>
                <w:lang w:val="en-US"/>
              </w:rPr>
              <w:br/>
            </w:r>
            <w:r w:rsidRPr="00F20EDB">
              <w:rPr>
                <w:rStyle w:val="cell"/>
                <w:rFonts w:ascii="Garamond" w:hAnsi="Garamond"/>
                <w:color w:val="000000" w:themeColor="text1"/>
                <w:sz w:val="18"/>
                <w:szCs w:val="18"/>
                <w:lang w:val="en-US"/>
              </w:rPr>
              <w:t>(0.62 to 0.92)</w:t>
            </w:r>
            <w:r w:rsidRPr="00F20EDB">
              <w:rPr>
                <w:rFonts w:ascii="Garamond" w:hAnsi="Garamond"/>
                <w:color w:val="000000" w:themeColor="text1"/>
                <w:sz w:val="18"/>
                <w:szCs w:val="18"/>
                <w:lang w:val="en-US"/>
              </w:rPr>
              <w:t xml:space="preserve"> </w:t>
            </w:r>
          </w:p>
        </w:tc>
        <w:tc>
          <w:tcPr>
            <w:tcW w:w="328" w:type="pct"/>
            <w:hideMark/>
          </w:tcPr>
          <w:p w14:paraId="6038E6C3" w14:textId="77777777" w:rsidR="00CF3BFA" w:rsidRPr="00F20EDB" w:rsidRDefault="00CF3BFA" w:rsidP="00CF3BFA">
            <w:pPr>
              <w:jc w:val="center"/>
              <w:rPr>
                <w:rFonts w:ascii="Garamond" w:hAnsi="Garamond"/>
                <w:color w:val="000000" w:themeColor="text1"/>
                <w:sz w:val="18"/>
                <w:szCs w:val="18"/>
                <w:lang w:val="en-US"/>
              </w:rPr>
            </w:pPr>
            <w:r w:rsidRPr="00F20EDB">
              <w:rPr>
                <w:rFonts w:ascii="Garamond" w:hAnsi="Garamond"/>
                <w:b/>
                <w:bCs/>
                <w:color w:val="000000" w:themeColor="text1"/>
                <w:sz w:val="18"/>
                <w:szCs w:val="18"/>
                <w:lang w:val="en-US"/>
              </w:rPr>
              <w:t>54 fewer per 1,000</w:t>
            </w:r>
            <w:r w:rsidRPr="00F20EDB">
              <w:rPr>
                <w:rFonts w:ascii="Garamond" w:hAnsi="Garamond"/>
                <w:color w:val="000000" w:themeColor="text1"/>
                <w:sz w:val="18"/>
                <w:szCs w:val="18"/>
                <w:lang w:val="en-US"/>
              </w:rPr>
              <w:br/>
              <w:t xml:space="preserve">(from 85 fewer to 18 fewer) </w:t>
            </w:r>
          </w:p>
        </w:tc>
        <w:tc>
          <w:tcPr>
            <w:tcW w:w="450" w:type="pct"/>
            <w:hideMark/>
          </w:tcPr>
          <w:p w14:paraId="01F9B703" w14:textId="77777777" w:rsidR="00CF3BFA" w:rsidRPr="00F20EDB" w:rsidRDefault="00CF3BFA" w:rsidP="00CF3BFA">
            <w:pPr>
              <w:jc w:val="center"/>
              <w:rPr>
                <w:rFonts w:ascii="Garamond" w:hAnsi="Garamond"/>
                <w:color w:val="000000" w:themeColor="text1"/>
                <w:sz w:val="18"/>
                <w:szCs w:val="18"/>
                <w:lang w:val="en-US"/>
              </w:rPr>
            </w:pPr>
            <w:r w:rsidRPr="00F20EDB">
              <w:rPr>
                <w:rStyle w:val="quality-sign"/>
                <w:rFonts w:ascii="Cambria Math" w:hAnsi="Cambria Math" w:cs="Cambria Math"/>
                <w:color w:val="000000" w:themeColor="text1"/>
                <w:sz w:val="18"/>
                <w:szCs w:val="18"/>
                <w:lang w:val="en-US"/>
              </w:rPr>
              <w:t>⨁⨁⨁</w:t>
            </w:r>
            <w:r w:rsidRPr="00F20EDB">
              <w:rPr>
                <w:rStyle w:val="quality-sign"/>
                <w:rFonts w:ascii="Segoe UI Symbol" w:hAnsi="Segoe UI Symbol" w:cs="Segoe UI Symbol"/>
                <w:color w:val="000000" w:themeColor="text1"/>
                <w:sz w:val="18"/>
                <w:szCs w:val="18"/>
                <w:lang w:val="en-US"/>
              </w:rPr>
              <w:t>◯</w:t>
            </w:r>
            <w:r w:rsidRPr="00F20EDB">
              <w:rPr>
                <w:rFonts w:ascii="Garamond" w:hAnsi="Garamond"/>
                <w:color w:val="000000" w:themeColor="text1"/>
                <w:sz w:val="18"/>
                <w:szCs w:val="18"/>
                <w:lang w:val="en-US"/>
              </w:rPr>
              <w:br/>
            </w:r>
            <w:r w:rsidRPr="00F20EDB">
              <w:rPr>
                <w:rStyle w:val="quality-text"/>
                <w:rFonts w:ascii="Garamond" w:hAnsi="Garamond"/>
                <w:color w:val="000000" w:themeColor="text1"/>
                <w:sz w:val="18"/>
                <w:szCs w:val="18"/>
                <w:lang w:val="en-US"/>
              </w:rPr>
              <w:t>MODERATE</w:t>
            </w:r>
            <w:r w:rsidRPr="00F20EDB">
              <w:rPr>
                <w:rFonts w:ascii="Garamond" w:hAnsi="Garamond"/>
                <w:color w:val="000000" w:themeColor="text1"/>
                <w:sz w:val="18"/>
                <w:szCs w:val="18"/>
                <w:lang w:val="en-US"/>
              </w:rPr>
              <w:t xml:space="preserve"> </w:t>
            </w:r>
          </w:p>
        </w:tc>
        <w:tc>
          <w:tcPr>
            <w:tcW w:w="405" w:type="pct"/>
            <w:hideMark/>
          </w:tcPr>
          <w:p w14:paraId="63EEA9CE" w14:textId="77777777" w:rsidR="00CF3BFA" w:rsidRPr="00F20EDB" w:rsidRDefault="00CF3BFA"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CRITICAL </w:t>
            </w:r>
          </w:p>
        </w:tc>
      </w:tr>
      <w:tr w:rsidR="002C102D" w:rsidRPr="00F20EDB" w14:paraId="1CCF9A09" w14:textId="77777777" w:rsidTr="002C102D">
        <w:trPr>
          <w:trHeight w:val="199"/>
        </w:trPr>
        <w:tc>
          <w:tcPr>
            <w:tcW w:w="5000" w:type="pct"/>
            <w:gridSpan w:val="13"/>
            <w:hideMark/>
          </w:tcPr>
          <w:p w14:paraId="3BEA0BB3" w14:textId="77777777" w:rsidR="00CF3BFA" w:rsidRPr="00F20EDB" w:rsidRDefault="00CF3BFA" w:rsidP="00CF3BFA">
            <w:pPr>
              <w:rPr>
                <w:rFonts w:ascii="Garamond" w:hAnsi="Garamond"/>
                <w:b/>
                <w:bCs/>
                <w:color w:val="000000" w:themeColor="text1"/>
                <w:sz w:val="18"/>
                <w:szCs w:val="18"/>
                <w:lang w:val="en-US"/>
              </w:rPr>
            </w:pPr>
            <w:r w:rsidRPr="00F20EDB">
              <w:rPr>
                <w:rStyle w:val="label"/>
                <w:rFonts w:ascii="Garamond" w:hAnsi="Garamond"/>
                <w:b/>
                <w:bCs/>
                <w:color w:val="000000" w:themeColor="text1"/>
                <w:sz w:val="18"/>
                <w:szCs w:val="18"/>
                <w:lang w:val="en-US"/>
              </w:rPr>
              <w:t>Time to clinical improvement (all patients)</w:t>
            </w:r>
          </w:p>
        </w:tc>
      </w:tr>
      <w:tr w:rsidR="002C102D" w:rsidRPr="00F20EDB" w14:paraId="465B9312" w14:textId="77777777" w:rsidTr="002C102D">
        <w:trPr>
          <w:trHeight w:val="1609"/>
        </w:trPr>
        <w:tc>
          <w:tcPr>
            <w:tcW w:w="279" w:type="pct"/>
            <w:hideMark/>
          </w:tcPr>
          <w:p w14:paraId="63551419" w14:textId="77777777" w:rsidR="00CF3BFA" w:rsidRPr="00F20EDB" w:rsidRDefault="00CF3BFA"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3 </w:t>
            </w:r>
          </w:p>
        </w:tc>
        <w:tc>
          <w:tcPr>
            <w:tcW w:w="380" w:type="pct"/>
            <w:hideMark/>
          </w:tcPr>
          <w:p w14:paraId="51F0F233" w14:textId="77777777" w:rsidR="00CF3BFA" w:rsidRPr="00F20EDB" w:rsidRDefault="00CF3BFA"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randomised trials </w:t>
            </w:r>
          </w:p>
        </w:tc>
        <w:tc>
          <w:tcPr>
            <w:tcW w:w="260" w:type="pct"/>
            <w:hideMark/>
          </w:tcPr>
          <w:p w14:paraId="238876AE" w14:textId="77777777" w:rsidR="00CF3BFA" w:rsidRPr="00F20EDB" w:rsidRDefault="00CF3BFA"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serious </w:t>
            </w:r>
            <w:r w:rsidRPr="00F20EDB">
              <w:rPr>
                <w:rFonts w:ascii="Garamond" w:hAnsi="Garamond"/>
                <w:color w:val="000000" w:themeColor="text1"/>
                <w:sz w:val="18"/>
                <w:szCs w:val="18"/>
                <w:vertAlign w:val="superscript"/>
                <w:lang w:val="en-US"/>
              </w:rPr>
              <w:t>c</w:t>
            </w:r>
          </w:p>
        </w:tc>
        <w:tc>
          <w:tcPr>
            <w:tcW w:w="467" w:type="pct"/>
            <w:hideMark/>
          </w:tcPr>
          <w:p w14:paraId="453DB71E" w14:textId="77777777" w:rsidR="00CF3BFA" w:rsidRPr="00F20EDB" w:rsidRDefault="00CF3BFA"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serious </w:t>
            </w:r>
            <w:r w:rsidRPr="00F20EDB">
              <w:rPr>
                <w:rFonts w:ascii="Garamond" w:hAnsi="Garamond"/>
                <w:color w:val="000000" w:themeColor="text1"/>
                <w:sz w:val="18"/>
                <w:szCs w:val="18"/>
                <w:vertAlign w:val="superscript"/>
                <w:lang w:val="en-US"/>
              </w:rPr>
              <w:t>d</w:t>
            </w:r>
          </w:p>
        </w:tc>
        <w:tc>
          <w:tcPr>
            <w:tcW w:w="425" w:type="pct"/>
            <w:hideMark/>
          </w:tcPr>
          <w:p w14:paraId="6BA6E5CB" w14:textId="77777777" w:rsidR="00CF3BFA" w:rsidRPr="00F20EDB" w:rsidRDefault="00CF3BFA"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p>
        </w:tc>
        <w:tc>
          <w:tcPr>
            <w:tcW w:w="418" w:type="pct"/>
            <w:hideMark/>
          </w:tcPr>
          <w:p w14:paraId="7CCA8C29" w14:textId="77777777" w:rsidR="00CF3BFA" w:rsidRPr="00F20EDB" w:rsidRDefault="00CF3BFA"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p>
        </w:tc>
        <w:tc>
          <w:tcPr>
            <w:tcW w:w="486" w:type="pct"/>
            <w:hideMark/>
          </w:tcPr>
          <w:p w14:paraId="017004FF" w14:textId="77777777" w:rsidR="00CF3BFA" w:rsidRPr="00F20EDB" w:rsidRDefault="00CF3BFA"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ne </w:t>
            </w:r>
          </w:p>
        </w:tc>
        <w:tc>
          <w:tcPr>
            <w:tcW w:w="397" w:type="pct"/>
            <w:hideMark/>
          </w:tcPr>
          <w:p w14:paraId="417C671B" w14:textId="77777777" w:rsidR="00CF3BFA" w:rsidRPr="00F20EDB" w:rsidRDefault="00CF3BFA"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889 </w:t>
            </w:r>
          </w:p>
        </w:tc>
        <w:tc>
          <w:tcPr>
            <w:tcW w:w="397" w:type="pct"/>
            <w:hideMark/>
          </w:tcPr>
          <w:p w14:paraId="5C8C40B0" w14:textId="77777777" w:rsidR="00CF3BFA" w:rsidRPr="00F20EDB" w:rsidRDefault="00CF3BFA" w:rsidP="00CF3BFA">
            <w:pPr>
              <w:jc w:val="center"/>
              <w:rPr>
                <w:rFonts w:ascii="Garamond" w:hAnsi="Garamond"/>
                <w:color w:val="000000" w:themeColor="text1"/>
                <w:sz w:val="18"/>
                <w:szCs w:val="18"/>
                <w:lang w:val="en-US"/>
              </w:rPr>
            </w:pPr>
            <w:r w:rsidRPr="00F20EDB">
              <w:rPr>
                <w:rStyle w:val="cell-value"/>
                <w:rFonts w:ascii="Garamond" w:hAnsi="Garamond"/>
                <w:color w:val="000000" w:themeColor="text1"/>
                <w:sz w:val="18"/>
                <w:szCs w:val="18"/>
                <w:lang w:val="en-US"/>
              </w:rPr>
              <w:t>799</w:t>
            </w:r>
            <w:r w:rsidRPr="00F20EDB">
              <w:rPr>
                <w:rFonts w:ascii="Garamond" w:hAnsi="Garamond"/>
                <w:color w:val="000000" w:themeColor="text1"/>
                <w:sz w:val="18"/>
                <w:szCs w:val="18"/>
                <w:lang w:val="en-US"/>
              </w:rPr>
              <w:t xml:space="preserve"> </w:t>
            </w:r>
          </w:p>
        </w:tc>
        <w:tc>
          <w:tcPr>
            <w:tcW w:w="307" w:type="pct"/>
            <w:hideMark/>
          </w:tcPr>
          <w:p w14:paraId="0B9A88FE" w14:textId="77777777" w:rsidR="00CF3BFA" w:rsidRPr="00F20EDB" w:rsidRDefault="00CF3BFA" w:rsidP="00CF3BFA">
            <w:pPr>
              <w:jc w:val="center"/>
              <w:rPr>
                <w:rFonts w:ascii="Garamond" w:hAnsi="Garamond"/>
                <w:color w:val="000000" w:themeColor="text1"/>
                <w:sz w:val="18"/>
                <w:szCs w:val="18"/>
                <w:lang w:val="en-US"/>
              </w:rPr>
            </w:pPr>
            <w:r w:rsidRPr="00F20EDB">
              <w:rPr>
                <w:rStyle w:val="cell"/>
                <w:rFonts w:ascii="Garamond" w:hAnsi="Garamond"/>
                <w:color w:val="000000" w:themeColor="text1"/>
                <w:sz w:val="18"/>
                <w:szCs w:val="18"/>
                <w:lang w:val="en-US"/>
              </w:rPr>
              <w:t>-</w:t>
            </w:r>
            <w:r w:rsidRPr="00F20EDB">
              <w:rPr>
                <w:rFonts w:ascii="Garamond" w:hAnsi="Garamond"/>
                <w:color w:val="000000" w:themeColor="text1"/>
                <w:sz w:val="18"/>
                <w:szCs w:val="18"/>
                <w:lang w:val="en-US"/>
              </w:rPr>
              <w:t xml:space="preserve"> </w:t>
            </w:r>
          </w:p>
        </w:tc>
        <w:tc>
          <w:tcPr>
            <w:tcW w:w="328" w:type="pct"/>
            <w:hideMark/>
          </w:tcPr>
          <w:p w14:paraId="42861EB6" w14:textId="77777777" w:rsidR="00CF3BFA" w:rsidRPr="00F20EDB" w:rsidRDefault="00CF3BFA" w:rsidP="00CF3BFA">
            <w:pPr>
              <w:jc w:val="center"/>
              <w:rPr>
                <w:rFonts w:ascii="Garamond" w:hAnsi="Garamond"/>
                <w:color w:val="000000" w:themeColor="text1"/>
                <w:sz w:val="18"/>
                <w:szCs w:val="18"/>
                <w:lang w:val="en-US"/>
              </w:rPr>
            </w:pPr>
            <w:r w:rsidRPr="00F20EDB">
              <w:rPr>
                <w:rStyle w:val="cell-value"/>
                <w:rFonts w:ascii="Garamond" w:hAnsi="Garamond"/>
                <w:color w:val="000000" w:themeColor="text1"/>
                <w:sz w:val="18"/>
                <w:szCs w:val="18"/>
                <w:lang w:val="en-US"/>
              </w:rPr>
              <w:t xml:space="preserve">MD </w:t>
            </w:r>
            <w:r w:rsidRPr="00F20EDB">
              <w:rPr>
                <w:rStyle w:val="cell-value"/>
                <w:rFonts w:ascii="Garamond" w:hAnsi="Garamond"/>
                <w:b/>
                <w:bCs/>
                <w:color w:val="000000" w:themeColor="text1"/>
                <w:sz w:val="18"/>
                <w:szCs w:val="18"/>
                <w:lang w:val="en-US"/>
              </w:rPr>
              <w:t>4.84 days fewer</w:t>
            </w:r>
            <w:r w:rsidRPr="00F20EDB">
              <w:rPr>
                <w:rFonts w:ascii="Garamond" w:hAnsi="Garamond"/>
                <w:color w:val="000000" w:themeColor="text1"/>
                <w:sz w:val="18"/>
                <w:szCs w:val="18"/>
                <w:lang w:val="en-US"/>
              </w:rPr>
              <w:br/>
            </w:r>
            <w:r w:rsidRPr="00F20EDB">
              <w:rPr>
                <w:rStyle w:val="cell-value"/>
                <w:rFonts w:ascii="Garamond" w:hAnsi="Garamond"/>
                <w:color w:val="000000" w:themeColor="text1"/>
                <w:sz w:val="18"/>
                <w:szCs w:val="18"/>
                <w:lang w:val="en-US"/>
              </w:rPr>
              <w:t>(5.25 fewer to 4.43 fewer)</w:t>
            </w:r>
            <w:r w:rsidRPr="00F20EDB">
              <w:rPr>
                <w:rFonts w:ascii="Garamond" w:hAnsi="Garamond"/>
                <w:color w:val="000000" w:themeColor="text1"/>
                <w:sz w:val="18"/>
                <w:szCs w:val="18"/>
                <w:lang w:val="en-US"/>
              </w:rPr>
              <w:t xml:space="preserve"> </w:t>
            </w:r>
          </w:p>
        </w:tc>
        <w:tc>
          <w:tcPr>
            <w:tcW w:w="450" w:type="pct"/>
            <w:hideMark/>
          </w:tcPr>
          <w:p w14:paraId="2E550CED" w14:textId="77777777" w:rsidR="00CF3BFA" w:rsidRPr="00F20EDB" w:rsidRDefault="00CF3BFA" w:rsidP="00CF3BFA">
            <w:pPr>
              <w:jc w:val="center"/>
              <w:rPr>
                <w:rFonts w:ascii="Garamond" w:hAnsi="Garamond"/>
                <w:color w:val="000000" w:themeColor="text1"/>
                <w:sz w:val="18"/>
                <w:szCs w:val="18"/>
                <w:lang w:val="en-US"/>
              </w:rPr>
            </w:pPr>
            <w:r w:rsidRPr="00F20EDB">
              <w:rPr>
                <w:rStyle w:val="quality-sign"/>
                <w:rFonts w:ascii="Cambria Math" w:hAnsi="Cambria Math" w:cs="Cambria Math"/>
                <w:color w:val="000000" w:themeColor="text1"/>
                <w:sz w:val="18"/>
                <w:szCs w:val="18"/>
                <w:lang w:val="en-US"/>
              </w:rPr>
              <w:t>⨁⨁</w:t>
            </w:r>
            <w:r w:rsidRPr="00F20EDB">
              <w:rPr>
                <w:rStyle w:val="quality-sign"/>
                <w:rFonts w:ascii="Segoe UI Symbol" w:hAnsi="Segoe UI Symbol" w:cs="Segoe UI Symbol"/>
                <w:color w:val="000000" w:themeColor="text1"/>
                <w:sz w:val="18"/>
                <w:szCs w:val="18"/>
                <w:lang w:val="en-US"/>
              </w:rPr>
              <w:t>◯◯</w:t>
            </w:r>
            <w:r w:rsidRPr="00F20EDB">
              <w:rPr>
                <w:rFonts w:ascii="Garamond" w:hAnsi="Garamond"/>
                <w:color w:val="000000" w:themeColor="text1"/>
                <w:sz w:val="18"/>
                <w:szCs w:val="18"/>
                <w:lang w:val="en-US"/>
              </w:rPr>
              <w:br/>
            </w:r>
            <w:r w:rsidRPr="00F20EDB">
              <w:rPr>
                <w:rStyle w:val="quality-text"/>
                <w:rFonts w:ascii="Garamond" w:hAnsi="Garamond"/>
                <w:color w:val="000000" w:themeColor="text1"/>
                <w:sz w:val="18"/>
                <w:szCs w:val="18"/>
                <w:lang w:val="en-US"/>
              </w:rPr>
              <w:t>LOW</w:t>
            </w:r>
            <w:r w:rsidRPr="00F20EDB">
              <w:rPr>
                <w:rFonts w:ascii="Garamond" w:hAnsi="Garamond"/>
                <w:color w:val="000000" w:themeColor="text1"/>
                <w:sz w:val="18"/>
                <w:szCs w:val="18"/>
                <w:lang w:val="en-US"/>
              </w:rPr>
              <w:t xml:space="preserve"> </w:t>
            </w:r>
          </w:p>
        </w:tc>
        <w:tc>
          <w:tcPr>
            <w:tcW w:w="405" w:type="pct"/>
            <w:hideMark/>
          </w:tcPr>
          <w:p w14:paraId="0FDDADA7" w14:textId="77777777" w:rsidR="00CF3BFA" w:rsidRPr="00F20EDB" w:rsidRDefault="00CF3BFA" w:rsidP="00CF3BFA">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CRITICAL </w:t>
            </w:r>
          </w:p>
        </w:tc>
      </w:tr>
    </w:tbl>
    <w:p w14:paraId="4225E43E" w14:textId="77777777" w:rsidR="00CF3BFA" w:rsidRPr="00F20EDB" w:rsidRDefault="00CF3BFA" w:rsidP="00CF3BFA">
      <w:pPr>
        <w:pStyle w:val="NormalWeb"/>
        <w:spacing w:line="140" w:lineRule="atLeast"/>
        <w:rPr>
          <w:rFonts w:ascii="Garamond" w:eastAsiaTheme="minorEastAsia" w:hAnsi="Garamond"/>
          <w:color w:val="000000"/>
          <w:sz w:val="17"/>
          <w:szCs w:val="17"/>
          <w:lang w:val="en-US"/>
        </w:rPr>
      </w:pPr>
      <w:r w:rsidRPr="00F20EDB">
        <w:rPr>
          <w:rFonts w:ascii="Garamond" w:hAnsi="Garamond"/>
          <w:b/>
          <w:bCs/>
          <w:color w:val="000000"/>
          <w:sz w:val="17"/>
          <w:szCs w:val="17"/>
          <w:lang w:val="en-US"/>
        </w:rPr>
        <w:t>CI:</w:t>
      </w:r>
      <w:r w:rsidRPr="00F20EDB">
        <w:rPr>
          <w:rFonts w:ascii="Garamond" w:hAnsi="Garamond"/>
          <w:color w:val="000000"/>
          <w:sz w:val="17"/>
          <w:szCs w:val="17"/>
          <w:lang w:val="en-US"/>
        </w:rPr>
        <w:t xml:space="preserve"> Confidence interval; </w:t>
      </w:r>
      <w:r w:rsidRPr="00F20EDB">
        <w:rPr>
          <w:rFonts w:ascii="Garamond" w:hAnsi="Garamond"/>
          <w:b/>
          <w:bCs/>
          <w:color w:val="000000"/>
          <w:sz w:val="17"/>
          <w:szCs w:val="17"/>
          <w:lang w:val="en-US"/>
        </w:rPr>
        <w:t>RR:</w:t>
      </w:r>
      <w:r w:rsidRPr="00F20EDB">
        <w:rPr>
          <w:rFonts w:ascii="Garamond" w:hAnsi="Garamond"/>
          <w:color w:val="000000"/>
          <w:sz w:val="17"/>
          <w:szCs w:val="17"/>
          <w:lang w:val="en-US"/>
        </w:rPr>
        <w:t xml:space="preserve"> Risk ratio; </w:t>
      </w:r>
      <w:r w:rsidRPr="00F20EDB">
        <w:rPr>
          <w:rFonts w:ascii="Garamond" w:hAnsi="Garamond"/>
          <w:b/>
          <w:bCs/>
          <w:color w:val="000000"/>
          <w:sz w:val="17"/>
          <w:szCs w:val="17"/>
          <w:lang w:val="en-US"/>
        </w:rPr>
        <w:t>MD:</w:t>
      </w:r>
      <w:r w:rsidRPr="00F20EDB">
        <w:rPr>
          <w:rFonts w:ascii="Garamond" w:hAnsi="Garamond"/>
          <w:color w:val="000000"/>
          <w:sz w:val="17"/>
          <w:szCs w:val="17"/>
          <w:lang w:val="en-US"/>
        </w:rPr>
        <w:t xml:space="preserve"> Mean difference</w:t>
      </w:r>
    </w:p>
    <w:p w14:paraId="42B1FC09" w14:textId="77777777" w:rsidR="00CF3BFA" w:rsidRPr="00F20EDB" w:rsidRDefault="00CF3BFA" w:rsidP="00CF3BFA">
      <w:pPr>
        <w:pStyle w:val="Heading4"/>
        <w:spacing w:line="140" w:lineRule="atLeast"/>
        <w:rPr>
          <w:rFonts w:ascii="Garamond" w:eastAsia="Times New Roman" w:hAnsi="Garamond"/>
          <w:color w:val="000000"/>
          <w:sz w:val="17"/>
          <w:szCs w:val="17"/>
          <w:lang w:val="en-US"/>
        </w:rPr>
      </w:pPr>
      <w:r w:rsidRPr="00F20EDB">
        <w:rPr>
          <w:rFonts w:ascii="Garamond" w:eastAsia="Times New Roman" w:hAnsi="Garamond"/>
          <w:color w:val="000000"/>
          <w:sz w:val="17"/>
          <w:szCs w:val="17"/>
          <w:lang w:val="en-US"/>
        </w:rPr>
        <w:t>Explanations</w:t>
      </w:r>
    </w:p>
    <w:p w14:paraId="411EB31F" w14:textId="77777777" w:rsidR="00CF3BFA" w:rsidRPr="00F20EDB" w:rsidRDefault="00CF3BFA" w:rsidP="00CF3BFA">
      <w:pPr>
        <w:spacing w:line="140" w:lineRule="atLeast"/>
        <w:rPr>
          <w:rFonts w:ascii="Garamond" w:hAnsi="Garamond"/>
          <w:color w:val="000000"/>
          <w:sz w:val="17"/>
          <w:szCs w:val="17"/>
          <w:lang w:val="en-US"/>
        </w:rPr>
      </w:pPr>
      <w:r w:rsidRPr="00F20EDB">
        <w:rPr>
          <w:rFonts w:ascii="Garamond" w:hAnsi="Garamond"/>
          <w:color w:val="000000"/>
          <w:sz w:val="17"/>
          <w:szCs w:val="17"/>
          <w:lang w:val="en-US"/>
        </w:rPr>
        <w:t xml:space="preserve">a. We downgraded the quality of evidence by one level for serious indirectness. The population included mostly ward patients with less severe disease. </w:t>
      </w:r>
    </w:p>
    <w:p w14:paraId="51CA7B89" w14:textId="77777777" w:rsidR="00CF3BFA" w:rsidRPr="00F20EDB" w:rsidRDefault="00CF3BFA" w:rsidP="00CF3BFA">
      <w:pPr>
        <w:spacing w:line="140" w:lineRule="atLeast"/>
        <w:rPr>
          <w:rFonts w:ascii="Garamond" w:hAnsi="Garamond"/>
          <w:color w:val="000000"/>
          <w:sz w:val="17"/>
          <w:szCs w:val="17"/>
          <w:lang w:val="en-US"/>
        </w:rPr>
      </w:pPr>
      <w:r w:rsidRPr="00F20EDB">
        <w:rPr>
          <w:rFonts w:ascii="Garamond" w:hAnsi="Garamond"/>
          <w:color w:val="000000"/>
          <w:sz w:val="17"/>
          <w:szCs w:val="17"/>
          <w:lang w:val="en-US"/>
        </w:rPr>
        <w:lastRenderedPageBreak/>
        <w:t xml:space="preserve">b. We downgraded the quality of evidence by two levels for very serious imprecision. The 95% CI included both small benefit and substantial harm. </w:t>
      </w:r>
    </w:p>
    <w:p w14:paraId="5FF2175A" w14:textId="77777777" w:rsidR="00CF3BFA" w:rsidRPr="00F20EDB" w:rsidRDefault="00CF3BFA" w:rsidP="00CF3BFA">
      <w:pPr>
        <w:spacing w:line="140" w:lineRule="atLeast"/>
        <w:rPr>
          <w:rFonts w:ascii="Garamond" w:hAnsi="Garamond"/>
          <w:color w:val="000000"/>
          <w:sz w:val="17"/>
          <w:szCs w:val="17"/>
          <w:lang w:val="en-US"/>
        </w:rPr>
      </w:pPr>
      <w:r w:rsidRPr="00F20EDB">
        <w:rPr>
          <w:rFonts w:ascii="Garamond" w:hAnsi="Garamond"/>
          <w:color w:val="000000"/>
          <w:sz w:val="17"/>
          <w:szCs w:val="17"/>
          <w:lang w:val="en-US"/>
        </w:rPr>
        <w:t xml:space="preserve">c. We downgraded the quality of evidence by one level for serious risk of bias, all trials are at high-risk of bias </w:t>
      </w:r>
    </w:p>
    <w:p w14:paraId="6576B6B4" w14:textId="77777777" w:rsidR="00CF3BFA" w:rsidRPr="00F20EDB" w:rsidRDefault="00CF3BFA" w:rsidP="00CF3BFA">
      <w:pPr>
        <w:spacing w:line="140" w:lineRule="atLeast"/>
        <w:rPr>
          <w:rFonts w:ascii="Garamond" w:hAnsi="Garamond"/>
          <w:color w:val="000000"/>
          <w:sz w:val="17"/>
          <w:szCs w:val="17"/>
          <w:lang w:val="en-US"/>
        </w:rPr>
      </w:pPr>
      <w:r w:rsidRPr="00F20EDB">
        <w:rPr>
          <w:rFonts w:ascii="Garamond" w:hAnsi="Garamond"/>
          <w:color w:val="000000"/>
          <w:sz w:val="17"/>
          <w:szCs w:val="17"/>
          <w:lang w:val="en-US"/>
        </w:rPr>
        <w:t>d. We downgraded the quality of evidence by one level for serious inconsistency, the I</w:t>
      </w:r>
      <w:r w:rsidRPr="00F20EDB">
        <w:rPr>
          <w:rFonts w:ascii="Garamond" w:hAnsi="Garamond"/>
          <w:color w:val="000000"/>
          <w:sz w:val="17"/>
          <w:szCs w:val="17"/>
          <w:vertAlign w:val="superscript"/>
          <w:lang w:val="en-US"/>
        </w:rPr>
        <w:t>2</w:t>
      </w:r>
      <w:r w:rsidRPr="00F20EDB">
        <w:rPr>
          <w:rFonts w:ascii="Garamond" w:hAnsi="Garamond"/>
          <w:color w:val="000000"/>
          <w:sz w:val="17"/>
          <w:szCs w:val="17"/>
          <w:lang w:val="en-US"/>
        </w:rPr>
        <w:t xml:space="preserve">=86% </w:t>
      </w:r>
    </w:p>
    <w:p w14:paraId="699FFF6A" w14:textId="77777777" w:rsidR="00CF3BFA" w:rsidRPr="00F20EDB" w:rsidRDefault="00CF3BFA" w:rsidP="00BB436B">
      <w:pPr>
        <w:rPr>
          <w:rFonts w:ascii="Garamond" w:hAnsi="Garamond"/>
          <w:lang w:val="en-US"/>
        </w:rPr>
      </w:pPr>
    </w:p>
    <w:p w14:paraId="0EDE6098" w14:textId="44EE2C94" w:rsidR="00BB436B" w:rsidRPr="00F20EDB" w:rsidRDefault="00BB436B" w:rsidP="00BB436B">
      <w:pPr>
        <w:rPr>
          <w:rFonts w:ascii="Garamond" w:hAnsi="Garamond"/>
          <w:lang w:val="en-US"/>
        </w:rPr>
      </w:pPr>
    </w:p>
    <w:p w14:paraId="1AF294D5" w14:textId="77777777" w:rsidR="00F8564D" w:rsidRPr="00F20EDB" w:rsidRDefault="00F8564D" w:rsidP="00BB436B">
      <w:pPr>
        <w:rPr>
          <w:rFonts w:ascii="Garamond" w:hAnsi="Garamond"/>
          <w:lang w:val="en-US"/>
        </w:rPr>
        <w:sectPr w:rsidR="00F8564D" w:rsidRPr="00F20EDB" w:rsidSect="009A07E4">
          <w:pgSz w:w="15840" w:h="12240" w:orient="landscape"/>
          <w:pgMar w:top="1440" w:right="1440" w:bottom="1440" w:left="1440" w:header="708" w:footer="708" w:gutter="0"/>
          <w:cols w:space="708"/>
          <w:docGrid w:linePitch="360"/>
        </w:sectPr>
      </w:pPr>
    </w:p>
    <w:p w14:paraId="44F73E53" w14:textId="0DB19714" w:rsidR="00BB436B" w:rsidRPr="00F20EDB" w:rsidRDefault="00F8564D" w:rsidP="00BB436B">
      <w:pPr>
        <w:rPr>
          <w:rFonts w:ascii="Garamond" w:hAnsi="Garamond"/>
          <w:b/>
          <w:lang w:val="en-US"/>
        </w:rPr>
      </w:pPr>
      <w:r w:rsidRPr="00F20EDB">
        <w:rPr>
          <w:rFonts w:ascii="Garamond" w:hAnsi="Garamond"/>
          <w:b/>
          <w:lang w:val="en-US"/>
        </w:rPr>
        <w:lastRenderedPageBreak/>
        <w:t xml:space="preserve">Table </w:t>
      </w:r>
      <w:r w:rsidR="002C102D" w:rsidRPr="00F20EDB">
        <w:rPr>
          <w:rFonts w:ascii="Garamond" w:hAnsi="Garamond"/>
          <w:b/>
          <w:lang w:val="en-US"/>
        </w:rPr>
        <w:t>S18</w:t>
      </w:r>
      <w:r w:rsidRPr="00F20EDB">
        <w:rPr>
          <w:rFonts w:ascii="Garamond" w:hAnsi="Garamond"/>
          <w:b/>
          <w:lang w:val="en-US"/>
        </w:rPr>
        <w:t xml:space="preserve">. Evidence to Decision Framework on Recommendation </w:t>
      </w:r>
      <w:r w:rsidR="00D93FEF" w:rsidRPr="00F20EDB">
        <w:rPr>
          <w:rFonts w:ascii="Garamond" w:hAnsi="Garamond"/>
          <w:b/>
          <w:lang w:val="en-US"/>
        </w:rPr>
        <w:t>7</w:t>
      </w:r>
    </w:p>
    <w:p w14:paraId="54706C48" w14:textId="77777777" w:rsidR="00F8564D" w:rsidRPr="00F20EDB" w:rsidRDefault="00F8564D" w:rsidP="00BB436B">
      <w:pPr>
        <w:rPr>
          <w:rFonts w:ascii="Garamond" w:hAnsi="Garamond"/>
          <w:lang w:val="en-US"/>
        </w:rPr>
      </w:pPr>
    </w:p>
    <w:p w14:paraId="59239B75" w14:textId="77777777" w:rsidR="00F8564D" w:rsidRPr="00F20EDB" w:rsidRDefault="00F8564D" w:rsidP="00BB436B">
      <w:pPr>
        <w:rPr>
          <w:rFonts w:ascii="Garamond" w:hAnsi="Garamond"/>
          <w:lang w:val="en-US"/>
        </w:rPr>
      </w:pPr>
    </w:p>
    <w:tbl>
      <w:tblPr>
        <w:tblW w:w="5000" w:type="pct"/>
        <w:tblCellMar>
          <w:top w:w="15" w:type="dxa"/>
          <w:left w:w="15" w:type="dxa"/>
          <w:bottom w:w="15" w:type="dxa"/>
          <w:right w:w="15" w:type="dxa"/>
        </w:tblCellMar>
        <w:tblLook w:val="04A0" w:firstRow="1" w:lastRow="0" w:firstColumn="1" w:lastColumn="0" w:noHBand="0" w:noVBand="1"/>
      </w:tblPr>
      <w:tblGrid>
        <w:gridCol w:w="1803"/>
        <w:gridCol w:w="11157"/>
      </w:tblGrid>
      <w:tr w:rsidR="00CF2FA3" w:rsidRPr="00F20EDB" w14:paraId="3DA2B69D" w14:textId="77777777" w:rsidTr="003A7DF6">
        <w:tc>
          <w:tcPr>
            <w:tcW w:w="0" w:type="auto"/>
            <w:gridSpan w:val="2"/>
            <w:tcBorders>
              <w:bottom w:val="single" w:sz="6" w:space="0" w:color="2E74B5"/>
            </w:tcBorders>
            <w:tcMar>
              <w:top w:w="0" w:type="dxa"/>
              <w:left w:w="0" w:type="dxa"/>
              <w:bottom w:w="0" w:type="dxa"/>
              <w:right w:w="0" w:type="dxa"/>
            </w:tcMar>
            <w:hideMark/>
          </w:tcPr>
          <w:p w14:paraId="26EF191A" w14:textId="77777777" w:rsidR="00CF2FA3" w:rsidRPr="00F20EDB" w:rsidRDefault="00CF2FA3" w:rsidP="003A7DF6">
            <w:pPr>
              <w:pStyle w:val="Heading1"/>
              <w:spacing w:after="20"/>
              <w:rPr>
                <w:rFonts w:ascii="Calibri" w:eastAsia="Times New Roman" w:hAnsi="Calibri"/>
                <w:caps/>
                <w:sz w:val="24"/>
                <w:szCs w:val="24"/>
                <w:lang w:val="en-US"/>
              </w:rPr>
            </w:pPr>
            <w:r w:rsidRPr="00F20EDB">
              <w:rPr>
                <w:rFonts w:ascii="Calibri" w:eastAsia="Times New Roman" w:hAnsi="Calibri"/>
                <w:caps/>
                <w:sz w:val="24"/>
                <w:szCs w:val="24"/>
                <w:lang w:val="en-US"/>
              </w:rPr>
              <w:t>Question</w:t>
            </w:r>
          </w:p>
        </w:tc>
      </w:tr>
      <w:tr w:rsidR="00CF2FA3" w:rsidRPr="00F20EDB" w14:paraId="2BF2527D" w14:textId="77777777" w:rsidTr="003A7DF6">
        <w:tc>
          <w:tcPr>
            <w:tcW w:w="0" w:type="auto"/>
            <w:gridSpan w:val="2"/>
            <w:tcBorders>
              <w:bottom w:val="single" w:sz="6" w:space="0" w:color="2E74B5"/>
              <w:right w:val="single" w:sz="6" w:space="0" w:color="2E74B5"/>
            </w:tcBorders>
            <w:shd w:val="clear" w:color="auto" w:fill="2E74B5"/>
            <w:tcMar>
              <w:top w:w="75" w:type="dxa"/>
              <w:left w:w="75" w:type="dxa"/>
              <w:bottom w:w="75" w:type="dxa"/>
              <w:right w:w="75" w:type="dxa"/>
            </w:tcMar>
            <w:hideMark/>
          </w:tcPr>
          <w:p w14:paraId="26447968" w14:textId="77777777" w:rsidR="00CF2FA3" w:rsidRPr="00F20EDB" w:rsidRDefault="00CF2FA3" w:rsidP="003A7DF6">
            <w:pPr>
              <w:pStyle w:val="NormalWeb"/>
              <w:spacing w:before="0" w:beforeAutospacing="0" w:after="0" w:afterAutospacing="0"/>
              <w:rPr>
                <w:rFonts w:ascii="Calibri" w:hAnsi="Calibri"/>
                <w:b/>
                <w:bCs/>
                <w:color w:val="FFFFFF"/>
                <w:lang w:val="en-US"/>
              </w:rPr>
            </w:pPr>
            <w:r w:rsidRPr="00F20EDB">
              <w:rPr>
                <w:rFonts w:ascii="Calibri" w:hAnsi="Calibri"/>
                <w:b/>
                <w:bCs/>
                <w:color w:val="FFFFFF"/>
                <w:lang w:val="en-US"/>
              </w:rPr>
              <w:t>Should Remdesivir vs. No Remdesivir be used for adults with severe or critical COVDI-19?</w:t>
            </w:r>
          </w:p>
        </w:tc>
      </w:tr>
      <w:tr w:rsidR="00CF2FA3" w:rsidRPr="00F20EDB" w14:paraId="556E99A3" w14:textId="77777777" w:rsidTr="003A7DF6">
        <w:tc>
          <w:tcPr>
            <w:tcW w:w="1814" w:type="dxa"/>
            <w:tcBorders>
              <w:bottom w:val="single" w:sz="6" w:space="0" w:color="2E74B5"/>
            </w:tcBorders>
            <w:shd w:val="clear" w:color="auto" w:fill="2E74B5"/>
            <w:tcMar>
              <w:top w:w="75" w:type="dxa"/>
              <w:left w:w="75" w:type="dxa"/>
              <w:bottom w:w="75" w:type="dxa"/>
              <w:right w:w="75" w:type="dxa"/>
            </w:tcMar>
            <w:hideMark/>
          </w:tcPr>
          <w:p w14:paraId="0A5358BC" w14:textId="77777777" w:rsidR="00CF2FA3" w:rsidRPr="00F20EDB" w:rsidRDefault="00CF2FA3" w:rsidP="003A7DF6">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Population:</w:t>
            </w:r>
          </w:p>
        </w:tc>
        <w:tc>
          <w:tcPr>
            <w:tcW w:w="12586" w:type="dxa"/>
            <w:tcBorders>
              <w:bottom w:val="single" w:sz="6" w:space="0" w:color="2E74B5"/>
              <w:right w:val="single" w:sz="6" w:space="0" w:color="2E74B5"/>
            </w:tcBorders>
            <w:tcMar>
              <w:top w:w="75" w:type="dxa"/>
              <w:left w:w="75" w:type="dxa"/>
              <w:bottom w:w="75" w:type="dxa"/>
              <w:right w:w="75" w:type="dxa"/>
            </w:tcMar>
            <w:hideMark/>
          </w:tcPr>
          <w:p w14:paraId="3A7FD72D" w14:textId="77777777" w:rsidR="00CF2FA3" w:rsidRPr="00F20EDB" w:rsidRDefault="00CF2FA3" w:rsidP="003A7DF6">
            <w:pPr>
              <w:pStyle w:val="NormalWeb"/>
              <w:spacing w:before="0" w:beforeAutospacing="0" w:after="0" w:afterAutospacing="0" w:line="200" w:lineRule="atLeast"/>
              <w:rPr>
                <w:rFonts w:ascii="Calibri" w:hAnsi="Calibri"/>
                <w:lang w:val="en-US"/>
              </w:rPr>
            </w:pPr>
            <w:r w:rsidRPr="00F20EDB">
              <w:rPr>
                <w:rFonts w:ascii="Calibri" w:hAnsi="Calibri"/>
                <w:lang w:val="en-US"/>
              </w:rPr>
              <w:t xml:space="preserve">adults with </w:t>
            </w:r>
            <w:r w:rsidRPr="00F20EDB">
              <w:rPr>
                <w:rFonts w:ascii="Calibri" w:hAnsi="Calibri"/>
                <w:b/>
                <w:lang w:val="en-US"/>
              </w:rPr>
              <w:t>critical</w:t>
            </w:r>
            <w:r w:rsidRPr="00F20EDB">
              <w:rPr>
                <w:rFonts w:ascii="Calibri" w:hAnsi="Calibri"/>
                <w:lang w:val="en-US"/>
              </w:rPr>
              <w:t xml:space="preserve"> COVDI-19</w:t>
            </w:r>
          </w:p>
        </w:tc>
      </w:tr>
      <w:tr w:rsidR="00CF2FA3" w:rsidRPr="00F20EDB" w14:paraId="093D6666" w14:textId="77777777" w:rsidTr="003A7DF6">
        <w:tc>
          <w:tcPr>
            <w:tcW w:w="1814" w:type="dxa"/>
            <w:tcBorders>
              <w:bottom w:val="single" w:sz="6" w:space="0" w:color="2E74B5"/>
            </w:tcBorders>
            <w:shd w:val="clear" w:color="auto" w:fill="2E74B5"/>
            <w:tcMar>
              <w:top w:w="75" w:type="dxa"/>
              <w:left w:w="75" w:type="dxa"/>
              <w:bottom w:w="75" w:type="dxa"/>
              <w:right w:w="75" w:type="dxa"/>
            </w:tcMar>
            <w:hideMark/>
          </w:tcPr>
          <w:p w14:paraId="0F08D636" w14:textId="77777777" w:rsidR="00CF2FA3" w:rsidRPr="00F20EDB" w:rsidRDefault="00CF2FA3" w:rsidP="003A7DF6">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Intervention:</w:t>
            </w:r>
          </w:p>
        </w:tc>
        <w:tc>
          <w:tcPr>
            <w:tcW w:w="12586" w:type="dxa"/>
            <w:tcBorders>
              <w:bottom w:val="single" w:sz="6" w:space="0" w:color="2E74B5"/>
              <w:right w:val="single" w:sz="6" w:space="0" w:color="2E74B5"/>
            </w:tcBorders>
            <w:tcMar>
              <w:top w:w="75" w:type="dxa"/>
              <w:left w:w="75" w:type="dxa"/>
              <w:bottom w:w="75" w:type="dxa"/>
              <w:right w:w="75" w:type="dxa"/>
            </w:tcMar>
            <w:hideMark/>
          </w:tcPr>
          <w:p w14:paraId="610EA0D8" w14:textId="77777777" w:rsidR="00CF2FA3" w:rsidRPr="00F20EDB" w:rsidRDefault="00CF2FA3" w:rsidP="003A7DF6">
            <w:pPr>
              <w:pStyle w:val="NormalWeb"/>
              <w:spacing w:before="0" w:beforeAutospacing="0" w:after="0" w:afterAutospacing="0" w:line="200" w:lineRule="atLeast"/>
              <w:rPr>
                <w:rFonts w:ascii="Calibri" w:hAnsi="Calibri"/>
                <w:lang w:val="en-US"/>
              </w:rPr>
            </w:pPr>
            <w:r w:rsidRPr="00F20EDB">
              <w:rPr>
                <w:rFonts w:ascii="Calibri" w:hAnsi="Calibri"/>
                <w:lang w:val="en-US"/>
              </w:rPr>
              <w:t>Remdesivir</w:t>
            </w:r>
          </w:p>
        </w:tc>
      </w:tr>
      <w:tr w:rsidR="00CF2FA3" w:rsidRPr="00F20EDB" w14:paraId="5A859343" w14:textId="77777777" w:rsidTr="003A7DF6">
        <w:tc>
          <w:tcPr>
            <w:tcW w:w="1814" w:type="dxa"/>
            <w:tcBorders>
              <w:bottom w:val="single" w:sz="6" w:space="0" w:color="2E74B5"/>
            </w:tcBorders>
            <w:shd w:val="clear" w:color="auto" w:fill="2E74B5"/>
            <w:tcMar>
              <w:top w:w="75" w:type="dxa"/>
              <w:left w:w="75" w:type="dxa"/>
              <w:bottom w:w="75" w:type="dxa"/>
              <w:right w:w="75" w:type="dxa"/>
            </w:tcMar>
            <w:hideMark/>
          </w:tcPr>
          <w:p w14:paraId="138E0810" w14:textId="77777777" w:rsidR="00CF2FA3" w:rsidRPr="00F20EDB" w:rsidRDefault="00CF2FA3" w:rsidP="003A7DF6">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Comparison:</w:t>
            </w:r>
          </w:p>
        </w:tc>
        <w:tc>
          <w:tcPr>
            <w:tcW w:w="12586" w:type="dxa"/>
            <w:tcBorders>
              <w:bottom w:val="single" w:sz="6" w:space="0" w:color="2E74B5"/>
              <w:right w:val="single" w:sz="6" w:space="0" w:color="2E74B5"/>
            </w:tcBorders>
            <w:tcMar>
              <w:top w:w="75" w:type="dxa"/>
              <w:left w:w="75" w:type="dxa"/>
              <w:bottom w:w="75" w:type="dxa"/>
              <w:right w:w="75" w:type="dxa"/>
            </w:tcMar>
            <w:hideMark/>
          </w:tcPr>
          <w:p w14:paraId="4AD7F958" w14:textId="77777777" w:rsidR="00CF2FA3" w:rsidRPr="00F20EDB" w:rsidRDefault="00CF2FA3" w:rsidP="003A7DF6">
            <w:pPr>
              <w:pStyle w:val="NormalWeb"/>
              <w:spacing w:before="0" w:beforeAutospacing="0" w:after="0" w:afterAutospacing="0" w:line="200" w:lineRule="atLeast"/>
              <w:rPr>
                <w:rFonts w:ascii="Calibri" w:hAnsi="Calibri"/>
                <w:lang w:val="en-US"/>
              </w:rPr>
            </w:pPr>
            <w:r w:rsidRPr="00F20EDB">
              <w:rPr>
                <w:rFonts w:ascii="Calibri" w:hAnsi="Calibri"/>
                <w:lang w:val="en-US"/>
              </w:rPr>
              <w:t>No Remdesivir</w:t>
            </w:r>
          </w:p>
        </w:tc>
      </w:tr>
      <w:tr w:rsidR="00CF2FA3" w:rsidRPr="00F20EDB" w14:paraId="22D8F500" w14:textId="77777777" w:rsidTr="003A7DF6">
        <w:tc>
          <w:tcPr>
            <w:tcW w:w="1814" w:type="dxa"/>
            <w:tcBorders>
              <w:bottom w:val="single" w:sz="6" w:space="0" w:color="2E74B5"/>
            </w:tcBorders>
            <w:shd w:val="clear" w:color="auto" w:fill="2E74B5"/>
            <w:tcMar>
              <w:top w:w="75" w:type="dxa"/>
              <w:left w:w="75" w:type="dxa"/>
              <w:bottom w:w="75" w:type="dxa"/>
              <w:right w:w="75" w:type="dxa"/>
            </w:tcMar>
            <w:hideMark/>
          </w:tcPr>
          <w:p w14:paraId="516F5990" w14:textId="77777777" w:rsidR="00CF2FA3" w:rsidRPr="00F20EDB" w:rsidRDefault="00CF2FA3" w:rsidP="003A7DF6">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Main outcomes:</w:t>
            </w:r>
          </w:p>
        </w:tc>
        <w:tc>
          <w:tcPr>
            <w:tcW w:w="12586" w:type="dxa"/>
            <w:tcBorders>
              <w:bottom w:val="single" w:sz="6" w:space="0" w:color="2E74B5"/>
              <w:right w:val="single" w:sz="6" w:space="0" w:color="2E74B5"/>
            </w:tcBorders>
            <w:tcMar>
              <w:top w:w="75" w:type="dxa"/>
              <w:left w:w="75" w:type="dxa"/>
              <w:bottom w:w="75" w:type="dxa"/>
              <w:right w:w="75" w:type="dxa"/>
            </w:tcMar>
            <w:hideMark/>
          </w:tcPr>
          <w:p w14:paraId="37CBDC8E" w14:textId="77777777" w:rsidR="00CF2FA3" w:rsidRPr="00F20EDB" w:rsidRDefault="00CF2FA3" w:rsidP="003A7DF6">
            <w:pPr>
              <w:spacing w:line="200" w:lineRule="atLeast"/>
              <w:rPr>
                <w:rFonts w:ascii="Calibri" w:hAnsi="Calibri"/>
                <w:lang w:val="en-US"/>
              </w:rPr>
            </w:pPr>
            <w:r w:rsidRPr="00F20EDB">
              <w:rPr>
                <w:rFonts w:ascii="Calibri" w:hAnsi="Calibri"/>
                <w:lang w:val="en-US"/>
              </w:rPr>
              <w:t>Mortality at 28 days (Critical COVDI-19 on invasive mechanical ventilation); Serious adverse events; Time to clinical improvement (all patients);</w:t>
            </w:r>
          </w:p>
        </w:tc>
      </w:tr>
      <w:tr w:rsidR="00CF2FA3" w:rsidRPr="00F20EDB" w14:paraId="109084B5" w14:textId="77777777" w:rsidTr="003A7DF6">
        <w:tc>
          <w:tcPr>
            <w:tcW w:w="1814" w:type="dxa"/>
            <w:tcBorders>
              <w:bottom w:val="single" w:sz="6" w:space="0" w:color="2E74B5"/>
            </w:tcBorders>
            <w:shd w:val="clear" w:color="auto" w:fill="2E74B5"/>
            <w:tcMar>
              <w:top w:w="75" w:type="dxa"/>
              <w:left w:w="75" w:type="dxa"/>
              <w:bottom w:w="75" w:type="dxa"/>
              <w:right w:w="75" w:type="dxa"/>
            </w:tcMar>
            <w:hideMark/>
          </w:tcPr>
          <w:p w14:paraId="783BCA6D" w14:textId="77777777" w:rsidR="00CF2FA3" w:rsidRPr="00F20EDB" w:rsidRDefault="00CF2FA3" w:rsidP="003A7DF6">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Setting:</w:t>
            </w:r>
          </w:p>
        </w:tc>
        <w:tc>
          <w:tcPr>
            <w:tcW w:w="12586" w:type="dxa"/>
            <w:tcBorders>
              <w:bottom w:val="single" w:sz="6" w:space="0" w:color="2E74B5"/>
              <w:right w:val="single" w:sz="6" w:space="0" w:color="2E74B5"/>
            </w:tcBorders>
            <w:tcMar>
              <w:top w:w="75" w:type="dxa"/>
              <w:left w:w="75" w:type="dxa"/>
              <w:bottom w:w="75" w:type="dxa"/>
              <w:right w:w="75" w:type="dxa"/>
            </w:tcMar>
            <w:hideMark/>
          </w:tcPr>
          <w:p w14:paraId="28D1B81A" w14:textId="19995300" w:rsidR="00CF2FA3" w:rsidRPr="00F20EDB" w:rsidRDefault="002C102D" w:rsidP="003A7DF6">
            <w:pPr>
              <w:rPr>
                <w:rFonts w:ascii="Calibri" w:hAnsi="Calibri"/>
                <w:bCs/>
                <w:caps/>
                <w:color w:val="000000" w:themeColor="text1"/>
                <w:lang w:val="en-US"/>
              </w:rPr>
            </w:pPr>
            <w:r w:rsidRPr="00F20EDB">
              <w:rPr>
                <w:rFonts w:ascii="Calibri" w:hAnsi="Calibri"/>
                <w:bCs/>
                <w:caps/>
                <w:color w:val="000000" w:themeColor="text1"/>
                <w:lang w:val="en-US"/>
              </w:rPr>
              <w:t>ICU</w:t>
            </w:r>
          </w:p>
        </w:tc>
      </w:tr>
      <w:tr w:rsidR="00CF2FA3" w:rsidRPr="00F20EDB" w14:paraId="0A6E85BE" w14:textId="77777777" w:rsidTr="003A7DF6">
        <w:tc>
          <w:tcPr>
            <w:tcW w:w="1814" w:type="dxa"/>
            <w:tcBorders>
              <w:bottom w:val="single" w:sz="6" w:space="0" w:color="2E74B5"/>
            </w:tcBorders>
            <w:shd w:val="clear" w:color="auto" w:fill="2E74B5"/>
            <w:tcMar>
              <w:top w:w="75" w:type="dxa"/>
              <w:left w:w="75" w:type="dxa"/>
              <w:bottom w:w="75" w:type="dxa"/>
              <w:right w:w="75" w:type="dxa"/>
            </w:tcMar>
            <w:hideMark/>
          </w:tcPr>
          <w:p w14:paraId="133FBD44" w14:textId="77777777" w:rsidR="00CF2FA3" w:rsidRPr="00F20EDB" w:rsidRDefault="00CF2FA3" w:rsidP="003A7DF6">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Conflict of interests:</w:t>
            </w:r>
          </w:p>
        </w:tc>
        <w:tc>
          <w:tcPr>
            <w:tcW w:w="12586" w:type="dxa"/>
            <w:tcBorders>
              <w:bottom w:val="single" w:sz="6" w:space="0" w:color="2E74B5"/>
              <w:right w:val="single" w:sz="6" w:space="0" w:color="2E74B5"/>
            </w:tcBorders>
            <w:tcMar>
              <w:top w:w="75" w:type="dxa"/>
              <w:left w:w="75" w:type="dxa"/>
              <w:bottom w:w="75" w:type="dxa"/>
              <w:right w:w="75" w:type="dxa"/>
            </w:tcMar>
            <w:hideMark/>
          </w:tcPr>
          <w:p w14:paraId="0F4CA54F" w14:textId="2C019D88" w:rsidR="00CF2FA3" w:rsidRPr="00F20EDB" w:rsidRDefault="00DD6618" w:rsidP="003A7DF6">
            <w:pPr>
              <w:spacing w:line="200" w:lineRule="atLeast"/>
              <w:rPr>
                <w:rFonts w:ascii="Calibri" w:hAnsi="Calibri"/>
                <w:lang w:val="en-US"/>
              </w:rPr>
            </w:pPr>
            <w:r w:rsidRPr="00F20EDB">
              <w:rPr>
                <w:rFonts w:ascii="Calibri" w:hAnsi="Calibri"/>
                <w:lang w:val="en-US"/>
              </w:rPr>
              <w:t>No panel members were excluded from voting</w:t>
            </w:r>
          </w:p>
        </w:tc>
      </w:tr>
    </w:tbl>
    <w:p w14:paraId="4D0D8CC9" w14:textId="77777777" w:rsidR="00CF2FA3" w:rsidRPr="00F20EDB" w:rsidRDefault="00CF2FA3" w:rsidP="00CF2FA3">
      <w:pPr>
        <w:pStyle w:val="Heading1"/>
        <w:spacing w:after="20"/>
        <w:rPr>
          <w:rFonts w:ascii="Calibri" w:eastAsia="Times New Roman" w:hAnsi="Calibri"/>
          <w:caps/>
          <w:color w:val="000000"/>
          <w:sz w:val="30"/>
          <w:szCs w:val="30"/>
          <w:lang w:val="en-US"/>
        </w:rPr>
      </w:pPr>
      <w:r w:rsidRPr="00F20EDB">
        <w:rPr>
          <w:rFonts w:ascii="Calibri" w:eastAsia="Times New Roman" w:hAnsi="Calibri"/>
          <w:caps/>
          <w:color w:val="000000"/>
          <w:sz w:val="30"/>
          <w:szCs w:val="30"/>
          <w:lang w:val="en-US"/>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2748"/>
        <w:gridCol w:w="6422"/>
        <w:gridCol w:w="3774"/>
      </w:tblGrid>
      <w:tr w:rsidR="00CF2FA3" w:rsidRPr="00F20EDB" w14:paraId="72CC9876" w14:textId="77777777" w:rsidTr="003A7DF6">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BDECECB" w14:textId="77777777" w:rsidR="00CF2FA3" w:rsidRPr="00F20EDB" w:rsidRDefault="00CF2FA3" w:rsidP="003A7DF6">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Problem</w:t>
            </w:r>
          </w:p>
          <w:p w14:paraId="4DAFF812" w14:textId="77777777" w:rsidR="00CF2FA3" w:rsidRPr="00F20EDB" w:rsidRDefault="00CF2FA3" w:rsidP="003A7DF6">
            <w:pPr>
              <w:pStyle w:val="Subtitle2"/>
              <w:spacing w:before="0" w:beforeAutospacing="0" w:after="0" w:afterAutospacing="0"/>
              <w:rPr>
                <w:rFonts w:ascii="Calibri" w:hAnsi="Calibri"/>
                <w:color w:val="FFFFFF"/>
                <w:lang w:val="en-US"/>
              </w:rPr>
            </w:pPr>
            <w:r w:rsidRPr="00F20EDB">
              <w:rPr>
                <w:rFonts w:ascii="Calibri" w:hAnsi="Calibri"/>
                <w:color w:val="FFFFFF"/>
                <w:lang w:val="en-US"/>
              </w:rPr>
              <w:t>Is the problem a priority?</w:t>
            </w:r>
          </w:p>
        </w:tc>
      </w:tr>
      <w:tr w:rsidR="00CF2FA3" w:rsidRPr="00F20EDB" w14:paraId="548A2F1C" w14:textId="77777777" w:rsidTr="003A7DF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E01E379" w14:textId="77777777" w:rsidR="00CF2FA3" w:rsidRPr="00F20EDB" w:rsidRDefault="00CF2FA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980757F" w14:textId="77777777" w:rsidR="00CF2FA3" w:rsidRPr="00F20EDB" w:rsidRDefault="00CF2FA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028491F" w14:textId="77777777" w:rsidR="00CF2FA3" w:rsidRPr="00F20EDB" w:rsidRDefault="00CF2FA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CF2FA3" w:rsidRPr="00F20EDB" w14:paraId="0CD75402" w14:textId="77777777" w:rsidTr="003A7DF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43E20F5" w14:textId="77777777" w:rsidR="00CF2FA3" w:rsidRPr="00F20EDB" w:rsidRDefault="00CF2FA3" w:rsidP="003A7DF6">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o</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no</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yes</w:t>
            </w:r>
            <w:r w:rsidRPr="00F20EDB">
              <w:rPr>
                <w:rFonts w:ascii="Calibri" w:hAnsi="Calibri"/>
                <w:lang w:val="en-US"/>
              </w:rPr>
              <w:br/>
            </w: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b/>
                <w:lang w:val="en-US"/>
              </w:rPr>
              <w:t>Y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E834466" w14:textId="77777777" w:rsidR="00CF2FA3" w:rsidRPr="00F20EDB" w:rsidRDefault="00CF2FA3" w:rsidP="003A7DF6">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CE3DE63" w14:textId="77777777" w:rsidR="00CF2FA3" w:rsidRPr="00F20EDB" w:rsidRDefault="00CF2FA3" w:rsidP="003A7DF6">
            <w:pPr>
              <w:rPr>
                <w:rFonts w:ascii="Calibri" w:hAnsi="Calibri"/>
                <w:lang w:val="en-US"/>
              </w:rPr>
            </w:pPr>
            <w:r w:rsidRPr="00F20EDB">
              <w:rPr>
                <w:rFonts w:ascii="Calibri" w:hAnsi="Calibri"/>
                <w:lang w:val="en-US"/>
              </w:rPr>
              <w:br/>
            </w:r>
          </w:p>
        </w:tc>
      </w:tr>
      <w:tr w:rsidR="00CF2FA3" w:rsidRPr="00F20EDB" w14:paraId="630D53C1" w14:textId="77777777" w:rsidTr="003A7DF6">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BBE949D" w14:textId="77777777" w:rsidR="00CF2FA3" w:rsidRPr="00F20EDB" w:rsidRDefault="00CF2FA3" w:rsidP="003A7DF6">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Desirable Effects</w:t>
            </w:r>
          </w:p>
          <w:p w14:paraId="1958143E" w14:textId="77777777" w:rsidR="00CF2FA3" w:rsidRPr="00F20EDB" w:rsidRDefault="00CF2FA3" w:rsidP="003A7DF6">
            <w:pPr>
              <w:pStyle w:val="Subtitle2"/>
              <w:spacing w:before="0" w:beforeAutospacing="0" w:after="0" w:afterAutospacing="0"/>
              <w:rPr>
                <w:rFonts w:ascii="Calibri" w:hAnsi="Calibri"/>
                <w:color w:val="FFFFFF"/>
                <w:lang w:val="en-US"/>
              </w:rPr>
            </w:pPr>
            <w:r w:rsidRPr="00F20EDB">
              <w:rPr>
                <w:rFonts w:ascii="Calibri" w:hAnsi="Calibri"/>
                <w:color w:val="FFFFFF"/>
                <w:lang w:val="en-US"/>
              </w:rPr>
              <w:t>How substantial are the desirable anticipated effects?</w:t>
            </w:r>
          </w:p>
        </w:tc>
      </w:tr>
      <w:tr w:rsidR="00CF2FA3" w:rsidRPr="00F20EDB" w14:paraId="369C9327" w14:textId="77777777" w:rsidTr="003A7DF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1530D06" w14:textId="77777777" w:rsidR="00CF2FA3" w:rsidRPr="00F20EDB" w:rsidRDefault="00CF2FA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A2766F6" w14:textId="77777777" w:rsidR="00CF2FA3" w:rsidRPr="00F20EDB" w:rsidRDefault="00CF2FA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4A5C5A9" w14:textId="77777777" w:rsidR="00CF2FA3" w:rsidRPr="00F20EDB" w:rsidRDefault="00CF2FA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CF2FA3" w:rsidRPr="00F20EDB" w14:paraId="552F917C" w14:textId="77777777" w:rsidTr="003A7DF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FC5FFD5" w14:textId="77777777" w:rsidR="00CF2FA3" w:rsidRPr="00F20EDB" w:rsidRDefault="00CF2FA3" w:rsidP="003A7DF6">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Trivial</w:t>
            </w:r>
            <w:r w:rsidRPr="00F20EDB">
              <w:rPr>
                <w:rFonts w:ascii="Calibri" w:hAnsi="Calibri"/>
                <w:lang w:val="en-US"/>
              </w:rPr>
              <w:br/>
            </w: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b/>
                <w:lang w:val="en-US"/>
              </w:rPr>
              <w:t>Small</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Moderate</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arge</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9F45EDA" w14:textId="77777777" w:rsidR="00CF2FA3" w:rsidRPr="00F20EDB" w:rsidRDefault="00CF2FA3" w:rsidP="003A7DF6">
            <w:pPr>
              <w:rPr>
                <w:rFonts w:ascii="Calibri" w:hAnsi="Calibri"/>
                <w:lang w:val="en-US"/>
              </w:rPr>
            </w:pPr>
            <w:r w:rsidRPr="00F20EDB">
              <w:rPr>
                <w:rFonts w:ascii="Calibri" w:hAnsi="Calibri"/>
                <w:lang w:val="en-US"/>
              </w:rPr>
              <w:br/>
            </w:r>
          </w:p>
          <w:tbl>
            <w:tblPr>
              <w:tblW w:w="5000" w:type="pct"/>
              <w:jc w:val="center"/>
              <w:tblCellMar>
                <w:top w:w="15" w:type="dxa"/>
                <w:left w:w="15" w:type="dxa"/>
                <w:bottom w:w="15" w:type="dxa"/>
                <w:right w:w="15" w:type="dxa"/>
              </w:tblCellMar>
              <w:tblLook w:val="04A0" w:firstRow="1" w:lastRow="0" w:firstColumn="1" w:lastColumn="0" w:noHBand="0" w:noVBand="1"/>
            </w:tblPr>
            <w:tblGrid>
              <w:gridCol w:w="1430"/>
              <w:gridCol w:w="1430"/>
              <w:gridCol w:w="1430"/>
              <w:gridCol w:w="1096"/>
              <w:gridCol w:w="870"/>
            </w:tblGrid>
            <w:tr w:rsidR="00CF2FA3" w:rsidRPr="00F20EDB" w14:paraId="355AA226" w14:textId="77777777" w:rsidTr="003A7DF6">
              <w:trPr>
                <w:trHeight w:val="1125"/>
                <w:tblHeader/>
                <w:jc w:val="center"/>
              </w:trPr>
              <w:tc>
                <w:tcPr>
                  <w:tcW w:w="1250" w:type="pct"/>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0EE7AE2F" w14:textId="77777777" w:rsidR="00CF2FA3" w:rsidRPr="00F20EDB" w:rsidRDefault="00CF2FA3" w:rsidP="003A7DF6">
                  <w:pPr>
                    <w:jc w:val="center"/>
                    <w:rPr>
                      <w:b/>
                      <w:bCs/>
                      <w:lang w:val="en-US"/>
                    </w:rPr>
                  </w:pPr>
                  <w:r w:rsidRPr="00F20EDB">
                    <w:rPr>
                      <w:b/>
                      <w:bCs/>
                      <w:lang w:val="en-US"/>
                    </w:rPr>
                    <w:t>Outcomes</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69120482" w14:textId="77777777" w:rsidR="00CF2FA3" w:rsidRPr="00F20EDB" w:rsidRDefault="00CF2FA3" w:rsidP="003A7DF6">
                  <w:pPr>
                    <w:jc w:val="center"/>
                    <w:rPr>
                      <w:b/>
                      <w:bCs/>
                      <w:lang w:val="en-US"/>
                    </w:rPr>
                  </w:pPr>
                  <w:r w:rsidRPr="00F20EDB">
                    <w:rPr>
                      <w:b/>
                      <w:bCs/>
                      <w:lang w:val="en-US"/>
                    </w:rPr>
                    <w:t>With No Remdesivir</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7343DB58" w14:textId="77777777" w:rsidR="00CF2FA3" w:rsidRPr="00F20EDB" w:rsidRDefault="00CF2FA3" w:rsidP="003A7DF6">
                  <w:pPr>
                    <w:jc w:val="center"/>
                    <w:rPr>
                      <w:b/>
                      <w:bCs/>
                      <w:lang w:val="en-US"/>
                    </w:rPr>
                  </w:pPr>
                  <w:r w:rsidRPr="00F20EDB">
                    <w:rPr>
                      <w:b/>
                      <w:bCs/>
                      <w:lang w:val="en-US"/>
                    </w:rPr>
                    <w:t>With Remdesivir</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0D42C34C" w14:textId="77777777" w:rsidR="00CF2FA3" w:rsidRPr="00F20EDB" w:rsidRDefault="00CF2FA3" w:rsidP="003A7DF6">
                  <w:pPr>
                    <w:jc w:val="center"/>
                    <w:rPr>
                      <w:b/>
                      <w:bCs/>
                      <w:lang w:val="en-US"/>
                    </w:rPr>
                  </w:pPr>
                  <w:r w:rsidRPr="00F20EDB">
                    <w:rPr>
                      <w:b/>
                      <w:bCs/>
                      <w:lang w:val="en-US"/>
                    </w:rPr>
                    <w:t>Difference</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554AE5B1" w14:textId="77777777" w:rsidR="00CF2FA3" w:rsidRPr="00F20EDB" w:rsidRDefault="00CF2FA3" w:rsidP="003A7DF6">
                  <w:pPr>
                    <w:jc w:val="center"/>
                    <w:rPr>
                      <w:b/>
                      <w:bCs/>
                      <w:lang w:val="en-US"/>
                    </w:rPr>
                  </w:pPr>
                  <w:r w:rsidRPr="00F20EDB">
                    <w:rPr>
                      <w:b/>
                      <w:bCs/>
                      <w:lang w:val="en-US"/>
                    </w:rPr>
                    <w:t>Relative effect</w:t>
                  </w:r>
                  <w:r w:rsidRPr="00F20EDB">
                    <w:rPr>
                      <w:b/>
                      <w:bCs/>
                      <w:lang w:val="en-US"/>
                    </w:rPr>
                    <w:br/>
                    <w:t>(95% CI)</w:t>
                  </w:r>
                </w:p>
              </w:tc>
            </w:tr>
            <w:tr w:rsidR="00CF2FA3" w:rsidRPr="00F20EDB" w14:paraId="32B2D7D3" w14:textId="77777777" w:rsidTr="003A7DF6">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10B6664" w14:textId="77777777" w:rsidR="00CF2FA3" w:rsidRPr="00F20EDB" w:rsidRDefault="00CF2FA3" w:rsidP="003A7DF6">
                  <w:pPr>
                    <w:jc w:val="center"/>
                    <w:rPr>
                      <w:lang w:val="en-US"/>
                    </w:rPr>
                  </w:pPr>
                  <w:r w:rsidRPr="00F20EDB">
                    <w:rPr>
                      <w:rStyle w:val="label"/>
                      <w:lang w:val="en-US"/>
                    </w:rPr>
                    <w:t>Mortality at 28 days (Critical COVDI-19)</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D63FB52" w14:textId="77777777" w:rsidR="00CF2FA3" w:rsidRPr="00F20EDB" w:rsidRDefault="00CF2FA3" w:rsidP="003A7DF6">
                  <w:pPr>
                    <w:jc w:val="center"/>
                    <w:rPr>
                      <w:lang w:val="en-US"/>
                    </w:rPr>
                  </w:pPr>
                  <w:r w:rsidRPr="00F20EDB">
                    <w:rPr>
                      <w:lang w:val="en-US"/>
                    </w:rPr>
                    <w:t>250 per 1,000</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FAD4F54" w14:textId="77777777" w:rsidR="00CF2FA3" w:rsidRPr="00F20EDB" w:rsidRDefault="00CF2FA3" w:rsidP="003A7DF6">
                  <w:pPr>
                    <w:jc w:val="center"/>
                    <w:rPr>
                      <w:lang w:val="en-US"/>
                    </w:rPr>
                  </w:pPr>
                  <w:r w:rsidRPr="00F20EDB">
                    <w:rPr>
                      <w:rStyle w:val="cell-value"/>
                      <w:b/>
                      <w:bCs/>
                      <w:lang w:val="en-US"/>
                    </w:rPr>
                    <w:t>289 per 1,000</w:t>
                  </w:r>
                  <w:r w:rsidRPr="00F20EDB">
                    <w:rPr>
                      <w:lang w:val="en-US"/>
                    </w:rPr>
                    <w:br/>
                  </w:r>
                  <w:r w:rsidRPr="00F20EDB">
                    <w:rPr>
                      <w:rStyle w:val="cell-value"/>
                      <w:lang w:val="en-US"/>
                    </w:rPr>
                    <w:t>(212 to 399)</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6C941DA" w14:textId="77777777" w:rsidR="00CF2FA3" w:rsidRPr="00F20EDB" w:rsidRDefault="00CF2FA3" w:rsidP="003A7DF6">
                  <w:pPr>
                    <w:jc w:val="center"/>
                    <w:rPr>
                      <w:lang w:val="en-US"/>
                    </w:rPr>
                  </w:pPr>
                  <w:r w:rsidRPr="00F20EDB">
                    <w:rPr>
                      <w:rStyle w:val="cell-value"/>
                      <w:b/>
                      <w:bCs/>
                      <w:lang w:val="en-US"/>
                    </w:rPr>
                    <w:t>40 more per 1,000</w:t>
                  </w:r>
                  <w:r w:rsidRPr="00F20EDB">
                    <w:rPr>
                      <w:lang w:val="en-US"/>
                    </w:rPr>
                    <w:br/>
                  </w:r>
                  <w:r w:rsidRPr="00F20EDB">
                    <w:rPr>
                      <w:rStyle w:val="cell-value"/>
                      <w:lang w:val="en-US"/>
                    </w:rPr>
                    <w:t>(37 fewer to 150 more)</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1F01718" w14:textId="77777777" w:rsidR="00CF2FA3" w:rsidRPr="00F20EDB" w:rsidRDefault="00CF2FA3" w:rsidP="003A7DF6">
                  <w:pPr>
                    <w:jc w:val="center"/>
                    <w:rPr>
                      <w:lang w:val="en-US"/>
                    </w:rPr>
                  </w:pPr>
                  <w:r w:rsidRPr="00F20EDB">
                    <w:rPr>
                      <w:rStyle w:val="block"/>
                      <w:b/>
                      <w:bCs/>
                      <w:lang w:val="en-US"/>
                    </w:rPr>
                    <w:t>RR 1.16</w:t>
                  </w:r>
                  <w:r w:rsidRPr="00F20EDB">
                    <w:rPr>
                      <w:lang w:val="en-US"/>
                    </w:rPr>
                    <w:br/>
                  </w:r>
                  <w:r w:rsidRPr="00F20EDB">
                    <w:rPr>
                      <w:rStyle w:val="cell"/>
                      <w:lang w:val="en-US"/>
                    </w:rPr>
                    <w:t>(0.85 to 1.60)</w:t>
                  </w:r>
                </w:p>
              </w:tc>
            </w:tr>
            <w:tr w:rsidR="00CF2FA3" w:rsidRPr="00F20EDB" w14:paraId="03B32060" w14:textId="77777777" w:rsidTr="003A7DF6">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20E86E8" w14:textId="77777777" w:rsidR="00CF2FA3" w:rsidRPr="00F20EDB" w:rsidRDefault="00CF2FA3" w:rsidP="003A7DF6">
                  <w:pPr>
                    <w:jc w:val="center"/>
                    <w:rPr>
                      <w:lang w:val="en-US"/>
                    </w:rPr>
                  </w:pPr>
                  <w:r w:rsidRPr="00F20EDB">
                    <w:rPr>
                      <w:rStyle w:val="label"/>
                      <w:lang w:val="en-US"/>
                    </w:rPr>
                    <w:t>Serious adverse events</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25A302C" w14:textId="77777777" w:rsidR="00CF2FA3" w:rsidRPr="00F20EDB" w:rsidRDefault="00CF2FA3" w:rsidP="003A7DF6">
                  <w:pPr>
                    <w:jc w:val="center"/>
                    <w:rPr>
                      <w:lang w:val="en-US"/>
                    </w:rPr>
                  </w:pPr>
                  <w:r w:rsidRPr="00F20EDB">
                    <w:rPr>
                      <w:lang w:val="en-US"/>
                    </w:rPr>
                    <w:t>224 per 1,000</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8F6E32C" w14:textId="77777777" w:rsidR="00CF2FA3" w:rsidRPr="00F20EDB" w:rsidRDefault="00CF2FA3" w:rsidP="003A7DF6">
                  <w:pPr>
                    <w:jc w:val="center"/>
                    <w:rPr>
                      <w:lang w:val="en-US"/>
                    </w:rPr>
                  </w:pPr>
                  <w:r w:rsidRPr="00F20EDB">
                    <w:rPr>
                      <w:rStyle w:val="cell-value"/>
                      <w:b/>
                      <w:bCs/>
                      <w:lang w:val="en-US"/>
                    </w:rPr>
                    <w:t>170 per 1,000</w:t>
                  </w:r>
                  <w:r w:rsidRPr="00F20EDB">
                    <w:rPr>
                      <w:lang w:val="en-US"/>
                    </w:rPr>
                    <w:br/>
                  </w:r>
                  <w:r w:rsidRPr="00F20EDB">
                    <w:rPr>
                      <w:rStyle w:val="cell-value"/>
                      <w:lang w:val="en-US"/>
                    </w:rPr>
                    <w:t>(139 to 206)</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275EAFF" w14:textId="77777777" w:rsidR="00CF2FA3" w:rsidRPr="00F20EDB" w:rsidRDefault="00CF2FA3" w:rsidP="003A7DF6">
                  <w:pPr>
                    <w:jc w:val="center"/>
                    <w:rPr>
                      <w:lang w:val="en-US"/>
                    </w:rPr>
                  </w:pPr>
                  <w:r w:rsidRPr="00F20EDB">
                    <w:rPr>
                      <w:rStyle w:val="cell-value"/>
                      <w:b/>
                      <w:bCs/>
                      <w:lang w:val="en-US"/>
                    </w:rPr>
                    <w:t>54 fewer per 1,000</w:t>
                  </w:r>
                  <w:r w:rsidRPr="00F20EDB">
                    <w:rPr>
                      <w:lang w:val="en-US"/>
                    </w:rPr>
                    <w:br/>
                  </w:r>
                  <w:r w:rsidRPr="00F20EDB">
                    <w:rPr>
                      <w:rStyle w:val="cell-value"/>
                      <w:lang w:val="en-US"/>
                    </w:rPr>
                    <w:t>(85 fewer to 18 fewer)</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0C51492" w14:textId="77777777" w:rsidR="00CF2FA3" w:rsidRPr="00F20EDB" w:rsidRDefault="00CF2FA3" w:rsidP="003A7DF6">
                  <w:pPr>
                    <w:jc w:val="center"/>
                    <w:rPr>
                      <w:lang w:val="en-US"/>
                    </w:rPr>
                  </w:pPr>
                  <w:r w:rsidRPr="00F20EDB">
                    <w:rPr>
                      <w:rStyle w:val="block"/>
                      <w:b/>
                      <w:bCs/>
                      <w:lang w:val="en-US"/>
                    </w:rPr>
                    <w:t>RR 0.76</w:t>
                  </w:r>
                  <w:r w:rsidRPr="00F20EDB">
                    <w:rPr>
                      <w:lang w:val="en-US"/>
                    </w:rPr>
                    <w:br/>
                  </w:r>
                  <w:r w:rsidRPr="00F20EDB">
                    <w:rPr>
                      <w:rStyle w:val="cell"/>
                      <w:lang w:val="en-US"/>
                    </w:rPr>
                    <w:t>(0.62 to 0.92)</w:t>
                  </w:r>
                </w:p>
              </w:tc>
            </w:tr>
            <w:tr w:rsidR="00CF2FA3" w:rsidRPr="00F20EDB" w14:paraId="05CBAB28" w14:textId="77777777" w:rsidTr="003A7DF6">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9EDB59B" w14:textId="77777777" w:rsidR="00CF2FA3" w:rsidRPr="00F20EDB" w:rsidRDefault="00CF2FA3" w:rsidP="003A7DF6">
                  <w:pPr>
                    <w:jc w:val="center"/>
                    <w:rPr>
                      <w:lang w:val="en-US"/>
                    </w:rPr>
                  </w:pPr>
                  <w:r w:rsidRPr="00F20EDB">
                    <w:rPr>
                      <w:rStyle w:val="label"/>
                      <w:lang w:val="en-US"/>
                    </w:rPr>
                    <w:t>Time to clinical improvement</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F5CADA8" w14:textId="0E0F6D72" w:rsidR="00CF2FA3" w:rsidRPr="00F20EDB" w:rsidRDefault="00CF2FA3" w:rsidP="003A7DF6">
                  <w:pPr>
                    <w:jc w:val="center"/>
                    <w:rPr>
                      <w:lang w:val="en-US"/>
                    </w:rPr>
                  </w:pPr>
                  <w:r w:rsidRPr="00F20EDB">
                    <w:rPr>
                      <w:rStyle w:val="cell-value"/>
                      <w:lang w:val="en-US"/>
                    </w:rPr>
                    <w:t xml:space="preserve">The mean time to clinical improvement was </w:t>
                  </w:r>
                  <w:r w:rsidR="002C102D" w:rsidRPr="00F20EDB">
                    <w:rPr>
                      <w:rStyle w:val="cell-value"/>
                      <w:lang w:val="en-US"/>
                    </w:rPr>
                    <w:t>11</w:t>
                  </w:r>
                  <w:r w:rsidRPr="00F20EDB">
                    <w:rPr>
                      <w:rStyle w:val="cell-value"/>
                      <w:lang w:val="en-US"/>
                    </w:rPr>
                    <w:t xml:space="preserve"> days</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17F08A2" w14:textId="77777777" w:rsidR="00CF2FA3" w:rsidRPr="00F20EDB" w:rsidRDefault="00CF2FA3" w:rsidP="003A7DF6">
                  <w:pPr>
                    <w:jc w:val="center"/>
                    <w:rPr>
                      <w:lang w:val="en-US"/>
                    </w:rPr>
                  </w:pPr>
                  <w:r w:rsidRPr="00F20EDB">
                    <w:rPr>
                      <w:rStyle w:val="cell-value"/>
                      <w:lang w:val="en-US"/>
                    </w:rPr>
                    <w:t xml:space="preserve">The mean time to clinical improvement in the intervention group was 4.84 days </w:t>
                  </w:r>
                  <w:r w:rsidRPr="00F20EDB">
                    <w:rPr>
                      <w:rStyle w:val="cell-value"/>
                      <w:lang w:val="en-US"/>
                    </w:rPr>
                    <w:lastRenderedPageBreak/>
                    <w:t>fewer (5.25 fewer to 4.43 fewer)</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17AF968" w14:textId="77777777" w:rsidR="00CF2FA3" w:rsidRPr="00F20EDB" w:rsidRDefault="00CF2FA3" w:rsidP="003A7DF6">
                  <w:pPr>
                    <w:jc w:val="center"/>
                    <w:rPr>
                      <w:lang w:val="en-US"/>
                    </w:rPr>
                  </w:pPr>
                  <w:r w:rsidRPr="00F20EDB">
                    <w:rPr>
                      <w:rStyle w:val="cell-value"/>
                      <w:lang w:val="en-US"/>
                    </w:rPr>
                    <w:lastRenderedPageBreak/>
                    <w:t xml:space="preserve">MD </w:t>
                  </w:r>
                  <w:r w:rsidRPr="00F20EDB">
                    <w:rPr>
                      <w:rStyle w:val="cell-value"/>
                      <w:b/>
                      <w:bCs/>
                      <w:lang w:val="en-US"/>
                    </w:rPr>
                    <w:t>4.84 days fewer</w:t>
                  </w:r>
                  <w:r w:rsidRPr="00F20EDB">
                    <w:rPr>
                      <w:lang w:val="en-US"/>
                    </w:rPr>
                    <w:br/>
                  </w:r>
                  <w:r w:rsidRPr="00F20EDB">
                    <w:rPr>
                      <w:rStyle w:val="cell-value"/>
                      <w:lang w:val="en-US"/>
                    </w:rPr>
                    <w:t>(5.25 fewer to 4.43 fewer)</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5BEDA5C" w14:textId="77777777" w:rsidR="00CF2FA3" w:rsidRPr="00F20EDB" w:rsidRDefault="00CF2FA3" w:rsidP="003A7DF6">
                  <w:pPr>
                    <w:jc w:val="center"/>
                    <w:rPr>
                      <w:lang w:val="en-US"/>
                    </w:rPr>
                  </w:pPr>
                  <w:r w:rsidRPr="00F20EDB">
                    <w:rPr>
                      <w:rStyle w:val="cell"/>
                      <w:lang w:val="en-US"/>
                    </w:rPr>
                    <w:t>-</w:t>
                  </w:r>
                </w:p>
              </w:tc>
            </w:tr>
          </w:tbl>
          <w:p w14:paraId="7171C5B1" w14:textId="77777777" w:rsidR="00CF2FA3" w:rsidRPr="00F20EDB" w:rsidRDefault="00CF2FA3" w:rsidP="003A7DF6">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4B9FEED" w14:textId="77777777" w:rsidR="00CF2FA3" w:rsidRPr="00F20EDB" w:rsidRDefault="00CF2FA3" w:rsidP="003A7DF6">
            <w:pPr>
              <w:rPr>
                <w:rFonts w:ascii="Calibri" w:hAnsi="Calibri"/>
                <w:lang w:val="en-US"/>
              </w:rPr>
            </w:pPr>
            <w:r w:rsidRPr="00F20EDB">
              <w:rPr>
                <w:rFonts w:ascii="Calibri" w:hAnsi="Calibri"/>
                <w:lang w:val="en-US"/>
              </w:rPr>
              <w:lastRenderedPageBreak/>
              <w:br/>
              <w:t>Majority of the panel agree that the desirable effects are small</w:t>
            </w:r>
          </w:p>
          <w:p w14:paraId="5E75AC07" w14:textId="77777777" w:rsidR="00CF2FA3" w:rsidRPr="00F20EDB" w:rsidRDefault="00CF2FA3" w:rsidP="003A7DF6">
            <w:pPr>
              <w:rPr>
                <w:rFonts w:ascii="Calibri" w:hAnsi="Calibri"/>
                <w:lang w:val="en-US"/>
              </w:rPr>
            </w:pPr>
          </w:p>
          <w:p w14:paraId="635571E4" w14:textId="77777777" w:rsidR="00CF2FA3" w:rsidRPr="00F20EDB" w:rsidRDefault="00CF2FA3" w:rsidP="003A7DF6">
            <w:pPr>
              <w:rPr>
                <w:rFonts w:ascii="Calibri" w:hAnsi="Calibri"/>
                <w:lang w:val="en-US"/>
              </w:rPr>
            </w:pPr>
            <w:r w:rsidRPr="00F20EDB">
              <w:rPr>
                <w:rFonts w:ascii="Calibri" w:hAnsi="Calibri"/>
                <w:lang w:val="en-US"/>
              </w:rPr>
              <w:t>Three panelists felt it should be trivial</w:t>
            </w:r>
          </w:p>
          <w:p w14:paraId="5FFF2080" w14:textId="77777777" w:rsidR="00CF2FA3" w:rsidRPr="00F20EDB" w:rsidRDefault="00CF2FA3" w:rsidP="003A7DF6">
            <w:pPr>
              <w:rPr>
                <w:rFonts w:ascii="Calibri" w:hAnsi="Calibri"/>
                <w:lang w:val="en-US"/>
              </w:rPr>
            </w:pPr>
          </w:p>
          <w:p w14:paraId="598EC52F" w14:textId="77777777" w:rsidR="00CF2FA3" w:rsidRPr="00F20EDB" w:rsidRDefault="00CF2FA3" w:rsidP="003A7DF6">
            <w:pPr>
              <w:rPr>
                <w:rFonts w:ascii="Calibri" w:hAnsi="Calibri"/>
                <w:lang w:val="en-US"/>
              </w:rPr>
            </w:pPr>
            <w:r w:rsidRPr="00F20EDB">
              <w:rPr>
                <w:rFonts w:ascii="Calibri" w:hAnsi="Calibri"/>
                <w:lang w:val="en-US"/>
              </w:rPr>
              <w:t>One panelist felt that time to improvement is a relevant outcome and that the desirable effects should be moderate</w:t>
            </w:r>
          </w:p>
        </w:tc>
      </w:tr>
      <w:tr w:rsidR="00CF2FA3" w:rsidRPr="00F20EDB" w14:paraId="79CAA3C9" w14:textId="77777777" w:rsidTr="003A7DF6">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CED3417" w14:textId="77777777" w:rsidR="00CF2FA3" w:rsidRPr="00F20EDB" w:rsidRDefault="00CF2FA3" w:rsidP="003A7DF6">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Undesirable Effects</w:t>
            </w:r>
          </w:p>
          <w:p w14:paraId="52F41B5D" w14:textId="77777777" w:rsidR="00CF2FA3" w:rsidRPr="00F20EDB" w:rsidRDefault="00CF2FA3" w:rsidP="003A7DF6">
            <w:pPr>
              <w:pStyle w:val="Subtitle2"/>
              <w:spacing w:before="0" w:beforeAutospacing="0" w:after="0" w:afterAutospacing="0"/>
              <w:rPr>
                <w:rFonts w:ascii="Calibri" w:hAnsi="Calibri"/>
                <w:color w:val="FFFFFF"/>
                <w:lang w:val="en-US"/>
              </w:rPr>
            </w:pPr>
            <w:r w:rsidRPr="00F20EDB">
              <w:rPr>
                <w:rFonts w:ascii="Calibri" w:hAnsi="Calibri"/>
                <w:color w:val="FFFFFF"/>
                <w:lang w:val="en-US"/>
              </w:rPr>
              <w:t>How substantial are the undesirable anticipated effects?</w:t>
            </w:r>
          </w:p>
        </w:tc>
      </w:tr>
      <w:tr w:rsidR="00CF2FA3" w:rsidRPr="00F20EDB" w14:paraId="4009ED11" w14:textId="77777777" w:rsidTr="003A7DF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DFA5086" w14:textId="77777777" w:rsidR="00CF2FA3" w:rsidRPr="00F20EDB" w:rsidRDefault="00CF2FA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6F02449" w14:textId="77777777" w:rsidR="00CF2FA3" w:rsidRPr="00F20EDB" w:rsidRDefault="00CF2FA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ACC4E2" w14:textId="77777777" w:rsidR="00CF2FA3" w:rsidRPr="00F20EDB" w:rsidRDefault="00CF2FA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CF2FA3" w:rsidRPr="00F20EDB" w14:paraId="495D8E0C" w14:textId="77777777" w:rsidTr="003A7DF6">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7D86C48" w14:textId="77777777" w:rsidR="00CF2FA3" w:rsidRPr="00F20EDB" w:rsidRDefault="00CF2FA3" w:rsidP="003A7DF6">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arge</w:t>
            </w:r>
            <w:r w:rsidRPr="00F20EDB">
              <w:rPr>
                <w:rFonts w:ascii="Calibri" w:hAnsi="Calibri"/>
                <w:lang w:val="en-US"/>
              </w:rPr>
              <w:br/>
            </w: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Moderate</w:t>
            </w:r>
            <w:r w:rsidRPr="00F20EDB">
              <w:rPr>
                <w:rFonts w:ascii="Calibri" w:hAnsi="Calibri"/>
                <w:lang w:val="en-US"/>
              </w:rPr>
              <w:br/>
            </w:r>
            <w:r w:rsidRPr="00F20EDB">
              <w:rPr>
                <w:rStyle w:val="checked-marker"/>
                <w:rFonts w:ascii="Calibri" w:hAnsi="Calibri"/>
                <w:lang w:val="en-US"/>
              </w:rPr>
              <w:t>●</w:t>
            </w:r>
            <w:r w:rsidRPr="00F20EDB">
              <w:rPr>
                <w:rFonts w:ascii="Calibri" w:hAnsi="Calibri"/>
                <w:b/>
                <w:lang w:val="en-US"/>
              </w:rPr>
              <w:t> </w:t>
            </w:r>
            <w:r w:rsidRPr="00F20EDB">
              <w:rPr>
                <w:rStyle w:val="ep-radiobuttonlabel"/>
                <w:rFonts w:ascii="Calibri" w:hAnsi="Calibri"/>
                <w:b/>
                <w:lang w:val="en-US"/>
              </w:rPr>
              <w:t>Small</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Trivial</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4BEEE75" w14:textId="77777777" w:rsidR="00CF2FA3" w:rsidRPr="00F20EDB" w:rsidRDefault="00CF2FA3" w:rsidP="003A7DF6">
            <w:pPr>
              <w:rPr>
                <w:rFonts w:ascii="Calibri" w:hAnsi="Calibri"/>
                <w:lang w:val="en-US"/>
              </w:rPr>
            </w:pPr>
            <w:r w:rsidRPr="00F20EDB">
              <w:rPr>
                <w:rFonts w:ascii="Calibri" w:hAnsi="Calibri"/>
                <w:lang w:val="en-US"/>
              </w:rPr>
              <w:br/>
            </w:r>
          </w:p>
          <w:tbl>
            <w:tblPr>
              <w:tblW w:w="5000" w:type="pct"/>
              <w:jc w:val="center"/>
              <w:tblCellMar>
                <w:top w:w="15" w:type="dxa"/>
                <w:left w:w="15" w:type="dxa"/>
                <w:bottom w:w="15" w:type="dxa"/>
                <w:right w:w="15" w:type="dxa"/>
              </w:tblCellMar>
              <w:tblLook w:val="04A0" w:firstRow="1" w:lastRow="0" w:firstColumn="1" w:lastColumn="0" w:noHBand="0" w:noVBand="1"/>
            </w:tblPr>
            <w:tblGrid>
              <w:gridCol w:w="1564"/>
              <w:gridCol w:w="1291"/>
              <w:gridCol w:w="1258"/>
              <w:gridCol w:w="1215"/>
              <w:gridCol w:w="928"/>
            </w:tblGrid>
            <w:tr w:rsidR="00CF2FA3" w:rsidRPr="00F20EDB" w14:paraId="3695F5F6" w14:textId="77777777" w:rsidTr="003A7DF6">
              <w:trPr>
                <w:trHeight w:val="1125"/>
                <w:tblHeader/>
                <w:jc w:val="center"/>
              </w:trPr>
              <w:tc>
                <w:tcPr>
                  <w:tcW w:w="1250" w:type="pct"/>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4BCED259" w14:textId="77777777" w:rsidR="00CF2FA3" w:rsidRPr="00F20EDB" w:rsidRDefault="00CF2FA3" w:rsidP="003A7DF6">
                  <w:pPr>
                    <w:jc w:val="center"/>
                    <w:rPr>
                      <w:b/>
                      <w:bCs/>
                      <w:lang w:val="en-US"/>
                    </w:rPr>
                  </w:pPr>
                  <w:r w:rsidRPr="00F20EDB">
                    <w:rPr>
                      <w:b/>
                      <w:bCs/>
                      <w:lang w:val="en-US"/>
                    </w:rPr>
                    <w:t>Outcomes</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586883FC" w14:textId="77777777" w:rsidR="00CF2FA3" w:rsidRPr="00F20EDB" w:rsidRDefault="00CF2FA3" w:rsidP="003A7DF6">
                  <w:pPr>
                    <w:jc w:val="center"/>
                    <w:rPr>
                      <w:b/>
                      <w:bCs/>
                      <w:lang w:val="en-US"/>
                    </w:rPr>
                  </w:pPr>
                  <w:r w:rsidRPr="00F20EDB">
                    <w:rPr>
                      <w:b/>
                      <w:bCs/>
                      <w:lang w:val="en-US"/>
                    </w:rPr>
                    <w:t>With No Remdesivir</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3C9C4AB7" w14:textId="77777777" w:rsidR="00CF2FA3" w:rsidRPr="00F20EDB" w:rsidRDefault="00CF2FA3" w:rsidP="003A7DF6">
                  <w:pPr>
                    <w:jc w:val="center"/>
                    <w:rPr>
                      <w:b/>
                      <w:bCs/>
                      <w:lang w:val="en-US"/>
                    </w:rPr>
                  </w:pPr>
                  <w:r w:rsidRPr="00F20EDB">
                    <w:rPr>
                      <w:b/>
                      <w:bCs/>
                      <w:lang w:val="en-US"/>
                    </w:rPr>
                    <w:t>With Remdesivir</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52EB2519" w14:textId="77777777" w:rsidR="00CF2FA3" w:rsidRPr="00F20EDB" w:rsidRDefault="00CF2FA3" w:rsidP="003A7DF6">
                  <w:pPr>
                    <w:jc w:val="center"/>
                    <w:rPr>
                      <w:b/>
                      <w:bCs/>
                      <w:lang w:val="en-US"/>
                    </w:rPr>
                  </w:pPr>
                  <w:r w:rsidRPr="00F20EDB">
                    <w:rPr>
                      <w:b/>
                      <w:bCs/>
                      <w:lang w:val="en-US"/>
                    </w:rPr>
                    <w:t>Difference</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21FB0906" w14:textId="77777777" w:rsidR="00CF2FA3" w:rsidRPr="00F20EDB" w:rsidRDefault="00CF2FA3" w:rsidP="003A7DF6">
                  <w:pPr>
                    <w:jc w:val="center"/>
                    <w:rPr>
                      <w:b/>
                      <w:bCs/>
                      <w:lang w:val="en-US"/>
                    </w:rPr>
                  </w:pPr>
                  <w:r w:rsidRPr="00F20EDB">
                    <w:rPr>
                      <w:b/>
                      <w:bCs/>
                      <w:lang w:val="en-US"/>
                    </w:rPr>
                    <w:t>Relative effect</w:t>
                  </w:r>
                  <w:r w:rsidRPr="00F20EDB">
                    <w:rPr>
                      <w:b/>
                      <w:bCs/>
                      <w:lang w:val="en-US"/>
                    </w:rPr>
                    <w:br/>
                    <w:t>(95% CI)</w:t>
                  </w:r>
                </w:p>
              </w:tc>
            </w:tr>
            <w:tr w:rsidR="00CF2FA3" w:rsidRPr="00F20EDB" w14:paraId="58DBB6C3" w14:textId="77777777" w:rsidTr="003A7DF6">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2099C7C" w14:textId="77777777" w:rsidR="00CF2FA3" w:rsidRPr="00F20EDB" w:rsidRDefault="00CF2FA3" w:rsidP="003A7DF6">
                  <w:pPr>
                    <w:jc w:val="center"/>
                    <w:rPr>
                      <w:lang w:val="en-US"/>
                    </w:rPr>
                  </w:pPr>
                  <w:r w:rsidRPr="00F20EDB">
                    <w:rPr>
                      <w:rStyle w:val="label"/>
                      <w:lang w:val="en-US"/>
                    </w:rPr>
                    <w:t>Mortality at 28 days (Critical COVDI-19)</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5C50AC7" w14:textId="77777777" w:rsidR="00CF2FA3" w:rsidRPr="00F20EDB" w:rsidRDefault="00CF2FA3" w:rsidP="003A7DF6">
                  <w:pPr>
                    <w:jc w:val="center"/>
                    <w:rPr>
                      <w:lang w:val="en-US"/>
                    </w:rPr>
                  </w:pPr>
                  <w:r w:rsidRPr="00F20EDB">
                    <w:rPr>
                      <w:lang w:val="en-US"/>
                    </w:rPr>
                    <w:t>250 per 1,000</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33B43F1" w14:textId="77777777" w:rsidR="00CF2FA3" w:rsidRPr="00F20EDB" w:rsidRDefault="00CF2FA3" w:rsidP="003A7DF6">
                  <w:pPr>
                    <w:jc w:val="center"/>
                    <w:rPr>
                      <w:lang w:val="en-US"/>
                    </w:rPr>
                  </w:pPr>
                  <w:r w:rsidRPr="00F20EDB">
                    <w:rPr>
                      <w:rStyle w:val="cell-value"/>
                      <w:b/>
                      <w:bCs/>
                      <w:lang w:val="en-US"/>
                    </w:rPr>
                    <w:t>289 per 1,000</w:t>
                  </w:r>
                  <w:r w:rsidRPr="00F20EDB">
                    <w:rPr>
                      <w:lang w:val="en-US"/>
                    </w:rPr>
                    <w:br/>
                  </w:r>
                  <w:r w:rsidRPr="00F20EDB">
                    <w:rPr>
                      <w:rStyle w:val="cell-value"/>
                      <w:lang w:val="en-US"/>
                    </w:rPr>
                    <w:t>(212 to 399)</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3AA519C" w14:textId="77777777" w:rsidR="00CF2FA3" w:rsidRPr="00F20EDB" w:rsidRDefault="00CF2FA3" w:rsidP="003A7DF6">
                  <w:pPr>
                    <w:jc w:val="center"/>
                    <w:rPr>
                      <w:lang w:val="en-US"/>
                    </w:rPr>
                  </w:pPr>
                  <w:r w:rsidRPr="00F20EDB">
                    <w:rPr>
                      <w:rStyle w:val="cell-value"/>
                      <w:b/>
                      <w:bCs/>
                      <w:lang w:val="en-US"/>
                    </w:rPr>
                    <w:t>40 more per 1,000</w:t>
                  </w:r>
                  <w:r w:rsidRPr="00F20EDB">
                    <w:rPr>
                      <w:lang w:val="en-US"/>
                    </w:rPr>
                    <w:br/>
                  </w:r>
                  <w:r w:rsidRPr="00F20EDB">
                    <w:rPr>
                      <w:rStyle w:val="cell-value"/>
                      <w:lang w:val="en-US"/>
                    </w:rPr>
                    <w:t>(37 fewer to 150 more)</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809BE70" w14:textId="77777777" w:rsidR="00CF2FA3" w:rsidRPr="00F20EDB" w:rsidRDefault="00CF2FA3" w:rsidP="003A7DF6">
                  <w:pPr>
                    <w:jc w:val="center"/>
                    <w:rPr>
                      <w:lang w:val="en-US"/>
                    </w:rPr>
                  </w:pPr>
                  <w:r w:rsidRPr="00F20EDB">
                    <w:rPr>
                      <w:rStyle w:val="block"/>
                      <w:b/>
                      <w:bCs/>
                      <w:lang w:val="en-US"/>
                    </w:rPr>
                    <w:t>RR 1.16</w:t>
                  </w:r>
                  <w:r w:rsidRPr="00F20EDB">
                    <w:rPr>
                      <w:lang w:val="en-US"/>
                    </w:rPr>
                    <w:br/>
                  </w:r>
                  <w:r w:rsidRPr="00F20EDB">
                    <w:rPr>
                      <w:rStyle w:val="cell"/>
                      <w:lang w:val="en-US"/>
                    </w:rPr>
                    <w:t>(0.85 to 1.60)</w:t>
                  </w:r>
                </w:p>
              </w:tc>
            </w:tr>
            <w:tr w:rsidR="00CF2FA3" w:rsidRPr="00F20EDB" w14:paraId="3F508505" w14:textId="77777777" w:rsidTr="003A7DF6">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FFF3C24" w14:textId="77777777" w:rsidR="00CF2FA3" w:rsidRPr="00F20EDB" w:rsidRDefault="00CF2FA3" w:rsidP="003A7DF6">
                  <w:pPr>
                    <w:jc w:val="center"/>
                    <w:rPr>
                      <w:lang w:val="en-US"/>
                    </w:rPr>
                  </w:pPr>
                  <w:r w:rsidRPr="00F20EDB">
                    <w:rPr>
                      <w:rStyle w:val="label"/>
                      <w:lang w:val="en-US"/>
                    </w:rPr>
                    <w:t>Serious adverse events</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DB32118" w14:textId="77777777" w:rsidR="00CF2FA3" w:rsidRPr="00F20EDB" w:rsidRDefault="00CF2FA3" w:rsidP="003A7DF6">
                  <w:pPr>
                    <w:jc w:val="center"/>
                    <w:rPr>
                      <w:lang w:val="en-US"/>
                    </w:rPr>
                  </w:pPr>
                  <w:r w:rsidRPr="00F20EDB">
                    <w:rPr>
                      <w:lang w:val="en-US"/>
                    </w:rPr>
                    <w:t>224 per 1,000</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C0984D6" w14:textId="77777777" w:rsidR="00CF2FA3" w:rsidRPr="00F20EDB" w:rsidRDefault="00CF2FA3" w:rsidP="003A7DF6">
                  <w:pPr>
                    <w:jc w:val="center"/>
                    <w:rPr>
                      <w:lang w:val="en-US"/>
                    </w:rPr>
                  </w:pPr>
                  <w:r w:rsidRPr="00F20EDB">
                    <w:rPr>
                      <w:rStyle w:val="cell-value"/>
                      <w:b/>
                      <w:bCs/>
                      <w:lang w:val="en-US"/>
                    </w:rPr>
                    <w:t>170 per 1,000</w:t>
                  </w:r>
                  <w:r w:rsidRPr="00F20EDB">
                    <w:rPr>
                      <w:lang w:val="en-US"/>
                    </w:rPr>
                    <w:br/>
                  </w:r>
                  <w:r w:rsidRPr="00F20EDB">
                    <w:rPr>
                      <w:rStyle w:val="cell-value"/>
                      <w:lang w:val="en-US"/>
                    </w:rPr>
                    <w:t>(139 to 206)</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439EDF7" w14:textId="77777777" w:rsidR="00CF2FA3" w:rsidRPr="00F20EDB" w:rsidRDefault="00CF2FA3" w:rsidP="003A7DF6">
                  <w:pPr>
                    <w:jc w:val="center"/>
                    <w:rPr>
                      <w:lang w:val="en-US"/>
                    </w:rPr>
                  </w:pPr>
                  <w:r w:rsidRPr="00F20EDB">
                    <w:rPr>
                      <w:rStyle w:val="cell-value"/>
                      <w:b/>
                      <w:bCs/>
                      <w:lang w:val="en-US"/>
                    </w:rPr>
                    <w:t>54 fewer per 1,000</w:t>
                  </w:r>
                  <w:r w:rsidRPr="00F20EDB">
                    <w:rPr>
                      <w:lang w:val="en-US"/>
                    </w:rPr>
                    <w:br/>
                  </w:r>
                  <w:r w:rsidRPr="00F20EDB">
                    <w:rPr>
                      <w:rStyle w:val="cell-value"/>
                      <w:lang w:val="en-US"/>
                    </w:rPr>
                    <w:t>(85 fewer to 18 fewer)</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D6B0FF8" w14:textId="77777777" w:rsidR="00CF2FA3" w:rsidRPr="00F20EDB" w:rsidRDefault="00CF2FA3" w:rsidP="003A7DF6">
                  <w:pPr>
                    <w:jc w:val="center"/>
                    <w:rPr>
                      <w:lang w:val="en-US"/>
                    </w:rPr>
                  </w:pPr>
                  <w:r w:rsidRPr="00F20EDB">
                    <w:rPr>
                      <w:rStyle w:val="block"/>
                      <w:b/>
                      <w:bCs/>
                      <w:lang w:val="en-US"/>
                    </w:rPr>
                    <w:t>RR 0.76</w:t>
                  </w:r>
                  <w:r w:rsidRPr="00F20EDB">
                    <w:rPr>
                      <w:lang w:val="en-US"/>
                    </w:rPr>
                    <w:br/>
                  </w:r>
                  <w:r w:rsidRPr="00F20EDB">
                    <w:rPr>
                      <w:rStyle w:val="cell"/>
                      <w:lang w:val="en-US"/>
                    </w:rPr>
                    <w:t>(0.62 to 0.92)</w:t>
                  </w:r>
                </w:p>
              </w:tc>
            </w:tr>
          </w:tbl>
          <w:p w14:paraId="0F0BE843" w14:textId="77777777" w:rsidR="00CF2FA3" w:rsidRPr="00F20EDB" w:rsidRDefault="00CF2FA3" w:rsidP="003A7DF6">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6DA04D7" w14:textId="77777777" w:rsidR="00CF2FA3" w:rsidRPr="00F20EDB" w:rsidRDefault="00CF2FA3" w:rsidP="003A7DF6">
            <w:pPr>
              <w:rPr>
                <w:rFonts w:ascii="Calibri" w:hAnsi="Calibri"/>
                <w:lang w:val="en-US"/>
              </w:rPr>
            </w:pPr>
            <w:r w:rsidRPr="00F20EDB">
              <w:rPr>
                <w:rFonts w:ascii="Calibri" w:hAnsi="Calibri"/>
                <w:lang w:val="en-US"/>
              </w:rPr>
              <w:br/>
              <w:t>Majority of panel felt that the undesirable effects are moderate because of possible increase in death (RR 1.16 with UL of 95% CI of 1.60)</w:t>
            </w:r>
          </w:p>
          <w:p w14:paraId="04F89648" w14:textId="77777777" w:rsidR="00CF2FA3" w:rsidRPr="00F20EDB" w:rsidRDefault="00CF2FA3" w:rsidP="003A7DF6">
            <w:pPr>
              <w:rPr>
                <w:rFonts w:ascii="Calibri" w:hAnsi="Calibri"/>
                <w:lang w:val="en-US"/>
              </w:rPr>
            </w:pPr>
          </w:p>
          <w:p w14:paraId="4FAA0A64" w14:textId="77777777" w:rsidR="00CF2FA3" w:rsidRPr="00F20EDB" w:rsidRDefault="00CF2FA3" w:rsidP="003A7DF6">
            <w:pPr>
              <w:rPr>
                <w:rFonts w:ascii="Calibri" w:hAnsi="Calibri"/>
                <w:lang w:val="en-US"/>
              </w:rPr>
            </w:pPr>
            <w:r w:rsidRPr="00F20EDB">
              <w:rPr>
                <w:rFonts w:ascii="Calibri" w:hAnsi="Calibri"/>
                <w:lang w:val="en-US"/>
              </w:rPr>
              <w:t>However, if we only include point estimates and acknowledge the uncertainty regarding mortality outcome (95% CI crosses 1) and the reduced risk of serious adverse events, then a small undesirable effect would be a reasonable interpretation of the result.</w:t>
            </w:r>
          </w:p>
        </w:tc>
      </w:tr>
      <w:tr w:rsidR="00CF2FA3" w:rsidRPr="00F20EDB" w14:paraId="1D5EA7A6" w14:textId="77777777" w:rsidTr="003A7DF6">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51F3588" w14:textId="77777777" w:rsidR="00CF2FA3" w:rsidRPr="00F20EDB" w:rsidRDefault="00CF2FA3" w:rsidP="003A7DF6">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Certainty of evidence</w:t>
            </w:r>
          </w:p>
          <w:p w14:paraId="39556DB6" w14:textId="77777777" w:rsidR="00CF2FA3" w:rsidRPr="00F20EDB" w:rsidRDefault="00CF2FA3" w:rsidP="003A7DF6">
            <w:pPr>
              <w:pStyle w:val="Subtitle2"/>
              <w:spacing w:before="0" w:beforeAutospacing="0" w:after="0" w:afterAutospacing="0"/>
              <w:rPr>
                <w:rFonts w:ascii="Calibri" w:hAnsi="Calibri"/>
                <w:color w:val="FFFFFF"/>
                <w:lang w:val="en-US"/>
              </w:rPr>
            </w:pPr>
            <w:r w:rsidRPr="00F20EDB">
              <w:rPr>
                <w:rFonts w:ascii="Calibri" w:hAnsi="Calibri"/>
                <w:color w:val="FFFFFF"/>
                <w:lang w:val="en-US"/>
              </w:rPr>
              <w:t>What is the overall certainty of the evidence of effects?</w:t>
            </w:r>
          </w:p>
        </w:tc>
      </w:tr>
      <w:tr w:rsidR="00CF2FA3" w:rsidRPr="00F20EDB" w14:paraId="4D118B7B" w14:textId="77777777" w:rsidTr="003A7DF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3525E8D" w14:textId="77777777" w:rsidR="00CF2FA3" w:rsidRPr="00F20EDB" w:rsidRDefault="00CF2FA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A02197F" w14:textId="77777777" w:rsidR="00CF2FA3" w:rsidRPr="00F20EDB" w:rsidRDefault="00CF2FA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D98E18B" w14:textId="77777777" w:rsidR="00CF2FA3" w:rsidRPr="00F20EDB" w:rsidRDefault="00CF2FA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CF2FA3" w:rsidRPr="00F20EDB" w14:paraId="3203DF00" w14:textId="77777777" w:rsidTr="003A7DF6">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20BC6F" w14:textId="77777777" w:rsidR="00CF2FA3" w:rsidRPr="00F20EDB" w:rsidRDefault="00CF2FA3" w:rsidP="003A7DF6">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ery low</w:t>
            </w:r>
            <w:r w:rsidRPr="00F20EDB">
              <w:rPr>
                <w:rFonts w:ascii="Calibri" w:hAnsi="Calibri"/>
                <w:lang w:val="en-US"/>
              </w:rPr>
              <w:br/>
            </w:r>
            <w:r w:rsidRPr="00F20EDB">
              <w:rPr>
                <w:rStyle w:val="un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Low</w:t>
            </w:r>
            <w:r w:rsidRPr="00F20EDB">
              <w:rPr>
                <w:rFonts w:ascii="Calibri" w:hAnsi="Calibri"/>
                <w:lang w:val="en-US"/>
              </w:rPr>
              <w:br/>
            </w: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b/>
                <w:lang w:val="en-US"/>
              </w:rPr>
              <w:t>Moderate</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High</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o included studies</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3E9C47E" w14:textId="77777777" w:rsidR="00CF2FA3" w:rsidRPr="00F20EDB" w:rsidRDefault="00CF2FA3" w:rsidP="003A7DF6">
            <w:pPr>
              <w:rPr>
                <w:rFonts w:ascii="Calibri" w:hAnsi="Calibri"/>
                <w:lang w:val="en-US"/>
              </w:rPr>
            </w:pPr>
            <w:r w:rsidRPr="00F20EDB">
              <w:rPr>
                <w:rFonts w:ascii="Calibri" w:hAnsi="Calibri"/>
                <w:lang w:val="en-US"/>
              </w:rPr>
              <w:br/>
            </w:r>
          </w:p>
          <w:tbl>
            <w:tblPr>
              <w:tblW w:w="5000" w:type="pct"/>
              <w:jc w:val="center"/>
              <w:tblCellMar>
                <w:top w:w="15" w:type="dxa"/>
                <w:left w:w="15" w:type="dxa"/>
                <w:bottom w:w="15" w:type="dxa"/>
                <w:right w:w="15" w:type="dxa"/>
              </w:tblCellMar>
              <w:tblLook w:val="04A0" w:firstRow="1" w:lastRow="0" w:firstColumn="1" w:lastColumn="0" w:noHBand="0" w:noVBand="1"/>
            </w:tblPr>
            <w:tblGrid>
              <w:gridCol w:w="2627"/>
              <w:gridCol w:w="1551"/>
              <w:gridCol w:w="2078"/>
            </w:tblGrid>
            <w:tr w:rsidR="00CF2FA3" w:rsidRPr="00F20EDB" w14:paraId="673065E7" w14:textId="77777777" w:rsidTr="003A7DF6">
              <w:trPr>
                <w:tblHeader/>
                <w:jc w:val="center"/>
              </w:trPr>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7A23EB43" w14:textId="77777777" w:rsidR="00CF2FA3" w:rsidRPr="00F20EDB" w:rsidRDefault="00CF2FA3" w:rsidP="003A7DF6">
                  <w:pPr>
                    <w:jc w:val="center"/>
                    <w:rPr>
                      <w:b/>
                      <w:bCs/>
                      <w:lang w:val="en-US"/>
                    </w:rPr>
                  </w:pPr>
                  <w:r w:rsidRPr="00F20EDB">
                    <w:rPr>
                      <w:b/>
                      <w:bCs/>
                      <w:lang w:val="en-US"/>
                    </w:rPr>
                    <w:t>Outcomes</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4F057335" w14:textId="77777777" w:rsidR="00CF2FA3" w:rsidRPr="00F20EDB" w:rsidRDefault="00CF2FA3" w:rsidP="003A7DF6">
                  <w:pPr>
                    <w:jc w:val="center"/>
                    <w:rPr>
                      <w:b/>
                      <w:bCs/>
                      <w:lang w:val="en-US"/>
                    </w:rPr>
                  </w:pPr>
                  <w:r w:rsidRPr="00F20EDB">
                    <w:rPr>
                      <w:b/>
                      <w:bCs/>
                      <w:lang w:val="en-US"/>
                    </w:rPr>
                    <w:t>Importance</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1F219A7D" w14:textId="77777777" w:rsidR="00CF2FA3" w:rsidRPr="00F20EDB" w:rsidRDefault="00CF2FA3" w:rsidP="003A7DF6">
                  <w:pPr>
                    <w:jc w:val="center"/>
                    <w:rPr>
                      <w:b/>
                      <w:bCs/>
                      <w:lang w:val="en-US"/>
                    </w:rPr>
                  </w:pPr>
                  <w:r w:rsidRPr="00F20EDB">
                    <w:rPr>
                      <w:b/>
                      <w:bCs/>
                      <w:lang w:val="en-US"/>
                    </w:rPr>
                    <w:t>Certainty of the evidence</w:t>
                  </w:r>
                  <w:r w:rsidRPr="00F20EDB">
                    <w:rPr>
                      <w:b/>
                      <w:bCs/>
                      <w:lang w:val="en-US"/>
                    </w:rPr>
                    <w:br/>
                    <w:t>(GRADE)</w:t>
                  </w:r>
                </w:p>
              </w:tc>
            </w:tr>
            <w:tr w:rsidR="00CF2FA3" w:rsidRPr="00F20EDB" w14:paraId="67C71ABE" w14:textId="77777777" w:rsidTr="003A7DF6">
              <w:trPr>
                <w:jc w:val="center"/>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6C24D79" w14:textId="77777777" w:rsidR="00CF2FA3" w:rsidRPr="00F20EDB" w:rsidRDefault="00CF2FA3" w:rsidP="003A7DF6">
                  <w:pPr>
                    <w:jc w:val="center"/>
                    <w:rPr>
                      <w:lang w:val="en-US"/>
                    </w:rPr>
                  </w:pPr>
                  <w:r w:rsidRPr="00F20EDB">
                    <w:rPr>
                      <w:rStyle w:val="label"/>
                      <w:lang w:val="en-US"/>
                    </w:rPr>
                    <w:t>Mortality at 28 days (Critical COVDI-19)</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722ECC8" w14:textId="77777777" w:rsidR="00CF2FA3" w:rsidRPr="00F20EDB" w:rsidRDefault="00CF2FA3" w:rsidP="003A7DF6">
                  <w:pPr>
                    <w:jc w:val="center"/>
                    <w:rPr>
                      <w:lang w:val="en-US"/>
                    </w:rPr>
                  </w:pPr>
                  <w:r w:rsidRPr="00F20EDB">
                    <w:rPr>
                      <w:lang w:val="en-US"/>
                    </w:rPr>
                    <w:t>CRITICAL</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1E275A0" w14:textId="77777777" w:rsidR="00CF2FA3" w:rsidRPr="00F20EDB" w:rsidRDefault="00CF2FA3" w:rsidP="003A7DF6">
                  <w:pPr>
                    <w:jc w:val="center"/>
                    <w:rPr>
                      <w:lang w:val="en-US"/>
                    </w:rPr>
                  </w:pPr>
                  <w:r w:rsidRPr="00F20EDB">
                    <w:rPr>
                      <w:rStyle w:val="quality-sign"/>
                      <w:rFonts w:ascii="Cambria Math" w:hAnsi="Cambria Math" w:cs="Cambria Math"/>
                      <w:lang w:val="en-US"/>
                    </w:rPr>
                    <w:t>⨁⨁⨁</w:t>
                  </w:r>
                  <w:r w:rsidRPr="00F20EDB">
                    <w:rPr>
                      <w:rStyle w:val="quality-sign"/>
                      <w:rFonts w:ascii="Segoe UI Symbol" w:hAnsi="Segoe UI Symbol" w:cs="Segoe UI Symbol"/>
                      <w:lang w:val="en-US"/>
                    </w:rPr>
                    <w:t>◯</w:t>
                  </w:r>
                  <w:r w:rsidRPr="00F20EDB">
                    <w:rPr>
                      <w:lang w:val="en-US"/>
                    </w:rPr>
                    <w:br/>
                  </w:r>
                  <w:r w:rsidRPr="00F20EDB">
                    <w:rPr>
                      <w:rStyle w:val="quality-text"/>
                      <w:lang w:val="en-US"/>
                    </w:rPr>
                    <w:t>MODERATE</w:t>
                  </w:r>
                  <w:r w:rsidRPr="00F20EDB">
                    <w:rPr>
                      <w:vertAlign w:val="superscript"/>
                      <w:lang w:val="en-US"/>
                    </w:rPr>
                    <w:t>a,b</w:t>
                  </w:r>
                </w:p>
              </w:tc>
            </w:tr>
            <w:tr w:rsidR="00CF2FA3" w:rsidRPr="00F20EDB" w14:paraId="6FE35C39" w14:textId="77777777" w:rsidTr="003A7DF6">
              <w:trPr>
                <w:jc w:val="center"/>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C59DDE4" w14:textId="77777777" w:rsidR="00CF2FA3" w:rsidRPr="00F20EDB" w:rsidRDefault="00CF2FA3" w:rsidP="003A7DF6">
                  <w:pPr>
                    <w:jc w:val="center"/>
                    <w:rPr>
                      <w:lang w:val="en-US"/>
                    </w:rPr>
                  </w:pPr>
                  <w:r w:rsidRPr="00F20EDB">
                    <w:rPr>
                      <w:rStyle w:val="label"/>
                      <w:lang w:val="en-US"/>
                    </w:rPr>
                    <w:t>Serious adverse events</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EA24FC3" w14:textId="77777777" w:rsidR="00CF2FA3" w:rsidRPr="00F20EDB" w:rsidRDefault="00CF2FA3" w:rsidP="003A7DF6">
                  <w:pPr>
                    <w:jc w:val="center"/>
                    <w:rPr>
                      <w:lang w:val="en-US"/>
                    </w:rPr>
                  </w:pPr>
                  <w:r w:rsidRPr="00F20EDB">
                    <w:rPr>
                      <w:lang w:val="en-US"/>
                    </w:rPr>
                    <w:t>CRITICAL</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3DAE72C" w14:textId="77777777" w:rsidR="00CF2FA3" w:rsidRPr="00F20EDB" w:rsidRDefault="00CF2FA3" w:rsidP="003A7DF6">
                  <w:pPr>
                    <w:jc w:val="center"/>
                    <w:rPr>
                      <w:lang w:val="en-US"/>
                    </w:rPr>
                  </w:pPr>
                  <w:r w:rsidRPr="00F20EDB">
                    <w:rPr>
                      <w:rStyle w:val="quality-sign"/>
                      <w:rFonts w:ascii="Cambria Math" w:hAnsi="Cambria Math" w:cs="Cambria Math"/>
                      <w:lang w:val="en-US"/>
                    </w:rPr>
                    <w:t>⨁⨁⨁</w:t>
                  </w:r>
                  <w:r w:rsidRPr="00F20EDB">
                    <w:rPr>
                      <w:rStyle w:val="quality-sign"/>
                      <w:rFonts w:ascii="Segoe UI Symbol" w:hAnsi="Segoe UI Symbol" w:cs="Segoe UI Symbol"/>
                      <w:lang w:val="en-US"/>
                    </w:rPr>
                    <w:t>◯</w:t>
                  </w:r>
                  <w:r w:rsidRPr="00F20EDB">
                    <w:rPr>
                      <w:lang w:val="en-US"/>
                    </w:rPr>
                    <w:br/>
                  </w:r>
                  <w:r w:rsidRPr="00F20EDB">
                    <w:rPr>
                      <w:rStyle w:val="quality-text"/>
                      <w:lang w:val="en-US"/>
                    </w:rPr>
                    <w:t>MODERATE</w:t>
                  </w:r>
                  <w:r w:rsidRPr="00F20EDB">
                    <w:rPr>
                      <w:vertAlign w:val="superscript"/>
                      <w:lang w:val="en-US"/>
                    </w:rPr>
                    <w:t>c</w:t>
                  </w:r>
                </w:p>
              </w:tc>
            </w:tr>
            <w:tr w:rsidR="00CF2FA3" w:rsidRPr="00F20EDB" w14:paraId="66B2232C" w14:textId="77777777" w:rsidTr="003A7DF6">
              <w:trPr>
                <w:jc w:val="center"/>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055DD5D" w14:textId="77777777" w:rsidR="00CF2FA3" w:rsidRPr="00F20EDB" w:rsidRDefault="00CF2FA3" w:rsidP="003A7DF6">
                  <w:pPr>
                    <w:jc w:val="center"/>
                    <w:rPr>
                      <w:lang w:val="en-US"/>
                    </w:rPr>
                  </w:pPr>
                  <w:r w:rsidRPr="00F20EDB">
                    <w:rPr>
                      <w:rStyle w:val="label"/>
                      <w:lang w:val="en-US"/>
                    </w:rPr>
                    <w:t>Time to clinical improvement</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919E690" w14:textId="77777777" w:rsidR="00CF2FA3" w:rsidRPr="00F20EDB" w:rsidRDefault="00CF2FA3" w:rsidP="003A7DF6">
                  <w:pPr>
                    <w:jc w:val="center"/>
                    <w:rPr>
                      <w:lang w:val="en-US"/>
                    </w:rPr>
                  </w:pPr>
                  <w:r w:rsidRPr="00F20EDB">
                    <w:rPr>
                      <w:lang w:val="en-US"/>
                    </w:rPr>
                    <w:t>IMPORTANT</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1AF21D7" w14:textId="77777777" w:rsidR="00CF2FA3" w:rsidRPr="00F20EDB" w:rsidRDefault="00CF2FA3" w:rsidP="003A7DF6">
                  <w:pPr>
                    <w:jc w:val="center"/>
                    <w:rPr>
                      <w:lang w:val="en-US"/>
                    </w:rPr>
                  </w:pPr>
                  <w:r w:rsidRPr="00F20EDB">
                    <w:rPr>
                      <w:rStyle w:val="quality-sign"/>
                      <w:rFonts w:ascii="Cambria Math" w:hAnsi="Cambria Math" w:cs="Cambria Math"/>
                      <w:lang w:val="en-US"/>
                    </w:rPr>
                    <w:t>⨁⨁</w:t>
                  </w:r>
                  <w:r w:rsidRPr="00F20EDB">
                    <w:rPr>
                      <w:rStyle w:val="quality-sign"/>
                      <w:rFonts w:ascii="Segoe UI Symbol" w:hAnsi="Segoe UI Symbol" w:cs="Segoe UI Symbol"/>
                      <w:lang w:val="en-US"/>
                    </w:rPr>
                    <w:t>◯◯</w:t>
                  </w:r>
                  <w:r w:rsidRPr="00F20EDB">
                    <w:rPr>
                      <w:lang w:val="en-US"/>
                    </w:rPr>
                    <w:br/>
                  </w:r>
                  <w:r w:rsidRPr="00F20EDB">
                    <w:rPr>
                      <w:rStyle w:val="quality-text"/>
                      <w:lang w:val="en-US"/>
                    </w:rPr>
                    <w:t>LOW</w:t>
                  </w:r>
                  <w:r w:rsidRPr="00F20EDB">
                    <w:rPr>
                      <w:vertAlign w:val="superscript"/>
                      <w:lang w:val="en-US"/>
                    </w:rPr>
                    <w:t>c,d</w:t>
                  </w:r>
                </w:p>
              </w:tc>
            </w:tr>
          </w:tbl>
          <w:p w14:paraId="3024EB27" w14:textId="77777777" w:rsidR="00CF2FA3" w:rsidRPr="00F20EDB" w:rsidRDefault="00CF2FA3" w:rsidP="003A7DF6">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35E0A7E" w14:textId="77777777" w:rsidR="00CF2FA3" w:rsidRPr="00F20EDB" w:rsidRDefault="00CF2FA3" w:rsidP="003A7DF6">
            <w:pPr>
              <w:rPr>
                <w:rFonts w:ascii="Calibri" w:hAnsi="Calibri"/>
                <w:lang w:val="en-US"/>
              </w:rPr>
            </w:pPr>
            <w:r w:rsidRPr="00F20EDB">
              <w:rPr>
                <w:rFonts w:ascii="Calibri" w:hAnsi="Calibri"/>
                <w:lang w:val="en-US"/>
              </w:rPr>
              <w:br/>
              <w:t>Majority of the panel agreed on moderate quality evidence</w:t>
            </w:r>
          </w:p>
          <w:p w14:paraId="19C536A7" w14:textId="77777777" w:rsidR="00CF2FA3" w:rsidRPr="00F20EDB" w:rsidRDefault="00CF2FA3" w:rsidP="003A7DF6">
            <w:pPr>
              <w:rPr>
                <w:rFonts w:ascii="Calibri" w:hAnsi="Calibri"/>
                <w:lang w:val="en-US"/>
              </w:rPr>
            </w:pPr>
          </w:p>
          <w:p w14:paraId="3DCE64F5" w14:textId="77777777" w:rsidR="00CF2FA3" w:rsidRPr="00F20EDB" w:rsidRDefault="00CF2FA3" w:rsidP="003A7DF6">
            <w:pPr>
              <w:rPr>
                <w:rFonts w:ascii="Calibri" w:hAnsi="Calibri"/>
                <w:lang w:val="en-US"/>
              </w:rPr>
            </w:pPr>
            <w:r w:rsidRPr="00F20EDB">
              <w:rPr>
                <w:rFonts w:ascii="Calibri" w:hAnsi="Calibri"/>
                <w:lang w:val="en-US"/>
              </w:rPr>
              <w:t>It could be argued that the overall quality of evidence could be low because of uncertainty about critical outcomes like duration of illness and time to improvement in critical COVID-19</w:t>
            </w:r>
          </w:p>
        </w:tc>
      </w:tr>
      <w:tr w:rsidR="00CF2FA3" w:rsidRPr="00F20EDB" w14:paraId="17D10402" w14:textId="77777777" w:rsidTr="003A7DF6">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98ECE3A" w14:textId="77777777" w:rsidR="00CF2FA3" w:rsidRPr="00F20EDB" w:rsidRDefault="00CF2FA3" w:rsidP="003A7DF6">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Values</w:t>
            </w:r>
          </w:p>
          <w:p w14:paraId="568A6EFF" w14:textId="77777777" w:rsidR="00CF2FA3" w:rsidRPr="00F20EDB" w:rsidRDefault="00CF2FA3" w:rsidP="003A7DF6">
            <w:pPr>
              <w:pStyle w:val="Subtitle2"/>
              <w:spacing w:before="0" w:beforeAutospacing="0" w:after="0" w:afterAutospacing="0"/>
              <w:rPr>
                <w:rFonts w:ascii="Calibri" w:hAnsi="Calibri"/>
                <w:color w:val="FFFFFF"/>
                <w:lang w:val="en-US"/>
              </w:rPr>
            </w:pPr>
            <w:r w:rsidRPr="00F20EDB">
              <w:rPr>
                <w:rFonts w:ascii="Calibri" w:hAnsi="Calibri"/>
                <w:color w:val="FFFFFF"/>
                <w:lang w:val="en-US"/>
              </w:rPr>
              <w:t>Is there important uncertainty about or variability in how much people value the main outcomes?</w:t>
            </w:r>
          </w:p>
        </w:tc>
      </w:tr>
      <w:tr w:rsidR="00CF2FA3" w:rsidRPr="00F20EDB" w14:paraId="4D19EB1F" w14:textId="77777777" w:rsidTr="003A7DF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8936C42" w14:textId="77777777" w:rsidR="00CF2FA3" w:rsidRPr="00F20EDB" w:rsidRDefault="00CF2FA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AAD0E45" w14:textId="77777777" w:rsidR="00CF2FA3" w:rsidRPr="00F20EDB" w:rsidRDefault="00CF2FA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C09554B" w14:textId="77777777" w:rsidR="00CF2FA3" w:rsidRPr="00F20EDB" w:rsidRDefault="00CF2FA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CF2FA3" w:rsidRPr="00F20EDB" w14:paraId="186F928F" w14:textId="77777777" w:rsidTr="003A7DF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65DEC09" w14:textId="77777777" w:rsidR="00CF2FA3" w:rsidRPr="00F20EDB" w:rsidRDefault="00CF2FA3" w:rsidP="003A7DF6">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Important uncertainty or variability</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ossibly important uncertainty or variability</w:t>
            </w:r>
            <w:r w:rsidRPr="00F20EDB">
              <w:rPr>
                <w:rFonts w:ascii="Calibri" w:hAnsi="Calibri"/>
                <w:lang w:val="en-US"/>
              </w:rPr>
              <w:br/>
            </w: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no important uncertainty or variability</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o important uncertainty or variability</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C350511" w14:textId="77777777" w:rsidR="00CF2FA3" w:rsidRPr="00F20EDB" w:rsidRDefault="00CF2FA3" w:rsidP="003A7DF6">
            <w:pPr>
              <w:rPr>
                <w:rFonts w:ascii="Calibri" w:hAnsi="Calibri"/>
                <w:lang w:val="en-US"/>
              </w:rPr>
            </w:pPr>
            <w:r w:rsidRPr="00F20EDB">
              <w:rPr>
                <w:rFonts w:ascii="Calibri" w:hAnsi="Calibri"/>
                <w:lang w:val="en-US"/>
              </w:rPr>
              <w:t>It is likely that most patients would value surviving over developing adverse events</w:t>
            </w:r>
          </w:p>
          <w:p w14:paraId="691010F3" w14:textId="77777777" w:rsidR="00CF2FA3" w:rsidRPr="00F20EDB" w:rsidRDefault="00CF2FA3" w:rsidP="003A7DF6">
            <w:pPr>
              <w:rPr>
                <w:rFonts w:ascii="Calibri" w:hAnsi="Calibri"/>
                <w:lang w:val="en-US"/>
              </w:rPr>
            </w:pPr>
            <w:r w:rsidRPr="00F20EDB">
              <w:rPr>
                <w:rFonts w:ascii="Calibri" w:hAnsi="Calibri"/>
                <w:lang w:val="en-US"/>
              </w:rPr>
              <w:t>Also some patients may value faster illness resolution although less relevant for critical COVID-19 as studies did not report this outcome specifically in this subset of patients.</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86727D3" w14:textId="22FB25D8" w:rsidR="00CF2FA3" w:rsidRPr="00F20EDB" w:rsidRDefault="00CF2FA3" w:rsidP="003A7DF6">
            <w:pPr>
              <w:rPr>
                <w:rFonts w:ascii="Calibri" w:hAnsi="Calibri"/>
                <w:lang w:val="en-US"/>
              </w:rPr>
            </w:pPr>
            <w:r w:rsidRPr="00F20EDB">
              <w:rPr>
                <w:rFonts w:ascii="Calibri" w:hAnsi="Calibri"/>
                <w:lang w:val="en-US"/>
              </w:rPr>
              <w:br/>
              <w:t xml:space="preserve">Most panel members agreed on this </w:t>
            </w:r>
            <w:r w:rsidR="002C102D" w:rsidRPr="00F20EDB">
              <w:rPr>
                <w:rFonts w:ascii="Calibri" w:hAnsi="Calibri"/>
                <w:lang w:val="en-US"/>
              </w:rPr>
              <w:t>judgement</w:t>
            </w:r>
            <w:r w:rsidRPr="00F20EDB">
              <w:rPr>
                <w:rFonts w:ascii="Calibri" w:hAnsi="Calibri"/>
                <w:lang w:val="en-US"/>
              </w:rPr>
              <w:t xml:space="preserve"> </w:t>
            </w:r>
          </w:p>
        </w:tc>
      </w:tr>
      <w:tr w:rsidR="00CF2FA3" w:rsidRPr="00F20EDB" w14:paraId="47910F3C" w14:textId="77777777" w:rsidTr="003A7DF6">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B5647AD" w14:textId="77777777" w:rsidR="00CF2FA3" w:rsidRPr="00F20EDB" w:rsidRDefault="00CF2FA3" w:rsidP="003A7DF6">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Balance of effects</w:t>
            </w:r>
          </w:p>
          <w:p w14:paraId="08087584" w14:textId="77777777" w:rsidR="00CF2FA3" w:rsidRPr="00F20EDB" w:rsidRDefault="00CF2FA3" w:rsidP="003A7DF6">
            <w:pPr>
              <w:pStyle w:val="Subtitle2"/>
              <w:spacing w:before="0" w:beforeAutospacing="0" w:after="0" w:afterAutospacing="0"/>
              <w:rPr>
                <w:rFonts w:ascii="Calibri" w:hAnsi="Calibri"/>
                <w:color w:val="FFFFFF"/>
                <w:lang w:val="en-US"/>
              </w:rPr>
            </w:pPr>
            <w:r w:rsidRPr="00F20EDB">
              <w:rPr>
                <w:rFonts w:ascii="Calibri" w:hAnsi="Calibri"/>
                <w:color w:val="FFFFFF"/>
                <w:lang w:val="en-US"/>
              </w:rPr>
              <w:t>Does the balance between desirable and undesirable effects favor the intervention or the comparison?</w:t>
            </w:r>
          </w:p>
        </w:tc>
      </w:tr>
      <w:tr w:rsidR="00CF2FA3" w:rsidRPr="00F20EDB" w14:paraId="77B5D01E" w14:textId="77777777" w:rsidTr="003A7DF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302592D" w14:textId="77777777" w:rsidR="00CF2FA3" w:rsidRPr="00F20EDB" w:rsidRDefault="00CF2FA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C23C7CD" w14:textId="77777777" w:rsidR="00CF2FA3" w:rsidRPr="00F20EDB" w:rsidRDefault="00CF2FA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3B4BCA4" w14:textId="77777777" w:rsidR="00CF2FA3" w:rsidRPr="00F20EDB" w:rsidRDefault="00CF2FA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CF2FA3" w:rsidRPr="00F20EDB" w14:paraId="6EF77805" w14:textId="77777777" w:rsidTr="003A7DF6">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4FE0883" w14:textId="77777777" w:rsidR="00CF2FA3" w:rsidRPr="00F20EDB" w:rsidRDefault="00CF2FA3" w:rsidP="003A7DF6">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Favors the comparison</w:t>
            </w:r>
            <w:r w:rsidRPr="00F20EDB">
              <w:rPr>
                <w:rFonts w:ascii="Calibri" w:hAnsi="Calibri"/>
                <w:lang w:val="en-US"/>
              </w:rPr>
              <w:br/>
            </w: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b/>
                <w:lang w:val="en-US"/>
              </w:rPr>
              <w:t>Probably favors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es not favor either the intervention or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favors the interventi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Favors the interventi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0993592" w14:textId="77777777" w:rsidR="00CF2FA3" w:rsidRPr="00F20EDB" w:rsidRDefault="00CF2FA3" w:rsidP="003A7DF6">
            <w:pPr>
              <w:rPr>
                <w:rFonts w:ascii="Calibri" w:hAnsi="Calibri"/>
                <w:lang w:val="en-US"/>
              </w:rPr>
            </w:pPr>
            <w:r w:rsidRPr="00F20EDB">
              <w:rPr>
                <w:rFonts w:ascii="Calibri" w:hAnsi="Calibri"/>
                <w:lang w:val="en-US"/>
              </w:rPr>
              <w:t>Rationale:</w:t>
            </w:r>
          </w:p>
          <w:p w14:paraId="40A913C8" w14:textId="77777777" w:rsidR="00CF2FA3" w:rsidRPr="00F20EDB" w:rsidRDefault="00CF2FA3" w:rsidP="003A7DF6">
            <w:pPr>
              <w:rPr>
                <w:rFonts w:ascii="Calibri" w:hAnsi="Calibri"/>
                <w:lang w:val="en-US"/>
              </w:rPr>
            </w:pPr>
            <w:r w:rsidRPr="00F20EDB">
              <w:rPr>
                <w:rFonts w:ascii="Calibri" w:hAnsi="Calibri"/>
                <w:lang w:val="en-US"/>
              </w:rPr>
              <w:t>Can’t exclude small to moderate harm in form of increase risk of death 16% RR increase (15% RRR to 60% RR increase)</w:t>
            </w:r>
          </w:p>
          <w:p w14:paraId="3168AF4E" w14:textId="77777777" w:rsidR="00CF2FA3" w:rsidRPr="00F20EDB" w:rsidRDefault="00CF2FA3" w:rsidP="003A7DF6">
            <w:pPr>
              <w:rPr>
                <w:rFonts w:ascii="Calibri" w:hAnsi="Calibri"/>
                <w:lang w:val="en-US"/>
              </w:rPr>
            </w:pPr>
            <w:r w:rsidRPr="00F20EDB">
              <w:rPr>
                <w:rFonts w:ascii="Calibri" w:hAnsi="Calibri"/>
                <w:lang w:val="en-US"/>
              </w:rPr>
              <w:t xml:space="preserve">No clear benefit in </w:t>
            </w:r>
            <w:r w:rsidRPr="00F20EDB">
              <w:rPr>
                <w:rFonts w:ascii="Calibri" w:hAnsi="Calibri"/>
                <w:b/>
                <w:lang w:val="en-US"/>
              </w:rPr>
              <w:t>critical disease</w:t>
            </w:r>
          </w:p>
          <w:p w14:paraId="181A2066" w14:textId="77777777" w:rsidR="00CF2FA3" w:rsidRPr="00F20EDB" w:rsidRDefault="00CF2FA3" w:rsidP="003A7DF6">
            <w:pPr>
              <w:rPr>
                <w:rFonts w:ascii="Calibri" w:hAnsi="Calibri"/>
                <w:lang w:val="en-US"/>
              </w:rPr>
            </w:pPr>
            <w:r w:rsidRPr="00F20EDB">
              <w:rPr>
                <w:rFonts w:ascii="Calibri" w:hAnsi="Calibri"/>
                <w:lang w:val="en-US"/>
              </w:rPr>
              <w:t xml:space="preserve">Quality of evidence </w:t>
            </w:r>
            <w:r w:rsidRPr="00F20EDB">
              <w:rPr>
                <w:rFonts w:ascii="Calibri" w:hAnsi="Calibri"/>
                <w:b/>
                <w:lang w:val="en-US"/>
              </w:rPr>
              <w:t xml:space="preserve">low </w:t>
            </w:r>
            <w:r w:rsidRPr="00F20EDB">
              <w:rPr>
                <w:rFonts w:ascii="Calibri" w:hAnsi="Calibri"/>
                <w:lang w:val="en-US"/>
              </w:rPr>
              <w:t>due to uncertainty about other outcomes</w:t>
            </w:r>
          </w:p>
          <w:p w14:paraId="3D59B375" w14:textId="77777777" w:rsidR="00CF2FA3" w:rsidRPr="00F20EDB" w:rsidRDefault="00CF2FA3" w:rsidP="003A7DF6">
            <w:pPr>
              <w:rPr>
                <w:rFonts w:ascii="Calibri" w:hAnsi="Calibri"/>
                <w:lang w:val="en-US"/>
              </w:rPr>
            </w:pPr>
            <w:r w:rsidRPr="00F20EDB">
              <w:rPr>
                <w:rFonts w:ascii="Calibri" w:hAnsi="Calibri"/>
                <w:lang w:val="en-US"/>
              </w:rPr>
              <w:t>Most patients would value survival, some may value faster recovery (although uncertain if this outcome translates into critical COVDI-19)</w:t>
            </w:r>
          </w:p>
          <w:p w14:paraId="35467781" w14:textId="77777777" w:rsidR="00CF2FA3" w:rsidRPr="00F20EDB" w:rsidRDefault="00CF2FA3" w:rsidP="003A7DF6">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B636E32" w14:textId="77777777" w:rsidR="00CF2FA3" w:rsidRPr="00F20EDB" w:rsidRDefault="00CF2FA3" w:rsidP="003A7DF6">
            <w:pPr>
              <w:rPr>
                <w:rFonts w:ascii="Calibri" w:hAnsi="Calibri"/>
                <w:lang w:val="en-US"/>
              </w:rPr>
            </w:pPr>
            <w:r w:rsidRPr="00F20EDB">
              <w:rPr>
                <w:rFonts w:ascii="Calibri" w:hAnsi="Calibri"/>
                <w:lang w:val="en-US"/>
              </w:rPr>
              <w:br/>
              <w:t>While majority (88%) of the panel agreed on this judgment.</w:t>
            </w:r>
          </w:p>
          <w:p w14:paraId="6087684D" w14:textId="77777777" w:rsidR="00CF2FA3" w:rsidRPr="00F20EDB" w:rsidRDefault="00CF2FA3" w:rsidP="003A7DF6">
            <w:pPr>
              <w:rPr>
                <w:rFonts w:ascii="Calibri" w:hAnsi="Calibri"/>
                <w:lang w:val="en-US"/>
              </w:rPr>
            </w:pPr>
          </w:p>
          <w:p w14:paraId="45B940CB" w14:textId="77777777" w:rsidR="00CF2FA3" w:rsidRPr="00F20EDB" w:rsidRDefault="00CF2FA3" w:rsidP="003A7DF6">
            <w:pPr>
              <w:rPr>
                <w:rFonts w:ascii="Calibri" w:hAnsi="Calibri"/>
                <w:lang w:val="en-US"/>
              </w:rPr>
            </w:pPr>
            <w:r w:rsidRPr="00F20EDB">
              <w:rPr>
                <w:rFonts w:ascii="Calibri" w:hAnsi="Calibri"/>
                <w:lang w:val="en-US"/>
              </w:rPr>
              <w:t>5 members felt that the overall balance does not favour either approaches</w:t>
            </w:r>
          </w:p>
        </w:tc>
      </w:tr>
      <w:tr w:rsidR="00CF2FA3" w:rsidRPr="00F20EDB" w14:paraId="2F1032B3" w14:textId="77777777" w:rsidTr="003A7DF6">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6C45493" w14:textId="77777777" w:rsidR="00CF2FA3" w:rsidRPr="00F20EDB" w:rsidRDefault="00CF2FA3" w:rsidP="003A7DF6">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Resources required</w:t>
            </w:r>
          </w:p>
          <w:p w14:paraId="54ED4F83" w14:textId="77777777" w:rsidR="00CF2FA3" w:rsidRPr="00F20EDB" w:rsidRDefault="00CF2FA3" w:rsidP="003A7DF6">
            <w:pPr>
              <w:pStyle w:val="Subtitle2"/>
              <w:spacing w:before="0" w:beforeAutospacing="0" w:after="0" w:afterAutospacing="0"/>
              <w:rPr>
                <w:rFonts w:ascii="Calibri" w:hAnsi="Calibri"/>
                <w:color w:val="FFFFFF"/>
                <w:lang w:val="en-US"/>
              </w:rPr>
            </w:pPr>
            <w:r w:rsidRPr="00F20EDB">
              <w:rPr>
                <w:rFonts w:ascii="Calibri" w:hAnsi="Calibri"/>
                <w:color w:val="FFFFFF"/>
                <w:lang w:val="en-US"/>
              </w:rPr>
              <w:t>How large are the resource requirements (costs)?</w:t>
            </w:r>
          </w:p>
        </w:tc>
      </w:tr>
      <w:tr w:rsidR="00CF2FA3" w:rsidRPr="00F20EDB" w14:paraId="5DC86C89" w14:textId="77777777" w:rsidTr="003A7DF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B75DC44" w14:textId="77777777" w:rsidR="00CF2FA3" w:rsidRPr="00F20EDB" w:rsidRDefault="00CF2FA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38FCB03" w14:textId="77777777" w:rsidR="00CF2FA3" w:rsidRPr="00F20EDB" w:rsidRDefault="00CF2FA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E6BEF4F" w14:textId="77777777" w:rsidR="00CF2FA3" w:rsidRPr="00F20EDB" w:rsidRDefault="00CF2FA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CF2FA3" w:rsidRPr="00F20EDB" w14:paraId="1075AF07" w14:textId="77777777" w:rsidTr="003A7DF6">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CF89E81" w14:textId="77777777" w:rsidR="00CF2FA3" w:rsidRPr="00F20EDB" w:rsidRDefault="00CF2FA3" w:rsidP="003A7DF6">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arge costs</w:t>
            </w:r>
            <w:r w:rsidRPr="00F20EDB">
              <w:rPr>
                <w:rFonts w:ascii="Calibri" w:hAnsi="Calibri"/>
                <w:lang w:val="en-US"/>
              </w:rPr>
              <w:br/>
            </w: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b/>
                <w:lang w:val="en-US"/>
              </w:rPr>
              <w:t>Moderate cost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egligible costs and saving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Moderate saving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arge saving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8E5B9CB" w14:textId="77777777" w:rsidR="00CF2FA3" w:rsidRPr="00F20EDB" w:rsidRDefault="00CF2FA3" w:rsidP="003A7DF6">
            <w:pPr>
              <w:rPr>
                <w:rFonts w:ascii="Calibri" w:hAnsi="Calibri"/>
                <w:lang w:val="en-US"/>
              </w:rPr>
            </w:pPr>
            <w:r w:rsidRPr="00F20EDB">
              <w:rPr>
                <w:rFonts w:ascii="Calibri" w:hAnsi="Calibri"/>
                <w:lang w:val="en-US"/>
              </w:rPr>
              <w:t>From Gilead press release:</w:t>
            </w:r>
          </w:p>
          <w:p w14:paraId="40156F32" w14:textId="77777777" w:rsidR="00CF2FA3" w:rsidRPr="00F20EDB" w:rsidRDefault="00CF2FA3" w:rsidP="003A7DF6">
            <w:pPr>
              <w:rPr>
                <w:rFonts w:ascii="Calibri" w:hAnsi="Calibri"/>
                <w:lang w:val="en-US"/>
              </w:rPr>
            </w:pPr>
            <w:r w:rsidRPr="00F20EDB">
              <w:rPr>
                <w:rFonts w:ascii="Calibri" w:hAnsi="Calibri"/>
                <w:lang w:val="en-US"/>
              </w:rPr>
              <w:t xml:space="preserve">Price for governments of </w:t>
            </w:r>
            <w:r w:rsidRPr="00F20EDB">
              <w:rPr>
                <w:rFonts w:ascii="Calibri" w:hAnsi="Calibri"/>
                <w:b/>
                <w:bCs/>
                <w:lang w:val="en-US"/>
              </w:rPr>
              <w:t>developed countries</w:t>
            </w:r>
            <w:r w:rsidRPr="00F20EDB">
              <w:rPr>
                <w:rFonts w:ascii="Calibri" w:hAnsi="Calibri"/>
                <w:lang w:val="en-US"/>
              </w:rPr>
              <w:t xml:space="preserve"> of </w:t>
            </w:r>
            <w:r w:rsidRPr="00F20EDB">
              <w:rPr>
                <w:rFonts w:ascii="Calibri" w:hAnsi="Calibri"/>
                <w:b/>
                <w:bCs/>
                <w:lang w:val="en-US"/>
              </w:rPr>
              <w:t>$390 per vial</w:t>
            </w:r>
            <w:r w:rsidRPr="00F20EDB">
              <w:rPr>
                <w:rFonts w:ascii="Calibri" w:hAnsi="Calibri"/>
                <w:lang w:val="en-US"/>
              </w:rPr>
              <w:t>.</w:t>
            </w:r>
          </w:p>
          <w:p w14:paraId="1157B1D3" w14:textId="77777777" w:rsidR="00CF2FA3" w:rsidRPr="00F20EDB" w:rsidRDefault="00CF2FA3" w:rsidP="003A7DF6">
            <w:pPr>
              <w:rPr>
                <w:rFonts w:ascii="Calibri" w:hAnsi="Calibri"/>
                <w:lang w:val="en-US"/>
              </w:rPr>
            </w:pPr>
            <w:r w:rsidRPr="00F20EDB">
              <w:rPr>
                <w:rFonts w:ascii="Calibri" w:hAnsi="Calibri"/>
                <w:lang w:val="en-US"/>
              </w:rPr>
              <w:t xml:space="preserve">A 5-day treatment course using </w:t>
            </w:r>
            <w:r w:rsidRPr="00F20EDB">
              <w:rPr>
                <w:rFonts w:ascii="Calibri" w:hAnsi="Calibri"/>
                <w:b/>
                <w:bCs/>
                <w:lang w:val="en-US"/>
              </w:rPr>
              <w:t>6 vials</w:t>
            </w:r>
            <w:r w:rsidRPr="00F20EDB">
              <w:rPr>
                <w:rFonts w:ascii="Calibri" w:hAnsi="Calibri"/>
                <w:lang w:val="en-US"/>
              </w:rPr>
              <w:t xml:space="preserve"> of remdesivir = </w:t>
            </w:r>
            <w:r w:rsidRPr="00F20EDB">
              <w:rPr>
                <w:rFonts w:ascii="Calibri" w:hAnsi="Calibri"/>
                <w:b/>
                <w:bCs/>
                <w:lang w:val="en-US"/>
              </w:rPr>
              <w:t>$2,340 per patient.</w:t>
            </w:r>
          </w:p>
          <w:p w14:paraId="6C4DAB44" w14:textId="77777777" w:rsidR="00CF2FA3" w:rsidRPr="00F20EDB" w:rsidRDefault="00CF2FA3" w:rsidP="003A7DF6">
            <w:pPr>
              <w:rPr>
                <w:rFonts w:ascii="Calibri" w:hAnsi="Calibri"/>
                <w:lang w:val="en-US"/>
              </w:rPr>
            </w:pPr>
            <w:r w:rsidRPr="00F20EDB">
              <w:rPr>
                <w:rFonts w:ascii="Calibri" w:hAnsi="Calibri"/>
                <w:lang w:val="en-US"/>
              </w:rPr>
              <w:t>Price for private insurance companies, will be $520 per vial.</w:t>
            </w:r>
          </w:p>
          <w:p w14:paraId="7AB031B5" w14:textId="77777777" w:rsidR="00CF2FA3" w:rsidRPr="00F20EDB" w:rsidRDefault="00CF2FA3" w:rsidP="003A7DF6">
            <w:pPr>
              <w:rPr>
                <w:rFonts w:ascii="Calibri" w:hAnsi="Calibri"/>
                <w:lang w:val="en-US"/>
              </w:rPr>
            </w:pPr>
            <w:r w:rsidRPr="00F20EDB">
              <w:rPr>
                <w:rFonts w:ascii="Calibri" w:hAnsi="Calibri"/>
                <w:lang w:val="en-US"/>
              </w:rPr>
              <w:br/>
            </w:r>
          </w:p>
          <w:p w14:paraId="546FDD12" w14:textId="77777777" w:rsidR="00CF2FA3" w:rsidRPr="00F20EDB" w:rsidRDefault="00CF2FA3" w:rsidP="003A7DF6">
            <w:pPr>
              <w:rPr>
                <w:rFonts w:ascii="Calibri" w:hAnsi="Calibri"/>
                <w:lang w:val="en-US"/>
              </w:rPr>
            </w:pPr>
            <w:r w:rsidRPr="00F20EDB">
              <w:rPr>
                <w:rFonts w:ascii="Calibri" w:hAnsi="Calibri"/>
                <w:b/>
                <w:bCs/>
                <w:lang w:val="en-US"/>
              </w:rPr>
              <w:t>Reference</w:t>
            </w:r>
            <w:r w:rsidRPr="00F20EDB">
              <w:rPr>
                <w:rFonts w:ascii="Calibri" w:hAnsi="Calibri"/>
                <w:lang w:val="en-US"/>
              </w:rPr>
              <w:t>:</w:t>
            </w:r>
          </w:p>
          <w:p w14:paraId="6280E02A" w14:textId="77777777" w:rsidR="00CF2FA3" w:rsidRPr="00F20EDB" w:rsidRDefault="001701E6" w:rsidP="003A7DF6">
            <w:pPr>
              <w:rPr>
                <w:rFonts w:ascii="Calibri" w:hAnsi="Calibri"/>
                <w:lang w:val="en-US"/>
              </w:rPr>
            </w:pPr>
            <w:hyperlink r:id="rId17" w:history="1">
              <w:r w:rsidR="00CF2FA3" w:rsidRPr="00F20EDB">
                <w:rPr>
                  <w:rStyle w:val="Hyperlink"/>
                  <w:rFonts w:ascii="Calibri" w:hAnsi="Calibri"/>
                  <w:lang w:val="en-US"/>
                </w:rPr>
                <w:t>https://www.gilead.com/news-and-press/press-room/press-releases/2020/6/an-open-letter-from-daniel-oday-chairman--ceo-gilead-sciences</w:t>
              </w:r>
            </w:hyperlink>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524A94B" w14:textId="77777777" w:rsidR="00CF2FA3" w:rsidRPr="00F20EDB" w:rsidRDefault="00CF2FA3" w:rsidP="003A7DF6">
            <w:pPr>
              <w:rPr>
                <w:rFonts w:ascii="Calibri" w:hAnsi="Calibri"/>
                <w:lang w:val="en-US"/>
              </w:rPr>
            </w:pPr>
            <w:r w:rsidRPr="00F20EDB">
              <w:rPr>
                <w:rFonts w:ascii="Calibri" w:hAnsi="Calibri"/>
                <w:lang w:val="en-US"/>
              </w:rPr>
              <w:br/>
              <w:t>Majority (95.2%) agreed that the current costs are moderate</w:t>
            </w:r>
          </w:p>
          <w:p w14:paraId="6A7F434A" w14:textId="77777777" w:rsidR="00CF2FA3" w:rsidRPr="00F20EDB" w:rsidRDefault="00CF2FA3" w:rsidP="003A7DF6">
            <w:pPr>
              <w:rPr>
                <w:rFonts w:ascii="Calibri" w:hAnsi="Calibri"/>
                <w:lang w:val="en-US"/>
              </w:rPr>
            </w:pPr>
          </w:p>
          <w:p w14:paraId="2F454BB2" w14:textId="77777777" w:rsidR="00CF2FA3" w:rsidRPr="00F20EDB" w:rsidRDefault="00CF2FA3" w:rsidP="003A7DF6">
            <w:pPr>
              <w:rPr>
                <w:rFonts w:ascii="Calibri" w:hAnsi="Calibri"/>
                <w:lang w:val="en-US"/>
              </w:rPr>
            </w:pPr>
            <w:r w:rsidRPr="00F20EDB">
              <w:rPr>
                <w:rFonts w:ascii="Calibri" w:hAnsi="Calibri"/>
                <w:lang w:val="en-US"/>
              </w:rPr>
              <w:t>One panelist thought this is trivial cost, and another thought it is large</w:t>
            </w:r>
          </w:p>
        </w:tc>
      </w:tr>
      <w:tr w:rsidR="00CF2FA3" w:rsidRPr="00F20EDB" w14:paraId="22ABE24B" w14:textId="77777777" w:rsidTr="003A7DF6">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DC85E56" w14:textId="77777777" w:rsidR="00CF2FA3" w:rsidRPr="00F20EDB" w:rsidRDefault="00CF2FA3" w:rsidP="003A7DF6">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Certainty of evidence of required resources</w:t>
            </w:r>
          </w:p>
          <w:p w14:paraId="5AD7C4F5" w14:textId="77777777" w:rsidR="00CF2FA3" w:rsidRPr="00F20EDB" w:rsidRDefault="00CF2FA3" w:rsidP="003A7DF6">
            <w:pPr>
              <w:pStyle w:val="Subtitle2"/>
              <w:spacing w:before="0" w:beforeAutospacing="0" w:after="0" w:afterAutospacing="0"/>
              <w:rPr>
                <w:rFonts w:ascii="Calibri" w:hAnsi="Calibri"/>
                <w:color w:val="FFFFFF"/>
                <w:lang w:val="en-US"/>
              </w:rPr>
            </w:pPr>
            <w:r w:rsidRPr="00F20EDB">
              <w:rPr>
                <w:rFonts w:ascii="Calibri" w:hAnsi="Calibri"/>
                <w:color w:val="FFFFFF"/>
                <w:lang w:val="en-US"/>
              </w:rPr>
              <w:t>What is the certainty of the evidence of resource requirements (costs)?</w:t>
            </w:r>
          </w:p>
        </w:tc>
      </w:tr>
      <w:tr w:rsidR="00CF2FA3" w:rsidRPr="00F20EDB" w14:paraId="7EAD8B0E" w14:textId="77777777" w:rsidTr="003A7DF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7151151" w14:textId="77777777" w:rsidR="00CF2FA3" w:rsidRPr="00F20EDB" w:rsidRDefault="00CF2FA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E462180" w14:textId="77777777" w:rsidR="00CF2FA3" w:rsidRPr="00F20EDB" w:rsidRDefault="00CF2FA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37FF382" w14:textId="77777777" w:rsidR="00CF2FA3" w:rsidRPr="00F20EDB" w:rsidRDefault="00CF2FA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CF2FA3" w:rsidRPr="00F20EDB" w14:paraId="162300DC" w14:textId="77777777" w:rsidTr="003A7DF6">
        <w:trPr>
          <w:trHeight w:val="30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2BC8734" w14:textId="77777777" w:rsidR="00CF2FA3" w:rsidRPr="00F20EDB" w:rsidRDefault="00CF2FA3" w:rsidP="003A7DF6">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ery low</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ow</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Moderate</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High</w:t>
            </w:r>
            <w:r w:rsidRPr="00F20EDB">
              <w:rPr>
                <w:rFonts w:ascii="Calibri" w:hAnsi="Calibri"/>
                <w:lang w:val="en-US"/>
              </w:rPr>
              <w:br/>
            </w: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b/>
                <w:lang w:val="en-US"/>
              </w:rPr>
              <w:t>No included studies</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59BBE1D" w14:textId="77777777" w:rsidR="00CF2FA3" w:rsidRPr="00F20EDB" w:rsidRDefault="00CF2FA3" w:rsidP="003A7DF6">
            <w:pPr>
              <w:rPr>
                <w:rFonts w:ascii="Calibri" w:hAnsi="Calibri"/>
                <w:lang w:val="en-US"/>
              </w:rPr>
            </w:pPr>
            <w:r w:rsidRPr="00F20EDB">
              <w:rPr>
                <w:rFonts w:ascii="Calibri" w:hAnsi="Calibri"/>
                <w:lang w:val="en-US"/>
              </w:rPr>
              <w:br/>
              <w:t xml:space="preserve">No included cost effectiveness studies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2D951C6" w14:textId="77777777" w:rsidR="00CF2FA3" w:rsidRPr="00F20EDB" w:rsidRDefault="00CF2FA3" w:rsidP="003A7DF6">
            <w:pPr>
              <w:rPr>
                <w:rFonts w:ascii="Calibri" w:hAnsi="Calibri"/>
                <w:lang w:val="en-US"/>
              </w:rPr>
            </w:pPr>
            <w:r w:rsidRPr="00F20EDB">
              <w:rPr>
                <w:rFonts w:ascii="Calibri" w:hAnsi="Calibri"/>
                <w:lang w:val="en-US"/>
              </w:rPr>
              <w:br/>
            </w:r>
          </w:p>
        </w:tc>
      </w:tr>
      <w:tr w:rsidR="00CF2FA3" w:rsidRPr="00F20EDB" w14:paraId="41363175" w14:textId="77777777" w:rsidTr="003A7DF6">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7E4A900" w14:textId="77777777" w:rsidR="00CF2FA3" w:rsidRPr="00F20EDB" w:rsidRDefault="00CF2FA3" w:rsidP="003A7DF6">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Cost effectiveness</w:t>
            </w:r>
          </w:p>
          <w:p w14:paraId="7A343DDD" w14:textId="77777777" w:rsidR="00CF2FA3" w:rsidRPr="00F20EDB" w:rsidRDefault="00CF2FA3" w:rsidP="003A7DF6">
            <w:pPr>
              <w:pStyle w:val="Subtitle2"/>
              <w:spacing w:before="0" w:beforeAutospacing="0" w:after="0" w:afterAutospacing="0"/>
              <w:rPr>
                <w:rFonts w:ascii="Calibri" w:hAnsi="Calibri"/>
                <w:color w:val="FFFFFF"/>
                <w:lang w:val="en-US"/>
              </w:rPr>
            </w:pPr>
            <w:r w:rsidRPr="00F20EDB">
              <w:rPr>
                <w:rFonts w:ascii="Calibri" w:hAnsi="Calibri"/>
                <w:color w:val="FFFFFF"/>
                <w:lang w:val="en-US"/>
              </w:rPr>
              <w:t>Does the cost-effectiveness of the intervention favor the intervention or the comparison?</w:t>
            </w:r>
          </w:p>
        </w:tc>
      </w:tr>
      <w:tr w:rsidR="00CF2FA3" w:rsidRPr="00F20EDB" w14:paraId="011CF079" w14:textId="77777777" w:rsidTr="003A7DF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7143E2D" w14:textId="77777777" w:rsidR="00CF2FA3" w:rsidRPr="00F20EDB" w:rsidRDefault="00CF2FA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EA23B09" w14:textId="77777777" w:rsidR="00CF2FA3" w:rsidRPr="00F20EDB" w:rsidRDefault="00CF2FA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0BF9751" w14:textId="77777777" w:rsidR="00CF2FA3" w:rsidRPr="00F20EDB" w:rsidRDefault="00CF2FA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CF2FA3" w:rsidRPr="00F20EDB" w14:paraId="13A46305" w14:textId="77777777" w:rsidTr="003A7DF6">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E41F0C1" w14:textId="77777777" w:rsidR="00CF2FA3" w:rsidRPr="00F20EDB" w:rsidRDefault="00CF2FA3" w:rsidP="003A7DF6">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Favors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favors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es not favor either the intervention or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favors the interventi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Favors the interventi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b/>
                <w:lang w:val="en-US"/>
              </w:rPr>
              <w:t>No included studies</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2BDE8B1" w14:textId="77777777" w:rsidR="00CF2FA3" w:rsidRPr="00F20EDB" w:rsidRDefault="00CF2FA3" w:rsidP="003A7DF6">
            <w:pPr>
              <w:rPr>
                <w:rFonts w:ascii="Calibri" w:hAnsi="Calibri"/>
                <w:lang w:val="en-US"/>
              </w:rPr>
            </w:pPr>
            <w:r w:rsidRPr="00F20EDB">
              <w:rPr>
                <w:rFonts w:ascii="Calibri" w:hAnsi="Calibri"/>
                <w:lang w:val="en-US"/>
              </w:rPr>
              <w:br/>
              <w:t xml:space="preserve">No included cost effectiveness studies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A94A5AA" w14:textId="77777777" w:rsidR="00CF2FA3" w:rsidRPr="00F20EDB" w:rsidRDefault="00CF2FA3" w:rsidP="003A7DF6">
            <w:pPr>
              <w:rPr>
                <w:rFonts w:ascii="Calibri" w:hAnsi="Calibri"/>
                <w:lang w:val="en-US"/>
              </w:rPr>
            </w:pPr>
            <w:r w:rsidRPr="00F20EDB">
              <w:rPr>
                <w:rFonts w:ascii="Calibri" w:hAnsi="Calibri"/>
                <w:lang w:val="en-US"/>
              </w:rPr>
              <w:br/>
            </w:r>
          </w:p>
        </w:tc>
      </w:tr>
      <w:tr w:rsidR="00CF2FA3" w:rsidRPr="00F20EDB" w14:paraId="7F1C4CE8" w14:textId="77777777" w:rsidTr="003A7DF6">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4777EC0" w14:textId="77777777" w:rsidR="00CF2FA3" w:rsidRPr="00F20EDB" w:rsidRDefault="00CF2FA3" w:rsidP="003A7DF6">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Equity</w:t>
            </w:r>
          </w:p>
          <w:p w14:paraId="17464D9D" w14:textId="77777777" w:rsidR="00CF2FA3" w:rsidRPr="00F20EDB" w:rsidRDefault="00CF2FA3" w:rsidP="003A7DF6">
            <w:pPr>
              <w:pStyle w:val="Subtitle2"/>
              <w:spacing w:before="0" w:beforeAutospacing="0" w:after="0" w:afterAutospacing="0"/>
              <w:rPr>
                <w:rFonts w:ascii="Calibri" w:hAnsi="Calibri"/>
                <w:color w:val="FFFFFF"/>
                <w:lang w:val="en-US"/>
              </w:rPr>
            </w:pPr>
            <w:r w:rsidRPr="00F20EDB">
              <w:rPr>
                <w:rFonts w:ascii="Calibri" w:hAnsi="Calibri"/>
                <w:color w:val="FFFFFF"/>
                <w:lang w:val="en-US"/>
              </w:rPr>
              <w:t>What would be the impact on health equity?</w:t>
            </w:r>
          </w:p>
        </w:tc>
      </w:tr>
      <w:tr w:rsidR="00CF2FA3" w:rsidRPr="00F20EDB" w14:paraId="6E3A8D92" w14:textId="77777777" w:rsidTr="003A7DF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BBF6E6B" w14:textId="77777777" w:rsidR="00CF2FA3" w:rsidRPr="00F20EDB" w:rsidRDefault="00CF2FA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9FBEEBC" w14:textId="77777777" w:rsidR="00CF2FA3" w:rsidRPr="00F20EDB" w:rsidRDefault="00CF2FA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102A9D7" w14:textId="77777777" w:rsidR="00CF2FA3" w:rsidRPr="00F20EDB" w:rsidRDefault="00CF2FA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CF2FA3" w:rsidRPr="00F20EDB" w14:paraId="0BF4B8DE" w14:textId="77777777" w:rsidTr="003A7DF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7560C87" w14:textId="77777777" w:rsidR="00CF2FA3" w:rsidRPr="00F20EDB" w:rsidRDefault="00CF2FA3" w:rsidP="003A7DF6">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Reduced</w:t>
            </w:r>
            <w:r w:rsidRPr="00F20EDB">
              <w:rPr>
                <w:rFonts w:ascii="Calibri" w:hAnsi="Calibri"/>
                <w:lang w:val="en-US"/>
              </w:rPr>
              <w:br/>
            </w: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b/>
                <w:lang w:val="en-US"/>
              </w:rPr>
              <w:t>Probably reduced</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no impact</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increased</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Increased</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B2B85DD" w14:textId="77777777" w:rsidR="00CF2FA3" w:rsidRPr="00F20EDB" w:rsidRDefault="00CF2FA3" w:rsidP="003A7DF6">
            <w:pPr>
              <w:rPr>
                <w:rFonts w:ascii="Calibri" w:hAnsi="Calibri"/>
                <w:lang w:val="en-US"/>
              </w:rPr>
            </w:pPr>
            <w:r w:rsidRPr="00F20EDB">
              <w:rPr>
                <w:rFonts w:ascii="Calibri" w:hAnsi="Calibri"/>
                <w:lang w:val="en-US"/>
              </w:rPr>
              <w:br/>
            </w:r>
          </w:p>
          <w:p w14:paraId="6FBB3B8F" w14:textId="77777777" w:rsidR="00CF2FA3" w:rsidRPr="00F20EDB" w:rsidRDefault="00CF2FA3" w:rsidP="003A7DF6">
            <w:pPr>
              <w:rPr>
                <w:rFonts w:ascii="Calibri" w:hAnsi="Calibri"/>
                <w:lang w:val="en-US"/>
              </w:rPr>
            </w:pP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CE8D9B4" w14:textId="77777777" w:rsidR="00CF2FA3" w:rsidRPr="00F20EDB" w:rsidRDefault="00CF2FA3" w:rsidP="003A7DF6">
            <w:pPr>
              <w:rPr>
                <w:rFonts w:ascii="Calibri" w:hAnsi="Calibri"/>
                <w:lang w:val="en-US"/>
              </w:rPr>
            </w:pPr>
            <w:r w:rsidRPr="00F20EDB">
              <w:rPr>
                <w:rFonts w:ascii="Calibri" w:hAnsi="Calibri"/>
                <w:lang w:val="en-US"/>
              </w:rPr>
              <w:br/>
              <w:t>Majority agreed that the routine use of a costly drug like remdesivir in critical COVID-19, without proven benefit may result in more inequity (reduced equity)</w:t>
            </w:r>
          </w:p>
        </w:tc>
      </w:tr>
      <w:tr w:rsidR="00CF2FA3" w:rsidRPr="00F20EDB" w14:paraId="6C7793A8" w14:textId="77777777" w:rsidTr="003A7DF6">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664D478" w14:textId="77777777" w:rsidR="00CF2FA3" w:rsidRPr="00F20EDB" w:rsidRDefault="00CF2FA3" w:rsidP="003A7DF6">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Acceptability</w:t>
            </w:r>
          </w:p>
          <w:p w14:paraId="2537E5CC" w14:textId="77777777" w:rsidR="00CF2FA3" w:rsidRPr="00F20EDB" w:rsidRDefault="00CF2FA3" w:rsidP="003A7DF6">
            <w:pPr>
              <w:pStyle w:val="Subtitle2"/>
              <w:spacing w:before="0" w:beforeAutospacing="0" w:after="0" w:afterAutospacing="0"/>
              <w:rPr>
                <w:rFonts w:ascii="Calibri" w:hAnsi="Calibri"/>
                <w:color w:val="FFFFFF"/>
                <w:lang w:val="en-US"/>
              </w:rPr>
            </w:pPr>
            <w:r w:rsidRPr="00F20EDB">
              <w:rPr>
                <w:rFonts w:ascii="Calibri" w:hAnsi="Calibri"/>
                <w:color w:val="FFFFFF"/>
                <w:lang w:val="en-US"/>
              </w:rPr>
              <w:t>Is the intervention acceptable to key stakeholders?</w:t>
            </w:r>
          </w:p>
        </w:tc>
      </w:tr>
      <w:tr w:rsidR="00CF2FA3" w:rsidRPr="00F20EDB" w14:paraId="54A5B81C" w14:textId="77777777" w:rsidTr="003A7DF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26877FC" w14:textId="77777777" w:rsidR="00CF2FA3" w:rsidRPr="00F20EDB" w:rsidRDefault="00CF2FA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CCFE460" w14:textId="77777777" w:rsidR="00CF2FA3" w:rsidRPr="00F20EDB" w:rsidRDefault="00CF2FA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E790AF3" w14:textId="77777777" w:rsidR="00CF2FA3" w:rsidRPr="00F20EDB" w:rsidRDefault="00CF2FA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CF2FA3" w:rsidRPr="00F20EDB" w14:paraId="59976873" w14:textId="77777777" w:rsidTr="003A7DF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494EDF9" w14:textId="77777777" w:rsidR="00CF2FA3" w:rsidRPr="00F20EDB" w:rsidRDefault="00CF2FA3" w:rsidP="003A7DF6">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o</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no</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y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Yes</w:t>
            </w:r>
            <w:r w:rsidRPr="00F20EDB">
              <w:rPr>
                <w:rFonts w:ascii="Calibri" w:hAnsi="Calibri"/>
                <w:lang w:val="en-US"/>
              </w:rPr>
              <w:br/>
            </w: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b/>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07A6791" w14:textId="77777777" w:rsidR="00CF2FA3" w:rsidRPr="00F20EDB" w:rsidRDefault="00CF2FA3" w:rsidP="003A7DF6">
            <w:pPr>
              <w:rPr>
                <w:rFonts w:ascii="Calibri" w:hAnsi="Calibri"/>
                <w:lang w:val="en-US"/>
              </w:rPr>
            </w:pPr>
            <w:r w:rsidRPr="00F20EDB">
              <w:rPr>
                <w:rFonts w:ascii="Calibri" w:hAnsi="Calibri"/>
                <w:lang w:val="en-US"/>
              </w:rPr>
              <w:t>For critically ill patients, the evidence suggest harm with remdesivir but can't exclude small benefit and with the added costs, it is likely that stakeholders such as policymakers may not accept using remdesivir in critical COVID-19</w:t>
            </w:r>
          </w:p>
          <w:p w14:paraId="42E3CDC3" w14:textId="77777777" w:rsidR="00CF2FA3" w:rsidRPr="00F20EDB" w:rsidRDefault="00CF2FA3" w:rsidP="003A7DF6">
            <w:pPr>
              <w:rPr>
                <w:rFonts w:ascii="Calibri" w:hAnsi="Calibri"/>
                <w:lang w:val="en-US"/>
              </w:rPr>
            </w:pPr>
            <w:r w:rsidRPr="00F20EDB">
              <w:rPr>
                <w:rFonts w:ascii="Calibri" w:hAnsi="Calibri"/>
                <w:lang w:val="en-US"/>
              </w:rPr>
              <w:t>However, the treatment itself as an intravenous drug is probably acceptable and nothing directly would render it not acceptable.</w:t>
            </w:r>
          </w:p>
          <w:p w14:paraId="38599280" w14:textId="77777777" w:rsidR="00CF2FA3" w:rsidRPr="00F20EDB" w:rsidRDefault="00CF2FA3" w:rsidP="003A7DF6">
            <w:pPr>
              <w:rPr>
                <w:rFonts w:ascii="Calibri" w:hAnsi="Calibri"/>
                <w:lang w:val="en-US"/>
              </w:rPr>
            </w:pPr>
          </w:p>
          <w:p w14:paraId="5F55F81D" w14:textId="77777777" w:rsidR="00CF2FA3" w:rsidRPr="00F20EDB" w:rsidRDefault="00CF2FA3" w:rsidP="003A7DF6">
            <w:pPr>
              <w:rPr>
                <w:rFonts w:ascii="Calibri" w:hAnsi="Calibri"/>
                <w:lang w:val="en-US"/>
              </w:rPr>
            </w:pPr>
            <w:r w:rsidRPr="00F20EDB">
              <w:rPr>
                <w:rFonts w:ascii="Calibri" w:hAnsi="Calibri"/>
                <w:lang w:val="en-US"/>
              </w:rPr>
              <w:t>Therefore, acceptability will likely be variable between stakeholders, patients versus healthcare workers versus policymakers.</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01C528C" w14:textId="77777777" w:rsidR="00CF2FA3" w:rsidRPr="00F20EDB" w:rsidRDefault="00CF2FA3" w:rsidP="003A7DF6">
            <w:pPr>
              <w:rPr>
                <w:rFonts w:ascii="Calibri" w:hAnsi="Calibri"/>
                <w:lang w:val="en-US"/>
              </w:rPr>
            </w:pPr>
            <w:r w:rsidRPr="00F20EDB">
              <w:rPr>
                <w:rFonts w:ascii="Calibri" w:hAnsi="Calibri"/>
                <w:lang w:val="en-US"/>
              </w:rPr>
              <w:br/>
            </w:r>
          </w:p>
        </w:tc>
      </w:tr>
      <w:tr w:rsidR="00CF2FA3" w:rsidRPr="00F20EDB" w14:paraId="69FD4176" w14:textId="77777777" w:rsidTr="003A7DF6">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08EE856" w14:textId="77777777" w:rsidR="00CF2FA3" w:rsidRPr="00F20EDB" w:rsidRDefault="00CF2FA3" w:rsidP="003A7DF6">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Feasibility</w:t>
            </w:r>
          </w:p>
          <w:p w14:paraId="2573E3F7" w14:textId="77777777" w:rsidR="00CF2FA3" w:rsidRPr="00F20EDB" w:rsidRDefault="00CF2FA3" w:rsidP="003A7DF6">
            <w:pPr>
              <w:pStyle w:val="Subtitle2"/>
              <w:spacing w:before="0" w:beforeAutospacing="0" w:after="0" w:afterAutospacing="0"/>
              <w:rPr>
                <w:rFonts w:ascii="Calibri" w:hAnsi="Calibri"/>
                <w:color w:val="FFFFFF"/>
                <w:lang w:val="en-US"/>
              </w:rPr>
            </w:pPr>
            <w:r w:rsidRPr="00F20EDB">
              <w:rPr>
                <w:rFonts w:ascii="Calibri" w:hAnsi="Calibri"/>
                <w:color w:val="FFFFFF"/>
                <w:lang w:val="en-US"/>
              </w:rPr>
              <w:t>Is the intervention feasible to implement?</w:t>
            </w:r>
          </w:p>
        </w:tc>
      </w:tr>
      <w:tr w:rsidR="00CF2FA3" w:rsidRPr="00F20EDB" w14:paraId="063690CE" w14:textId="77777777" w:rsidTr="003A7DF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3C537B1" w14:textId="77777777" w:rsidR="00CF2FA3" w:rsidRPr="00F20EDB" w:rsidRDefault="00CF2FA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FF64364" w14:textId="77777777" w:rsidR="00CF2FA3" w:rsidRPr="00F20EDB" w:rsidRDefault="00CF2FA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5840EC0" w14:textId="77777777" w:rsidR="00CF2FA3" w:rsidRPr="00F20EDB" w:rsidRDefault="00CF2FA3" w:rsidP="003A7DF6">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CF2FA3" w:rsidRPr="00F20EDB" w14:paraId="0A45EBFF" w14:textId="77777777" w:rsidTr="003A7DF6">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65DD306" w14:textId="77777777" w:rsidR="00CF2FA3" w:rsidRPr="00F20EDB" w:rsidRDefault="00CF2FA3" w:rsidP="003A7DF6">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o</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no</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y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Yes</w:t>
            </w:r>
            <w:r w:rsidRPr="00F20EDB">
              <w:rPr>
                <w:rFonts w:ascii="Calibri" w:hAnsi="Calibri"/>
                <w:lang w:val="en-US"/>
              </w:rPr>
              <w:br/>
            </w: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b/>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875831F" w14:textId="77777777" w:rsidR="00CF2FA3" w:rsidRPr="00F20EDB" w:rsidRDefault="00CF2FA3" w:rsidP="003A7DF6">
            <w:pPr>
              <w:rPr>
                <w:rFonts w:ascii="Calibri" w:hAnsi="Calibri"/>
                <w:lang w:val="en-US"/>
              </w:rPr>
            </w:pPr>
            <w:r w:rsidRPr="00F20EDB">
              <w:rPr>
                <w:rFonts w:ascii="Calibri" w:hAnsi="Calibri"/>
                <w:lang w:val="en-US"/>
              </w:rPr>
              <w:t>Possible barriers: 1) cost, 2) availability of the drug (single manufacturer), 3) only given intravenously</w:t>
            </w:r>
          </w:p>
          <w:p w14:paraId="1F33EC25" w14:textId="77777777" w:rsidR="00CF2FA3" w:rsidRPr="00F20EDB" w:rsidRDefault="00CF2FA3" w:rsidP="003A7DF6">
            <w:pPr>
              <w:rPr>
                <w:rFonts w:ascii="Calibri" w:hAnsi="Calibri"/>
                <w:lang w:val="en-US"/>
              </w:rPr>
            </w:pPr>
          </w:p>
          <w:p w14:paraId="25F6FD8B" w14:textId="77777777" w:rsidR="00CF2FA3" w:rsidRPr="00F20EDB" w:rsidRDefault="00CF2FA3" w:rsidP="003A7DF6">
            <w:pPr>
              <w:rPr>
                <w:rFonts w:ascii="Calibri" w:hAnsi="Calibri"/>
                <w:lang w:val="en-US"/>
              </w:rPr>
            </w:pPr>
            <w:r w:rsidRPr="00F20EDB">
              <w:rPr>
                <w:rFonts w:ascii="Calibri" w:hAnsi="Calibri"/>
                <w:lang w:val="en-US"/>
              </w:rPr>
              <w:t>It might be feasible in developed and high income countries, but less feasible with low- or middle- income countries</w:t>
            </w:r>
          </w:p>
          <w:p w14:paraId="0F697685" w14:textId="77777777" w:rsidR="00CF2FA3" w:rsidRPr="00F20EDB" w:rsidRDefault="00CF2FA3" w:rsidP="003A7DF6">
            <w:pPr>
              <w:rPr>
                <w:rFonts w:ascii="Calibri" w:hAnsi="Calibri"/>
                <w:lang w:val="en-US"/>
              </w:rPr>
            </w:pPr>
          </w:p>
          <w:p w14:paraId="5BF4888F" w14:textId="77777777" w:rsidR="00CF2FA3" w:rsidRPr="00F20EDB" w:rsidRDefault="00CF2FA3" w:rsidP="003A7DF6">
            <w:pPr>
              <w:rPr>
                <w:rFonts w:ascii="Calibri" w:hAnsi="Calibri"/>
                <w:lang w:val="en-US"/>
              </w:rPr>
            </w:pPr>
            <w:r w:rsidRPr="00F20EDB">
              <w:rPr>
                <w:rFonts w:ascii="Calibri" w:hAnsi="Calibri"/>
                <w:lang w:val="en-US"/>
              </w:rPr>
              <w:t xml:space="preserve">While Gilead signed a non-exclusive voluntary licensing agreements with generic manufacturers in Egypt, India, and Pakistan. </w:t>
            </w:r>
          </w:p>
          <w:p w14:paraId="4F27B149" w14:textId="77777777" w:rsidR="00CF2FA3" w:rsidRPr="00F20EDB" w:rsidRDefault="00CF2FA3" w:rsidP="003A7DF6">
            <w:pPr>
              <w:rPr>
                <w:rFonts w:ascii="Calibri" w:hAnsi="Calibri"/>
                <w:lang w:val="en-US"/>
              </w:rPr>
            </w:pPr>
            <w:r w:rsidRPr="00F20EDB">
              <w:rPr>
                <w:rFonts w:ascii="Calibri" w:hAnsi="Calibri"/>
                <w:lang w:val="en-US"/>
              </w:rPr>
              <w:t>Link: https://www.gilead.com/purpose/advancing-global-health/covid-19/voluntary-licensing-agreements-for-remdesivir</w:t>
            </w:r>
          </w:p>
          <w:p w14:paraId="40C92778" w14:textId="77777777" w:rsidR="00CF2FA3" w:rsidRPr="00F20EDB" w:rsidRDefault="00CF2FA3" w:rsidP="003A7DF6">
            <w:pPr>
              <w:rPr>
                <w:rFonts w:ascii="Calibri" w:hAnsi="Calibri"/>
                <w:lang w:val="en-US"/>
              </w:rPr>
            </w:pPr>
          </w:p>
          <w:p w14:paraId="7FFBFA49" w14:textId="77777777" w:rsidR="00CF2FA3" w:rsidRPr="00F20EDB" w:rsidRDefault="00CF2FA3" w:rsidP="003A7DF6">
            <w:pPr>
              <w:rPr>
                <w:rFonts w:ascii="Calibri" w:hAnsi="Calibri"/>
                <w:lang w:val="en-US"/>
              </w:rPr>
            </w:pPr>
            <w:r w:rsidRPr="00F20EDB">
              <w:rPr>
                <w:rFonts w:ascii="Calibri" w:hAnsi="Calibri"/>
                <w:lang w:val="en-US"/>
              </w:rPr>
              <w:t>The impact of this on supply to certain courtiers is unclear</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0BDBE9B" w14:textId="77777777" w:rsidR="00CF2FA3" w:rsidRPr="00F20EDB" w:rsidRDefault="00CF2FA3" w:rsidP="003A7DF6">
            <w:pPr>
              <w:rPr>
                <w:rFonts w:ascii="Calibri" w:hAnsi="Calibri"/>
                <w:lang w:val="en-US"/>
              </w:rPr>
            </w:pPr>
            <w:r w:rsidRPr="00F20EDB">
              <w:rPr>
                <w:rFonts w:ascii="Calibri" w:hAnsi="Calibri"/>
                <w:lang w:val="en-US"/>
              </w:rPr>
              <w:br/>
            </w:r>
          </w:p>
        </w:tc>
      </w:tr>
    </w:tbl>
    <w:p w14:paraId="377B4525" w14:textId="77777777" w:rsidR="00CF2FA3" w:rsidRPr="00F20EDB" w:rsidRDefault="00CF2FA3" w:rsidP="00CF2FA3">
      <w:pPr>
        <w:pStyle w:val="Heading1"/>
        <w:spacing w:after="20"/>
        <w:rPr>
          <w:rFonts w:ascii="Calibri" w:eastAsia="Times New Roman" w:hAnsi="Calibri"/>
          <w:caps/>
          <w:color w:val="000000"/>
          <w:sz w:val="30"/>
          <w:szCs w:val="30"/>
          <w:lang w:val="en-US"/>
        </w:rPr>
      </w:pPr>
      <w:r w:rsidRPr="00F20EDB">
        <w:rPr>
          <w:rFonts w:ascii="Calibri" w:eastAsia="Times New Roman" w:hAnsi="Calibri"/>
          <w:caps/>
          <w:color w:val="000000"/>
          <w:sz w:val="30"/>
          <w:szCs w:val="30"/>
          <w:lang w:val="en-US"/>
        </w:rPr>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2133"/>
        <w:gridCol w:w="1594"/>
        <w:gridCol w:w="1606"/>
        <w:gridCol w:w="1626"/>
        <w:gridCol w:w="1626"/>
        <w:gridCol w:w="1626"/>
        <w:gridCol w:w="1307"/>
        <w:gridCol w:w="1434"/>
      </w:tblGrid>
      <w:tr w:rsidR="00CF2FA3" w:rsidRPr="00F20EDB" w14:paraId="4C08A492" w14:textId="77777777" w:rsidTr="003A7DF6">
        <w:trPr>
          <w:tblHeader/>
        </w:trPr>
        <w:tc>
          <w:tcPr>
            <w:tcW w:w="0" w:type="auto"/>
            <w:tcBorders>
              <w:top w:val="nil"/>
              <w:left w:val="nil"/>
              <w:bottom w:val="nil"/>
              <w:right w:val="nil"/>
            </w:tcBorders>
            <w:tcMar>
              <w:top w:w="75" w:type="dxa"/>
              <w:left w:w="75" w:type="dxa"/>
              <w:bottom w:w="75" w:type="dxa"/>
              <w:right w:w="75" w:type="dxa"/>
            </w:tcMar>
            <w:vAlign w:val="center"/>
            <w:hideMark/>
          </w:tcPr>
          <w:p w14:paraId="0F186191" w14:textId="77777777" w:rsidR="00CF2FA3" w:rsidRPr="00F20EDB" w:rsidRDefault="00CF2FA3" w:rsidP="003A7DF6">
            <w:pPr>
              <w:rPr>
                <w:rFonts w:ascii="Calibri" w:hAnsi="Calibri"/>
                <w:caps/>
                <w:color w:val="000000"/>
                <w:lang w:val="en-US"/>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563ADA0" w14:textId="77777777" w:rsidR="00CF2FA3" w:rsidRPr="00F20EDB" w:rsidRDefault="00CF2FA3" w:rsidP="003A7DF6">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Judgement</w:t>
            </w:r>
          </w:p>
        </w:tc>
      </w:tr>
      <w:tr w:rsidR="00CF2FA3" w:rsidRPr="00F20EDB" w14:paraId="3E633876" w14:textId="77777777" w:rsidTr="003A7DF6">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29E5FE4" w14:textId="77777777" w:rsidR="00CF2FA3" w:rsidRPr="00F20EDB" w:rsidRDefault="00CF2FA3" w:rsidP="003A7DF6">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0D1620E"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BAB7DB7"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D02C307"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E00AC73" w14:textId="77777777" w:rsidR="00CF2FA3" w:rsidRPr="00F20EDB" w:rsidRDefault="00CF2FA3" w:rsidP="003A7DF6">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AE48780" w14:textId="77777777" w:rsidR="00CF2FA3" w:rsidRPr="00F20EDB" w:rsidRDefault="00CF2FA3" w:rsidP="003A7DF6">
            <w:pPr>
              <w:rPr>
                <w:rFonts w:ascii="Calibri" w:hAnsi="Calibri"/>
                <w:b/>
                <w:bCs/>
                <w:color w:val="000000"/>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C2F1D87"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68CB0B0"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CF2FA3" w:rsidRPr="00F20EDB" w14:paraId="6482302D" w14:textId="77777777" w:rsidTr="003A7DF6">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F79EF9D" w14:textId="77777777" w:rsidR="00CF2FA3" w:rsidRPr="00F20EDB" w:rsidRDefault="00CF2FA3" w:rsidP="003A7DF6">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3EA57B2"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032EC4E" w14:textId="77777777" w:rsidR="00CF2FA3" w:rsidRPr="00F20EDB" w:rsidRDefault="00CF2FA3" w:rsidP="003A7DF6">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CA03F5B"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AAB69CA"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D063B27" w14:textId="77777777" w:rsidR="00CF2FA3" w:rsidRPr="00F20EDB" w:rsidRDefault="00CF2FA3" w:rsidP="003A7DF6">
            <w:pPr>
              <w:rPr>
                <w:rFonts w:ascii="Calibri" w:hAnsi="Calibri"/>
                <w:color w:val="AEAAAA"/>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3184007"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45D25DB"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CF2FA3" w:rsidRPr="00F20EDB" w14:paraId="33246025" w14:textId="77777777" w:rsidTr="003A7DF6">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17F2495" w14:textId="77777777" w:rsidR="00CF2FA3" w:rsidRPr="00F20EDB" w:rsidRDefault="00CF2FA3" w:rsidP="003A7DF6">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AB5A19"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arg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9AC2F34" w14:textId="77777777" w:rsidR="00CF2FA3" w:rsidRPr="00F20EDB" w:rsidRDefault="00CF2FA3" w:rsidP="003A7DF6">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D9B8142"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1BA90A0"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Trivial</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D4B2730" w14:textId="77777777" w:rsidR="00CF2FA3" w:rsidRPr="00F20EDB" w:rsidRDefault="00CF2FA3" w:rsidP="003A7DF6">
            <w:pPr>
              <w:rPr>
                <w:rFonts w:ascii="Calibri" w:hAnsi="Calibri"/>
                <w:color w:val="AEAAAA"/>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72B26D8"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D7DEE1C"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CF2FA3" w:rsidRPr="00F20EDB" w14:paraId="476F9141" w14:textId="77777777" w:rsidTr="003A7DF6">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5893938" w14:textId="77777777" w:rsidR="00CF2FA3" w:rsidRPr="00F20EDB" w:rsidRDefault="00CF2FA3" w:rsidP="003A7DF6">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C64E1A6"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5318202"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755655C" w14:textId="77777777" w:rsidR="00CF2FA3" w:rsidRPr="00F20EDB" w:rsidRDefault="00CF2FA3" w:rsidP="003A7DF6">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21E6412"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2F1E4B9" w14:textId="77777777" w:rsidR="00CF2FA3" w:rsidRPr="00F20EDB" w:rsidRDefault="00CF2FA3" w:rsidP="003A7DF6">
            <w:pPr>
              <w:rPr>
                <w:rFonts w:ascii="Calibri" w:hAnsi="Calibri"/>
                <w:color w:val="AEAAAA"/>
                <w:lang w:val="en-US"/>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4E07369" w14:textId="77777777" w:rsidR="00CF2FA3" w:rsidRPr="00F20EDB" w:rsidRDefault="00CF2FA3" w:rsidP="003A7DF6">
            <w:pPr>
              <w:jc w:val="center"/>
              <w:rPr>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1B853B1"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No included studies</w:t>
            </w:r>
          </w:p>
        </w:tc>
      </w:tr>
      <w:tr w:rsidR="00CF2FA3" w:rsidRPr="00F20EDB" w14:paraId="576593EF" w14:textId="77777777" w:rsidTr="003A7DF6">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E245071" w14:textId="77777777" w:rsidR="00CF2FA3" w:rsidRPr="00F20EDB" w:rsidRDefault="00CF2FA3" w:rsidP="003A7DF6">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lastRenderedPageBreak/>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22ED31E"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9661E76"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DAB5262" w14:textId="77777777" w:rsidR="00CF2FA3" w:rsidRPr="00F20EDB" w:rsidRDefault="00CF2FA3" w:rsidP="003A7DF6">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0845850"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03CBF52" w14:textId="77777777" w:rsidR="00CF2FA3" w:rsidRPr="00F20EDB" w:rsidRDefault="00CF2FA3" w:rsidP="003A7DF6">
            <w:pPr>
              <w:rPr>
                <w:rFonts w:ascii="Calibri" w:hAnsi="Calibri"/>
                <w:color w:val="AEAAAA"/>
                <w:lang w:val="en-US"/>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584607E" w14:textId="77777777" w:rsidR="00CF2FA3" w:rsidRPr="00F20EDB" w:rsidRDefault="00CF2FA3" w:rsidP="003A7DF6">
            <w:pPr>
              <w:jc w:val="center"/>
              <w:rPr>
                <w:lang w:val="en-US"/>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27681FD" w14:textId="77777777" w:rsidR="00CF2FA3" w:rsidRPr="00F20EDB" w:rsidRDefault="00CF2FA3" w:rsidP="003A7DF6">
            <w:pPr>
              <w:jc w:val="center"/>
              <w:rPr>
                <w:lang w:val="en-US"/>
              </w:rPr>
            </w:pPr>
          </w:p>
        </w:tc>
      </w:tr>
      <w:tr w:rsidR="00CF2FA3" w:rsidRPr="00F20EDB" w14:paraId="4DF06D9D" w14:textId="77777777" w:rsidTr="003A7DF6">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EE92D89" w14:textId="77777777" w:rsidR="00CF2FA3" w:rsidRPr="00F20EDB" w:rsidRDefault="00CF2FA3" w:rsidP="003A7DF6">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284C853"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B05CCD4" w14:textId="77777777" w:rsidR="00CF2FA3" w:rsidRPr="00F20EDB" w:rsidRDefault="00CF2FA3" w:rsidP="003A7DF6">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88FAF17"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B3D0089"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E4A794A"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A1BC68E"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69CF1AF"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CF2FA3" w:rsidRPr="00F20EDB" w14:paraId="601077FF" w14:textId="77777777" w:rsidTr="003A7DF6">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BA9EBDD" w14:textId="77777777" w:rsidR="00CF2FA3" w:rsidRPr="00F20EDB" w:rsidRDefault="00CF2FA3" w:rsidP="003A7DF6">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Resources requir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0CA503B"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arg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C74C432" w14:textId="77777777" w:rsidR="00CF2FA3" w:rsidRPr="00F20EDB" w:rsidRDefault="00CF2FA3" w:rsidP="003A7DF6">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Moderat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697870F"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Negligible costs and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E251C91"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Moderat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0C5E9E1"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arg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3AA124F"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E8D5C09"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CF2FA3" w:rsidRPr="00F20EDB" w14:paraId="07D59B15" w14:textId="77777777" w:rsidTr="003A7DF6">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2D84A59" w14:textId="77777777" w:rsidR="00CF2FA3" w:rsidRPr="00F20EDB" w:rsidRDefault="00CF2FA3" w:rsidP="003A7DF6">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Certainty of evidence of required resourc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EA93AEE"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D46AD60"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B7631E3"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064AE9B"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18B1B52" w14:textId="77777777" w:rsidR="00CF2FA3" w:rsidRPr="00F20EDB" w:rsidRDefault="00CF2FA3" w:rsidP="003A7DF6">
            <w:pPr>
              <w:rPr>
                <w:rFonts w:ascii="Calibri" w:hAnsi="Calibri"/>
                <w:color w:val="AEAAAA"/>
                <w:lang w:val="en-US"/>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0A3D64E" w14:textId="77777777" w:rsidR="00CF2FA3" w:rsidRPr="00F20EDB" w:rsidRDefault="00CF2FA3" w:rsidP="003A7DF6">
            <w:pPr>
              <w:jc w:val="center"/>
              <w:rPr>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8614D0C" w14:textId="77777777" w:rsidR="00CF2FA3" w:rsidRPr="00F20EDB" w:rsidRDefault="00CF2FA3" w:rsidP="003A7DF6">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No included studies</w:t>
            </w:r>
          </w:p>
        </w:tc>
      </w:tr>
      <w:tr w:rsidR="00CF2FA3" w:rsidRPr="00F20EDB" w14:paraId="3C2B6A6E" w14:textId="77777777" w:rsidTr="003A7DF6">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8AB2050" w14:textId="77777777" w:rsidR="00CF2FA3" w:rsidRPr="00F20EDB" w:rsidRDefault="00CF2FA3" w:rsidP="003A7DF6">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Cost effectivenes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80372EE"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75CF472"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41A870A"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8BB6B5E"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912BBBB"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EB8D2D2"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37C8C9E" w14:textId="77777777" w:rsidR="00CF2FA3" w:rsidRPr="00F20EDB" w:rsidRDefault="00CF2FA3" w:rsidP="003A7DF6">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No included studies</w:t>
            </w:r>
          </w:p>
        </w:tc>
      </w:tr>
      <w:tr w:rsidR="00CF2FA3" w:rsidRPr="00F20EDB" w14:paraId="119E4F82" w14:textId="77777777" w:rsidTr="003A7DF6">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89EE06A" w14:textId="77777777" w:rsidR="00CF2FA3" w:rsidRPr="00F20EDB" w:rsidRDefault="00CF2FA3" w:rsidP="003A7DF6">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Equ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2143646"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C72E742" w14:textId="77777777" w:rsidR="00CF2FA3" w:rsidRPr="00F20EDB" w:rsidRDefault="00CF2FA3" w:rsidP="003A7DF6">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Probably 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F1EA1EB"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no impact</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536B780"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F2A582F"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685BCC5"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3A7A629"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CF2FA3" w:rsidRPr="00F20EDB" w14:paraId="6EEFF6D2" w14:textId="77777777" w:rsidTr="003A7DF6">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15CF530" w14:textId="77777777" w:rsidR="00CF2FA3" w:rsidRPr="00F20EDB" w:rsidRDefault="00CF2FA3" w:rsidP="003A7DF6">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636E670"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33332C6" w14:textId="77777777" w:rsidR="00CF2FA3" w:rsidRPr="00F20EDB" w:rsidRDefault="00CF2FA3" w:rsidP="003A7DF6">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E2FC44D"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98A86CD"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2625597" w14:textId="77777777" w:rsidR="00CF2FA3" w:rsidRPr="00F20EDB" w:rsidRDefault="00CF2FA3" w:rsidP="003A7DF6">
            <w:pPr>
              <w:rPr>
                <w:rFonts w:ascii="Calibri" w:hAnsi="Calibri"/>
                <w:color w:val="AEAAAA"/>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17A6A01"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04194A4"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CF2FA3" w:rsidRPr="00F20EDB" w14:paraId="3BEE1376" w14:textId="77777777" w:rsidTr="003A7DF6">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6DCCCAE" w14:textId="77777777" w:rsidR="00CF2FA3" w:rsidRPr="00F20EDB" w:rsidRDefault="00CF2FA3" w:rsidP="003A7DF6">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FA4F0C6"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5B5B34C"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6AC3C82"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89A0F29"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94459C2" w14:textId="77777777" w:rsidR="00CF2FA3" w:rsidRPr="00F20EDB" w:rsidRDefault="00CF2FA3" w:rsidP="003A7DF6">
            <w:pPr>
              <w:rPr>
                <w:rFonts w:ascii="Calibri" w:hAnsi="Calibri"/>
                <w:color w:val="AEAAAA"/>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E34345A" w14:textId="77777777" w:rsidR="00CF2FA3" w:rsidRPr="00F20EDB" w:rsidRDefault="00CF2FA3" w:rsidP="003A7DF6">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3C94878" w14:textId="77777777" w:rsidR="00CF2FA3" w:rsidRPr="00F20EDB" w:rsidRDefault="00CF2FA3" w:rsidP="003A7DF6">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bl>
    <w:p w14:paraId="376D76FA" w14:textId="77777777" w:rsidR="00CF2FA3" w:rsidRPr="00F20EDB" w:rsidRDefault="00CF2FA3" w:rsidP="00CF2FA3">
      <w:pPr>
        <w:rPr>
          <w:rFonts w:ascii="Calibri" w:hAnsi="Calibri"/>
          <w:color w:val="000000"/>
          <w:sz w:val="16"/>
          <w:szCs w:val="16"/>
          <w:lang w:val="en-US"/>
        </w:rPr>
      </w:pPr>
    </w:p>
    <w:p w14:paraId="7D7A17E1" w14:textId="77777777" w:rsidR="00CF2FA3" w:rsidRPr="00F20EDB" w:rsidRDefault="00CF2FA3" w:rsidP="00CF2FA3">
      <w:pPr>
        <w:pStyle w:val="Heading1"/>
        <w:pageBreakBefore/>
        <w:spacing w:after="20"/>
        <w:rPr>
          <w:rFonts w:ascii="Calibri" w:eastAsia="Times New Roman" w:hAnsi="Calibri"/>
          <w:caps/>
          <w:color w:val="000000"/>
          <w:sz w:val="30"/>
          <w:szCs w:val="30"/>
          <w:lang w:val="en-US"/>
        </w:rPr>
      </w:pPr>
      <w:r w:rsidRPr="00F20EDB">
        <w:rPr>
          <w:rFonts w:ascii="Calibri" w:eastAsia="Times New Roman" w:hAnsi="Calibri"/>
          <w:caps/>
          <w:color w:val="000000"/>
          <w:sz w:val="30"/>
          <w:szCs w:val="30"/>
          <w:lang w:val="en-US"/>
        </w:rPr>
        <w:lastRenderedPageBreak/>
        <w:t>Type of recommendation</w:t>
      </w:r>
    </w:p>
    <w:tbl>
      <w:tblPr>
        <w:tblW w:w="5000" w:type="pct"/>
        <w:tblCellMar>
          <w:top w:w="15" w:type="dxa"/>
          <w:left w:w="15" w:type="dxa"/>
          <w:bottom w:w="15" w:type="dxa"/>
          <w:right w:w="15" w:type="dxa"/>
        </w:tblCellMar>
        <w:tblLook w:val="04A0" w:firstRow="1" w:lastRow="0" w:firstColumn="1" w:lastColumn="0" w:noHBand="0" w:noVBand="1"/>
      </w:tblPr>
      <w:tblGrid>
        <w:gridCol w:w="2588"/>
        <w:gridCol w:w="2589"/>
        <w:gridCol w:w="2589"/>
        <w:gridCol w:w="2589"/>
        <w:gridCol w:w="2589"/>
      </w:tblGrid>
      <w:tr w:rsidR="00CF2FA3" w:rsidRPr="00F20EDB" w14:paraId="01156689" w14:textId="77777777" w:rsidTr="003A7DF6">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4FF30261" w14:textId="77777777" w:rsidR="00CF2FA3" w:rsidRPr="00F20EDB" w:rsidRDefault="00CF2FA3" w:rsidP="003A7DF6">
            <w:pPr>
              <w:pStyle w:val="NormalWeb"/>
              <w:spacing w:before="0" w:beforeAutospacing="0" w:after="0" w:afterAutospacing="0"/>
              <w:jc w:val="center"/>
              <w:rPr>
                <w:rFonts w:ascii="Calibri" w:hAnsi="Calibri"/>
                <w:color w:val="000000"/>
                <w:lang w:val="en-US"/>
              </w:rPr>
            </w:pPr>
            <w:r w:rsidRPr="00F20EDB">
              <w:rPr>
                <w:rFonts w:ascii="Calibri" w:hAnsi="Calibri"/>
                <w:color w:val="000000"/>
                <w:lang w:val="en-US"/>
              </w:rPr>
              <w:t>Strong recommendation against the intervention</w:t>
            </w:r>
          </w:p>
        </w:tc>
        <w:tc>
          <w:tcPr>
            <w:tcW w:w="1000" w:type="pct"/>
            <w:tcBorders>
              <w:top w:val="single" w:sz="6" w:space="0" w:color="000000"/>
              <w:left w:val="single" w:sz="6" w:space="0" w:color="000000"/>
              <w:right w:val="single" w:sz="6" w:space="0" w:color="000000"/>
            </w:tcBorders>
            <w:shd w:val="clear" w:color="auto" w:fill="2E74B5"/>
            <w:tcMar>
              <w:top w:w="75" w:type="dxa"/>
              <w:left w:w="0" w:type="dxa"/>
              <w:bottom w:w="0" w:type="dxa"/>
              <w:right w:w="0" w:type="dxa"/>
            </w:tcMar>
            <w:hideMark/>
          </w:tcPr>
          <w:p w14:paraId="38AF35F4" w14:textId="77777777" w:rsidR="00CF2FA3" w:rsidRPr="00F20EDB" w:rsidRDefault="00CF2FA3" w:rsidP="003A7DF6">
            <w:pPr>
              <w:pStyle w:val="NormalWeb"/>
              <w:spacing w:before="0" w:beforeAutospacing="0" w:after="0" w:afterAutospacing="0"/>
              <w:jc w:val="center"/>
              <w:rPr>
                <w:rFonts w:ascii="Calibri" w:hAnsi="Calibri"/>
                <w:b/>
                <w:bCs/>
                <w:color w:val="FFFFFF"/>
                <w:lang w:val="en-US"/>
              </w:rPr>
            </w:pPr>
            <w:r w:rsidRPr="00F20EDB">
              <w:rPr>
                <w:rFonts w:ascii="Calibri" w:hAnsi="Calibri"/>
                <w:b/>
                <w:bCs/>
                <w:color w:val="FFFFFF"/>
                <w:lang w:val="en-US"/>
              </w:rPr>
              <w:t>Conditional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34B5AF01" w14:textId="77777777" w:rsidR="00CF2FA3" w:rsidRPr="00F20EDB" w:rsidRDefault="00CF2FA3" w:rsidP="003A7DF6">
            <w:pPr>
              <w:pStyle w:val="NormalWeb"/>
              <w:spacing w:before="0" w:beforeAutospacing="0" w:after="0" w:afterAutospacing="0"/>
              <w:jc w:val="center"/>
              <w:rPr>
                <w:rFonts w:ascii="Calibri" w:hAnsi="Calibri"/>
                <w:color w:val="000000"/>
                <w:lang w:val="en-US"/>
              </w:rPr>
            </w:pPr>
            <w:r w:rsidRPr="00F20EDB">
              <w:rPr>
                <w:rFonts w:ascii="Calibri" w:hAnsi="Calibri"/>
                <w:color w:val="000000"/>
                <w:lang w:val="en-US"/>
              </w:rPr>
              <w:t>Conditional recommendation for either the intervention or the comparis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39077947" w14:textId="77777777" w:rsidR="00CF2FA3" w:rsidRPr="00F20EDB" w:rsidRDefault="00CF2FA3" w:rsidP="003A7DF6">
            <w:pPr>
              <w:pStyle w:val="NormalWeb"/>
              <w:spacing w:before="0" w:beforeAutospacing="0" w:after="0" w:afterAutospacing="0"/>
              <w:jc w:val="center"/>
              <w:rPr>
                <w:rFonts w:ascii="Calibri" w:hAnsi="Calibri"/>
                <w:color w:val="000000"/>
                <w:lang w:val="en-US"/>
              </w:rPr>
            </w:pPr>
            <w:r w:rsidRPr="00F20EDB">
              <w:rPr>
                <w:rFonts w:ascii="Calibri" w:hAnsi="Calibri"/>
                <w:color w:val="000000"/>
                <w:lang w:val="en-US"/>
              </w:rPr>
              <w:t>Conditional recommendation for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6EC4704F" w14:textId="77777777" w:rsidR="00CF2FA3" w:rsidRPr="00F20EDB" w:rsidRDefault="00CF2FA3" w:rsidP="003A7DF6">
            <w:pPr>
              <w:pStyle w:val="NormalWeb"/>
              <w:spacing w:before="0" w:beforeAutospacing="0" w:after="0" w:afterAutospacing="0"/>
              <w:jc w:val="center"/>
              <w:rPr>
                <w:rFonts w:ascii="Calibri" w:hAnsi="Calibri"/>
                <w:color w:val="000000"/>
                <w:lang w:val="en-US"/>
              </w:rPr>
            </w:pPr>
            <w:r w:rsidRPr="00F20EDB">
              <w:rPr>
                <w:rFonts w:ascii="Calibri" w:hAnsi="Calibri"/>
                <w:color w:val="000000"/>
                <w:lang w:val="en-US"/>
              </w:rPr>
              <w:t>Strong recommendation for the intervention</w:t>
            </w:r>
          </w:p>
        </w:tc>
      </w:tr>
      <w:tr w:rsidR="00CF2FA3" w:rsidRPr="00F20EDB" w14:paraId="3E2FFC39" w14:textId="77777777" w:rsidTr="003A7DF6">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2D0B5589" w14:textId="77777777" w:rsidR="00CF2FA3" w:rsidRPr="00F20EDB" w:rsidRDefault="00CF2FA3" w:rsidP="003A7DF6">
            <w:pPr>
              <w:pStyle w:val="marker"/>
              <w:spacing w:before="0" w:beforeAutospacing="0" w:after="0" w:afterAutospacing="0"/>
              <w:jc w:val="center"/>
              <w:rPr>
                <w:color w:val="000000"/>
                <w:lang w:val="en-US"/>
              </w:rPr>
            </w:pPr>
            <w:r w:rsidRPr="00F20EDB">
              <w:rPr>
                <w:color w:val="000000"/>
                <w:lang w:val="en-US"/>
              </w:rPr>
              <w:t xml:space="preserve">○ </w:t>
            </w:r>
          </w:p>
        </w:tc>
        <w:tc>
          <w:tcPr>
            <w:tcW w:w="1000" w:type="pct"/>
            <w:tcBorders>
              <w:left w:val="single" w:sz="6" w:space="0" w:color="000000"/>
              <w:bottom w:val="single" w:sz="6" w:space="0" w:color="000000"/>
              <w:right w:val="single" w:sz="6" w:space="0" w:color="000000"/>
            </w:tcBorders>
            <w:shd w:val="clear" w:color="auto" w:fill="2E74B5"/>
            <w:tcMar>
              <w:top w:w="0" w:type="dxa"/>
              <w:left w:w="0" w:type="dxa"/>
              <w:bottom w:w="75" w:type="dxa"/>
              <w:right w:w="0" w:type="dxa"/>
            </w:tcMar>
            <w:hideMark/>
          </w:tcPr>
          <w:p w14:paraId="26DD325A" w14:textId="77777777" w:rsidR="00CF2FA3" w:rsidRPr="00F20EDB" w:rsidRDefault="00CF2FA3" w:rsidP="003A7DF6">
            <w:pPr>
              <w:pStyle w:val="marker"/>
              <w:spacing w:before="0" w:beforeAutospacing="0" w:after="0" w:afterAutospacing="0"/>
              <w:jc w:val="center"/>
              <w:rPr>
                <w:b/>
                <w:bCs/>
                <w:color w:val="FFFFFF"/>
                <w:lang w:val="en-US"/>
              </w:rPr>
            </w:pPr>
            <w:r w:rsidRPr="00F20EDB">
              <w:rPr>
                <w:b/>
                <w:bCs/>
                <w:color w:val="FFFFFF"/>
                <w:lang w:val="en-US"/>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0EE173EA" w14:textId="77777777" w:rsidR="00CF2FA3" w:rsidRPr="00F20EDB" w:rsidRDefault="00CF2FA3" w:rsidP="003A7DF6">
            <w:pPr>
              <w:pStyle w:val="marker"/>
              <w:spacing w:before="0" w:beforeAutospacing="0" w:after="0" w:afterAutospacing="0"/>
              <w:jc w:val="center"/>
              <w:rPr>
                <w:color w:val="000000"/>
                <w:lang w:val="en-US"/>
              </w:rPr>
            </w:pPr>
            <w:r w:rsidRPr="00F20EDB">
              <w:rPr>
                <w:color w:val="000000"/>
                <w:lang w:val="en-US"/>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7A287F3B" w14:textId="77777777" w:rsidR="00CF2FA3" w:rsidRPr="00F20EDB" w:rsidRDefault="00CF2FA3" w:rsidP="003A7DF6">
            <w:pPr>
              <w:pStyle w:val="marker"/>
              <w:spacing w:before="0" w:beforeAutospacing="0" w:after="0" w:afterAutospacing="0"/>
              <w:jc w:val="center"/>
              <w:rPr>
                <w:color w:val="000000"/>
                <w:lang w:val="en-US"/>
              </w:rPr>
            </w:pPr>
            <w:r w:rsidRPr="00F20EDB">
              <w:rPr>
                <w:color w:val="000000"/>
                <w:lang w:val="en-US"/>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7EA5EADC" w14:textId="77777777" w:rsidR="00CF2FA3" w:rsidRPr="00F20EDB" w:rsidRDefault="00CF2FA3" w:rsidP="003A7DF6">
            <w:pPr>
              <w:pStyle w:val="marker"/>
              <w:spacing w:before="0" w:beforeAutospacing="0" w:after="0" w:afterAutospacing="0"/>
              <w:jc w:val="center"/>
              <w:rPr>
                <w:color w:val="000000"/>
                <w:lang w:val="en-US"/>
              </w:rPr>
            </w:pPr>
            <w:r w:rsidRPr="00F20EDB">
              <w:rPr>
                <w:color w:val="000000"/>
                <w:lang w:val="en-US"/>
              </w:rPr>
              <w:t xml:space="preserve">○ </w:t>
            </w:r>
          </w:p>
        </w:tc>
      </w:tr>
    </w:tbl>
    <w:p w14:paraId="51EBEBC0" w14:textId="77777777" w:rsidR="00CF2FA3" w:rsidRPr="00F20EDB" w:rsidRDefault="00CF2FA3" w:rsidP="00CF2FA3">
      <w:pPr>
        <w:pStyle w:val="Heading1"/>
        <w:spacing w:after="20"/>
        <w:rPr>
          <w:rFonts w:ascii="Calibri" w:eastAsia="Times New Roman" w:hAnsi="Calibri"/>
          <w:caps/>
          <w:color w:val="000000"/>
          <w:sz w:val="30"/>
          <w:szCs w:val="30"/>
          <w:lang w:val="en-US"/>
        </w:rPr>
      </w:pPr>
      <w:r w:rsidRPr="00F20EDB">
        <w:rPr>
          <w:rFonts w:ascii="Calibri" w:eastAsia="Times New Roman" w:hAnsi="Calibri"/>
          <w:caps/>
          <w:color w:val="000000"/>
          <w:sz w:val="30"/>
          <w:szCs w:val="30"/>
          <w:lang w:val="en-US"/>
        </w:rPr>
        <w:t>Conclusions</w:t>
      </w:r>
    </w:p>
    <w:tbl>
      <w:tblPr>
        <w:tblW w:w="5000" w:type="pct"/>
        <w:tblCellMar>
          <w:top w:w="15" w:type="dxa"/>
          <w:left w:w="15" w:type="dxa"/>
          <w:bottom w:w="15" w:type="dxa"/>
          <w:right w:w="15" w:type="dxa"/>
        </w:tblCellMar>
        <w:tblLook w:val="04A0" w:firstRow="1" w:lastRow="0" w:firstColumn="1" w:lastColumn="0" w:noHBand="0" w:noVBand="1"/>
      </w:tblPr>
      <w:tblGrid>
        <w:gridCol w:w="12960"/>
      </w:tblGrid>
      <w:tr w:rsidR="00CF2FA3" w:rsidRPr="00F20EDB" w14:paraId="7B854DCA" w14:textId="77777777" w:rsidTr="003A7DF6">
        <w:tc>
          <w:tcPr>
            <w:tcW w:w="0" w:type="auto"/>
            <w:shd w:val="clear" w:color="auto" w:fill="2E74B5"/>
            <w:tcMar>
              <w:top w:w="75" w:type="dxa"/>
              <w:left w:w="75" w:type="dxa"/>
              <w:bottom w:w="75" w:type="dxa"/>
              <w:right w:w="75" w:type="dxa"/>
            </w:tcMar>
            <w:hideMark/>
          </w:tcPr>
          <w:p w14:paraId="62C004CE" w14:textId="77777777" w:rsidR="00CF2FA3" w:rsidRPr="00F20EDB" w:rsidRDefault="00CF2FA3" w:rsidP="003A7DF6">
            <w:pPr>
              <w:pStyle w:val="Heading2"/>
              <w:spacing w:before="0"/>
              <w:rPr>
                <w:rFonts w:ascii="Calibri" w:eastAsia="Times New Roman" w:hAnsi="Calibri"/>
                <w:color w:val="FFFFFF"/>
                <w:lang w:val="en-US"/>
              </w:rPr>
            </w:pPr>
            <w:r w:rsidRPr="00F20EDB">
              <w:rPr>
                <w:rFonts w:ascii="Calibri" w:eastAsia="Times New Roman" w:hAnsi="Calibri"/>
                <w:color w:val="FFFFFF"/>
                <w:lang w:val="en-US"/>
              </w:rPr>
              <w:t>Recommendation</w:t>
            </w:r>
          </w:p>
        </w:tc>
      </w:tr>
      <w:tr w:rsidR="00CF2FA3" w:rsidRPr="00F20EDB" w14:paraId="03D89949" w14:textId="77777777" w:rsidTr="003A7DF6">
        <w:trPr>
          <w:trHeight w:val="1080"/>
        </w:trPr>
        <w:tc>
          <w:tcPr>
            <w:tcW w:w="0" w:type="auto"/>
            <w:tcMar>
              <w:top w:w="75" w:type="dxa"/>
              <w:left w:w="75" w:type="dxa"/>
              <w:bottom w:w="75" w:type="dxa"/>
              <w:right w:w="75" w:type="dxa"/>
            </w:tcMar>
            <w:hideMark/>
          </w:tcPr>
          <w:p w14:paraId="4406415C" w14:textId="04BA2F12" w:rsidR="00CF2FA3" w:rsidRPr="00F20EDB" w:rsidRDefault="007572CE" w:rsidP="003A7DF6">
            <w:pPr>
              <w:rPr>
                <w:rFonts w:ascii="Calibri" w:hAnsi="Calibri"/>
                <w:lang w:val="en-US"/>
              </w:rPr>
            </w:pPr>
            <w:r w:rsidRPr="00F20EDB">
              <w:rPr>
                <w:rFonts w:ascii="Calibri" w:hAnsi="Calibri"/>
                <w:lang w:val="en-US"/>
              </w:rPr>
              <w:t>For adults undergoing mechanical ventilation for critical COVID-19, we suggest against starting intravenous remdesivir</w:t>
            </w:r>
            <w:r w:rsidR="00CF2FA3" w:rsidRPr="00F20EDB">
              <w:rPr>
                <w:rFonts w:ascii="Calibri" w:hAnsi="Calibri"/>
                <w:lang w:val="en-US"/>
              </w:rPr>
              <w:t xml:space="preserve"> (Weak recommendation, low quality evidence).</w:t>
            </w:r>
          </w:p>
          <w:p w14:paraId="3F062D61" w14:textId="77777777" w:rsidR="00CF2FA3" w:rsidRPr="00F20EDB" w:rsidRDefault="00CF2FA3" w:rsidP="003A7DF6">
            <w:pPr>
              <w:rPr>
                <w:rFonts w:ascii="Calibri" w:hAnsi="Calibri"/>
                <w:sz w:val="16"/>
                <w:szCs w:val="16"/>
                <w:lang w:val="en-US"/>
              </w:rPr>
            </w:pPr>
          </w:p>
          <w:p w14:paraId="6B07BC99" w14:textId="77777777" w:rsidR="00CF2FA3" w:rsidRPr="00F20EDB" w:rsidRDefault="00CF2FA3" w:rsidP="003A7DF6">
            <w:pPr>
              <w:rPr>
                <w:rFonts w:ascii="Calibri" w:hAnsi="Calibri"/>
                <w:lang w:val="en-US"/>
              </w:rPr>
            </w:pPr>
          </w:p>
          <w:p w14:paraId="22DB3C09" w14:textId="3EEB2C37" w:rsidR="00CF2FA3" w:rsidRPr="00F20EDB" w:rsidRDefault="00F82165" w:rsidP="003A7DF6">
            <w:pPr>
              <w:rPr>
                <w:rFonts w:ascii="Calibri" w:hAnsi="Calibri"/>
                <w:lang w:val="en-US"/>
              </w:rPr>
            </w:pPr>
            <w:r w:rsidRPr="00F20EDB">
              <w:rPr>
                <w:rFonts w:ascii="Calibri" w:hAnsi="Calibri"/>
                <w:lang w:val="en-US"/>
              </w:rPr>
              <w:t>Note:</w:t>
            </w:r>
          </w:p>
          <w:p w14:paraId="4F9AE1E3" w14:textId="75AC683A" w:rsidR="00CF2FA3" w:rsidRPr="00F20EDB" w:rsidRDefault="00CF2FA3" w:rsidP="003A7DF6">
            <w:pPr>
              <w:rPr>
                <w:rFonts w:ascii="Calibri" w:hAnsi="Calibri"/>
                <w:lang w:val="en-US"/>
              </w:rPr>
            </w:pPr>
            <w:r w:rsidRPr="00F20EDB">
              <w:rPr>
                <w:rFonts w:ascii="Calibri" w:hAnsi="Calibri"/>
                <w:lang w:val="en-US"/>
              </w:rPr>
              <w:t>Majority (97.6%) agreed with this recommendation, one panel member preferred to issue a neutral recommendation.</w:t>
            </w:r>
            <w:r w:rsidRPr="00F20EDB">
              <w:rPr>
                <w:rFonts w:ascii="Calibri" w:hAnsi="Calibri"/>
                <w:lang w:val="en-US"/>
              </w:rPr>
              <w:br/>
            </w:r>
          </w:p>
        </w:tc>
      </w:tr>
      <w:tr w:rsidR="00CF2FA3" w:rsidRPr="00F20EDB" w14:paraId="0953E812" w14:textId="77777777" w:rsidTr="003A7DF6">
        <w:tc>
          <w:tcPr>
            <w:tcW w:w="0" w:type="auto"/>
            <w:tcMar>
              <w:top w:w="0" w:type="dxa"/>
              <w:left w:w="0" w:type="dxa"/>
              <w:bottom w:w="0" w:type="dxa"/>
              <w:right w:w="0" w:type="dxa"/>
            </w:tcMar>
            <w:hideMark/>
          </w:tcPr>
          <w:p w14:paraId="277D3480" w14:textId="77777777" w:rsidR="00CF2FA3" w:rsidRPr="00F20EDB" w:rsidRDefault="00CF2FA3" w:rsidP="003A7DF6">
            <w:pPr>
              <w:rPr>
                <w:rFonts w:ascii="Calibri" w:hAnsi="Calibri"/>
                <w:sz w:val="16"/>
                <w:szCs w:val="16"/>
                <w:lang w:val="en-US"/>
              </w:rPr>
            </w:pPr>
          </w:p>
        </w:tc>
      </w:tr>
    </w:tbl>
    <w:p w14:paraId="3CFABFE2" w14:textId="77777777" w:rsidR="00CF2FA3" w:rsidRPr="00F20EDB" w:rsidRDefault="00CF2FA3" w:rsidP="00CF2FA3">
      <w:pPr>
        <w:rPr>
          <w:rFonts w:ascii="Calibri" w:hAnsi="Calibri"/>
          <w:vanish/>
          <w:color w:val="000000"/>
          <w:sz w:val="16"/>
          <w:szCs w:val="16"/>
          <w:lang w:val="en-US"/>
        </w:rPr>
      </w:pPr>
    </w:p>
    <w:tbl>
      <w:tblPr>
        <w:tblW w:w="5000" w:type="pct"/>
        <w:tblCellMar>
          <w:top w:w="15" w:type="dxa"/>
          <w:left w:w="15" w:type="dxa"/>
          <w:bottom w:w="15" w:type="dxa"/>
          <w:right w:w="15" w:type="dxa"/>
        </w:tblCellMar>
        <w:tblLook w:val="04A0" w:firstRow="1" w:lastRow="0" w:firstColumn="1" w:lastColumn="0" w:noHBand="0" w:noVBand="1"/>
      </w:tblPr>
      <w:tblGrid>
        <w:gridCol w:w="12960"/>
      </w:tblGrid>
      <w:tr w:rsidR="00CF2FA3" w:rsidRPr="00F20EDB" w14:paraId="67C3E8EC" w14:textId="77777777" w:rsidTr="003A7DF6">
        <w:tc>
          <w:tcPr>
            <w:tcW w:w="0" w:type="auto"/>
            <w:shd w:val="clear" w:color="auto" w:fill="2E74B5"/>
            <w:tcMar>
              <w:top w:w="75" w:type="dxa"/>
              <w:left w:w="75" w:type="dxa"/>
              <w:bottom w:w="75" w:type="dxa"/>
              <w:right w:w="75" w:type="dxa"/>
            </w:tcMar>
            <w:hideMark/>
          </w:tcPr>
          <w:p w14:paraId="7AA003EF" w14:textId="77777777" w:rsidR="00CF2FA3" w:rsidRPr="00F20EDB" w:rsidRDefault="00CF2FA3" w:rsidP="003A7DF6">
            <w:pPr>
              <w:pStyle w:val="Heading2"/>
              <w:spacing w:before="0"/>
              <w:rPr>
                <w:rFonts w:ascii="Calibri" w:eastAsia="Times New Roman" w:hAnsi="Calibri"/>
                <w:color w:val="FFFFFF"/>
                <w:lang w:val="en-US"/>
              </w:rPr>
            </w:pPr>
            <w:r w:rsidRPr="00F20EDB">
              <w:rPr>
                <w:rFonts w:ascii="Calibri" w:eastAsia="Times New Roman" w:hAnsi="Calibri"/>
                <w:color w:val="FFFFFF"/>
                <w:lang w:val="en-US"/>
              </w:rPr>
              <w:t>Subgroup considerations</w:t>
            </w:r>
          </w:p>
        </w:tc>
      </w:tr>
      <w:tr w:rsidR="00CF2FA3" w:rsidRPr="00F20EDB" w14:paraId="5C7BBBED" w14:textId="77777777" w:rsidTr="003A7DF6">
        <w:trPr>
          <w:trHeight w:val="1080"/>
        </w:trPr>
        <w:tc>
          <w:tcPr>
            <w:tcW w:w="0" w:type="auto"/>
            <w:tcMar>
              <w:top w:w="75" w:type="dxa"/>
              <w:left w:w="75" w:type="dxa"/>
              <w:bottom w:w="75" w:type="dxa"/>
              <w:right w:w="75" w:type="dxa"/>
            </w:tcMar>
            <w:hideMark/>
          </w:tcPr>
          <w:p w14:paraId="61CBA4BC" w14:textId="77777777" w:rsidR="00CF2FA3" w:rsidRPr="00F20EDB" w:rsidRDefault="00CF2FA3" w:rsidP="003A7DF6">
            <w:pPr>
              <w:rPr>
                <w:rFonts w:ascii="Calibri" w:hAnsi="Calibri"/>
                <w:lang w:val="en-US"/>
              </w:rPr>
            </w:pPr>
            <w:r w:rsidRPr="00F20EDB">
              <w:rPr>
                <w:rFonts w:ascii="Calibri" w:hAnsi="Calibri"/>
                <w:lang w:val="en-US"/>
              </w:rPr>
              <w:t>Patients with severe COVID-19 will be addressed in a separate recommendation.</w:t>
            </w:r>
          </w:p>
        </w:tc>
      </w:tr>
    </w:tbl>
    <w:p w14:paraId="73ED3A35" w14:textId="77777777" w:rsidR="00CF2FA3" w:rsidRPr="00F20EDB" w:rsidRDefault="00CF2FA3" w:rsidP="00CF2FA3">
      <w:pPr>
        <w:rPr>
          <w:rFonts w:ascii="Calibri" w:hAnsi="Calibri"/>
          <w:vanish/>
          <w:color w:val="000000"/>
          <w:sz w:val="16"/>
          <w:szCs w:val="16"/>
          <w:lang w:val="en-US"/>
        </w:rPr>
      </w:pPr>
    </w:p>
    <w:tbl>
      <w:tblPr>
        <w:tblW w:w="5000" w:type="pct"/>
        <w:tblCellMar>
          <w:top w:w="15" w:type="dxa"/>
          <w:left w:w="15" w:type="dxa"/>
          <w:bottom w:w="15" w:type="dxa"/>
          <w:right w:w="15" w:type="dxa"/>
        </w:tblCellMar>
        <w:tblLook w:val="04A0" w:firstRow="1" w:lastRow="0" w:firstColumn="1" w:lastColumn="0" w:noHBand="0" w:noVBand="1"/>
      </w:tblPr>
      <w:tblGrid>
        <w:gridCol w:w="12960"/>
      </w:tblGrid>
      <w:tr w:rsidR="00CF2FA3" w:rsidRPr="00F20EDB" w14:paraId="7DC24398" w14:textId="77777777" w:rsidTr="003A7DF6">
        <w:tc>
          <w:tcPr>
            <w:tcW w:w="0" w:type="auto"/>
            <w:shd w:val="clear" w:color="auto" w:fill="2E74B5"/>
            <w:tcMar>
              <w:top w:w="75" w:type="dxa"/>
              <w:left w:w="75" w:type="dxa"/>
              <w:bottom w:w="75" w:type="dxa"/>
              <w:right w:w="75" w:type="dxa"/>
            </w:tcMar>
            <w:hideMark/>
          </w:tcPr>
          <w:p w14:paraId="6EDF0B52" w14:textId="77777777" w:rsidR="00CF2FA3" w:rsidRPr="00F20EDB" w:rsidRDefault="00CF2FA3" w:rsidP="003A7DF6">
            <w:pPr>
              <w:pStyle w:val="Heading2"/>
              <w:spacing w:before="0"/>
              <w:rPr>
                <w:rFonts w:ascii="Calibri" w:eastAsia="Times New Roman" w:hAnsi="Calibri"/>
                <w:color w:val="FFFFFF"/>
                <w:lang w:val="en-US"/>
              </w:rPr>
            </w:pPr>
            <w:r w:rsidRPr="00F20EDB">
              <w:rPr>
                <w:rFonts w:ascii="Calibri" w:eastAsia="Times New Roman" w:hAnsi="Calibri"/>
                <w:color w:val="FFFFFF"/>
                <w:lang w:val="en-US"/>
              </w:rPr>
              <w:t>Monitoring and evaluation</w:t>
            </w:r>
          </w:p>
        </w:tc>
      </w:tr>
      <w:tr w:rsidR="00CF2FA3" w:rsidRPr="00F20EDB" w14:paraId="7A663FBD" w14:textId="77777777" w:rsidTr="003A7DF6">
        <w:trPr>
          <w:trHeight w:val="1080"/>
        </w:trPr>
        <w:tc>
          <w:tcPr>
            <w:tcW w:w="0" w:type="auto"/>
            <w:tcMar>
              <w:top w:w="75" w:type="dxa"/>
              <w:left w:w="75" w:type="dxa"/>
              <w:bottom w:w="75" w:type="dxa"/>
              <w:right w:w="75" w:type="dxa"/>
            </w:tcMar>
            <w:hideMark/>
          </w:tcPr>
          <w:p w14:paraId="20A81355" w14:textId="77777777" w:rsidR="00CF2FA3" w:rsidRPr="00F20EDB" w:rsidRDefault="00CF2FA3" w:rsidP="003A7DF6">
            <w:pPr>
              <w:rPr>
                <w:rFonts w:ascii="Calibri" w:hAnsi="Calibri"/>
                <w:lang w:val="en-US"/>
              </w:rPr>
            </w:pPr>
            <w:r w:rsidRPr="00F20EDB">
              <w:rPr>
                <w:rFonts w:ascii="Calibri" w:hAnsi="Calibri"/>
                <w:lang w:val="en-US"/>
              </w:rPr>
              <w:t>Clinicians need to monitor clinical response to treatment and liver function test, in patients with significant increase in liver enzymes, the treatment should be discontinued.</w:t>
            </w:r>
          </w:p>
          <w:p w14:paraId="6AFA7A1E" w14:textId="77777777" w:rsidR="00CF2FA3" w:rsidRPr="00F20EDB" w:rsidRDefault="00CF2FA3" w:rsidP="003A7DF6">
            <w:pPr>
              <w:rPr>
                <w:rFonts w:ascii="Calibri" w:hAnsi="Calibri"/>
                <w:lang w:val="en-US"/>
              </w:rPr>
            </w:pPr>
            <w:r w:rsidRPr="00F20EDB">
              <w:rPr>
                <w:rFonts w:ascii="Calibri" w:hAnsi="Calibri"/>
                <w:lang w:val="en-US"/>
              </w:rPr>
              <w:t>dosing in renal failure- potential for cyclodextrin accumulation and toxicity.</w:t>
            </w:r>
          </w:p>
          <w:p w14:paraId="262BD3BA" w14:textId="77777777" w:rsidR="00CF2FA3" w:rsidRPr="00F20EDB" w:rsidRDefault="00CF2FA3" w:rsidP="003A7DF6">
            <w:pPr>
              <w:rPr>
                <w:rFonts w:ascii="Calibri" w:hAnsi="Calibri"/>
                <w:sz w:val="16"/>
                <w:szCs w:val="16"/>
                <w:lang w:val="en-US"/>
              </w:rPr>
            </w:pPr>
          </w:p>
        </w:tc>
      </w:tr>
      <w:tr w:rsidR="00CF2FA3" w:rsidRPr="00F20EDB" w14:paraId="30CE6C23" w14:textId="77777777" w:rsidTr="003A7DF6">
        <w:tc>
          <w:tcPr>
            <w:tcW w:w="0" w:type="auto"/>
            <w:shd w:val="clear" w:color="auto" w:fill="2E74B5"/>
            <w:tcMar>
              <w:top w:w="75" w:type="dxa"/>
              <w:left w:w="75" w:type="dxa"/>
              <w:bottom w:w="75" w:type="dxa"/>
              <w:right w:w="75" w:type="dxa"/>
            </w:tcMar>
            <w:hideMark/>
          </w:tcPr>
          <w:p w14:paraId="3FA82634" w14:textId="77777777" w:rsidR="00CF2FA3" w:rsidRPr="00F20EDB" w:rsidRDefault="00CF2FA3" w:rsidP="003A7DF6">
            <w:pPr>
              <w:pStyle w:val="Heading2"/>
              <w:spacing w:before="0"/>
              <w:rPr>
                <w:rFonts w:ascii="Calibri" w:eastAsia="Times New Roman" w:hAnsi="Calibri"/>
                <w:color w:val="FFFFFF"/>
                <w:lang w:val="en-US"/>
              </w:rPr>
            </w:pPr>
            <w:r w:rsidRPr="00F20EDB">
              <w:rPr>
                <w:rFonts w:ascii="Calibri" w:eastAsia="Times New Roman" w:hAnsi="Calibri"/>
                <w:color w:val="FFFFFF"/>
                <w:lang w:val="en-US"/>
              </w:rPr>
              <w:lastRenderedPageBreak/>
              <w:t>Research priorities</w:t>
            </w:r>
          </w:p>
        </w:tc>
      </w:tr>
      <w:tr w:rsidR="00CF2FA3" w:rsidRPr="00F20EDB" w14:paraId="2446DAF4" w14:textId="77777777" w:rsidTr="003A7DF6">
        <w:trPr>
          <w:trHeight w:val="1080"/>
        </w:trPr>
        <w:tc>
          <w:tcPr>
            <w:tcW w:w="0" w:type="auto"/>
            <w:tcMar>
              <w:top w:w="75" w:type="dxa"/>
              <w:left w:w="75" w:type="dxa"/>
              <w:bottom w:w="75" w:type="dxa"/>
              <w:right w:w="75" w:type="dxa"/>
            </w:tcMar>
            <w:hideMark/>
          </w:tcPr>
          <w:p w14:paraId="7A174CFC" w14:textId="77777777" w:rsidR="00CF2FA3" w:rsidRPr="00F20EDB" w:rsidRDefault="00CF2FA3" w:rsidP="003A7DF6">
            <w:pPr>
              <w:rPr>
                <w:rFonts w:ascii="Calibri" w:hAnsi="Calibri"/>
                <w:bCs/>
                <w:lang w:val="en-US"/>
              </w:rPr>
            </w:pPr>
            <w:r w:rsidRPr="00F20EDB">
              <w:rPr>
                <w:rFonts w:ascii="Calibri" w:hAnsi="Calibri"/>
                <w:bCs/>
                <w:lang w:val="en-US"/>
              </w:rPr>
              <w:t>Some areas of future research highlighted by the panel include:</w:t>
            </w:r>
          </w:p>
          <w:p w14:paraId="6AF14A51" w14:textId="77777777" w:rsidR="00CF2FA3" w:rsidRPr="00F20EDB" w:rsidRDefault="00CF2FA3" w:rsidP="003A7DF6">
            <w:pPr>
              <w:rPr>
                <w:rFonts w:ascii="Calibri" w:hAnsi="Calibri"/>
                <w:bCs/>
                <w:lang w:val="en-US"/>
              </w:rPr>
            </w:pPr>
          </w:p>
          <w:p w14:paraId="45BCFF7C" w14:textId="77777777" w:rsidR="00CF2FA3" w:rsidRPr="00F20EDB" w:rsidRDefault="00CF2FA3" w:rsidP="000172B3">
            <w:pPr>
              <w:pStyle w:val="ListParagraph"/>
              <w:numPr>
                <w:ilvl w:val="0"/>
                <w:numId w:val="8"/>
              </w:numPr>
              <w:rPr>
                <w:rFonts w:ascii="Calibri" w:eastAsia="Times New Roman" w:hAnsi="Calibri"/>
                <w:bCs/>
              </w:rPr>
            </w:pPr>
            <w:r w:rsidRPr="00F20EDB">
              <w:rPr>
                <w:rFonts w:ascii="Calibri" w:eastAsia="Times New Roman" w:hAnsi="Calibri"/>
                <w:bCs/>
              </w:rPr>
              <w:t>High quality controlled trials of remdesivir in mechanically ventilated and other critically ill patient groups</w:t>
            </w:r>
          </w:p>
          <w:p w14:paraId="7EA20DD6" w14:textId="77777777" w:rsidR="00CF2FA3" w:rsidRPr="00F20EDB" w:rsidRDefault="00CF2FA3" w:rsidP="000172B3">
            <w:pPr>
              <w:pStyle w:val="ListParagraph"/>
              <w:numPr>
                <w:ilvl w:val="0"/>
                <w:numId w:val="8"/>
              </w:numPr>
              <w:rPr>
                <w:rFonts w:ascii="Calibri" w:eastAsia="Times New Roman" w:hAnsi="Calibri"/>
                <w:bCs/>
              </w:rPr>
            </w:pPr>
            <w:r w:rsidRPr="00F20EDB">
              <w:rPr>
                <w:rFonts w:ascii="Calibri" w:eastAsia="Times New Roman" w:hAnsi="Calibri"/>
                <w:bCs/>
              </w:rPr>
              <w:t xml:space="preserve">Studies on virology and resistance emergence during remdesivir therapy. </w:t>
            </w:r>
          </w:p>
          <w:p w14:paraId="29F9CA1F" w14:textId="77777777" w:rsidR="00CF2FA3" w:rsidRPr="00F20EDB" w:rsidRDefault="00CF2FA3" w:rsidP="000172B3">
            <w:pPr>
              <w:pStyle w:val="ListParagraph"/>
              <w:numPr>
                <w:ilvl w:val="0"/>
                <w:numId w:val="8"/>
              </w:numPr>
              <w:rPr>
                <w:rFonts w:ascii="Calibri" w:eastAsia="Times New Roman" w:hAnsi="Calibri"/>
                <w:bCs/>
              </w:rPr>
            </w:pPr>
            <w:r w:rsidRPr="00F20EDB">
              <w:rPr>
                <w:rFonts w:ascii="Calibri" w:eastAsia="Times New Roman" w:hAnsi="Calibri"/>
                <w:bCs/>
              </w:rPr>
              <w:t>Studies of remdesivir combined with other antiviral agents (IFN-beta, MK-4482, favipiravir)</w:t>
            </w:r>
          </w:p>
          <w:p w14:paraId="6ECBD902" w14:textId="77777777" w:rsidR="00CF2FA3" w:rsidRPr="00F20EDB" w:rsidRDefault="00CF2FA3" w:rsidP="003A7DF6">
            <w:pPr>
              <w:rPr>
                <w:rFonts w:ascii="Calibri" w:hAnsi="Calibri"/>
                <w:bCs/>
                <w:lang w:val="en-US"/>
              </w:rPr>
            </w:pPr>
          </w:p>
          <w:p w14:paraId="1D510216" w14:textId="77777777" w:rsidR="00CF2FA3" w:rsidRPr="00F20EDB" w:rsidRDefault="00CF2FA3" w:rsidP="003A7DF6">
            <w:pPr>
              <w:rPr>
                <w:rFonts w:ascii="Calibri" w:hAnsi="Calibri"/>
                <w:bCs/>
                <w:lang w:val="en-US"/>
              </w:rPr>
            </w:pPr>
          </w:p>
          <w:p w14:paraId="47C9D03F" w14:textId="77777777" w:rsidR="00CF2FA3" w:rsidRPr="00F20EDB" w:rsidRDefault="00CF2FA3" w:rsidP="003A7DF6">
            <w:pPr>
              <w:rPr>
                <w:rFonts w:ascii="Calibri" w:hAnsi="Calibri"/>
                <w:lang w:val="en-US"/>
              </w:rPr>
            </w:pPr>
          </w:p>
        </w:tc>
      </w:tr>
    </w:tbl>
    <w:p w14:paraId="4D4A82DB" w14:textId="77777777" w:rsidR="00CF2FA3" w:rsidRPr="00F20EDB" w:rsidRDefault="00CF2FA3" w:rsidP="00CF2FA3">
      <w:pPr>
        <w:rPr>
          <w:lang w:val="en-US"/>
        </w:rPr>
      </w:pPr>
    </w:p>
    <w:p w14:paraId="6FA3C1D7" w14:textId="77777777" w:rsidR="00CF2FA3" w:rsidRPr="00F20EDB" w:rsidRDefault="00CF2FA3" w:rsidP="00BB436B">
      <w:pPr>
        <w:rPr>
          <w:rFonts w:ascii="Garamond" w:hAnsi="Garamond"/>
          <w:lang w:val="en-US"/>
        </w:rPr>
        <w:sectPr w:rsidR="00CF2FA3" w:rsidRPr="00F20EDB" w:rsidSect="009A07E4">
          <w:pgSz w:w="15840" w:h="12240" w:orient="landscape"/>
          <w:pgMar w:top="1440" w:right="1440" w:bottom="1440" w:left="1440" w:header="708" w:footer="708" w:gutter="0"/>
          <w:cols w:space="708"/>
          <w:docGrid w:linePitch="360"/>
        </w:sectPr>
      </w:pPr>
    </w:p>
    <w:p w14:paraId="0030FDB1" w14:textId="22C0EA80" w:rsidR="000065DA" w:rsidRPr="00F20EDB" w:rsidRDefault="000065DA" w:rsidP="00BB436B">
      <w:pPr>
        <w:rPr>
          <w:rFonts w:ascii="Garamond" w:hAnsi="Garamond"/>
          <w:lang w:val="en-US"/>
        </w:rPr>
      </w:pPr>
    </w:p>
    <w:p w14:paraId="49282FB9" w14:textId="3232C402" w:rsidR="00D93FEF" w:rsidRPr="00F20EDB" w:rsidRDefault="00D93FEF" w:rsidP="00D93FEF">
      <w:pPr>
        <w:rPr>
          <w:rFonts w:ascii="Garamond" w:hAnsi="Garamond"/>
          <w:b/>
          <w:lang w:val="en-US"/>
        </w:rPr>
      </w:pPr>
      <w:r w:rsidRPr="00F20EDB">
        <w:rPr>
          <w:rFonts w:ascii="Garamond" w:hAnsi="Garamond"/>
          <w:b/>
          <w:lang w:val="en-US"/>
        </w:rPr>
        <w:t>Table S18. PICO question: Recommendation 8</w:t>
      </w:r>
    </w:p>
    <w:p w14:paraId="3DEF126C" w14:textId="60965ADD" w:rsidR="00D93FEF" w:rsidRPr="00F20EDB" w:rsidRDefault="00D93FEF" w:rsidP="00D93FEF">
      <w:pPr>
        <w:rPr>
          <w:rFonts w:ascii="Garamond" w:hAnsi="Garamond"/>
          <w:lang w:val="en-US"/>
        </w:rPr>
      </w:pPr>
    </w:p>
    <w:tbl>
      <w:tblPr>
        <w:tblW w:w="0" w:type="auto"/>
        <w:tblCellMar>
          <w:top w:w="15" w:type="dxa"/>
          <w:left w:w="15" w:type="dxa"/>
          <w:bottom w:w="15" w:type="dxa"/>
          <w:right w:w="15" w:type="dxa"/>
        </w:tblCellMar>
        <w:tblLook w:val="04A0" w:firstRow="1" w:lastRow="0" w:firstColumn="1" w:lastColumn="0" w:noHBand="0" w:noVBand="1"/>
      </w:tblPr>
      <w:tblGrid>
        <w:gridCol w:w="3940"/>
        <w:gridCol w:w="2248"/>
        <w:gridCol w:w="1643"/>
        <w:gridCol w:w="1513"/>
      </w:tblGrid>
      <w:tr w:rsidR="00D93FEF" w:rsidRPr="00F20EDB" w14:paraId="2E92893F" w14:textId="77777777" w:rsidTr="007572CE">
        <w:trPr>
          <w:trHeight w:val="501"/>
        </w:trPr>
        <w:tc>
          <w:tcPr>
            <w:tcW w:w="0" w:type="auto"/>
            <w:gridSpan w:val="4"/>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4D075D49" w14:textId="32199A52" w:rsidR="00D93FEF" w:rsidRPr="00F20EDB" w:rsidRDefault="00D93FEF" w:rsidP="007572CE">
            <w:pPr>
              <w:spacing w:line="276" w:lineRule="auto"/>
              <w:rPr>
                <w:rFonts w:ascii="Garamond" w:hAnsi="Garamond"/>
                <w:lang w:val="en-US"/>
              </w:rPr>
            </w:pPr>
            <w:r w:rsidRPr="00F20EDB">
              <w:rPr>
                <w:rFonts w:ascii="Garamond" w:hAnsi="Garamond"/>
                <w:bCs/>
                <w:iCs/>
                <w:lang w:val="en-US"/>
              </w:rPr>
              <w:t xml:space="preserve">In adults with severe or critical COVID-19, should we recommend using </w:t>
            </w:r>
            <w:r w:rsidRPr="00F20EDB">
              <w:rPr>
                <w:rFonts w:ascii="Garamond" w:hAnsi="Garamond"/>
                <w:color w:val="000000" w:themeColor="text1"/>
                <w:lang w:val="en-US"/>
              </w:rPr>
              <w:t>VTE thromboprophylaxis</w:t>
            </w:r>
            <w:r w:rsidRPr="00F20EDB">
              <w:rPr>
                <w:rFonts w:ascii="Garamond" w:hAnsi="Garamond"/>
                <w:bCs/>
                <w:iCs/>
                <w:lang w:val="en-US"/>
              </w:rPr>
              <w:t xml:space="preserve">, vs no </w:t>
            </w:r>
            <w:r w:rsidRPr="00F20EDB">
              <w:rPr>
                <w:rFonts w:ascii="Garamond" w:hAnsi="Garamond"/>
                <w:color w:val="000000" w:themeColor="text1"/>
                <w:lang w:val="en-US"/>
              </w:rPr>
              <w:t>prophylaxis</w:t>
            </w:r>
            <w:r w:rsidRPr="00F20EDB">
              <w:rPr>
                <w:rFonts w:ascii="Garamond" w:hAnsi="Garamond"/>
                <w:bCs/>
                <w:iCs/>
                <w:lang w:val="en-US"/>
              </w:rPr>
              <w:t>?</w:t>
            </w:r>
          </w:p>
        </w:tc>
      </w:tr>
      <w:tr w:rsidR="00D93FEF" w:rsidRPr="00F20EDB" w14:paraId="68C2EF16" w14:textId="77777777" w:rsidTr="007572CE">
        <w:trPr>
          <w:trHeight w:val="154"/>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A80A8E" w14:textId="77777777" w:rsidR="00D93FEF" w:rsidRPr="00F20EDB" w:rsidRDefault="00D93FEF" w:rsidP="007572CE">
            <w:pPr>
              <w:jc w:val="center"/>
              <w:rPr>
                <w:rFonts w:ascii="Garamond" w:hAnsi="Garamond"/>
                <w:color w:val="000000" w:themeColor="text1"/>
                <w:lang w:val="en-US"/>
              </w:rPr>
            </w:pPr>
            <w:r w:rsidRPr="00F20EDB">
              <w:rPr>
                <w:rFonts w:ascii="Garamond" w:hAnsi="Garamond"/>
                <w:color w:val="000000" w:themeColor="text1"/>
                <w:lang w:val="en-US"/>
              </w:rPr>
              <w:t>Populati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A9CD2B" w14:textId="77777777" w:rsidR="00D93FEF" w:rsidRPr="00F20EDB" w:rsidRDefault="00D93FEF" w:rsidP="007572CE">
            <w:pPr>
              <w:jc w:val="center"/>
              <w:rPr>
                <w:rFonts w:ascii="Garamond" w:hAnsi="Garamond"/>
                <w:color w:val="000000" w:themeColor="text1"/>
                <w:lang w:val="en-US"/>
              </w:rPr>
            </w:pPr>
            <w:r w:rsidRPr="00F20EDB">
              <w:rPr>
                <w:rFonts w:ascii="Garamond" w:hAnsi="Garamond"/>
                <w:color w:val="000000" w:themeColor="text1"/>
                <w:lang w:val="en-US"/>
              </w:rPr>
              <w:t>Interventi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30AD76" w14:textId="77777777" w:rsidR="00D93FEF" w:rsidRPr="00F20EDB" w:rsidRDefault="00D93FEF" w:rsidP="007572CE">
            <w:pPr>
              <w:jc w:val="center"/>
              <w:rPr>
                <w:rFonts w:ascii="Garamond" w:hAnsi="Garamond"/>
                <w:color w:val="000000" w:themeColor="text1"/>
                <w:lang w:val="en-US"/>
              </w:rPr>
            </w:pPr>
            <w:r w:rsidRPr="00F20EDB">
              <w:rPr>
                <w:rFonts w:ascii="Garamond" w:hAnsi="Garamond"/>
                <w:color w:val="000000" w:themeColor="text1"/>
                <w:lang w:val="en-US"/>
              </w:rPr>
              <w:t>Comparator</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7B3C3E" w14:textId="77777777" w:rsidR="00D93FEF" w:rsidRPr="00F20EDB" w:rsidRDefault="00D93FEF" w:rsidP="007572CE">
            <w:pPr>
              <w:jc w:val="center"/>
              <w:rPr>
                <w:rFonts w:ascii="Garamond" w:hAnsi="Garamond"/>
                <w:color w:val="000000" w:themeColor="text1"/>
                <w:lang w:val="en-US"/>
              </w:rPr>
            </w:pPr>
            <w:r w:rsidRPr="00F20EDB">
              <w:rPr>
                <w:rFonts w:ascii="Garamond" w:hAnsi="Garamond"/>
                <w:color w:val="000000" w:themeColor="text1"/>
                <w:lang w:val="en-US"/>
              </w:rPr>
              <w:t>Outcome(s)</w:t>
            </w:r>
          </w:p>
        </w:tc>
      </w:tr>
      <w:tr w:rsidR="00D93FEF" w:rsidRPr="00F20EDB" w14:paraId="1A1E0E72" w14:textId="77777777" w:rsidTr="007572CE">
        <w:trPr>
          <w:trHeight w:val="207"/>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5B13A9" w14:textId="0B1B0FE9" w:rsidR="00D93FEF" w:rsidRPr="00F20EDB" w:rsidRDefault="00D93FEF" w:rsidP="007572CE">
            <w:pPr>
              <w:rPr>
                <w:rFonts w:ascii="Garamond" w:hAnsi="Garamond"/>
                <w:color w:val="000000" w:themeColor="text1"/>
                <w:lang w:val="en-US"/>
              </w:rPr>
            </w:pPr>
            <w:r w:rsidRPr="00F20EDB">
              <w:rPr>
                <w:rFonts w:ascii="Garamond" w:hAnsi="Garamond"/>
                <w:bCs/>
                <w:iCs/>
                <w:lang w:val="en-US"/>
              </w:rPr>
              <w:t xml:space="preserve">Adults </w:t>
            </w:r>
            <w:r w:rsidRPr="00F20EDB">
              <w:rPr>
                <w:rFonts w:ascii="Garamond" w:hAnsi="Garamond"/>
                <w:color w:val="000000" w:themeColor="text1"/>
                <w:lang w:val="en-US"/>
              </w:rPr>
              <w:t>with severe or critical COVID-19 in the ICU</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0DE6C0" w14:textId="4071D82F" w:rsidR="00D93FEF" w:rsidRPr="00F20EDB" w:rsidRDefault="00D93FEF" w:rsidP="007572CE">
            <w:pPr>
              <w:rPr>
                <w:rFonts w:ascii="Garamond" w:hAnsi="Garamond"/>
                <w:color w:val="000000" w:themeColor="text1"/>
                <w:lang w:val="en-US"/>
              </w:rPr>
            </w:pPr>
            <w:r w:rsidRPr="00F20EDB">
              <w:rPr>
                <w:rFonts w:ascii="Garamond" w:hAnsi="Garamond"/>
                <w:color w:val="000000" w:themeColor="text1"/>
                <w:lang w:val="en-US"/>
              </w:rPr>
              <w:t>thromboprophylaxi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5A41F8" w14:textId="79C1C038" w:rsidR="00D93FEF" w:rsidRPr="00F20EDB" w:rsidRDefault="00D93FEF" w:rsidP="007572CE">
            <w:pPr>
              <w:rPr>
                <w:rFonts w:ascii="Garamond" w:hAnsi="Garamond"/>
                <w:color w:val="000000" w:themeColor="text1"/>
                <w:lang w:val="en-US"/>
              </w:rPr>
            </w:pPr>
            <w:r w:rsidRPr="00F20EDB">
              <w:rPr>
                <w:rFonts w:ascii="Garamond" w:hAnsi="Garamond"/>
                <w:bCs/>
                <w:iCs/>
                <w:lang w:val="en-US"/>
              </w:rPr>
              <w:t xml:space="preserve">No </w:t>
            </w:r>
            <w:r w:rsidRPr="00F20EDB">
              <w:rPr>
                <w:rFonts w:ascii="Garamond" w:hAnsi="Garamond"/>
                <w:color w:val="000000" w:themeColor="text1"/>
                <w:lang w:val="en-US"/>
              </w:rPr>
              <w:t>prophylaxi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A1A85A" w14:textId="3E6E9234" w:rsidR="00D93FEF" w:rsidRPr="00F20EDB" w:rsidRDefault="00D93FEF" w:rsidP="000172B3">
            <w:pPr>
              <w:pStyle w:val="ListParagraph"/>
              <w:numPr>
                <w:ilvl w:val="0"/>
                <w:numId w:val="22"/>
              </w:numPr>
              <w:rPr>
                <w:rFonts w:ascii="Garamond" w:hAnsi="Garamond"/>
                <w:color w:val="000000" w:themeColor="text1"/>
              </w:rPr>
            </w:pPr>
            <w:r w:rsidRPr="00F20EDB">
              <w:rPr>
                <w:rFonts w:ascii="Garamond" w:hAnsi="Garamond"/>
                <w:color w:val="000000" w:themeColor="text1"/>
              </w:rPr>
              <w:t>VTE</w:t>
            </w:r>
          </w:p>
          <w:p w14:paraId="23A3B6BF" w14:textId="77777777" w:rsidR="00D93FEF" w:rsidRPr="00F20EDB" w:rsidRDefault="00D93FEF" w:rsidP="000172B3">
            <w:pPr>
              <w:pStyle w:val="ListParagraph"/>
              <w:numPr>
                <w:ilvl w:val="0"/>
                <w:numId w:val="22"/>
              </w:numPr>
              <w:rPr>
                <w:rFonts w:ascii="Garamond" w:hAnsi="Garamond"/>
                <w:color w:val="000000" w:themeColor="text1"/>
              </w:rPr>
            </w:pPr>
            <w:r w:rsidRPr="00F20EDB">
              <w:rPr>
                <w:rFonts w:ascii="Garamond" w:hAnsi="Garamond"/>
                <w:color w:val="000000" w:themeColor="text1"/>
              </w:rPr>
              <w:t>PE</w:t>
            </w:r>
          </w:p>
          <w:p w14:paraId="4A230CFE" w14:textId="77777777" w:rsidR="00D93FEF" w:rsidRPr="00F20EDB" w:rsidRDefault="00D93FEF" w:rsidP="000172B3">
            <w:pPr>
              <w:pStyle w:val="ListParagraph"/>
              <w:numPr>
                <w:ilvl w:val="0"/>
                <w:numId w:val="22"/>
              </w:numPr>
              <w:rPr>
                <w:rFonts w:ascii="Garamond" w:hAnsi="Garamond"/>
                <w:color w:val="000000" w:themeColor="text1"/>
              </w:rPr>
            </w:pPr>
            <w:r w:rsidRPr="00F20EDB">
              <w:rPr>
                <w:rFonts w:ascii="Garamond" w:hAnsi="Garamond"/>
                <w:color w:val="000000" w:themeColor="text1"/>
              </w:rPr>
              <w:t>Bleeding</w:t>
            </w:r>
          </w:p>
          <w:p w14:paraId="2FC455D8" w14:textId="35E951B4" w:rsidR="00D93FEF" w:rsidRPr="00F20EDB" w:rsidRDefault="00D93FEF" w:rsidP="000172B3">
            <w:pPr>
              <w:pStyle w:val="ListParagraph"/>
              <w:numPr>
                <w:ilvl w:val="0"/>
                <w:numId w:val="22"/>
              </w:numPr>
              <w:rPr>
                <w:rFonts w:ascii="Garamond" w:hAnsi="Garamond"/>
                <w:color w:val="000000" w:themeColor="text1"/>
              </w:rPr>
            </w:pPr>
            <w:r w:rsidRPr="00F20EDB">
              <w:rPr>
                <w:rFonts w:ascii="Garamond" w:hAnsi="Garamond"/>
                <w:color w:val="000000" w:themeColor="text1"/>
              </w:rPr>
              <w:t>Mortality</w:t>
            </w:r>
          </w:p>
        </w:tc>
      </w:tr>
    </w:tbl>
    <w:p w14:paraId="0328BDD6" w14:textId="52F0482C" w:rsidR="0041052D" w:rsidRPr="00F20EDB" w:rsidRDefault="0041052D" w:rsidP="00D93FEF">
      <w:pPr>
        <w:rPr>
          <w:rFonts w:ascii="Garamond" w:hAnsi="Garamond"/>
          <w:lang w:val="en-US"/>
        </w:rPr>
      </w:pPr>
    </w:p>
    <w:p w14:paraId="670D9B65" w14:textId="1647935F" w:rsidR="00D93FEF" w:rsidRPr="00F20EDB" w:rsidRDefault="00D93FEF" w:rsidP="00D93FEF">
      <w:pPr>
        <w:rPr>
          <w:rFonts w:ascii="Garamond" w:hAnsi="Garamond"/>
          <w:lang w:val="en-US"/>
        </w:rPr>
      </w:pPr>
    </w:p>
    <w:p w14:paraId="416B3778" w14:textId="77777777" w:rsidR="007572CE" w:rsidRPr="00F20EDB" w:rsidRDefault="007572CE" w:rsidP="00D93FEF">
      <w:pPr>
        <w:rPr>
          <w:rFonts w:ascii="Garamond" w:hAnsi="Garamond"/>
          <w:b/>
          <w:lang w:val="en-US"/>
        </w:rPr>
        <w:sectPr w:rsidR="007572CE" w:rsidRPr="00F20EDB" w:rsidSect="00D93FEF">
          <w:pgSz w:w="12240" w:h="15840"/>
          <w:pgMar w:top="1440" w:right="1440" w:bottom="1440" w:left="1440" w:header="708" w:footer="708" w:gutter="0"/>
          <w:cols w:space="708"/>
          <w:docGrid w:linePitch="360"/>
        </w:sectPr>
      </w:pPr>
    </w:p>
    <w:p w14:paraId="02B51EED" w14:textId="775CEEC6" w:rsidR="007572CE" w:rsidRPr="00F20EDB" w:rsidRDefault="007572CE" w:rsidP="00D93FEF">
      <w:pPr>
        <w:rPr>
          <w:rFonts w:ascii="Garamond" w:hAnsi="Garamond"/>
          <w:b/>
          <w:lang w:val="en-US"/>
        </w:rPr>
      </w:pPr>
      <w:r w:rsidRPr="00F20EDB">
        <w:rPr>
          <w:rFonts w:ascii="Garamond" w:hAnsi="Garamond"/>
          <w:b/>
          <w:lang w:val="en-US"/>
        </w:rPr>
        <w:lastRenderedPageBreak/>
        <w:t>Table S19. Evidence Profile for Recommendation 8: Thromboprophylaxis versus no prophylaxis in severe or critical COVID-19</w:t>
      </w:r>
    </w:p>
    <w:p w14:paraId="43411FF6" w14:textId="77777777" w:rsidR="007572CE" w:rsidRPr="00F20EDB" w:rsidRDefault="007572CE" w:rsidP="00D93FEF">
      <w:pPr>
        <w:rPr>
          <w:rFonts w:ascii="Garamond" w:hAnsi="Garamond"/>
          <w:b/>
          <w:lang w:val="en-US"/>
        </w:rPr>
      </w:pPr>
    </w:p>
    <w:p w14:paraId="2237CEA6" w14:textId="77777777" w:rsidR="007572CE" w:rsidRPr="00F20EDB" w:rsidRDefault="007572CE" w:rsidP="007572CE">
      <w:pPr>
        <w:spacing w:line="140" w:lineRule="atLeast"/>
        <w:rPr>
          <w:rFonts w:ascii="Garamond" w:hAnsi="Garamond"/>
          <w:color w:val="000000"/>
          <w:lang w:val="en-US"/>
        </w:rPr>
      </w:pPr>
      <w:r w:rsidRPr="00F20EDB">
        <w:rPr>
          <w:rFonts w:ascii="Garamond" w:hAnsi="Garamond"/>
          <w:b/>
          <w:bCs/>
          <w:color w:val="000000"/>
          <w:lang w:val="en-US"/>
        </w:rPr>
        <w:t>Bibliography</w:t>
      </w:r>
      <w:r w:rsidRPr="00F20EDB">
        <w:rPr>
          <w:rFonts w:ascii="Garamond" w:hAnsi="Garamond"/>
          <w:color w:val="000000"/>
          <w:lang w:val="en-US"/>
        </w:rPr>
        <w:t>: Alhazzani W, Lim W, Jaeschke RZ, Murad MH, Cade J, Cook DJ, (2013) Heparin thromboprophylaxis in medical-surgical critically ill patients: a systematic review and meta-analysis of randomized trials. Crit Care Med 41: 2088-2098</w:t>
      </w:r>
    </w:p>
    <w:tbl>
      <w:tblPr>
        <w:tblStyle w:val="TableGrid"/>
        <w:tblW w:w="5000" w:type="pct"/>
        <w:tblLook w:val="04A0" w:firstRow="1" w:lastRow="0" w:firstColumn="1" w:lastColumn="0" w:noHBand="0" w:noVBand="1"/>
      </w:tblPr>
      <w:tblGrid>
        <w:gridCol w:w="709"/>
        <w:gridCol w:w="964"/>
        <w:gridCol w:w="662"/>
        <w:gridCol w:w="1183"/>
        <w:gridCol w:w="1077"/>
        <w:gridCol w:w="1060"/>
        <w:gridCol w:w="1232"/>
        <w:gridCol w:w="1255"/>
        <w:gridCol w:w="1027"/>
        <w:gridCol w:w="780"/>
        <w:gridCol w:w="832"/>
        <w:gridCol w:w="1140"/>
        <w:gridCol w:w="1029"/>
      </w:tblGrid>
      <w:tr w:rsidR="007572CE" w:rsidRPr="00F20EDB" w14:paraId="156BC7ED" w14:textId="77777777" w:rsidTr="007572CE">
        <w:tc>
          <w:tcPr>
            <w:tcW w:w="0" w:type="auto"/>
            <w:gridSpan w:val="7"/>
            <w:hideMark/>
          </w:tcPr>
          <w:p w14:paraId="51FF879A" w14:textId="77777777" w:rsidR="007572CE" w:rsidRPr="00F20EDB" w:rsidRDefault="007572CE" w:rsidP="007572CE">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Quality assessment</w:t>
            </w:r>
          </w:p>
        </w:tc>
        <w:tc>
          <w:tcPr>
            <w:tcW w:w="0" w:type="auto"/>
            <w:gridSpan w:val="2"/>
            <w:hideMark/>
          </w:tcPr>
          <w:p w14:paraId="5301FBDB" w14:textId="77777777" w:rsidR="007572CE" w:rsidRPr="00F20EDB" w:rsidRDefault="007572CE" w:rsidP="007572CE">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 of patients</w:t>
            </w:r>
          </w:p>
        </w:tc>
        <w:tc>
          <w:tcPr>
            <w:tcW w:w="0" w:type="auto"/>
            <w:gridSpan w:val="2"/>
            <w:hideMark/>
          </w:tcPr>
          <w:p w14:paraId="0E27E364" w14:textId="77777777" w:rsidR="007572CE" w:rsidRPr="00F20EDB" w:rsidRDefault="007572CE" w:rsidP="007572CE">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Effect</w:t>
            </w:r>
          </w:p>
        </w:tc>
        <w:tc>
          <w:tcPr>
            <w:tcW w:w="500" w:type="pct"/>
            <w:vMerge w:val="restart"/>
            <w:hideMark/>
          </w:tcPr>
          <w:p w14:paraId="2B4B3D36" w14:textId="77777777" w:rsidR="007572CE" w:rsidRPr="00F20EDB" w:rsidRDefault="007572CE" w:rsidP="007572CE">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Quality</w:t>
            </w:r>
          </w:p>
        </w:tc>
        <w:tc>
          <w:tcPr>
            <w:tcW w:w="0" w:type="auto"/>
            <w:vMerge w:val="restart"/>
            <w:hideMark/>
          </w:tcPr>
          <w:p w14:paraId="0077F7D8" w14:textId="77777777" w:rsidR="007572CE" w:rsidRPr="00F20EDB" w:rsidRDefault="007572CE" w:rsidP="007572CE">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Importance</w:t>
            </w:r>
          </w:p>
        </w:tc>
      </w:tr>
      <w:tr w:rsidR="007572CE" w:rsidRPr="00F20EDB" w14:paraId="72E3812A" w14:textId="77777777" w:rsidTr="007572CE">
        <w:tc>
          <w:tcPr>
            <w:tcW w:w="0" w:type="auto"/>
            <w:hideMark/>
          </w:tcPr>
          <w:p w14:paraId="62E19A40" w14:textId="77777777" w:rsidR="007572CE" w:rsidRPr="00F20EDB" w:rsidRDefault="007572CE" w:rsidP="007572CE">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 of studies</w:t>
            </w:r>
          </w:p>
        </w:tc>
        <w:tc>
          <w:tcPr>
            <w:tcW w:w="0" w:type="auto"/>
            <w:hideMark/>
          </w:tcPr>
          <w:p w14:paraId="03E775B6" w14:textId="77777777" w:rsidR="007572CE" w:rsidRPr="00F20EDB" w:rsidRDefault="007572CE" w:rsidP="007572CE">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Study design</w:t>
            </w:r>
          </w:p>
        </w:tc>
        <w:tc>
          <w:tcPr>
            <w:tcW w:w="0" w:type="auto"/>
            <w:hideMark/>
          </w:tcPr>
          <w:p w14:paraId="619B8ADA" w14:textId="77777777" w:rsidR="007572CE" w:rsidRPr="00F20EDB" w:rsidRDefault="007572CE" w:rsidP="007572CE">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Risk of bias</w:t>
            </w:r>
          </w:p>
        </w:tc>
        <w:tc>
          <w:tcPr>
            <w:tcW w:w="0" w:type="auto"/>
            <w:hideMark/>
          </w:tcPr>
          <w:p w14:paraId="272AAED4" w14:textId="77777777" w:rsidR="007572CE" w:rsidRPr="00F20EDB" w:rsidRDefault="007572CE" w:rsidP="007572CE">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Inconsistency</w:t>
            </w:r>
          </w:p>
        </w:tc>
        <w:tc>
          <w:tcPr>
            <w:tcW w:w="0" w:type="auto"/>
            <w:hideMark/>
          </w:tcPr>
          <w:p w14:paraId="2B81C87E" w14:textId="77777777" w:rsidR="007572CE" w:rsidRPr="00F20EDB" w:rsidRDefault="007572CE" w:rsidP="007572CE">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Indirectness</w:t>
            </w:r>
          </w:p>
        </w:tc>
        <w:tc>
          <w:tcPr>
            <w:tcW w:w="0" w:type="auto"/>
            <w:hideMark/>
          </w:tcPr>
          <w:p w14:paraId="2CF55C92" w14:textId="77777777" w:rsidR="007572CE" w:rsidRPr="00F20EDB" w:rsidRDefault="007572CE" w:rsidP="007572CE">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Imprecision</w:t>
            </w:r>
          </w:p>
        </w:tc>
        <w:tc>
          <w:tcPr>
            <w:tcW w:w="0" w:type="auto"/>
            <w:hideMark/>
          </w:tcPr>
          <w:p w14:paraId="5BED1BDD" w14:textId="77777777" w:rsidR="007572CE" w:rsidRPr="00F20EDB" w:rsidRDefault="007572CE" w:rsidP="007572CE">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Other considerations</w:t>
            </w:r>
          </w:p>
        </w:tc>
        <w:tc>
          <w:tcPr>
            <w:tcW w:w="0" w:type="auto"/>
            <w:hideMark/>
          </w:tcPr>
          <w:p w14:paraId="3252CA6C" w14:textId="77777777" w:rsidR="007572CE" w:rsidRPr="00F20EDB" w:rsidRDefault="007572CE" w:rsidP="007572CE">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pharmacologic VTE prophylaxis</w:t>
            </w:r>
          </w:p>
        </w:tc>
        <w:tc>
          <w:tcPr>
            <w:tcW w:w="0" w:type="auto"/>
            <w:hideMark/>
          </w:tcPr>
          <w:p w14:paraId="2D2C629C" w14:textId="77777777" w:rsidR="007572CE" w:rsidRPr="00F20EDB" w:rsidRDefault="007572CE" w:rsidP="007572CE">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no prophylaxis</w:t>
            </w:r>
          </w:p>
        </w:tc>
        <w:tc>
          <w:tcPr>
            <w:tcW w:w="0" w:type="auto"/>
            <w:hideMark/>
          </w:tcPr>
          <w:p w14:paraId="1ACFB831" w14:textId="77777777" w:rsidR="007572CE" w:rsidRPr="00F20EDB" w:rsidRDefault="007572CE" w:rsidP="007572CE">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Relative</w:t>
            </w:r>
            <w:r w:rsidRPr="00F20EDB">
              <w:rPr>
                <w:rFonts w:ascii="Garamond" w:hAnsi="Garamond"/>
                <w:b/>
                <w:bCs/>
                <w:color w:val="000000" w:themeColor="text1"/>
                <w:sz w:val="18"/>
                <w:szCs w:val="18"/>
                <w:lang w:val="en-US"/>
              </w:rPr>
              <w:br/>
              <w:t>(95% CI)</w:t>
            </w:r>
          </w:p>
        </w:tc>
        <w:tc>
          <w:tcPr>
            <w:tcW w:w="0" w:type="auto"/>
            <w:hideMark/>
          </w:tcPr>
          <w:p w14:paraId="2DD9E826" w14:textId="77777777" w:rsidR="007572CE" w:rsidRPr="00F20EDB" w:rsidRDefault="007572CE" w:rsidP="007572CE">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Absolute</w:t>
            </w:r>
            <w:r w:rsidRPr="00F20EDB">
              <w:rPr>
                <w:rFonts w:ascii="Garamond" w:hAnsi="Garamond"/>
                <w:b/>
                <w:bCs/>
                <w:color w:val="000000" w:themeColor="text1"/>
                <w:sz w:val="18"/>
                <w:szCs w:val="18"/>
                <w:lang w:val="en-US"/>
              </w:rPr>
              <w:br/>
              <w:t>(95% CI)</w:t>
            </w:r>
          </w:p>
        </w:tc>
        <w:tc>
          <w:tcPr>
            <w:tcW w:w="0" w:type="auto"/>
            <w:vMerge/>
            <w:hideMark/>
          </w:tcPr>
          <w:p w14:paraId="1BABC410" w14:textId="77777777" w:rsidR="007572CE" w:rsidRPr="00F20EDB" w:rsidRDefault="007572CE" w:rsidP="007572CE">
            <w:pPr>
              <w:rPr>
                <w:rFonts w:ascii="Garamond" w:hAnsi="Garamond"/>
                <w:b/>
                <w:bCs/>
                <w:color w:val="000000" w:themeColor="text1"/>
                <w:sz w:val="18"/>
                <w:szCs w:val="18"/>
                <w:lang w:val="en-US"/>
              </w:rPr>
            </w:pPr>
          </w:p>
        </w:tc>
        <w:tc>
          <w:tcPr>
            <w:tcW w:w="0" w:type="auto"/>
            <w:vMerge/>
            <w:hideMark/>
          </w:tcPr>
          <w:p w14:paraId="278D4D84" w14:textId="77777777" w:rsidR="007572CE" w:rsidRPr="00F20EDB" w:rsidRDefault="007572CE" w:rsidP="007572CE">
            <w:pPr>
              <w:rPr>
                <w:rFonts w:ascii="Garamond" w:hAnsi="Garamond"/>
                <w:b/>
                <w:bCs/>
                <w:color w:val="000000" w:themeColor="text1"/>
                <w:sz w:val="18"/>
                <w:szCs w:val="18"/>
                <w:lang w:val="en-US"/>
              </w:rPr>
            </w:pPr>
          </w:p>
        </w:tc>
      </w:tr>
      <w:tr w:rsidR="007572CE" w:rsidRPr="00F20EDB" w14:paraId="36347EA8" w14:textId="77777777" w:rsidTr="007572CE">
        <w:tc>
          <w:tcPr>
            <w:tcW w:w="0" w:type="auto"/>
            <w:gridSpan w:val="13"/>
            <w:hideMark/>
          </w:tcPr>
          <w:p w14:paraId="1CDF1BA6" w14:textId="77777777" w:rsidR="007572CE" w:rsidRPr="00F20EDB" w:rsidRDefault="007572CE" w:rsidP="007572CE">
            <w:pPr>
              <w:rPr>
                <w:rFonts w:ascii="Garamond" w:hAnsi="Garamond"/>
                <w:b/>
                <w:bCs/>
                <w:color w:val="000000" w:themeColor="text1"/>
                <w:sz w:val="18"/>
                <w:szCs w:val="18"/>
                <w:lang w:val="en-US"/>
              </w:rPr>
            </w:pPr>
            <w:r w:rsidRPr="00F20EDB">
              <w:rPr>
                <w:rStyle w:val="label"/>
                <w:rFonts w:ascii="Garamond" w:hAnsi="Garamond"/>
                <w:b/>
                <w:bCs/>
                <w:color w:val="000000" w:themeColor="text1"/>
                <w:sz w:val="18"/>
                <w:szCs w:val="18"/>
                <w:lang w:val="en-US"/>
              </w:rPr>
              <w:t>DVT</w:t>
            </w:r>
            <w:r w:rsidRPr="00F20EDB">
              <w:rPr>
                <w:rStyle w:val="label"/>
                <w:rFonts w:ascii="Garamond" w:hAnsi="Garamond"/>
                <w:b/>
                <w:bCs/>
                <w:color w:val="000000" w:themeColor="text1"/>
                <w:lang w:val="en-US"/>
              </w:rPr>
              <w:t xml:space="preserve"> </w:t>
            </w:r>
            <w:r w:rsidRPr="00F20EDB">
              <w:rPr>
                <w:rStyle w:val="label"/>
                <w:b/>
                <w:bCs/>
                <w:color w:val="000000" w:themeColor="text1"/>
                <w:lang w:val="en-US"/>
              </w:rPr>
              <w:t>(Indirect evidence from critically ill patients)</w:t>
            </w:r>
          </w:p>
        </w:tc>
      </w:tr>
      <w:tr w:rsidR="007572CE" w:rsidRPr="00F20EDB" w14:paraId="5A9368FE" w14:textId="77777777" w:rsidTr="007572CE">
        <w:tc>
          <w:tcPr>
            <w:tcW w:w="250" w:type="pct"/>
            <w:vMerge w:val="restart"/>
            <w:hideMark/>
          </w:tcPr>
          <w:p w14:paraId="16EBB439" w14:textId="77777777" w:rsidR="007572CE" w:rsidRPr="00F20EDB" w:rsidRDefault="007572CE" w:rsidP="007572CE">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4 </w:t>
            </w:r>
          </w:p>
        </w:tc>
        <w:tc>
          <w:tcPr>
            <w:tcW w:w="300" w:type="pct"/>
            <w:vMerge w:val="restart"/>
            <w:hideMark/>
          </w:tcPr>
          <w:p w14:paraId="6B6DA33B" w14:textId="77777777" w:rsidR="007572CE" w:rsidRPr="00F20EDB" w:rsidRDefault="007572CE" w:rsidP="007572CE">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randomised trials </w:t>
            </w:r>
          </w:p>
        </w:tc>
        <w:tc>
          <w:tcPr>
            <w:tcW w:w="350" w:type="pct"/>
            <w:vMerge w:val="restart"/>
            <w:hideMark/>
          </w:tcPr>
          <w:p w14:paraId="681BF4EF" w14:textId="77777777" w:rsidR="007572CE" w:rsidRPr="00F20EDB" w:rsidRDefault="007572CE" w:rsidP="007572CE">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p>
        </w:tc>
        <w:tc>
          <w:tcPr>
            <w:tcW w:w="350" w:type="pct"/>
            <w:vMerge w:val="restart"/>
            <w:hideMark/>
          </w:tcPr>
          <w:p w14:paraId="13906140" w14:textId="77777777" w:rsidR="007572CE" w:rsidRPr="00F20EDB" w:rsidRDefault="007572CE" w:rsidP="007572CE">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serious </w:t>
            </w:r>
            <w:r w:rsidRPr="00F20EDB">
              <w:rPr>
                <w:rFonts w:ascii="Garamond" w:hAnsi="Garamond"/>
                <w:color w:val="000000" w:themeColor="text1"/>
                <w:sz w:val="18"/>
                <w:szCs w:val="18"/>
                <w:vertAlign w:val="superscript"/>
                <w:lang w:val="en-US"/>
              </w:rPr>
              <w:t>a</w:t>
            </w:r>
          </w:p>
        </w:tc>
        <w:tc>
          <w:tcPr>
            <w:tcW w:w="350" w:type="pct"/>
            <w:vMerge w:val="restart"/>
            <w:hideMark/>
          </w:tcPr>
          <w:p w14:paraId="24EF815C" w14:textId="77777777" w:rsidR="007572CE" w:rsidRPr="00F20EDB" w:rsidRDefault="007572CE" w:rsidP="007572CE">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r w:rsidRPr="00F20EDB">
              <w:rPr>
                <w:rFonts w:ascii="Garamond" w:hAnsi="Garamond"/>
                <w:color w:val="000000" w:themeColor="text1"/>
                <w:sz w:val="18"/>
                <w:szCs w:val="18"/>
                <w:vertAlign w:val="superscript"/>
                <w:lang w:val="en-US"/>
              </w:rPr>
              <w:t>b</w:t>
            </w:r>
          </w:p>
        </w:tc>
        <w:tc>
          <w:tcPr>
            <w:tcW w:w="350" w:type="pct"/>
            <w:vMerge w:val="restart"/>
            <w:hideMark/>
          </w:tcPr>
          <w:p w14:paraId="1342673D" w14:textId="77777777" w:rsidR="007572CE" w:rsidRPr="00F20EDB" w:rsidRDefault="007572CE" w:rsidP="007572CE">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p>
        </w:tc>
        <w:tc>
          <w:tcPr>
            <w:tcW w:w="550" w:type="pct"/>
            <w:vMerge w:val="restart"/>
            <w:hideMark/>
          </w:tcPr>
          <w:p w14:paraId="757F4734" w14:textId="77777777" w:rsidR="007572CE" w:rsidRPr="00F20EDB" w:rsidRDefault="007572CE" w:rsidP="007572CE">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ne </w:t>
            </w:r>
          </w:p>
        </w:tc>
        <w:tc>
          <w:tcPr>
            <w:tcW w:w="400" w:type="pct"/>
            <w:vMerge w:val="restart"/>
            <w:hideMark/>
          </w:tcPr>
          <w:p w14:paraId="2EDB9100" w14:textId="77777777" w:rsidR="007572CE" w:rsidRPr="00F20EDB" w:rsidRDefault="007572CE" w:rsidP="007572CE">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114/1521 (7.5%) </w:t>
            </w:r>
          </w:p>
        </w:tc>
        <w:tc>
          <w:tcPr>
            <w:tcW w:w="400" w:type="pct"/>
            <w:hideMark/>
          </w:tcPr>
          <w:p w14:paraId="38567143" w14:textId="77777777" w:rsidR="007572CE" w:rsidRPr="00F20EDB" w:rsidRDefault="007572CE" w:rsidP="007572CE">
            <w:pPr>
              <w:jc w:val="center"/>
              <w:rPr>
                <w:rFonts w:ascii="Garamond" w:hAnsi="Garamond"/>
                <w:color w:val="000000" w:themeColor="text1"/>
                <w:sz w:val="18"/>
                <w:szCs w:val="18"/>
                <w:lang w:val="en-US"/>
              </w:rPr>
            </w:pPr>
            <w:r w:rsidRPr="00F20EDB">
              <w:rPr>
                <w:rStyle w:val="cell-value"/>
                <w:rFonts w:ascii="Garamond" w:hAnsi="Garamond"/>
                <w:color w:val="000000" w:themeColor="text1"/>
                <w:sz w:val="18"/>
                <w:szCs w:val="18"/>
                <w:lang w:val="en-US"/>
              </w:rPr>
              <w:t xml:space="preserve">219/1493 (14.7%) </w:t>
            </w:r>
          </w:p>
        </w:tc>
        <w:tc>
          <w:tcPr>
            <w:tcW w:w="400" w:type="pct"/>
            <w:vMerge w:val="restart"/>
            <w:hideMark/>
          </w:tcPr>
          <w:p w14:paraId="6743DD05" w14:textId="77777777" w:rsidR="007572CE" w:rsidRPr="00F20EDB" w:rsidRDefault="007572CE" w:rsidP="007572CE">
            <w:pPr>
              <w:jc w:val="center"/>
              <w:rPr>
                <w:rFonts w:ascii="Garamond" w:hAnsi="Garamond"/>
                <w:color w:val="000000" w:themeColor="text1"/>
                <w:sz w:val="18"/>
                <w:szCs w:val="18"/>
                <w:lang w:val="en-US"/>
              </w:rPr>
            </w:pPr>
            <w:r w:rsidRPr="00F20EDB">
              <w:rPr>
                <w:rStyle w:val="block"/>
                <w:rFonts w:ascii="Garamond" w:hAnsi="Garamond"/>
                <w:b/>
                <w:bCs/>
                <w:color w:val="000000" w:themeColor="text1"/>
                <w:sz w:val="18"/>
                <w:szCs w:val="18"/>
                <w:lang w:val="en-US"/>
              </w:rPr>
              <w:t>RR 0.51</w:t>
            </w:r>
            <w:r w:rsidRPr="00F20EDB">
              <w:rPr>
                <w:rFonts w:ascii="Garamond" w:hAnsi="Garamond"/>
                <w:color w:val="000000" w:themeColor="text1"/>
                <w:sz w:val="18"/>
                <w:szCs w:val="18"/>
                <w:lang w:val="en-US"/>
              </w:rPr>
              <w:br/>
            </w:r>
            <w:r w:rsidRPr="00F20EDB">
              <w:rPr>
                <w:rStyle w:val="cell"/>
                <w:rFonts w:ascii="Garamond" w:hAnsi="Garamond"/>
                <w:color w:val="000000" w:themeColor="text1"/>
                <w:sz w:val="18"/>
                <w:szCs w:val="18"/>
                <w:lang w:val="en-US"/>
              </w:rPr>
              <w:t>(0.41 to 0.63)</w:t>
            </w:r>
            <w:r w:rsidRPr="00F20EDB">
              <w:rPr>
                <w:rFonts w:ascii="Garamond" w:hAnsi="Garamond"/>
                <w:color w:val="000000" w:themeColor="text1"/>
                <w:sz w:val="18"/>
                <w:szCs w:val="18"/>
                <w:lang w:val="en-US"/>
              </w:rPr>
              <w:t xml:space="preserve"> </w:t>
            </w:r>
          </w:p>
        </w:tc>
        <w:tc>
          <w:tcPr>
            <w:tcW w:w="0" w:type="auto"/>
            <w:hideMark/>
          </w:tcPr>
          <w:p w14:paraId="3183062C" w14:textId="77777777" w:rsidR="007572CE" w:rsidRPr="00F20EDB" w:rsidRDefault="007572CE" w:rsidP="007572CE">
            <w:pPr>
              <w:jc w:val="center"/>
              <w:rPr>
                <w:rFonts w:ascii="Garamond" w:hAnsi="Garamond"/>
                <w:color w:val="000000" w:themeColor="text1"/>
                <w:sz w:val="18"/>
                <w:szCs w:val="18"/>
                <w:lang w:val="en-US"/>
              </w:rPr>
            </w:pPr>
            <w:r w:rsidRPr="00F20EDB">
              <w:rPr>
                <w:rFonts w:ascii="Garamond" w:hAnsi="Garamond"/>
                <w:b/>
                <w:bCs/>
                <w:color w:val="000000" w:themeColor="text1"/>
                <w:sz w:val="18"/>
                <w:szCs w:val="18"/>
                <w:lang w:val="en-US"/>
              </w:rPr>
              <w:t>72 fewer per 1,000</w:t>
            </w:r>
            <w:r w:rsidRPr="00F20EDB">
              <w:rPr>
                <w:rFonts w:ascii="Garamond" w:hAnsi="Garamond"/>
                <w:color w:val="000000" w:themeColor="text1"/>
                <w:sz w:val="18"/>
                <w:szCs w:val="18"/>
                <w:lang w:val="en-US"/>
              </w:rPr>
              <w:br/>
              <w:t xml:space="preserve">(from 87 fewer to 54 fewer) </w:t>
            </w:r>
          </w:p>
        </w:tc>
        <w:tc>
          <w:tcPr>
            <w:tcW w:w="750" w:type="dxa"/>
            <w:vMerge w:val="restart"/>
            <w:hideMark/>
          </w:tcPr>
          <w:p w14:paraId="0A909B68" w14:textId="77777777" w:rsidR="007572CE" w:rsidRPr="00F20EDB" w:rsidRDefault="007572CE" w:rsidP="007572CE">
            <w:pPr>
              <w:jc w:val="center"/>
              <w:rPr>
                <w:rFonts w:ascii="Garamond" w:hAnsi="Garamond"/>
                <w:color w:val="000000" w:themeColor="text1"/>
                <w:sz w:val="18"/>
                <w:szCs w:val="18"/>
                <w:lang w:val="en-US"/>
              </w:rPr>
            </w:pPr>
            <w:r w:rsidRPr="00F20EDB">
              <w:rPr>
                <w:rStyle w:val="quality-sign"/>
                <w:rFonts w:ascii="Cambria Math" w:hAnsi="Cambria Math" w:cs="Cambria Math"/>
                <w:color w:val="000000" w:themeColor="text1"/>
                <w:sz w:val="18"/>
                <w:szCs w:val="18"/>
                <w:lang w:val="en-US"/>
              </w:rPr>
              <w:t>⨁⨁⨁</w:t>
            </w:r>
            <w:r w:rsidRPr="00F20EDB">
              <w:rPr>
                <w:rStyle w:val="quality-sign"/>
                <w:rFonts w:ascii="Segoe UI Symbol" w:hAnsi="Segoe UI Symbol" w:cs="Segoe UI Symbol"/>
                <w:color w:val="000000" w:themeColor="text1"/>
                <w:sz w:val="18"/>
                <w:szCs w:val="18"/>
                <w:lang w:val="en-US"/>
              </w:rPr>
              <w:t>◯</w:t>
            </w:r>
            <w:r w:rsidRPr="00F20EDB">
              <w:rPr>
                <w:rFonts w:ascii="Garamond" w:hAnsi="Garamond"/>
                <w:color w:val="000000" w:themeColor="text1"/>
                <w:sz w:val="18"/>
                <w:szCs w:val="18"/>
                <w:lang w:val="en-US"/>
              </w:rPr>
              <w:br/>
            </w:r>
            <w:r w:rsidRPr="00F20EDB">
              <w:rPr>
                <w:rStyle w:val="quality-text"/>
                <w:rFonts w:ascii="Garamond" w:hAnsi="Garamond"/>
                <w:color w:val="000000" w:themeColor="text1"/>
                <w:sz w:val="18"/>
                <w:szCs w:val="18"/>
                <w:lang w:val="en-US"/>
              </w:rPr>
              <w:t>MODERATE</w:t>
            </w:r>
            <w:r w:rsidRPr="00F20EDB">
              <w:rPr>
                <w:rFonts w:ascii="Garamond" w:hAnsi="Garamond"/>
                <w:color w:val="000000" w:themeColor="text1"/>
                <w:sz w:val="18"/>
                <w:szCs w:val="18"/>
                <w:lang w:val="en-US"/>
              </w:rPr>
              <w:t xml:space="preserve"> </w:t>
            </w:r>
          </w:p>
        </w:tc>
        <w:tc>
          <w:tcPr>
            <w:tcW w:w="500" w:type="pct"/>
            <w:vMerge w:val="restart"/>
            <w:hideMark/>
          </w:tcPr>
          <w:p w14:paraId="68A69AF4" w14:textId="77777777" w:rsidR="007572CE" w:rsidRPr="00F20EDB" w:rsidRDefault="007572CE" w:rsidP="007572CE">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CRITICAL </w:t>
            </w:r>
          </w:p>
        </w:tc>
      </w:tr>
      <w:tr w:rsidR="007572CE" w:rsidRPr="00F20EDB" w14:paraId="3CB7F2FD" w14:textId="77777777" w:rsidTr="007572CE">
        <w:tc>
          <w:tcPr>
            <w:tcW w:w="0" w:type="auto"/>
            <w:vMerge/>
            <w:hideMark/>
          </w:tcPr>
          <w:p w14:paraId="642FB6C2" w14:textId="77777777" w:rsidR="007572CE" w:rsidRPr="00F20EDB" w:rsidRDefault="007572CE" w:rsidP="007572CE">
            <w:pPr>
              <w:rPr>
                <w:rFonts w:ascii="Garamond" w:hAnsi="Garamond"/>
                <w:color w:val="000000" w:themeColor="text1"/>
                <w:sz w:val="18"/>
                <w:szCs w:val="18"/>
                <w:lang w:val="en-US"/>
              </w:rPr>
            </w:pPr>
          </w:p>
        </w:tc>
        <w:tc>
          <w:tcPr>
            <w:tcW w:w="0" w:type="auto"/>
            <w:vMerge/>
            <w:hideMark/>
          </w:tcPr>
          <w:p w14:paraId="15830C31" w14:textId="77777777" w:rsidR="007572CE" w:rsidRPr="00F20EDB" w:rsidRDefault="007572CE" w:rsidP="007572CE">
            <w:pPr>
              <w:rPr>
                <w:rFonts w:ascii="Garamond" w:hAnsi="Garamond"/>
                <w:color w:val="000000" w:themeColor="text1"/>
                <w:sz w:val="18"/>
                <w:szCs w:val="18"/>
                <w:lang w:val="en-US"/>
              </w:rPr>
            </w:pPr>
          </w:p>
        </w:tc>
        <w:tc>
          <w:tcPr>
            <w:tcW w:w="0" w:type="auto"/>
            <w:vMerge/>
            <w:hideMark/>
          </w:tcPr>
          <w:p w14:paraId="5F7773DD" w14:textId="77777777" w:rsidR="007572CE" w:rsidRPr="00F20EDB" w:rsidRDefault="007572CE" w:rsidP="007572CE">
            <w:pPr>
              <w:rPr>
                <w:rFonts w:ascii="Garamond" w:hAnsi="Garamond"/>
                <w:color w:val="000000" w:themeColor="text1"/>
                <w:sz w:val="18"/>
                <w:szCs w:val="18"/>
                <w:lang w:val="en-US"/>
              </w:rPr>
            </w:pPr>
          </w:p>
        </w:tc>
        <w:tc>
          <w:tcPr>
            <w:tcW w:w="0" w:type="auto"/>
            <w:vMerge/>
            <w:hideMark/>
          </w:tcPr>
          <w:p w14:paraId="04A4CABE" w14:textId="77777777" w:rsidR="007572CE" w:rsidRPr="00F20EDB" w:rsidRDefault="007572CE" w:rsidP="007572CE">
            <w:pPr>
              <w:rPr>
                <w:rFonts w:ascii="Garamond" w:hAnsi="Garamond"/>
                <w:color w:val="000000" w:themeColor="text1"/>
                <w:sz w:val="18"/>
                <w:szCs w:val="18"/>
                <w:lang w:val="en-US"/>
              </w:rPr>
            </w:pPr>
          </w:p>
        </w:tc>
        <w:tc>
          <w:tcPr>
            <w:tcW w:w="0" w:type="auto"/>
            <w:vMerge/>
            <w:hideMark/>
          </w:tcPr>
          <w:p w14:paraId="41028C40" w14:textId="77777777" w:rsidR="007572CE" w:rsidRPr="00F20EDB" w:rsidRDefault="007572CE" w:rsidP="007572CE">
            <w:pPr>
              <w:rPr>
                <w:rFonts w:ascii="Garamond" w:hAnsi="Garamond"/>
                <w:color w:val="000000" w:themeColor="text1"/>
                <w:sz w:val="18"/>
                <w:szCs w:val="18"/>
                <w:lang w:val="en-US"/>
              </w:rPr>
            </w:pPr>
          </w:p>
        </w:tc>
        <w:tc>
          <w:tcPr>
            <w:tcW w:w="0" w:type="auto"/>
            <w:vMerge/>
            <w:hideMark/>
          </w:tcPr>
          <w:p w14:paraId="19CB5A0E" w14:textId="77777777" w:rsidR="007572CE" w:rsidRPr="00F20EDB" w:rsidRDefault="007572CE" w:rsidP="007572CE">
            <w:pPr>
              <w:rPr>
                <w:rFonts w:ascii="Garamond" w:hAnsi="Garamond"/>
                <w:color w:val="000000" w:themeColor="text1"/>
                <w:sz w:val="18"/>
                <w:szCs w:val="18"/>
                <w:lang w:val="en-US"/>
              </w:rPr>
            </w:pPr>
          </w:p>
        </w:tc>
        <w:tc>
          <w:tcPr>
            <w:tcW w:w="0" w:type="auto"/>
            <w:vMerge/>
            <w:hideMark/>
          </w:tcPr>
          <w:p w14:paraId="294A86A8" w14:textId="77777777" w:rsidR="007572CE" w:rsidRPr="00F20EDB" w:rsidRDefault="007572CE" w:rsidP="007572CE">
            <w:pPr>
              <w:rPr>
                <w:rFonts w:ascii="Garamond" w:hAnsi="Garamond"/>
                <w:color w:val="000000" w:themeColor="text1"/>
                <w:sz w:val="18"/>
                <w:szCs w:val="18"/>
                <w:lang w:val="en-US"/>
              </w:rPr>
            </w:pPr>
          </w:p>
        </w:tc>
        <w:tc>
          <w:tcPr>
            <w:tcW w:w="0" w:type="auto"/>
            <w:vMerge/>
            <w:hideMark/>
          </w:tcPr>
          <w:p w14:paraId="2B1C9E05" w14:textId="77777777" w:rsidR="007572CE" w:rsidRPr="00F20EDB" w:rsidRDefault="007572CE" w:rsidP="007572CE">
            <w:pPr>
              <w:rPr>
                <w:rFonts w:ascii="Garamond" w:hAnsi="Garamond"/>
                <w:color w:val="000000" w:themeColor="text1"/>
                <w:sz w:val="18"/>
                <w:szCs w:val="18"/>
                <w:lang w:val="en-US"/>
              </w:rPr>
            </w:pPr>
          </w:p>
        </w:tc>
        <w:tc>
          <w:tcPr>
            <w:tcW w:w="400" w:type="pct"/>
            <w:hideMark/>
          </w:tcPr>
          <w:p w14:paraId="03E6E822" w14:textId="77777777" w:rsidR="007572CE" w:rsidRPr="00F20EDB" w:rsidRDefault="007572CE" w:rsidP="007572CE">
            <w:pPr>
              <w:jc w:val="center"/>
              <w:rPr>
                <w:rFonts w:ascii="Garamond" w:hAnsi="Garamond"/>
                <w:color w:val="000000" w:themeColor="text1"/>
                <w:sz w:val="18"/>
                <w:szCs w:val="18"/>
                <w:lang w:val="en-US"/>
              </w:rPr>
            </w:pPr>
            <w:r w:rsidRPr="00F20EDB">
              <w:rPr>
                <w:rStyle w:val="cell-value"/>
                <w:rFonts w:ascii="Garamond" w:hAnsi="Garamond"/>
                <w:color w:val="000000" w:themeColor="text1"/>
                <w:sz w:val="18"/>
                <w:szCs w:val="18"/>
                <w:lang w:val="en-US"/>
              </w:rPr>
              <w:t>25.0%</w:t>
            </w:r>
            <w:r w:rsidRPr="00F20EDB">
              <w:rPr>
                <w:rFonts w:ascii="Garamond" w:hAnsi="Garamond"/>
                <w:color w:val="000000" w:themeColor="text1"/>
                <w:sz w:val="18"/>
                <w:szCs w:val="18"/>
                <w:lang w:val="en-US"/>
              </w:rPr>
              <w:t xml:space="preserve"> </w:t>
            </w:r>
          </w:p>
        </w:tc>
        <w:tc>
          <w:tcPr>
            <w:tcW w:w="0" w:type="auto"/>
            <w:vMerge/>
            <w:hideMark/>
          </w:tcPr>
          <w:p w14:paraId="4C640A50" w14:textId="77777777" w:rsidR="007572CE" w:rsidRPr="00F20EDB" w:rsidRDefault="007572CE" w:rsidP="007572CE">
            <w:pPr>
              <w:rPr>
                <w:rFonts w:ascii="Garamond" w:hAnsi="Garamond"/>
                <w:color w:val="000000" w:themeColor="text1"/>
                <w:sz w:val="18"/>
                <w:szCs w:val="18"/>
                <w:lang w:val="en-US"/>
              </w:rPr>
            </w:pPr>
          </w:p>
        </w:tc>
        <w:tc>
          <w:tcPr>
            <w:tcW w:w="0" w:type="auto"/>
            <w:hideMark/>
          </w:tcPr>
          <w:p w14:paraId="34EC6E1D" w14:textId="77777777" w:rsidR="007572CE" w:rsidRPr="00F20EDB" w:rsidRDefault="007572CE" w:rsidP="007572CE">
            <w:pPr>
              <w:jc w:val="center"/>
              <w:rPr>
                <w:rFonts w:ascii="Garamond" w:hAnsi="Garamond"/>
                <w:color w:val="000000" w:themeColor="text1"/>
                <w:sz w:val="18"/>
                <w:szCs w:val="18"/>
                <w:lang w:val="en-US"/>
              </w:rPr>
            </w:pPr>
            <w:r w:rsidRPr="00F20EDB">
              <w:rPr>
                <w:rFonts w:ascii="Garamond" w:hAnsi="Garamond"/>
                <w:b/>
                <w:bCs/>
                <w:color w:val="000000" w:themeColor="text1"/>
                <w:sz w:val="18"/>
                <w:szCs w:val="18"/>
                <w:lang w:val="en-US"/>
              </w:rPr>
              <w:t>123 fewer per 1,000</w:t>
            </w:r>
            <w:r w:rsidRPr="00F20EDB">
              <w:rPr>
                <w:rFonts w:ascii="Garamond" w:hAnsi="Garamond"/>
                <w:color w:val="000000" w:themeColor="text1"/>
                <w:sz w:val="18"/>
                <w:szCs w:val="18"/>
                <w:lang w:val="en-US"/>
              </w:rPr>
              <w:br/>
              <w:t xml:space="preserve">(from 148 fewer to 93 fewer) </w:t>
            </w:r>
          </w:p>
        </w:tc>
        <w:tc>
          <w:tcPr>
            <w:tcW w:w="0" w:type="auto"/>
            <w:vMerge/>
            <w:hideMark/>
          </w:tcPr>
          <w:p w14:paraId="6D491A36" w14:textId="77777777" w:rsidR="007572CE" w:rsidRPr="00F20EDB" w:rsidRDefault="007572CE" w:rsidP="007572CE">
            <w:pPr>
              <w:rPr>
                <w:rFonts w:ascii="Garamond" w:hAnsi="Garamond"/>
                <w:color w:val="000000" w:themeColor="text1"/>
                <w:sz w:val="18"/>
                <w:szCs w:val="18"/>
                <w:lang w:val="en-US"/>
              </w:rPr>
            </w:pPr>
          </w:p>
        </w:tc>
        <w:tc>
          <w:tcPr>
            <w:tcW w:w="0" w:type="auto"/>
            <w:vMerge/>
            <w:hideMark/>
          </w:tcPr>
          <w:p w14:paraId="287F74FE" w14:textId="77777777" w:rsidR="007572CE" w:rsidRPr="00F20EDB" w:rsidRDefault="007572CE" w:rsidP="007572CE">
            <w:pPr>
              <w:rPr>
                <w:rFonts w:ascii="Garamond" w:hAnsi="Garamond"/>
                <w:color w:val="000000" w:themeColor="text1"/>
                <w:sz w:val="18"/>
                <w:szCs w:val="18"/>
                <w:lang w:val="en-US"/>
              </w:rPr>
            </w:pPr>
          </w:p>
        </w:tc>
      </w:tr>
      <w:tr w:rsidR="007572CE" w:rsidRPr="00F20EDB" w14:paraId="0DD44E3A" w14:textId="77777777" w:rsidTr="007572CE">
        <w:tc>
          <w:tcPr>
            <w:tcW w:w="0" w:type="auto"/>
            <w:gridSpan w:val="13"/>
            <w:hideMark/>
          </w:tcPr>
          <w:p w14:paraId="77F1AF05" w14:textId="77777777" w:rsidR="007572CE" w:rsidRPr="00F20EDB" w:rsidRDefault="007572CE" w:rsidP="007572CE">
            <w:pPr>
              <w:rPr>
                <w:rFonts w:ascii="Garamond" w:hAnsi="Garamond"/>
                <w:b/>
                <w:bCs/>
                <w:color w:val="000000" w:themeColor="text1"/>
                <w:sz w:val="18"/>
                <w:szCs w:val="18"/>
                <w:lang w:val="en-US"/>
              </w:rPr>
            </w:pPr>
            <w:r w:rsidRPr="00F20EDB">
              <w:rPr>
                <w:rStyle w:val="label"/>
                <w:rFonts w:ascii="Garamond" w:hAnsi="Garamond"/>
                <w:b/>
                <w:bCs/>
                <w:color w:val="000000" w:themeColor="text1"/>
                <w:sz w:val="18"/>
                <w:szCs w:val="18"/>
                <w:lang w:val="en-US"/>
              </w:rPr>
              <w:t>Pulmonary Embolism</w:t>
            </w:r>
            <w:r w:rsidRPr="00F20EDB">
              <w:rPr>
                <w:rStyle w:val="label"/>
                <w:rFonts w:ascii="Garamond" w:hAnsi="Garamond"/>
                <w:b/>
                <w:bCs/>
                <w:color w:val="000000" w:themeColor="text1"/>
                <w:lang w:val="en-US"/>
              </w:rPr>
              <w:t xml:space="preserve"> </w:t>
            </w:r>
            <w:r w:rsidRPr="00F20EDB">
              <w:rPr>
                <w:rStyle w:val="label"/>
                <w:b/>
                <w:bCs/>
                <w:color w:val="000000" w:themeColor="text1"/>
                <w:lang w:val="en-US"/>
              </w:rPr>
              <w:t>(Indirect evidence from critically ill patients)</w:t>
            </w:r>
          </w:p>
        </w:tc>
      </w:tr>
      <w:tr w:rsidR="007572CE" w:rsidRPr="00F20EDB" w14:paraId="61107A12" w14:textId="77777777" w:rsidTr="007572CE">
        <w:tc>
          <w:tcPr>
            <w:tcW w:w="250" w:type="pct"/>
            <w:vMerge w:val="restart"/>
            <w:hideMark/>
          </w:tcPr>
          <w:p w14:paraId="24C9C0D8" w14:textId="77777777" w:rsidR="007572CE" w:rsidRPr="00F20EDB" w:rsidRDefault="007572CE" w:rsidP="007572CE">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3 </w:t>
            </w:r>
          </w:p>
        </w:tc>
        <w:tc>
          <w:tcPr>
            <w:tcW w:w="300" w:type="pct"/>
            <w:vMerge w:val="restart"/>
            <w:hideMark/>
          </w:tcPr>
          <w:p w14:paraId="6AF7D3AA" w14:textId="77777777" w:rsidR="007572CE" w:rsidRPr="00F20EDB" w:rsidRDefault="007572CE" w:rsidP="007572CE">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randomised trials </w:t>
            </w:r>
          </w:p>
        </w:tc>
        <w:tc>
          <w:tcPr>
            <w:tcW w:w="350" w:type="pct"/>
            <w:vMerge w:val="restart"/>
            <w:hideMark/>
          </w:tcPr>
          <w:p w14:paraId="40801F9D" w14:textId="77777777" w:rsidR="007572CE" w:rsidRPr="00F20EDB" w:rsidRDefault="007572CE" w:rsidP="007572CE">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p>
        </w:tc>
        <w:tc>
          <w:tcPr>
            <w:tcW w:w="350" w:type="pct"/>
            <w:vMerge w:val="restart"/>
            <w:hideMark/>
          </w:tcPr>
          <w:p w14:paraId="0E499172" w14:textId="77777777" w:rsidR="007572CE" w:rsidRPr="00F20EDB" w:rsidRDefault="007572CE" w:rsidP="007572CE">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p>
        </w:tc>
        <w:tc>
          <w:tcPr>
            <w:tcW w:w="350" w:type="pct"/>
            <w:vMerge w:val="restart"/>
            <w:hideMark/>
          </w:tcPr>
          <w:p w14:paraId="375D79DD" w14:textId="77777777" w:rsidR="007572CE" w:rsidRPr="00F20EDB" w:rsidRDefault="007572CE" w:rsidP="007572CE">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r w:rsidRPr="00F20EDB">
              <w:rPr>
                <w:rFonts w:ascii="Garamond" w:hAnsi="Garamond"/>
                <w:color w:val="000000" w:themeColor="text1"/>
                <w:sz w:val="18"/>
                <w:szCs w:val="18"/>
                <w:vertAlign w:val="superscript"/>
                <w:lang w:val="en-US"/>
              </w:rPr>
              <w:t>b</w:t>
            </w:r>
          </w:p>
        </w:tc>
        <w:tc>
          <w:tcPr>
            <w:tcW w:w="350" w:type="pct"/>
            <w:vMerge w:val="restart"/>
            <w:hideMark/>
          </w:tcPr>
          <w:p w14:paraId="1818D6A6" w14:textId="77777777" w:rsidR="007572CE" w:rsidRPr="00F20EDB" w:rsidRDefault="007572CE" w:rsidP="007572CE">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p>
        </w:tc>
        <w:tc>
          <w:tcPr>
            <w:tcW w:w="550" w:type="pct"/>
            <w:vMerge w:val="restart"/>
            <w:hideMark/>
          </w:tcPr>
          <w:p w14:paraId="0BEF5D19" w14:textId="77777777" w:rsidR="007572CE" w:rsidRPr="00F20EDB" w:rsidRDefault="007572CE" w:rsidP="007572CE">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ne </w:t>
            </w:r>
          </w:p>
        </w:tc>
        <w:tc>
          <w:tcPr>
            <w:tcW w:w="400" w:type="pct"/>
            <w:vMerge w:val="restart"/>
            <w:hideMark/>
          </w:tcPr>
          <w:p w14:paraId="78D343CC" w14:textId="77777777" w:rsidR="007572CE" w:rsidRPr="00F20EDB" w:rsidRDefault="007572CE" w:rsidP="007572CE">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15/1461 (1.0%) </w:t>
            </w:r>
          </w:p>
        </w:tc>
        <w:tc>
          <w:tcPr>
            <w:tcW w:w="400" w:type="pct"/>
            <w:hideMark/>
          </w:tcPr>
          <w:p w14:paraId="5BDCE065" w14:textId="77777777" w:rsidR="007572CE" w:rsidRPr="00F20EDB" w:rsidRDefault="007572CE" w:rsidP="007572CE">
            <w:pPr>
              <w:jc w:val="center"/>
              <w:rPr>
                <w:rFonts w:ascii="Garamond" w:hAnsi="Garamond"/>
                <w:color w:val="000000" w:themeColor="text1"/>
                <w:sz w:val="18"/>
                <w:szCs w:val="18"/>
                <w:lang w:val="en-US"/>
              </w:rPr>
            </w:pPr>
            <w:r w:rsidRPr="00F20EDB">
              <w:rPr>
                <w:rStyle w:val="cell-value"/>
                <w:rFonts w:ascii="Garamond" w:hAnsi="Garamond"/>
                <w:color w:val="000000" w:themeColor="text1"/>
                <w:sz w:val="18"/>
                <w:szCs w:val="18"/>
                <w:lang w:val="en-US"/>
              </w:rPr>
              <w:t xml:space="preserve">28/1434 (2.0%) </w:t>
            </w:r>
          </w:p>
        </w:tc>
        <w:tc>
          <w:tcPr>
            <w:tcW w:w="400" w:type="pct"/>
            <w:vMerge w:val="restart"/>
            <w:hideMark/>
          </w:tcPr>
          <w:p w14:paraId="43996320" w14:textId="77777777" w:rsidR="007572CE" w:rsidRPr="00F20EDB" w:rsidRDefault="007572CE" w:rsidP="007572CE">
            <w:pPr>
              <w:jc w:val="center"/>
              <w:rPr>
                <w:rFonts w:ascii="Garamond" w:hAnsi="Garamond"/>
                <w:color w:val="000000" w:themeColor="text1"/>
                <w:sz w:val="18"/>
                <w:szCs w:val="18"/>
                <w:lang w:val="en-US"/>
              </w:rPr>
            </w:pPr>
            <w:r w:rsidRPr="00F20EDB">
              <w:rPr>
                <w:rStyle w:val="block"/>
                <w:rFonts w:ascii="Garamond" w:hAnsi="Garamond"/>
                <w:b/>
                <w:bCs/>
                <w:color w:val="000000" w:themeColor="text1"/>
                <w:sz w:val="18"/>
                <w:szCs w:val="18"/>
                <w:lang w:val="en-US"/>
              </w:rPr>
              <w:t>RR 0.52</w:t>
            </w:r>
            <w:r w:rsidRPr="00F20EDB">
              <w:rPr>
                <w:rFonts w:ascii="Garamond" w:hAnsi="Garamond"/>
                <w:color w:val="000000" w:themeColor="text1"/>
                <w:sz w:val="18"/>
                <w:szCs w:val="18"/>
                <w:lang w:val="en-US"/>
              </w:rPr>
              <w:br/>
            </w:r>
            <w:r w:rsidRPr="00F20EDB">
              <w:rPr>
                <w:rStyle w:val="cell"/>
                <w:rFonts w:ascii="Garamond" w:hAnsi="Garamond"/>
                <w:color w:val="000000" w:themeColor="text1"/>
                <w:sz w:val="18"/>
                <w:szCs w:val="18"/>
                <w:lang w:val="en-US"/>
              </w:rPr>
              <w:t>(0.28 to 0.97)</w:t>
            </w:r>
            <w:r w:rsidRPr="00F20EDB">
              <w:rPr>
                <w:rFonts w:ascii="Garamond" w:hAnsi="Garamond"/>
                <w:color w:val="000000" w:themeColor="text1"/>
                <w:sz w:val="18"/>
                <w:szCs w:val="18"/>
                <w:lang w:val="en-US"/>
              </w:rPr>
              <w:t xml:space="preserve"> </w:t>
            </w:r>
          </w:p>
        </w:tc>
        <w:tc>
          <w:tcPr>
            <w:tcW w:w="0" w:type="auto"/>
            <w:hideMark/>
          </w:tcPr>
          <w:p w14:paraId="6E7C93B2" w14:textId="77777777" w:rsidR="007572CE" w:rsidRPr="00F20EDB" w:rsidRDefault="007572CE" w:rsidP="007572CE">
            <w:pPr>
              <w:jc w:val="center"/>
              <w:rPr>
                <w:rFonts w:ascii="Garamond" w:hAnsi="Garamond"/>
                <w:color w:val="000000" w:themeColor="text1"/>
                <w:sz w:val="18"/>
                <w:szCs w:val="18"/>
                <w:lang w:val="en-US"/>
              </w:rPr>
            </w:pPr>
            <w:r w:rsidRPr="00F20EDB">
              <w:rPr>
                <w:rFonts w:ascii="Garamond" w:hAnsi="Garamond"/>
                <w:b/>
                <w:bCs/>
                <w:color w:val="000000" w:themeColor="text1"/>
                <w:sz w:val="18"/>
                <w:szCs w:val="18"/>
                <w:lang w:val="en-US"/>
              </w:rPr>
              <w:t>9 fewer per 1,000</w:t>
            </w:r>
            <w:r w:rsidRPr="00F20EDB">
              <w:rPr>
                <w:rFonts w:ascii="Garamond" w:hAnsi="Garamond"/>
                <w:color w:val="000000" w:themeColor="text1"/>
                <w:sz w:val="18"/>
                <w:szCs w:val="18"/>
                <w:lang w:val="en-US"/>
              </w:rPr>
              <w:br/>
              <w:t xml:space="preserve">(from 14 fewer to 1 fewer) </w:t>
            </w:r>
          </w:p>
        </w:tc>
        <w:tc>
          <w:tcPr>
            <w:tcW w:w="750" w:type="dxa"/>
            <w:vMerge w:val="restart"/>
            <w:hideMark/>
          </w:tcPr>
          <w:p w14:paraId="3C3B0209" w14:textId="77777777" w:rsidR="007572CE" w:rsidRPr="00F20EDB" w:rsidRDefault="007572CE" w:rsidP="007572CE">
            <w:pPr>
              <w:jc w:val="center"/>
              <w:rPr>
                <w:rFonts w:ascii="Garamond" w:hAnsi="Garamond"/>
                <w:color w:val="000000" w:themeColor="text1"/>
                <w:sz w:val="18"/>
                <w:szCs w:val="18"/>
                <w:lang w:val="en-US"/>
              </w:rPr>
            </w:pPr>
            <w:r w:rsidRPr="00F20EDB">
              <w:rPr>
                <w:rStyle w:val="quality-sign"/>
                <w:rFonts w:ascii="Cambria Math" w:hAnsi="Cambria Math" w:cs="Cambria Math"/>
                <w:color w:val="000000" w:themeColor="text1"/>
                <w:sz w:val="18"/>
                <w:szCs w:val="18"/>
                <w:lang w:val="en-US"/>
              </w:rPr>
              <w:t>⨁⨁⨁⨁</w:t>
            </w:r>
            <w:r w:rsidRPr="00F20EDB">
              <w:rPr>
                <w:rFonts w:ascii="Garamond" w:hAnsi="Garamond"/>
                <w:color w:val="000000" w:themeColor="text1"/>
                <w:sz w:val="18"/>
                <w:szCs w:val="18"/>
                <w:lang w:val="en-US"/>
              </w:rPr>
              <w:br/>
            </w:r>
            <w:r w:rsidRPr="00F20EDB">
              <w:rPr>
                <w:rStyle w:val="quality-text"/>
                <w:rFonts w:ascii="Garamond" w:hAnsi="Garamond"/>
                <w:color w:val="000000" w:themeColor="text1"/>
                <w:sz w:val="18"/>
                <w:szCs w:val="18"/>
                <w:lang w:val="en-US"/>
              </w:rPr>
              <w:t>HIGH</w:t>
            </w:r>
            <w:r w:rsidRPr="00F20EDB">
              <w:rPr>
                <w:rFonts w:ascii="Garamond" w:hAnsi="Garamond"/>
                <w:color w:val="000000" w:themeColor="text1"/>
                <w:sz w:val="18"/>
                <w:szCs w:val="18"/>
                <w:lang w:val="en-US"/>
              </w:rPr>
              <w:t xml:space="preserve"> </w:t>
            </w:r>
          </w:p>
        </w:tc>
        <w:tc>
          <w:tcPr>
            <w:tcW w:w="500" w:type="pct"/>
            <w:vMerge w:val="restart"/>
            <w:hideMark/>
          </w:tcPr>
          <w:p w14:paraId="3EC9DC2D" w14:textId="77777777" w:rsidR="007572CE" w:rsidRPr="00F20EDB" w:rsidRDefault="007572CE" w:rsidP="007572CE">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CRITICAL </w:t>
            </w:r>
          </w:p>
        </w:tc>
      </w:tr>
      <w:tr w:rsidR="007572CE" w:rsidRPr="00F20EDB" w14:paraId="5B698577" w14:textId="77777777" w:rsidTr="007572CE">
        <w:tc>
          <w:tcPr>
            <w:tcW w:w="0" w:type="auto"/>
            <w:vMerge/>
            <w:hideMark/>
          </w:tcPr>
          <w:p w14:paraId="5027E891" w14:textId="77777777" w:rsidR="007572CE" w:rsidRPr="00F20EDB" w:rsidRDefault="007572CE" w:rsidP="007572CE">
            <w:pPr>
              <w:rPr>
                <w:rFonts w:ascii="Garamond" w:hAnsi="Garamond"/>
                <w:color w:val="000000" w:themeColor="text1"/>
                <w:sz w:val="18"/>
                <w:szCs w:val="18"/>
                <w:lang w:val="en-US"/>
              </w:rPr>
            </w:pPr>
          </w:p>
        </w:tc>
        <w:tc>
          <w:tcPr>
            <w:tcW w:w="0" w:type="auto"/>
            <w:vMerge/>
            <w:hideMark/>
          </w:tcPr>
          <w:p w14:paraId="2611EF53" w14:textId="77777777" w:rsidR="007572CE" w:rsidRPr="00F20EDB" w:rsidRDefault="007572CE" w:rsidP="007572CE">
            <w:pPr>
              <w:rPr>
                <w:rFonts w:ascii="Garamond" w:hAnsi="Garamond"/>
                <w:color w:val="000000" w:themeColor="text1"/>
                <w:sz w:val="18"/>
                <w:szCs w:val="18"/>
                <w:lang w:val="en-US"/>
              </w:rPr>
            </w:pPr>
          </w:p>
        </w:tc>
        <w:tc>
          <w:tcPr>
            <w:tcW w:w="0" w:type="auto"/>
            <w:vMerge/>
            <w:hideMark/>
          </w:tcPr>
          <w:p w14:paraId="1917052B" w14:textId="77777777" w:rsidR="007572CE" w:rsidRPr="00F20EDB" w:rsidRDefault="007572CE" w:rsidP="007572CE">
            <w:pPr>
              <w:rPr>
                <w:rFonts w:ascii="Garamond" w:hAnsi="Garamond"/>
                <w:color w:val="000000" w:themeColor="text1"/>
                <w:sz w:val="18"/>
                <w:szCs w:val="18"/>
                <w:lang w:val="en-US"/>
              </w:rPr>
            </w:pPr>
          </w:p>
        </w:tc>
        <w:tc>
          <w:tcPr>
            <w:tcW w:w="0" w:type="auto"/>
            <w:vMerge/>
            <w:hideMark/>
          </w:tcPr>
          <w:p w14:paraId="232DF713" w14:textId="77777777" w:rsidR="007572CE" w:rsidRPr="00F20EDB" w:rsidRDefault="007572CE" w:rsidP="007572CE">
            <w:pPr>
              <w:rPr>
                <w:rFonts w:ascii="Garamond" w:hAnsi="Garamond"/>
                <w:color w:val="000000" w:themeColor="text1"/>
                <w:sz w:val="18"/>
                <w:szCs w:val="18"/>
                <w:lang w:val="en-US"/>
              </w:rPr>
            </w:pPr>
          </w:p>
        </w:tc>
        <w:tc>
          <w:tcPr>
            <w:tcW w:w="0" w:type="auto"/>
            <w:vMerge/>
            <w:hideMark/>
          </w:tcPr>
          <w:p w14:paraId="356C4D13" w14:textId="77777777" w:rsidR="007572CE" w:rsidRPr="00F20EDB" w:rsidRDefault="007572CE" w:rsidP="007572CE">
            <w:pPr>
              <w:rPr>
                <w:rFonts w:ascii="Garamond" w:hAnsi="Garamond"/>
                <w:color w:val="000000" w:themeColor="text1"/>
                <w:sz w:val="18"/>
                <w:szCs w:val="18"/>
                <w:lang w:val="en-US"/>
              </w:rPr>
            </w:pPr>
          </w:p>
        </w:tc>
        <w:tc>
          <w:tcPr>
            <w:tcW w:w="0" w:type="auto"/>
            <w:vMerge/>
            <w:hideMark/>
          </w:tcPr>
          <w:p w14:paraId="16D59C16" w14:textId="77777777" w:rsidR="007572CE" w:rsidRPr="00F20EDB" w:rsidRDefault="007572CE" w:rsidP="007572CE">
            <w:pPr>
              <w:rPr>
                <w:rFonts w:ascii="Garamond" w:hAnsi="Garamond"/>
                <w:color w:val="000000" w:themeColor="text1"/>
                <w:sz w:val="18"/>
                <w:szCs w:val="18"/>
                <w:lang w:val="en-US"/>
              </w:rPr>
            </w:pPr>
          </w:p>
        </w:tc>
        <w:tc>
          <w:tcPr>
            <w:tcW w:w="0" w:type="auto"/>
            <w:vMerge/>
            <w:hideMark/>
          </w:tcPr>
          <w:p w14:paraId="1BD1A4BA" w14:textId="77777777" w:rsidR="007572CE" w:rsidRPr="00F20EDB" w:rsidRDefault="007572CE" w:rsidP="007572CE">
            <w:pPr>
              <w:rPr>
                <w:rFonts w:ascii="Garamond" w:hAnsi="Garamond"/>
                <w:color w:val="000000" w:themeColor="text1"/>
                <w:sz w:val="18"/>
                <w:szCs w:val="18"/>
                <w:lang w:val="en-US"/>
              </w:rPr>
            </w:pPr>
          </w:p>
        </w:tc>
        <w:tc>
          <w:tcPr>
            <w:tcW w:w="0" w:type="auto"/>
            <w:vMerge/>
            <w:hideMark/>
          </w:tcPr>
          <w:p w14:paraId="54A937E7" w14:textId="77777777" w:rsidR="007572CE" w:rsidRPr="00F20EDB" w:rsidRDefault="007572CE" w:rsidP="007572CE">
            <w:pPr>
              <w:rPr>
                <w:rFonts w:ascii="Garamond" w:hAnsi="Garamond"/>
                <w:color w:val="000000" w:themeColor="text1"/>
                <w:sz w:val="18"/>
                <w:szCs w:val="18"/>
                <w:lang w:val="en-US"/>
              </w:rPr>
            </w:pPr>
          </w:p>
        </w:tc>
        <w:tc>
          <w:tcPr>
            <w:tcW w:w="400" w:type="pct"/>
            <w:hideMark/>
          </w:tcPr>
          <w:p w14:paraId="7AD28BEE" w14:textId="77777777" w:rsidR="007572CE" w:rsidRPr="00F20EDB" w:rsidRDefault="007572CE" w:rsidP="007572CE">
            <w:pPr>
              <w:jc w:val="center"/>
              <w:rPr>
                <w:rFonts w:ascii="Garamond" w:hAnsi="Garamond"/>
                <w:color w:val="000000" w:themeColor="text1"/>
                <w:sz w:val="18"/>
                <w:szCs w:val="18"/>
                <w:lang w:val="en-US"/>
              </w:rPr>
            </w:pPr>
            <w:r w:rsidRPr="00F20EDB">
              <w:rPr>
                <w:rStyle w:val="cell-value"/>
                <w:rFonts w:ascii="Garamond" w:hAnsi="Garamond"/>
                <w:color w:val="000000" w:themeColor="text1"/>
                <w:sz w:val="18"/>
                <w:szCs w:val="18"/>
                <w:lang w:val="en-US"/>
              </w:rPr>
              <w:t>18.0%</w:t>
            </w:r>
            <w:r w:rsidRPr="00F20EDB">
              <w:rPr>
                <w:rFonts w:ascii="Garamond" w:hAnsi="Garamond"/>
                <w:color w:val="000000" w:themeColor="text1"/>
                <w:sz w:val="18"/>
                <w:szCs w:val="18"/>
                <w:lang w:val="en-US"/>
              </w:rPr>
              <w:t xml:space="preserve"> </w:t>
            </w:r>
          </w:p>
        </w:tc>
        <w:tc>
          <w:tcPr>
            <w:tcW w:w="0" w:type="auto"/>
            <w:vMerge/>
            <w:hideMark/>
          </w:tcPr>
          <w:p w14:paraId="7A4F22B1" w14:textId="77777777" w:rsidR="007572CE" w:rsidRPr="00F20EDB" w:rsidRDefault="007572CE" w:rsidP="007572CE">
            <w:pPr>
              <w:rPr>
                <w:rFonts w:ascii="Garamond" w:hAnsi="Garamond"/>
                <w:color w:val="000000" w:themeColor="text1"/>
                <w:sz w:val="18"/>
                <w:szCs w:val="18"/>
                <w:lang w:val="en-US"/>
              </w:rPr>
            </w:pPr>
          </w:p>
        </w:tc>
        <w:tc>
          <w:tcPr>
            <w:tcW w:w="0" w:type="auto"/>
            <w:hideMark/>
          </w:tcPr>
          <w:p w14:paraId="48F2DC9B" w14:textId="77777777" w:rsidR="007572CE" w:rsidRPr="00F20EDB" w:rsidRDefault="007572CE" w:rsidP="007572CE">
            <w:pPr>
              <w:jc w:val="center"/>
              <w:rPr>
                <w:rFonts w:ascii="Garamond" w:hAnsi="Garamond"/>
                <w:color w:val="000000" w:themeColor="text1"/>
                <w:sz w:val="18"/>
                <w:szCs w:val="18"/>
                <w:lang w:val="en-US"/>
              </w:rPr>
            </w:pPr>
            <w:r w:rsidRPr="00F20EDB">
              <w:rPr>
                <w:rFonts w:ascii="Garamond" w:hAnsi="Garamond"/>
                <w:b/>
                <w:bCs/>
                <w:color w:val="000000" w:themeColor="text1"/>
                <w:sz w:val="18"/>
                <w:szCs w:val="18"/>
                <w:lang w:val="en-US"/>
              </w:rPr>
              <w:t>86 fewer per 1,000</w:t>
            </w:r>
            <w:r w:rsidRPr="00F20EDB">
              <w:rPr>
                <w:rFonts w:ascii="Garamond" w:hAnsi="Garamond"/>
                <w:color w:val="000000" w:themeColor="text1"/>
                <w:sz w:val="18"/>
                <w:szCs w:val="18"/>
                <w:lang w:val="en-US"/>
              </w:rPr>
              <w:br/>
              <w:t xml:space="preserve">(from 130 fewer to 5 fewer) </w:t>
            </w:r>
          </w:p>
        </w:tc>
        <w:tc>
          <w:tcPr>
            <w:tcW w:w="0" w:type="auto"/>
            <w:vMerge/>
            <w:hideMark/>
          </w:tcPr>
          <w:p w14:paraId="28060D56" w14:textId="77777777" w:rsidR="007572CE" w:rsidRPr="00F20EDB" w:rsidRDefault="007572CE" w:rsidP="007572CE">
            <w:pPr>
              <w:rPr>
                <w:rFonts w:ascii="Garamond" w:hAnsi="Garamond"/>
                <w:color w:val="000000" w:themeColor="text1"/>
                <w:sz w:val="18"/>
                <w:szCs w:val="18"/>
                <w:lang w:val="en-US"/>
              </w:rPr>
            </w:pPr>
          </w:p>
        </w:tc>
        <w:tc>
          <w:tcPr>
            <w:tcW w:w="0" w:type="auto"/>
            <w:vMerge/>
            <w:hideMark/>
          </w:tcPr>
          <w:p w14:paraId="0B3A6CB8" w14:textId="77777777" w:rsidR="007572CE" w:rsidRPr="00F20EDB" w:rsidRDefault="007572CE" w:rsidP="007572CE">
            <w:pPr>
              <w:rPr>
                <w:rFonts w:ascii="Garamond" w:hAnsi="Garamond"/>
                <w:color w:val="000000" w:themeColor="text1"/>
                <w:sz w:val="18"/>
                <w:szCs w:val="18"/>
                <w:lang w:val="en-US"/>
              </w:rPr>
            </w:pPr>
          </w:p>
        </w:tc>
      </w:tr>
      <w:tr w:rsidR="007572CE" w:rsidRPr="00F20EDB" w14:paraId="6D9DC8A9" w14:textId="77777777" w:rsidTr="007572CE">
        <w:tc>
          <w:tcPr>
            <w:tcW w:w="0" w:type="auto"/>
            <w:gridSpan w:val="13"/>
            <w:hideMark/>
          </w:tcPr>
          <w:p w14:paraId="7A321007" w14:textId="77777777" w:rsidR="007572CE" w:rsidRPr="00F20EDB" w:rsidRDefault="007572CE" w:rsidP="007572CE">
            <w:pPr>
              <w:rPr>
                <w:rFonts w:ascii="Garamond" w:hAnsi="Garamond"/>
                <w:b/>
                <w:bCs/>
                <w:color w:val="000000" w:themeColor="text1"/>
                <w:sz w:val="18"/>
                <w:szCs w:val="18"/>
                <w:lang w:val="en-US"/>
              </w:rPr>
            </w:pPr>
            <w:r w:rsidRPr="00F20EDB">
              <w:rPr>
                <w:rStyle w:val="label"/>
                <w:rFonts w:ascii="Garamond" w:hAnsi="Garamond"/>
                <w:b/>
                <w:bCs/>
                <w:color w:val="000000" w:themeColor="text1"/>
                <w:sz w:val="18"/>
                <w:szCs w:val="18"/>
                <w:lang w:val="en-US"/>
              </w:rPr>
              <w:t>Major Bleeding</w:t>
            </w:r>
            <w:r w:rsidRPr="00F20EDB">
              <w:rPr>
                <w:rStyle w:val="label"/>
                <w:rFonts w:ascii="Garamond" w:hAnsi="Garamond"/>
                <w:b/>
                <w:bCs/>
                <w:color w:val="000000" w:themeColor="text1"/>
                <w:lang w:val="en-US"/>
              </w:rPr>
              <w:t xml:space="preserve"> </w:t>
            </w:r>
            <w:r w:rsidRPr="00F20EDB">
              <w:rPr>
                <w:rStyle w:val="label"/>
                <w:b/>
                <w:bCs/>
                <w:color w:val="000000" w:themeColor="text1"/>
                <w:lang w:val="en-US"/>
              </w:rPr>
              <w:t>(Indirect evidence from critically ill patients)</w:t>
            </w:r>
          </w:p>
        </w:tc>
      </w:tr>
      <w:tr w:rsidR="007572CE" w:rsidRPr="00F20EDB" w14:paraId="644EAA9A" w14:textId="77777777" w:rsidTr="007572CE">
        <w:tc>
          <w:tcPr>
            <w:tcW w:w="250" w:type="pct"/>
            <w:hideMark/>
          </w:tcPr>
          <w:p w14:paraId="5927FFCB" w14:textId="77777777" w:rsidR="007572CE" w:rsidRPr="00F20EDB" w:rsidRDefault="007572CE" w:rsidP="007572CE">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lastRenderedPageBreak/>
              <w:t xml:space="preserve">2 </w:t>
            </w:r>
          </w:p>
        </w:tc>
        <w:tc>
          <w:tcPr>
            <w:tcW w:w="300" w:type="pct"/>
            <w:hideMark/>
          </w:tcPr>
          <w:p w14:paraId="6E8CE716" w14:textId="77777777" w:rsidR="007572CE" w:rsidRPr="00F20EDB" w:rsidRDefault="007572CE" w:rsidP="007572CE">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randomised trials </w:t>
            </w:r>
          </w:p>
        </w:tc>
        <w:tc>
          <w:tcPr>
            <w:tcW w:w="350" w:type="pct"/>
            <w:hideMark/>
          </w:tcPr>
          <w:p w14:paraId="2E8A16C0" w14:textId="77777777" w:rsidR="007572CE" w:rsidRPr="00F20EDB" w:rsidRDefault="007572CE" w:rsidP="007572CE">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p>
        </w:tc>
        <w:tc>
          <w:tcPr>
            <w:tcW w:w="350" w:type="pct"/>
            <w:hideMark/>
          </w:tcPr>
          <w:p w14:paraId="0297A2FD" w14:textId="77777777" w:rsidR="007572CE" w:rsidRPr="00F20EDB" w:rsidRDefault="007572CE" w:rsidP="007572CE">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p>
        </w:tc>
        <w:tc>
          <w:tcPr>
            <w:tcW w:w="350" w:type="pct"/>
            <w:hideMark/>
          </w:tcPr>
          <w:p w14:paraId="0E547238" w14:textId="77777777" w:rsidR="007572CE" w:rsidRPr="00F20EDB" w:rsidRDefault="007572CE" w:rsidP="007572CE">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r w:rsidRPr="00F20EDB">
              <w:rPr>
                <w:rFonts w:ascii="Garamond" w:hAnsi="Garamond"/>
                <w:color w:val="000000" w:themeColor="text1"/>
                <w:sz w:val="18"/>
                <w:szCs w:val="18"/>
                <w:vertAlign w:val="superscript"/>
                <w:lang w:val="en-US"/>
              </w:rPr>
              <w:t>b</w:t>
            </w:r>
          </w:p>
        </w:tc>
        <w:tc>
          <w:tcPr>
            <w:tcW w:w="350" w:type="pct"/>
            <w:hideMark/>
          </w:tcPr>
          <w:p w14:paraId="58AE8B90" w14:textId="77777777" w:rsidR="007572CE" w:rsidRPr="00F20EDB" w:rsidRDefault="007572CE" w:rsidP="007572CE">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serious </w:t>
            </w:r>
            <w:r w:rsidRPr="00F20EDB">
              <w:rPr>
                <w:rFonts w:ascii="Garamond" w:hAnsi="Garamond"/>
                <w:color w:val="000000" w:themeColor="text1"/>
                <w:sz w:val="18"/>
                <w:szCs w:val="18"/>
                <w:vertAlign w:val="superscript"/>
                <w:lang w:val="en-US"/>
              </w:rPr>
              <w:t>c</w:t>
            </w:r>
          </w:p>
        </w:tc>
        <w:tc>
          <w:tcPr>
            <w:tcW w:w="550" w:type="pct"/>
            <w:hideMark/>
          </w:tcPr>
          <w:p w14:paraId="3B2CED27" w14:textId="77777777" w:rsidR="007572CE" w:rsidRPr="00F20EDB" w:rsidRDefault="007572CE" w:rsidP="007572CE">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ne </w:t>
            </w:r>
          </w:p>
        </w:tc>
        <w:tc>
          <w:tcPr>
            <w:tcW w:w="400" w:type="pct"/>
            <w:hideMark/>
          </w:tcPr>
          <w:p w14:paraId="4592C2D7" w14:textId="77777777" w:rsidR="007572CE" w:rsidRPr="00F20EDB" w:rsidRDefault="007572CE" w:rsidP="007572CE">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44/1084 (4.1%) </w:t>
            </w:r>
          </w:p>
        </w:tc>
        <w:tc>
          <w:tcPr>
            <w:tcW w:w="400" w:type="pct"/>
            <w:hideMark/>
          </w:tcPr>
          <w:p w14:paraId="2A498B7F" w14:textId="77777777" w:rsidR="007572CE" w:rsidRPr="00F20EDB" w:rsidRDefault="007572CE" w:rsidP="007572CE">
            <w:pPr>
              <w:jc w:val="center"/>
              <w:rPr>
                <w:rFonts w:ascii="Garamond" w:hAnsi="Garamond"/>
                <w:color w:val="000000" w:themeColor="text1"/>
                <w:sz w:val="18"/>
                <w:szCs w:val="18"/>
                <w:lang w:val="en-US"/>
              </w:rPr>
            </w:pPr>
            <w:r w:rsidRPr="00F20EDB">
              <w:rPr>
                <w:rStyle w:val="cell-value"/>
                <w:rFonts w:ascii="Garamond" w:hAnsi="Garamond"/>
                <w:color w:val="000000" w:themeColor="text1"/>
                <w:sz w:val="18"/>
                <w:szCs w:val="18"/>
                <w:lang w:val="en-US"/>
              </w:rPr>
              <w:t xml:space="preserve">53/1072 (4.9%) </w:t>
            </w:r>
          </w:p>
        </w:tc>
        <w:tc>
          <w:tcPr>
            <w:tcW w:w="400" w:type="pct"/>
            <w:hideMark/>
          </w:tcPr>
          <w:p w14:paraId="6279555C" w14:textId="77777777" w:rsidR="007572CE" w:rsidRPr="00F20EDB" w:rsidRDefault="007572CE" w:rsidP="007572CE">
            <w:pPr>
              <w:jc w:val="center"/>
              <w:rPr>
                <w:rFonts w:ascii="Garamond" w:hAnsi="Garamond"/>
                <w:color w:val="000000" w:themeColor="text1"/>
                <w:sz w:val="18"/>
                <w:szCs w:val="18"/>
                <w:lang w:val="en-US"/>
              </w:rPr>
            </w:pPr>
            <w:r w:rsidRPr="00F20EDB">
              <w:rPr>
                <w:rStyle w:val="block"/>
                <w:rFonts w:ascii="Garamond" w:hAnsi="Garamond"/>
                <w:b/>
                <w:bCs/>
                <w:color w:val="000000" w:themeColor="text1"/>
                <w:sz w:val="18"/>
                <w:szCs w:val="18"/>
                <w:lang w:val="en-US"/>
              </w:rPr>
              <w:t>RR 0.82</w:t>
            </w:r>
            <w:r w:rsidRPr="00F20EDB">
              <w:rPr>
                <w:rFonts w:ascii="Garamond" w:hAnsi="Garamond"/>
                <w:color w:val="000000" w:themeColor="text1"/>
                <w:sz w:val="18"/>
                <w:szCs w:val="18"/>
                <w:lang w:val="en-US"/>
              </w:rPr>
              <w:br/>
            </w:r>
            <w:r w:rsidRPr="00F20EDB">
              <w:rPr>
                <w:rStyle w:val="cell"/>
                <w:rFonts w:ascii="Garamond" w:hAnsi="Garamond"/>
                <w:color w:val="000000" w:themeColor="text1"/>
                <w:sz w:val="18"/>
                <w:szCs w:val="18"/>
                <w:lang w:val="en-US"/>
              </w:rPr>
              <w:t>(0.56 to 1.21)</w:t>
            </w:r>
            <w:r w:rsidRPr="00F20EDB">
              <w:rPr>
                <w:rFonts w:ascii="Garamond" w:hAnsi="Garamond"/>
                <w:color w:val="000000" w:themeColor="text1"/>
                <w:sz w:val="18"/>
                <w:szCs w:val="18"/>
                <w:lang w:val="en-US"/>
              </w:rPr>
              <w:t xml:space="preserve"> </w:t>
            </w:r>
          </w:p>
        </w:tc>
        <w:tc>
          <w:tcPr>
            <w:tcW w:w="0" w:type="auto"/>
            <w:hideMark/>
          </w:tcPr>
          <w:p w14:paraId="63CC9C89" w14:textId="77777777" w:rsidR="007572CE" w:rsidRPr="00F20EDB" w:rsidRDefault="007572CE" w:rsidP="007572CE">
            <w:pPr>
              <w:jc w:val="center"/>
              <w:rPr>
                <w:rFonts w:ascii="Garamond" w:hAnsi="Garamond"/>
                <w:color w:val="000000" w:themeColor="text1"/>
                <w:sz w:val="18"/>
                <w:szCs w:val="18"/>
                <w:lang w:val="en-US"/>
              </w:rPr>
            </w:pPr>
            <w:r w:rsidRPr="00F20EDB">
              <w:rPr>
                <w:rFonts w:ascii="Garamond" w:hAnsi="Garamond"/>
                <w:b/>
                <w:bCs/>
                <w:color w:val="000000" w:themeColor="text1"/>
                <w:sz w:val="18"/>
                <w:szCs w:val="18"/>
                <w:lang w:val="en-US"/>
              </w:rPr>
              <w:t>9 fewer per 1,000</w:t>
            </w:r>
            <w:r w:rsidRPr="00F20EDB">
              <w:rPr>
                <w:rFonts w:ascii="Garamond" w:hAnsi="Garamond"/>
                <w:color w:val="000000" w:themeColor="text1"/>
                <w:sz w:val="18"/>
                <w:szCs w:val="18"/>
                <w:lang w:val="en-US"/>
              </w:rPr>
              <w:br/>
              <w:t xml:space="preserve">(from 22 fewer to 10 more) </w:t>
            </w:r>
          </w:p>
        </w:tc>
        <w:tc>
          <w:tcPr>
            <w:tcW w:w="750" w:type="dxa"/>
            <w:hideMark/>
          </w:tcPr>
          <w:p w14:paraId="3B9E261C" w14:textId="77777777" w:rsidR="007572CE" w:rsidRPr="00F20EDB" w:rsidRDefault="007572CE" w:rsidP="007572CE">
            <w:pPr>
              <w:jc w:val="center"/>
              <w:rPr>
                <w:rFonts w:ascii="Garamond" w:hAnsi="Garamond"/>
                <w:color w:val="000000" w:themeColor="text1"/>
                <w:sz w:val="18"/>
                <w:szCs w:val="18"/>
                <w:lang w:val="en-US"/>
              </w:rPr>
            </w:pPr>
            <w:r w:rsidRPr="00F20EDB">
              <w:rPr>
                <w:rStyle w:val="quality-sign"/>
                <w:rFonts w:ascii="Cambria Math" w:hAnsi="Cambria Math" w:cs="Cambria Math"/>
                <w:color w:val="000000" w:themeColor="text1"/>
                <w:sz w:val="18"/>
                <w:szCs w:val="18"/>
                <w:lang w:val="en-US"/>
              </w:rPr>
              <w:t>⨁⨁⨁</w:t>
            </w:r>
            <w:r w:rsidRPr="00F20EDB">
              <w:rPr>
                <w:rStyle w:val="quality-sign"/>
                <w:rFonts w:ascii="Segoe UI Symbol" w:hAnsi="Segoe UI Symbol" w:cs="Segoe UI Symbol"/>
                <w:color w:val="000000" w:themeColor="text1"/>
                <w:sz w:val="18"/>
                <w:szCs w:val="18"/>
                <w:lang w:val="en-US"/>
              </w:rPr>
              <w:t>◯</w:t>
            </w:r>
            <w:r w:rsidRPr="00F20EDB">
              <w:rPr>
                <w:rFonts w:ascii="Garamond" w:hAnsi="Garamond"/>
                <w:color w:val="000000" w:themeColor="text1"/>
                <w:sz w:val="18"/>
                <w:szCs w:val="18"/>
                <w:lang w:val="en-US"/>
              </w:rPr>
              <w:br/>
            </w:r>
            <w:r w:rsidRPr="00F20EDB">
              <w:rPr>
                <w:rStyle w:val="quality-text"/>
                <w:rFonts w:ascii="Garamond" w:hAnsi="Garamond"/>
                <w:color w:val="000000" w:themeColor="text1"/>
                <w:sz w:val="18"/>
                <w:szCs w:val="18"/>
                <w:lang w:val="en-US"/>
              </w:rPr>
              <w:t>MODERATE</w:t>
            </w:r>
            <w:r w:rsidRPr="00F20EDB">
              <w:rPr>
                <w:rFonts w:ascii="Garamond" w:hAnsi="Garamond"/>
                <w:color w:val="000000" w:themeColor="text1"/>
                <w:sz w:val="18"/>
                <w:szCs w:val="18"/>
                <w:lang w:val="en-US"/>
              </w:rPr>
              <w:t xml:space="preserve"> </w:t>
            </w:r>
          </w:p>
        </w:tc>
        <w:tc>
          <w:tcPr>
            <w:tcW w:w="500" w:type="pct"/>
            <w:hideMark/>
          </w:tcPr>
          <w:p w14:paraId="3D28E10E" w14:textId="77777777" w:rsidR="007572CE" w:rsidRPr="00F20EDB" w:rsidRDefault="007572CE" w:rsidP="007572CE">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CRITICAL </w:t>
            </w:r>
          </w:p>
        </w:tc>
      </w:tr>
      <w:tr w:rsidR="007572CE" w:rsidRPr="00F20EDB" w14:paraId="7CCA48B7" w14:textId="77777777" w:rsidTr="007572CE">
        <w:tc>
          <w:tcPr>
            <w:tcW w:w="0" w:type="auto"/>
            <w:gridSpan w:val="13"/>
            <w:hideMark/>
          </w:tcPr>
          <w:p w14:paraId="38F3D1F4" w14:textId="77777777" w:rsidR="007572CE" w:rsidRPr="00F20EDB" w:rsidRDefault="007572CE" w:rsidP="007572CE">
            <w:pPr>
              <w:rPr>
                <w:rFonts w:ascii="Garamond" w:hAnsi="Garamond"/>
                <w:b/>
                <w:bCs/>
                <w:color w:val="000000" w:themeColor="text1"/>
                <w:sz w:val="18"/>
                <w:szCs w:val="18"/>
                <w:lang w:val="en-US"/>
              </w:rPr>
            </w:pPr>
            <w:r w:rsidRPr="00F20EDB">
              <w:rPr>
                <w:rStyle w:val="label"/>
                <w:rFonts w:ascii="Garamond" w:hAnsi="Garamond"/>
                <w:b/>
                <w:bCs/>
                <w:color w:val="000000" w:themeColor="text1"/>
                <w:sz w:val="18"/>
                <w:szCs w:val="18"/>
                <w:lang w:val="en-US"/>
              </w:rPr>
              <w:t>ICU Mortality</w:t>
            </w:r>
            <w:r w:rsidRPr="00F20EDB">
              <w:rPr>
                <w:rStyle w:val="label"/>
                <w:rFonts w:ascii="Garamond" w:hAnsi="Garamond"/>
                <w:b/>
                <w:bCs/>
                <w:color w:val="000000" w:themeColor="text1"/>
                <w:lang w:val="en-US"/>
              </w:rPr>
              <w:t xml:space="preserve"> </w:t>
            </w:r>
            <w:r w:rsidRPr="00F20EDB">
              <w:rPr>
                <w:rStyle w:val="label"/>
                <w:b/>
                <w:bCs/>
                <w:color w:val="000000" w:themeColor="text1"/>
                <w:lang w:val="en-US"/>
              </w:rPr>
              <w:t>(Indirect evidence from critically ill patients)</w:t>
            </w:r>
          </w:p>
        </w:tc>
      </w:tr>
      <w:tr w:rsidR="007572CE" w:rsidRPr="00F20EDB" w14:paraId="7ABEB0D4" w14:textId="77777777" w:rsidTr="007572CE">
        <w:tc>
          <w:tcPr>
            <w:tcW w:w="250" w:type="pct"/>
            <w:hideMark/>
          </w:tcPr>
          <w:p w14:paraId="775494D4" w14:textId="77777777" w:rsidR="007572CE" w:rsidRPr="00F20EDB" w:rsidRDefault="007572CE" w:rsidP="007572CE">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2 </w:t>
            </w:r>
          </w:p>
        </w:tc>
        <w:tc>
          <w:tcPr>
            <w:tcW w:w="300" w:type="pct"/>
            <w:hideMark/>
          </w:tcPr>
          <w:p w14:paraId="02DE8F11" w14:textId="77777777" w:rsidR="007572CE" w:rsidRPr="00F20EDB" w:rsidRDefault="007572CE" w:rsidP="007572CE">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randomised trials </w:t>
            </w:r>
          </w:p>
        </w:tc>
        <w:tc>
          <w:tcPr>
            <w:tcW w:w="350" w:type="pct"/>
            <w:hideMark/>
          </w:tcPr>
          <w:p w14:paraId="2F233101" w14:textId="77777777" w:rsidR="007572CE" w:rsidRPr="00F20EDB" w:rsidRDefault="007572CE" w:rsidP="007572CE">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p>
        </w:tc>
        <w:tc>
          <w:tcPr>
            <w:tcW w:w="350" w:type="pct"/>
            <w:hideMark/>
          </w:tcPr>
          <w:p w14:paraId="741BC52F" w14:textId="77777777" w:rsidR="007572CE" w:rsidRPr="00F20EDB" w:rsidRDefault="007572CE" w:rsidP="007572CE">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p>
        </w:tc>
        <w:tc>
          <w:tcPr>
            <w:tcW w:w="350" w:type="pct"/>
            <w:hideMark/>
          </w:tcPr>
          <w:p w14:paraId="68689A67" w14:textId="77777777" w:rsidR="007572CE" w:rsidRPr="00F20EDB" w:rsidRDefault="007572CE" w:rsidP="007572CE">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r w:rsidRPr="00F20EDB">
              <w:rPr>
                <w:rFonts w:ascii="Garamond" w:hAnsi="Garamond"/>
                <w:color w:val="000000" w:themeColor="text1"/>
                <w:sz w:val="18"/>
                <w:szCs w:val="18"/>
                <w:vertAlign w:val="superscript"/>
                <w:lang w:val="en-US"/>
              </w:rPr>
              <w:t>b</w:t>
            </w:r>
          </w:p>
        </w:tc>
        <w:tc>
          <w:tcPr>
            <w:tcW w:w="350" w:type="pct"/>
            <w:hideMark/>
          </w:tcPr>
          <w:p w14:paraId="0FF844DA" w14:textId="77777777" w:rsidR="007572CE" w:rsidRPr="00F20EDB" w:rsidRDefault="007572CE" w:rsidP="007572CE">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serious </w:t>
            </w:r>
            <w:r w:rsidRPr="00F20EDB">
              <w:rPr>
                <w:rFonts w:ascii="Garamond" w:hAnsi="Garamond"/>
                <w:color w:val="000000" w:themeColor="text1"/>
                <w:sz w:val="18"/>
                <w:szCs w:val="18"/>
                <w:vertAlign w:val="superscript"/>
                <w:lang w:val="en-US"/>
              </w:rPr>
              <w:t>c</w:t>
            </w:r>
          </w:p>
        </w:tc>
        <w:tc>
          <w:tcPr>
            <w:tcW w:w="550" w:type="pct"/>
            <w:hideMark/>
          </w:tcPr>
          <w:p w14:paraId="42761418" w14:textId="77777777" w:rsidR="007572CE" w:rsidRPr="00F20EDB" w:rsidRDefault="007572CE" w:rsidP="007572CE">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ne </w:t>
            </w:r>
          </w:p>
        </w:tc>
        <w:tc>
          <w:tcPr>
            <w:tcW w:w="400" w:type="pct"/>
            <w:hideMark/>
          </w:tcPr>
          <w:p w14:paraId="46EDBFB3" w14:textId="77777777" w:rsidR="007572CE" w:rsidRPr="00F20EDB" w:rsidRDefault="007572CE" w:rsidP="007572CE">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283/1080 (26.2%) </w:t>
            </w:r>
          </w:p>
        </w:tc>
        <w:tc>
          <w:tcPr>
            <w:tcW w:w="400" w:type="pct"/>
            <w:hideMark/>
          </w:tcPr>
          <w:p w14:paraId="29E00DD8" w14:textId="77777777" w:rsidR="007572CE" w:rsidRPr="00F20EDB" w:rsidRDefault="007572CE" w:rsidP="007572CE">
            <w:pPr>
              <w:jc w:val="center"/>
              <w:rPr>
                <w:rFonts w:ascii="Garamond" w:hAnsi="Garamond"/>
                <w:color w:val="000000" w:themeColor="text1"/>
                <w:sz w:val="18"/>
                <w:szCs w:val="18"/>
                <w:lang w:val="en-US"/>
              </w:rPr>
            </w:pPr>
            <w:r w:rsidRPr="00F20EDB">
              <w:rPr>
                <w:rStyle w:val="cell-value"/>
                <w:rFonts w:ascii="Garamond" w:hAnsi="Garamond"/>
                <w:color w:val="000000" w:themeColor="text1"/>
                <w:sz w:val="18"/>
                <w:szCs w:val="18"/>
                <w:lang w:val="en-US"/>
              </w:rPr>
              <w:t xml:space="preserve">313/1068 (29.3%) </w:t>
            </w:r>
          </w:p>
        </w:tc>
        <w:tc>
          <w:tcPr>
            <w:tcW w:w="400" w:type="pct"/>
            <w:hideMark/>
          </w:tcPr>
          <w:p w14:paraId="137FECD1" w14:textId="77777777" w:rsidR="007572CE" w:rsidRPr="00F20EDB" w:rsidRDefault="007572CE" w:rsidP="007572CE">
            <w:pPr>
              <w:jc w:val="center"/>
              <w:rPr>
                <w:rFonts w:ascii="Garamond" w:hAnsi="Garamond"/>
                <w:color w:val="000000" w:themeColor="text1"/>
                <w:sz w:val="18"/>
                <w:szCs w:val="18"/>
                <w:lang w:val="en-US"/>
              </w:rPr>
            </w:pPr>
            <w:r w:rsidRPr="00F20EDB">
              <w:rPr>
                <w:rStyle w:val="block"/>
                <w:rFonts w:ascii="Garamond" w:hAnsi="Garamond"/>
                <w:b/>
                <w:bCs/>
                <w:color w:val="000000" w:themeColor="text1"/>
                <w:sz w:val="18"/>
                <w:szCs w:val="18"/>
                <w:lang w:val="en-US"/>
              </w:rPr>
              <w:t>RR 0.89</w:t>
            </w:r>
            <w:r w:rsidRPr="00F20EDB">
              <w:rPr>
                <w:rFonts w:ascii="Garamond" w:hAnsi="Garamond"/>
                <w:color w:val="000000" w:themeColor="text1"/>
                <w:sz w:val="18"/>
                <w:szCs w:val="18"/>
                <w:lang w:val="en-US"/>
              </w:rPr>
              <w:br/>
            </w:r>
            <w:r w:rsidRPr="00F20EDB">
              <w:rPr>
                <w:rStyle w:val="cell"/>
                <w:rFonts w:ascii="Garamond" w:hAnsi="Garamond"/>
                <w:color w:val="000000" w:themeColor="text1"/>
                <w:sz w:val="18"/>
                <w:szCs w:val="18"/>
                <w:lang w:val="en-US"/>
              </w:rPr>
              <w:t>(0.78 to 1.02)</w:t>
            </w:r>
            <w:r w:rsidRPr="00F20EDB">
              <w:rPr>
                <w:rFonts w:ascii="Garamond" w:hAnsi="Garamond"/>
                <w:color w:val="000000" w:themeColor="text1"/>
                <w:sz w:val="18"/>
                <w:szCs w:val="18"/>
                <w:lang w:val="en-US"/>
              </w:rPr>
              <w:t xml:space="preserve"> </w:t>
            </w:r>
          </w:p>
        </w:tc>
        <w:tc>
          <w:tcPr>
            <w:tcW w:w="0" w:type="auto"/>
            <w:hideMark/>
          </w:tcPr>
          <w:p w14:paraId="2DACBD22" w14:textId="77777777" w:rsidR="007572CE" w:rsidRPr="00F20EDB" w:rsidRDefault="007572CE" w:rsidP="007572CE">
            <w:pPr>
              <w:jc w:val="center"/>
              <w:rPr>
                <w:rFonts w:ascii="Garamond" w:hAnsi="Garamond"/>
                <w:color w:val="000000" w:themeColor="text1"/>
                <w:sz w:val="18"/>
                <w:szCs w:val="18"/>
                <w:lang w:val="en-US"/>
              </w:rPr>
            </w:pPr>
            <w:r w:rsidRPr="00F20EDB">
              <w:rPr>
                <w:rFonts w:ascii="Garamond" w:hAnsi="Garamond"/>
                <w:b/>
                <w:bCs/>
                <w:color w:val="000000" w:themeColor="text1"/>
                <w:sz w:val="18"/>
                <w:szCs w:val="18"/>
                <w:lang w:val="en-US"/>
              </w:rPr>
              <w:t>32 fewer per 1,000</w:t>
            </w:r>
            <w:r w:rsidRPr="00F20EDB">
              <w:rPr>
                <w:rFonts w:ascii="Garamond" w:hAnsi="Garamond"/>
                <w:color w:val="000000" w:themeColor="text1"/>
                <w:sz w:val="18"/>
                <w:szCs w:val="18"/>
                <w:lang w:val="en-US"/>
              </w:rPr>
              <w:br/>
              <w:t xml:space="preserve">(from 64 fewer to 6 more) </w:t>
            </w:r>
          </w:p>
        </w:tc>
        <w:tc>
          <w:tcPr>
            <w:tcW w:w="750" w:type="dxa"/>
            <w:hideMark/>
          </w:tcPr>
          <w:p w14:paraId="56E08576" w14:textId="77777777" w:rsidR="007572CE" w:rsidRPr="00F20EDB" w:rsidRDefault="007572CE" w:rsidP="007572CE">
            <w:pPr>
              <w:jc w:val="center"/>
              <w:rPr>
                <w:rFonts w:ascii="Garamond" w:hAnsi="Garamond"/>
                <w:color w:val="000000" w:themeColor="text1"/>
                <w:sz w:val="18"/>
                <w:szCs w:val="18"/>
                <w:lang w:val="en-US"/>
              </w:rPr>
            </w:pPr>
            <w:r w:rsidRPr="00F20EDB">
              <w:rPr>
                <w:rStyle w:val="quality-sign"/>
                <w:rFonts w:ascii="Cambria Math" w:hAnsi="Cambria Math" w:cs="Cambria Math"/>
                <w:color w:val="000000" w:themeColor="text1"/>
                <w:sz w:val="18"/>
                <w:szCs w:val="18"/>
                <w:lang w:val="en-US"/>
              </w:rPr>
              <w:t>⨁⨁⨁</w:t>
            </w:r>
            <w:r w:rsidRPr="00F20EDB">
              <w:rPr>
                <w:rStyle w:val="quality-sign"/>
                <w:rFonts w:ascii="Segoe UI Symbol" w:hAnsi="Segoe UI Symbol" w:cs="Segoe UI Symbol"/>
                <w:color w:val="000000" w:themeColor="text1"/>
                <w:sz w:val="18"/>
                <w:szCs w:val="18"/>
                <w:lang w:val="en-US"/>
              </w:rPr>
              <w:t>◯</w:t>
            </w:r>
            <w:r w:rsidRPr="00F20EDB">
              <w:rPr>
                <w:rFonts w:ascii="Garamond" w:hAnsi="Garamond"/>
                <w:color w:val="000000" w:themeColor="text1"/>
                <w:sz w:val="18"/>
                <w:szCs w:val="18"/>
                <w:lang w:val="en-US"/>
              </w:rPr>
              <w:br/>
            </w:r>
            <w:r w:rsidRPr="00F20EDB">
              <w:rPr>
                <w:rStyle w:val="quality-text"/>
                <w:rFonts w:ascii="Garamond" w:hAnsi="Garamond"/>
                <w:color w:val="000000" w:themeColor="text1"/>
                <w:sz w:val="18"/>
                <w:szCs w:val="18"/>
                <w:lang w:val="en-US"/>
              </w:rPr>
              <w:t>MODERATE</w:t>
            </w:r>
            <w:r w:rsidRPr="00F20EDB">
              <w:rPr>
                <w:rFonts w:ascii="Garamond" w:hAnsi="Garamond"/>
                <w:color w:val="000000" w:themeColor="text1"/>
                <w:sz w:val="18"/>
                <w:szCs w:val="18"/>
                <w:lang w:val="en-US"/>
              </w:rPr>
              <w:t xml:space="preserve"> </w:t>
            </w:r>
          </w:p>
        </w:tc>
        <w:tc>
          <w:tcPr>
            <w:tcW w:w="500" w:type="pct"/>
            <w:hideMark/>
          </w:tcPr>
          <w:p w14:paraId="7E6CDDF9" w14:textId="77777777" w:rsidR="007572CE" w:rsidRPr="00F20EDB" w:rsidRDefault="007572CE" w:rsidP="007572CE">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CRITICAL </w:t>
            </w:r>
          </w:p>
          <w:p w14:paraId="318C9F0E" w14:textId="77777777" w:rsidR="007572CE" w:rsidRPr="00F20EDB" w:rsidRDefault="007572CE" w:rsidP="007572CE">
            <w:pPr>
              <w:jc w:val="center"/>
              <w:rPr>
                <w:rFonts w:ascii="Garamond" w:hAnsi="Garamond"/>
                <w:color w:val="000000" w:themeColor="text1"/>
                <w:sz w:val="18"/>
                <w:szCs w:val="18"/>
                <w:lang w:val="en-US"/>
              </w:rPr>
            </w:pPr>
            <w:r w:rsidRPr="00F20EDB">
              <w:rPr>
                <w:rFonts w:ascii="Garamond" w:hAnsi="Garamond"/>
                <w:color w:val="000000" w:themeColor="text1"/>
                <w:sz w:val="18"/>
                <w:szCs w:val="18"/>
                <w:vertAlign w:val="superscript"/>
                <w:lang w:val="en-US"/>
              </w:rPr>
              <w:t>b</w:t>
            </w:r>
            <w:r w:rsidRPr="00F20EDB">
              <w:rPr>
                <w:rFonts w:ascii="Garamond" w:hAnsi="Garamond"/>
                <w:color w:val="000000" w:themeColor="text1"/>
                <w:sz w:val="18"/>
                <w:szCs w:val="18"/>
                <w:lang w:val="en-US"/>
              </w:rPr>
              <w:t xml:space="preserve"> </w:t>
            </w:r>
          </w:p>
        </w:tc>
      </w:tr>
    </w:tbl>
    <w:p w14:paraId="00929F91" w14:textId="77777777" w:rsidR="007572CE" w:rsidRPr="00F20EDB" w:rsidRDefault="007572CE" w:rsidP="007572CE">
      <w:pPr>
        <w:pStyle w:val="NormalWeb"/>
        <w:spacing w:line="140" w:lineRule="atLeast"/>
        <w:rPr>
          <w:rFonts w:ascii="Arial Narrow" w:eastAsiaTheme="minorEastAsia" w:hAnsi="Arial Narrow"/>
          <w:color w:val="000000"/>
          <w:sz w:val="14"/>
          <w:szCs w:val="14"/>
          <w:lang w:val="en-US"/>
        </w:rPr>
      </w:pPr>
      <w:r w:rsidRPr="00F20EDB">
        <w:rPr>
          <w:rFonts w:ascii="Arial Narrow" w:hAnsi="Arial Narrow"/>
          <w:b/>
          <w:bCs/>
          <w:color w:val="000000"/>
          <w:sz w:val="14"/>
          <w:szCs w:val="14"/>
          <w:lang w:val="en-US"/>
        </w:rPr>
        <w:t>CI:</w:t>
      </w:r>
      <w:r w:rsidRPr="00F20EDB">
        <w:rPr>
          <w:rFonts w:ascii="Arial Narrow" w:hAnsi="Arial Narrow"/>
          <w:color w:val="000000"/>
          <w:sz w:val="14"/>
          <w:szCs w:val="14"/>
          <w:lang w:val="en-US"/>
        </w:rPr>
        <w:t xml:space="preserve"> Confidence interval; </w:t>
      </w:r>
      <w:r w:rsidRPr="00F20EDB">
        <w:rPr>
          <w:rFonts w:ascii="Arial Narrow" w:hAnsi="Arial Narrow"/>
          <w:b/>
          <w:bCs/>
          <w:color w:val="000000"/>
          <w:sz w:val="14"/>
          <w:szCs w:val="14"/>
          <w:lang w:val="en-US"/>
        </w:rPr>
        <w:t>RR:</w:t>
      </w:r>
      <w:r w:rsidRPr="00F20EDB">
        <w:rPr>
          <w:rFonts w:ascii="Arial Narrow" w:hAnsi="Arial Narrow"/>
          <w:color w:val="000000"/>
          <w:sz w:val="14"/>
          <w:szCs w:val="14"/>
          <w:lang w:val="en-US"/>
        </w:rPr>
        <w:t xml:space="preserve"> Risk ratio</w:t>
      </w:r>
    </w:p>
    <w:p w14:paraId="14003C8B" w14:textId="77777777" w:rsidR="007572CE" w:rsidRPr="00F20EDB" w:rsidRDefault="007572CE" w:rsidP="007572CE">
      <w:pPr>
        <w:pStyle w:val="Heading4"/>
        <w:spacing w:line="140" w:lineRule="atLeast"/>
        <w:rPr>
          <w:rFonts w:ascii="Arial Narrow" w:eastAsia="Times New Roman" w:hAnsi="Arial Narrow"/>
          <w:color w:val="000000"/>
          <w:lang w:val="en-US"/>
        </w:rPr>
      </w:pPr>
      <w:r w:rsidRPr="00F20EDB">
        <w:rPr>
          <w:rFonts w:ascii="Arial Narrow" w:eastAsia="Times New Roman" w:hAnsi="Arial Narrow"/>
          <w:color w:val="000000"/>
          <w:lang w:val="en-US"/>
        </w:rPr>
        <w:t>Explanations</w:t>
      </w:r>
    </w:p>
    <w:p w14:paraId="681F632E" w14:textId="77777777" w:rsidR="007572CE" w:rsidRPr="00F20EDB" w:rsidRDefault="007572CE" w:rsidP="007572CE">
      <w:pPr>
        <w:spacing w:line="140" w:lineRule="atLeast"/>
        <w:rPr>
          <w:rFonts w:ascii="Arial Narrow" w:hAnsi="Arial Narrow"/>
          <w:color w:val="000000"/>
          <w:sz w:val="17"/>
          <w:szCs w:val="17"/>
          <w:lang w:val="en-US"/>
        </w:rPr>
      </w:pPr>
      <w:r w:rsidRPr="00F20EDB">
        <w:rPr>
          <w:rFonts w:ascii="Arial Narrow" w:hAnsi="Arial Narrow"/>
          <w:color w:val="000000"/>
          <w:sz w:val="17"/>
          <w:szCs w:val="17"/>
          <w:lang w:val="en-US"/>
        </w:rPr>
        <w:t>a. We downgraded inconsistency by 1 point as significant heterogeneity detected (I</w:t>
      </w:r>
      <w:r w:rsidRPr="00F20EDB">
        <w:rPr>
          <w:rFonts w:ascii="Arial Narrow" w:hAnsi="Arial Narrow"/>
          <w:color w:val="000000"/>
          <w:sz w:val="17"/>
          <w:szCs w:val="17"/>
          <w:vertAlign w:val="superscript"/>
          <w:lang w:val="en-US"/>
        </w:rPr>
        <w:t>2</w:t>
      </w:r>
      <w:r w:rsidRPr="00F20EDB">
        <w:rPr>
          <w:rFonts w:ascii="Arial Narrow" w:hAnsi="Arial Narrow"/>
          <w:color w:val="000000"/>
          <w:sz w:val="17"/>
          <w:szCs w:val="17"/>
          <w:lang w:val="en-US"/>
        </w:rPr>
        <w:t xml:space="preserve">=77%). </w:t>
      </w:r>
    </w:p>
    <w:p w14:paraId="172CDA61" w14:textId="77777777" w:rsidR="007572CE" w:rsidRPr="00F20EDB" w:rsidRDefault="007572CE" w:rsidP="007572CE">
      <w:pPr>
        <w:spacing w:line="140" w:lineRule="atLeast"/>
        <w:rPr>
          <w:rFonts w:ascii="Arial Narrow" w:hAnsi="Arial Narrow"/>
          <w:color w:val="000000"/>
          <w:sz w:val="17"/>
          <w:szCs w:val="17"/>
          <w:lang w:val="en-US"/>
        </w:rPr>
      </w:pPr>
      <w:r w:rsidRPr="00F20EDB">
        <w:rPr>
          <w:rFonts w:ascii="Arial Narrow" w:hAnsi="Arial Narrow"/>
          <w:color w:val="000000"/>
          <w:sz w:val="17"/>
          <w:szCs w:val="17"/>
          <w:lang w:val="en-US"/>
        </w:rPr>
        <w:t xml:space="preserve">b. These estimates are for general critically ill population and not COVID-19 only, however we did not downgrade for indirectness as we think they are still applicable. </w:t>
      </w:r>
    </w:p>
    <w:p w14:paraId="2EC2845F" w14:textId="77777777" w:rsidR="007572CE" w:rsidRPr="00F20EDB" w:rsidRDefault="007572CE" w:rsidP="007572CE">
      <w:pPr>
        <w:spacing w:line="140" w:lineRule="atLeast"/>
        <w:rPr>
          <w:rFonts w:ascii="Arial Narrow" w:hAnsi="Arial Narrow"/>
          <w:color w:val="000000"/>
          <w:sz w:val="17"/>
          <w:szCs w:val="17"/>
          <w:lang w:val="en-US"/>
        </w:rPr>
      </w:pPr>
      <w:r w:rsidRPr="00F20EDB">
        <w:rPr>
          <w:rFonts w:ascii="Arial Narrow" w:hAnsi="Arial Narrow"/>
          <w:color w:val="000000"/>
          <w:sz w:val="17"/>
          <w:szCs w:val="17"/>
          <w:lang w:val="en-US"/>
        </w:rPr>
        <w:t xml:space="preserve">c. We downgraded for imprecision by 1 point as confidence interval includes both benefit and harm. </w:t>
      </w:r>
    </w:p>
    <w:p w14:paraId="5C3FACAE" w14:textId="77777777" w:rsidR="007572CE" w:rsidRPr="00F20EDB" w:rsidRDefault="007572CE" w:rsidP="00D93FEF">
      <w:pPr>
        <w:rPr>
          <w:rFonts w:ascii="Garamond" w:hAnsi="Garamond"/>
          <w:b/>
          <w:lang w:val="en-US"/>
        </w:rPr>
      </w:pPr>
    </w:p>
    <w:p w14:paraId="163C698F" w14:textId="77777777" w:rsidR="007572CE" w:rsidRPr="00F20EDB" w:rsidRDefault="007572CE" w:rsidP="00D93FEF">
      <w:pPr>
        <w:rPr>
          <w:rFonts w:ascii="Garamond" w:hAnsi="Garamond"/>
          <w:b/>
          <w:lang w:val="en-US"/>
        </w:rPr>
        <w:sectPr w:rsidR="007572CE" w:rsidRPr="00F20EDB" w:rsidSect="007572CE">
          <w:pgSz w:w="15840" w:h="12240" w:orient="landscape"/>
          <w:pgMar w:top="1440" w:right="1440" w:bottom="1440" w:left="1440" w:header="708" w:footer="708" w:gutter="0"/>
          <w:cols w:space="708"/>
          <w:docGrid w:linePitch="360"/>
        </w:sectPr>
      </w:pPr>
    </w:p>
    <w:p w14:paraId="05A54F04" w14:textId="1B020FCF" w:rsidR="007572CE" w:rsidRPr="00F20EDB" w:rsidRDefault="007572CE" w:rsidP="00D93FEF">
      <w:pPr>
        <w:rPr>
          <w:rFonts w:ascii="Garamond" w:hAnsi="Garamond"/>
          <w:b/>
          <w:lang w:val="en-US"/>
        </w:rPr>
      </w:pPr>
      <w:r w:rsidRPr="00F20EDB">
        <w:rPr>
          <w:rFonts w:ascii="Garamond" w:hAnsi="Garamond"/>
          <w:b/>
          <w:lang w:val="en-US"/>
        </w:rPr>
        <w:lastRenderedPageBreak/>
        <w:t>Table S20.</w:t>
      </w:r>
      <w:r w:rsidR="00A57810" w:rsidRPr="00F20EDB">
        <w:rPr>
          <w:rFonts w:ascii="Garamond" w:hAnsi="Garamond"/>
          <w:b/>
          <w:lang w:val="en-US"/>
        </w:rPr>
        <w:t xml:space="preserve"> Evidence to Decision Framework on Recommendation 8</w:t>
      </w:r>
    </w:p>
    <w:p w14:paraId="50CC46E8" w14:textId="575D5FF8" w:rsidR="00A57810" w:rsidRPr="00F20EDB" w:rsidRDefault="00A57810" w:rsidP="00D93FEF">
      <w:pPr>
        <w:rPr>
          <w:rFonts w:ascii="Garamond" w:hAnsi="Garamond"/>
          <w:b/>
          <w:lang w:val="en-US"/>
        </w:rPr>
      </w:pPr>
    </w:p>
    <w:tbl>
      <w:tblPr>
        <w:tblW w:w="5000" w:type="pct"/>
        <w:tblCellMar>
          <w:top w:w="15" w:type="dxa"/>
          <w:left w:w="15" w:type="dxa"/>
          <w:bottom w:w="15" w:type="dxa"/>
          <w:right w:w="15" w:type="dxa"/>
        </w:tblCellMar>
        <w:tblLook w:val="04A0" w:firstRow="1" w:lastRow="0" w:firstColumn="1" w:lastColumn="0" w:noHBand="0" w:noVBand="1"/>
      </w:tblPr>
      <w:tblGrid>
        <w:gridCol w:w="1730"/>
        <w:gridCol w:w="11230"/>
      </w:tblGrid>
      <w:tr w:rsidR="00A57810" w:rsidRPr="00F20EDB" w14:paraId="63B05A41" w14:textId="77777777" w:rsidTr="00680558">
        <w:tc>
          <w:tcPr>
            <w:tcW w:w="0" w:type="auto"/>
            <w:gridSpan w:val="2"/>
            <w:tcBorders>
              <w:bottom w:val="single" w:sz="6" w:space="0" w:color="2E74B5"/>
            </w:tcBorders>
            <w:tcMar>
              <w:top w:w="0" w:type="dxa"/>
              <w:left w:w="0" w:type="dxa"/>
              <w:bottom w:w="0" w:type="dxa"/>
              <w:right w:w="0" w:type="dxa"/>
            </w:tcMar>
            <w:hideMark/>
          </w:tcPr>
          <w:p w14:paraId="5184835D" w14:textId="77777777" w:rsidR="00A57810" w:rsidRPr="00F20EDB" w:rsidRDefault="00A57810" w:rsidP="00680558">
            <w:pPr>
              <w:pStyle w:val="Heading1"/>
              <w:spacing w:after="20"/>
              <w:rPr>
                <w:rFonts w:ascii="Calibri" w:eastAsia="Times New Roman" w:hAnsi="Calibri"/>
                <w:caps/>
                <w:sz w:val="24"/>
                <w:szCs w:val="24"/>
                <w:lang w:val="en-US"/>
              </w:rPr>
            </w:pPr>
            <w:r w:rsidRPr="00F20EDB">
              <w:rPr>
                <w:rFonts w:ascii="Calibri" w:eastAsia="Times New Roman" w:hAnsi="Calibri"/>
                <w:caps/>
                <w:sz w:val="24"/>
                <w:szCs w:val="24"/>
                <w:lang w:val="en-US"/>
              </w:rPr>
              <w:t>Question</w:t>
            </w:r>
          </w:p>
        </w:tc>
      </w:tr>
      <w:tr w:rsidR="00A57810" w:rsidRPr="00F20EDB" w14:paraId="6CA561CA" w14:textId="77777777" w:rsidTr="00680558">
        <w:tc>
          <w:tcPr>
            <w:tcW w:w="0" w:type="auto"/>
            <w:gridSpan w:val="2"/>
            <w:tcBorders>
              <w:bottom w:val="single" w:sz="6" w:space="0" w:color="2E74B5"/>
              <w:right w:val="single" w:sz="6" w:space="0" w:color="2E74B5"/>
            </w:tcBorders>
            <w:shd w:val="clear" w:color="auto" w:fill="2E74B5"/>
            <w:tcMar>
              <w:top w:w="75" w:type="dxa"/>
              <w:left w:w="75" w:type="dxa"/>
              <w:bottom w:w="75" w:type="dxa"/>
              <w:right w:w="75" w:type="dxa"/>
            </w:tcMar>
            <w:hideMark/>
          </w:tcPr>
          <w:p w14:paraId="7F8356C9" w14:textId="77777777" w:rsidR="00A57810" w:rsidRPr="00F20EDB" w:rsidRDefault="00A57810" w:rsidP="00680558">
            <w:pPr>
              <w:pStyle w:val="NormalWeb"/>
              <w:spacing w:before="0" w:beforeAutospacing="0" w:after="0" w:afterAutospacing="0"/>
              <w:rPr>
                <w:rFonts w:ascii="Calibri" w:eastAsiaTheme="minorEastAsia" w:hAnsi="Calibri"/>
                <w:b/>
                <w:bCs/>
                <w:color w:val="FFFFFF"/>
                <w:lang w:val="en-US"/>
              </w:rPr>
            </w:pPr>
            <w:r w:rsidRPr="00F20EDB">
              <w:rPr>
                <w:rFonts w:ascii="Calibri" w:hAnsi="Calibri"/>
                <w:b/>
                <w:bCs/>
                <w:color w:val="FFFFFF"/>
                <w:lang w:val="en-US"/>
              </w:rPr>
              <w:t>Should pharmacologic VTE prophylaxis vs. no prophylaxis be used for hospitalized adults with COVID-19?</w:t>
            </w:r>
          </w:p>
        </w:tc>
      </w:tr>
      <w:tr w:rsidR="00A57810" w:rsidRPr="00F20EDB" w14:paraId="716991F3" w14:textId="77777777" w:rsidTr="00680558">
        <w:tc>
          <w:tcPr>
            <w:tcW w:w="1600" w:type="dxa"/>
            <w:tcBorders>
              <w:bottom w:val="single" w:sz="6" w:space="0" w:color="2E74B5"/>
            </w:tcBorders>
            <w:shd w:val="clear" w:color="auto" w:fill="2E74B5"/>
            <w:tcMar>
              <w:top w:w="75" w:type="dxa"/>
              <w:left w:w="75" w:type="dxa"/>
              <w:bottom w:w="75" w:type="dxa"/>
              <w:right w:w="75" w:type="dxa"/>
            </w:tcMar>
            <w:hideMark/>
          </w:tcPr>
          <w:p w14:paraId="1FA57D7E" w14:textId="77777777" w:rsidR="00A57810" w:rsidRPr="00F20EDB" w:rsidRDefault="00A57810" w:rsidP="00680558">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Population:</w:t>
            </w:r>
          </w:p>
        </w:tc>
        <w:tc>
          <w:tcPr>
            <w:tcW w:w="12800" w:type="dxa"/>
            <w:tcBorders>
              <w:bottom w:val="single" w:sz="6" w:space="0" w:color="2E74B5"/>
              <w:right w:val="single" w:sz="6" w:space="0" w:color="2E74B5"/>
            </w:tcBorders>
            <w:tcMar>
              <w:top w:w="75" w:type="dxa"/>
              <w:left w:w="75" w:type="dxa"/>
              <w:bottom w:w="75" w:type="dxa"/>
              <w:right w:w="75" w:type="dxa"/>
            </w:tcMar>
            <w:hideMark/>
          </w:tcPr>
          <w:p w14:paraId="2ACC0F09" w14:textId="77777777" w:rsidR="00A57810" w:rsidRPr="00F20EDB" w:rsidRDefault="00A57810" w:rsidP="00680558">
            <w:pPr>
              <w:pStyle w:val="NormalWeb"/>
              <w:spacing w:before="0" w:beforeAutospacing="0" w:after="0" w:afterAutospacing="0" w:line="200" w:lineRule="atLeast"/>
              <w:rPr>
                <w:rFonts w:ascii="Calibri" w:hAnsi="Calibri"/>
                <w:lang w:val="en-US"/>
              </w:rPr>
            </w:pPr>
            <w:r w:rsidRPr="00F20EDB">
              <w:rPr>
                <w:rFonts w:ascii="Calibri" w:hAnsi="Calibri"/>
                <w:lang w:val="en-US"/>
              </w:rPr>
              <w:t>hospitalized adults with COVID-19</w:t>
            </w:r>
          </w:p>
        </w:tc>
      </w:tr>
      <w:tr w:rsidR="00A57810" w:rsidRPr="00F20EDB" w14:paraId="58E9F38C" w14:textId="77777777" w:rsidTr="00680558">
        <w:tc>
          <w:tcPr>
            <w:tcW w:w="1600" w:type="dxa"/>
            <w:tcBorders>
              <w:bottom w:val="single" w:sz="6" w:space="0" w:color="2E74B5"/>
            </w:tcBorders>
            <w:shd w:val="clear" w:color="auto" w:fill="2E74B5"/>
            <w:tcMar>
              <w:top w:w="75" w:type="dxa"/>
              <w:left w:w="75" w:type="dxa"/>
              <w:bottom w:w="75" w:type="dxa"/>
              <w:right w:w="75" w:type="dxa"/>
            </w:tcMar>
            <w:hideMark/>
          </w:tcPr>
          <w:p w14:paraId="7A1114A1" w14:textId="77777777" w:rsidR="00A57810" w:rsidRPr="00F20EDB" w:rsidRDefault="00A57810" w:rsidP="00680558">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Intervention:</w:t>
            </w:r>
          </w:p>
        </w:tc>
        <w:tc>
          <w:tcPr>
            <w:tcW w:w="12800" w:type="dxa"/>
            <w:tcBorders>
              <w:bottom w:val="single" w:sz="6" w:space="0" w:color="2E74B5"/>
              <w:right w:val="single" w:sz="6" w:space="0" w:color="2E74B5"/>
            </w:tcBorders>
            <w:tcMar>
              <w:top w:w="75" w:type="dxa"/>
              <w:left w:w="75" w:type="dxa"/>
              <w:bottom w:w="75" w:type="dxa"/>
              <w:right w:w="75" w:type="dxa"/>
            </w:tcMar>
            <w:hideMark/>
          </w:tcPr>
          <w:p w14:paraId="7C516057" w14:textId="77777777" w:rsidR="00A57810" w:rsidRPr="00F20EDB" w:rsidRDefault="00A57810" w:rsidP="00680558">
            <w:pPr>
              <w:pStyle w:val="NormalWeb"/>
              <w:spacing w:before="0" w:beforeAutospacing="0" w:after="0" w:afterAutospacing="0" w:line="200" w:lineRule="atLeast"/>
              <w:rPr>
                <w:rFonts w:ascii="Calibri" w:hAnsi="Calibri"/>
                <w:lang w:val="en-US"/>
              </w:rPr>
            </w:pPr>
            <w:r w:rsidRPr="00F20EDB">
              <w:rPr>
                <w:rFonts w:ascii="Calibri" w:hAnsi="Calibri"/>
                <w:lang w:val="en-US"/>
              </w:rPr>
              <w:t>pharmacologic VTE prophylaxis</w:t>
            </w:r>
          </w:p>
        </w:tc>
      </w:tr>
      <w:tr w:rsidR="00A57810" w:rsidRPr="00F20EDB" w14:paraId="560CA8E4" w14:textId="77777777" w:rsidTr="00680558">
        <w:tc>
          <w:tcPr>
            <w:tcW w:w="1600" w:type="dxa"/>
            <w:tcBorders>
              <w:bottom w:val="single" w:sz="6" w:space="0" w:color="2E74B5"/>
            </w:tcBorders>
            <w:shd w:val="clear" w:color="auto" w:fill="2E74B5"/>
            <w:tcMar>
              <w:top w:w="75" w:type="dxa"/>
              <w:left w:w="75" w:type="dxa"/>
              <w:bottom w:w="75" w:type="dxa"/>
              <w:right w:w="75" w:type="dxa"/>
            </w:tcMar>
            <w:hideMark/>
          </w:tcPr>
          <w:p w14:paraId="22312B23" w14:textId="77777777" w:rsidR="00A57810" w:rsidRPr="00F20EDB" w:rsidRDefault="00A57810" w:rsidP="00680558">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Comparison:</w:t>
            </w:r>
          </w:p>
        </w:tc>
        <w:tc>
          <w:tcPr>
            <w:tcW w:w="12800" w:type="dxa"/>
            <w:tcBorders>
              <w:bottom w:val="single" w:sz="6" w:space="0" w:color="2E74B5"/>
              <w:right w:val="single" w:sz="6" w:space="0" w:color="2E74B5"/>
            </w:tcBorders>
            <w:tcMar>
              <w:top w:w="75" w:type="dxa"/>
              <w:left w:w="75" w:type="dxa"/>
              <w:bottom w:w="75" w:type="dxa"/>
              <w:right w:w="75" w:type="dxa"/>
            </w:tcMar>
            <w:hideMark/>
          </w:tcPr>
          <w:p w14:paraId="5350990F" w14:textId="77777777" w:rsidR="00A57810" w:rsidRPr="00F20EDB" w:rsidRDefault="00A57810" w:rsidP="00680558">
            <w:pPr>
              <w:pStyle w:val="NormalWeb"/>
              <w:spacing w:before="0" w:beforeAutospacing="0" w:after="0" w:afterAutospacing="0" w:line="200" w:lineRule="atLeast"/>
              <w:rPr>
                <w:rFonts w:ascii="Calibri" w:hAnsi="Calibri"/>
                <w:lang w:val="en-US"/>
              </w:rPr>
            </w:pPr>
            <w:r w:rsidRPr="00F20EDB">
              <w:rPr>
                <w:rFonts w:ascii="Calibri" w:hAnsi="Calibri"/>
                <w:lang w:val="en-US"/>
              </w:rPr>
              <w:t>no prophylaxis</w:t>
            </w:r>
          </w:p>
        </w:tc>
      </w:tr>
      <w:tr w:rsidR="00A57810" w:rsidRPr="00F20EDB" w14:paraId="1E1DE473" w14:textId="77777777" w:rsidTr="00680558">
        <w:tc>
          <w:tcPr>
            <w:tcW w:w="1600" w:type="dxa"/>
            <w:tcBorders>
              <w:bottom w:val="single" w:sz="6" w:space="0" w:color="2E74B5"/>
            </w:tcBorders>
            <w:shd w:val="clear" w:color="auto" w:fill="2E74B5"/>
            <w:tcMar>
              <w:top w:w="75" w:type="dxa"/>
              <w:left w:w="75" w:type="dxa"/>
              <w:bottom w:w="75" w:type="dxa"/>
              <w:right w:w="75" w:type="dxa"/>
            </w:tcMar>
            <w:hideMark/>
          </w:tcPr>
          <w:p w14:paraId="3EB827DE" w14:textId="77777777" w:rsidR="00A57810" w:rsidRPr="00F20EDB" w:rsidRDefault="00A57810" w:rsidP="00680558">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Main outcomes:</w:t>
            </w:r>
          </w:p>
        </w:tc>
        <w:tc>
          <w:tcPr>
            <w:tcW w:w="12800" w:type="dxa"/>
            <w:tcBorders>
              <w:bottom w:val="single" w:sz="6" w:space="0" w:color="2E74B5"/>
              <w:right w:val="single" w:sz="6" w:space="0" w:color="2E74B5"/>
            </w:tcBorders>
            <w:tcMar>
              <w:top w:w="75" w:type="dxa"/>
              <w:left w:w="75" w:type="dxa"/>
              <w:bottom w:w="75" w:type="dxa"/>
              <w:right w:w="75" w:type="dxa"/>
            </w:tcMar>
            <w:hideMark/>
          </w:tcPr>
          <w:p w14:paraId="39DE3ED9" w14:textId="77777777" w:rsidR="00A57810" w:rsidRPr="00F20EDB" w:rsidRDefault="00A57810" w:rsidP="00680558">
            <w:pPr>
              <w:spacing w:line="200" w:lineRule="atLeast"/>
              <w:rPr>
                <w:rFonts w:ascii="Calibri" w:hAnsi="Calibri"/>
                <w:lang w:val="en-US"/>
              </w:rPr>
            </w:pPr>
            <w:r w:rsidRPr="00F20EDB">
              <w:rPr>
                <w:rFonts w:ascii="Calibri" w:hAnsi="Calibri"/>
                <w:lang w:val="en-US"/>
              </w:rPr>
              <w:t>DVT; Pulmonary Embolism; Major Bleeding; ICU Mortality;</w:t>
            </w:r>
          </w:p>
        </w:tc>
      </w:tr>
      <w:tr w:rsidR="00A57810" w:rsidRPr="00F20EDB" w14:paraId="47482280" w14:textId="77777777" w:rsidTr="00680558">
        <w:tc>
          <w:tcPr>
            <w:tcW w:w="1600" w:type="dxa"/>
            <w:tcBorders>
              <w:bottom w:val="single" w:sz="6" w:space="0" w:color="2E74B5"/>
            </w:tcBorders>
            <w:shd w:val="clear" w:color="auto" w:fill="2E74B5"/>
            <w:tcMar>
              <w:top w:w="75" w:type="dxa"/>
              <w:left w:w="75" w:type="dxa"/>
              <w:bottom w:w="75" w:type="dxa"/>
              <w:right w:w="75" w:type="dxa"/>
            </w:tcMar>
            <w:hideMark/>
          </w:tcPr>
          <w:p w14:paraId="7BD1CC8A" w14:textId="77777777" w:rsidR="00A57810" w:rsidRPr="00F20EDB" w:rsidRDefault="00A57810" w:rsidP="00680558">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Conflict of interests:</w:t>
            </w:r>
          </w:p>
        </w:tc>
        <w:tc>
          <w:tcPr>
            <w:tcW w:w="12800" w:type="dxa"/>
            <w:tcBorders>
              <w:bottom w:val="single" w:sz="6" w:space="0" w:color="2E74B5"/>
              <w:right w:val="single" w:sz="6" w:space="0" w:color="2E74B5"/>
            </w:tcBorders>
            <w:tcMar>
              <w:top w:w="75" w:type="dxa"/>
              <w:left w:w="75" w:type="dxa"/>
              <w:bottom w:w="75" w:type="dxa"/>
              <w:right w:w="75" w:type="dxa"/>
            </w:tcMar>
            <w:hideMark/>
          </w:tcPr>
          <w:p w14:paraId="3AA0D640" w14:textId="77777777" w:rsidR="00A57810" w:rsidRPr="00F20EDB" w:rsidRDefault="00A57810" w:rsidP="00680558">
            <w:pPr>
              <w:spacing w:line="200" w:lineRule="atLeast"/>
              <w:rPr>
                <w:rFonts w:ascii="Calibri" w:hAnsi="Calibri"/>
                <w:lang w:val="en-US"/>
              </w:rPr>
            </w:pPr>
            <w:r w:rsidRPr="00F20EDB">
              <w:rPr>
                <w:rFonts w:ascii="Calibri" w:hAnsi="Calibri"/>
                <w:lang w:val="en-US"/>
              </w:rPr>
              <w:br/>
              <w:t>No panel members were excluded from voting</w:t>
            </w:r>
          </w:p>
        </w:tc>
      </w:tr>
    </w:tbl>
    <w:p w14:paraId="35606CC1" w14:textId="77777777" w:rsidR="00A57810" w:rsidRPr="00F20EDB" w:rsidRDefault="00A57810" w:rsidP="00A57810">
      <w:pPr>
        <w:pStyle w:val="Heading1"/>
        <w:spacing w:after="20"/>
        <w:rPr>
          <w:rFonts w:ascii="Calibri" w:eastAsia="Times New Roman" w:hAnsi="Calibri"/>
          <w:caps/>
          <w:color w:val="000000"/>
          <w:sz w:val="30"/>
          <w:szCs w:val="30"/>
          <w:lang w:val="en-US"/>
        </w:rPr>
      </w:pPr>
      <w:r w:rsidRPr="00F20EDB">
        <w:rPr>
          <w:rFonts w:ascii="Calibri" w:eastAsia="Times New Roman" w:hAnsi="Calibri"/>
          <w:caps/>
          <w:color w:val="000000"/>
          <w:sz w:val="30"/>
          <w:szCs w:val="30"/>
          <w:lang w:val="en-US"/>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2870"/>
        <w:gridCol w:w="6130"/>
        <w:gridCol w:w="3944"/>
      </w:tblGrid>
      <w:tr w:rsidR="00A57810" w:rsidRPr="00F20EDB" w14:paraId="1A07AB7D" w14:textId="77777777" w:rsidTr="00680558">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F39034D" w14:textId="77777777" w:rsidR="00A57810" w:rsidRPr="00F20EDB" w:rsidRDefault="00A57810" w:rsidP="00680558">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Problem</w:t>
            </w:r>
          </w:p>
          <w:p w14:paraId="59407CFC" w14:textId="77777777" w:rsidR="00A57810" w:rsidRPr="00F20EDB" w:rsidRDefault="00A57810" w:rsidP="00680558">
            <w:pPr>
              <w:pStyle w:val="Subtitle2"/>
              <w:spacing w:before="0" w:beforeAutospacing="0" w:after="0" w:afterAutospacing="0"/>
              <w:rPr>
                <w:rFonts w:ascii="Calibri" w:hAnsi="Calibri"/>
                <w:color w:val="FFFFFF"/>
                <w:lang w:val="en-US"/>
              </w:rPr>
            </w:pPr>
            <w:r w:rsidRPr="00F20EDB">
              <w:rPr>
                <w:rFonts w:ascii="Calibri" w:hAnsi="Calibri"/>
                <w:color w:val="FFFFFF"/>
                <w:lang w:val="en-US"/>
              </w:rPr>
              <w:t>Is the problem a priority?</w:t>
            </w:r>
          </w:p>
        </w:tc>
      </w:tr>
      <w:tr w:rsidR="00A57810" w:rsidRPr="00F20EDB" w14:paraId="5533FBDA" w14:textId="77777777" w:rsidTr="00680558">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34A8904" w14:textId="77777777" w:rsidR="00A57810" w:rsidRPr="00F20EDB" w:rsidRDefault="00A57810" w:rsidP="00680558">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D77378B" w14:textId="77777777" w:rsidR="00A57810" w:rsidRPr="00F20EDB" w:rsidRDefault="00A57810" w:rsidP="0068055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19AA835" w14:textId="77777777" w:rsidR="00A57810" w:rsidRPr="00F20EDB" w:rsidRDefault="00A57810" w:rsidP="0068055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A57810" w:rsidRPr="00F20EDB" w14:paraId="51A8463A" w14:textId="77777777" w:rsidTr="00680558">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651CB1D" w14:textId="77777777" w:rsidR="00A57810" w:rsidRPr="00F20EDB" w:rsidRDefault="00A57810" w:rsidP="00680558">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o</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no</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yes</w:t>
            </w:r>
            <w:r w:rsidRPr="00F20EDB">
              <w:rPr>
                <w:rFonts w:ascii="Calibri" w:hAnsi="Calibri"/>
                <w:lang w:val="en-US"/>
              </w:rPr>
              <w:br/>
            </w: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Y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AE9E71C" w14:textId="77777777" w:rsidR="00A57810" w:rsidRPr="00F20EDB" w:rsidRDefault="00A57810" w:rsidP="00680558">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A53F345" w14:textId="77777777" w:rsidR="00A57810" w:rsidRPr="00F20EDB" w:rsidRDefault="00A57810" w:rsidP="00680558">
            <w:pPr>
              <w:rPr>
                <w:rFonts w:ascii="Calibri" w:hAnsi="Calibri"/>
                <w:lang w:val="en-US"/>
              </w:rPr>
            </w:pPr>
            <w:r w:rsidRPr="00F20EDB">
              <w:rPr>
                <w:rFonts w:ascii="Calibri" w:hAnsi="Calibri"/>
                <w:lang w:val="en-US"/>
              </w:rPr>
              <w:br/>
            </w:r>
          </w:p>
        </w:tc>
      </w:tr>
      <w:tr w:rsidR="00A57810" w:rsidRPr="00F20EDB" w14:paraId="35B91CB3" w14:textId="77777777" w:rsidTr="00680558">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F9B06B2" w14:textId="77777777" w:rsidR="00A57810" w:rsidRPr="00F20EDB" w:rsidRDefault="00A57810" w:rsidP="00680558">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Desirable Effects</w:t>
            </w:r>
          </w:p>
          <w:p w14:paraId="395CBC85" w14:textId="77777777" w:rsidR="00A57810" w:rsidRPr="00F20EDB" w:rsidRDefault="00A57810" w:rsidP="00680558">
            <w:pPr>
              <w:pStyle w:val="Subtitle2"/>
              <w:spacing w:before="0" w:beforeAutospacing="0" w:after="0" w:afterAutospacing="0"/>
              <w:rPr>
                <w:rFonts w:ascii="Calibri" w:hAnsi="Calibri"/>
                <w:color w:val="FFFFFF"/>
                <w:lang w:val="en-US"/>
              </w:rPr>
            </w:pPr>
            <w:r w:rsidRPr="00F20EDB">
              <w:rPr>
                <w:rFonts w:ascii="Calibri" w:hAnsi="Calibri"/>
                <w:color w:val="FFFFFF"/>
                <w:lang w:val="en-US"/>
              </w:rPr>
              <w:t>How substantial are the desirable anticipated effects?</w:t>
            </w:r>
          </w:p>
        </w:tc>
      </w:tr>
      <w:tr w:rsidR="00A57810" w:rsidRPr="00F20EDB" w14:paraId="4029C36B" w14:textId="77777777" w:rsidTr="00680558">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98EC576" w14:textId="77777777" w:rsidR="00A57810" w:rsidRPr="00F20EDB" w:rsidRDefault="00A57810" w:rsidP="00680558">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53A0FD2" w14:textId="77777777" w:rsidR="00A57810" w:rsidRPr="00F20EDB" w:rsidRDefault="00A57810" w:rsidP="0068055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F7D977F" w14:textId="77777777" w:rsidR="00A57810" w:rsidRPr="00F20EDB" w:rsidRDefault="00A57810" w:rsidP="0068055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A57810" w:rsidRPr="00F20EDB" w14:paraId="64ACFB08" w14:textId="77777777" w:rsidTr="00680558">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D3AC973" w14:textId="77777777" w:rsidR="00A57810" w:rsidRPr="00F20EDB" w:rsidRDefault="00A57810" w:rsidP="00680558">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Trivial</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Small</w:t>
            </w:r>
            <w:r w:rsidRPr="00F20EDB">
              <w:rPr>
                <w:rFonts w:ascii="Calibri" w:hAnsi="Calibri"/>
                <w:lang w:val="en-US"/>
              </w:rPr>
              <w:br/>
            </w: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Moderate</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arge</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34EF1A1" w14:textId="77777777" w:rsidR="00A57810" w:rsidRPr="00F20EDB" w:rsidRDefault="00A57810" w:rsidP="00680558">
            <w:pPr>
              <w:rPr>
                <w:rFonts w:ascii="Calibri" w:hAnsi="Calibri"/>
                <w:lang w:val="en-US"/>
              </w:rPr>
            </w:pPr>
            <w:r w:rsidRPr="00F20EDB">
              <w:rPr>
                <w:rFonts w:ascii="Calibri" w:hAnsi="Calibri"/>
                <w:lang w:val="en-US"/>
              </w:rPr>
              <w:br/>
            </w:r>
          </w:p>
          <w:tbl>
            <w:tblPr>
              <w:tblW w:w="5000" w:type="pct"/>
              <w:jc w:val="center"/>
              <w:tblCellMar>
                <w:top w:w="15" w:type="dxa"/>
                <w:left w:w="15" w:type="dxa"/>
                <w:bottom w:w="15" w:type="dxa"/>
                <w:right w:w="15" w:type="dxa"/>
              </w:tblCellMar>
              <w:tblLook w:val="04A0" w:firstRow="1" w:lastRow="0" w:firstColumn="1" w:lastColumn="0" w:noHBand="0" w:noVBand="1"/>
            </w:tblPr>
            <w:tblGrid>
              <w:gridCol w:w="1204"/>
              <w:gridCol w:w="1244"/>
              <w:gridCol w:w="1550"/>
              <w:gridCol w:w="1096"/>
              <w:gridCol w:w="870"/>
            </w:tblGrid>
            <w:tr w:rsidR="00A57810" w:rsidRPr="00F20EDB" w14:paraId="798D448E" w14:textId="77777777" w:rsidTr="00680558">
              <w:trPr>
                <w:trHeight w:val="1125"/>
                <w:tblHeader/>
                <w:jc w:val="center"/>
              </w:trPr>
              <w:tc>
                <w:tcPr>
                  <w:tcW w:w="1250" w:type="pct"/>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369897D0" w14:textId="77777777" w:rsidR="00A57810" w:rsidRPr="00F20EDB" w:rsidRDefault="00A57810" w:rsidP="00680558">
                  <w:pPr>
                    <w:jc w:val="center"/>
                    <w:rPr>
                      <w:b/>
                      <w:bCs/>
                      <w:lang w:val="en-US"/>
                    </w:rPr>
                  </w:pPr>
                  <w:r w:rsidRPr="00F20EDB">
                    <w:rPr>
                      <w:b/>
                      <w:bCs/>
                      <w:lang w:val="en-US"/>
                    </w:rPr>
                    <w:t>Outcomes</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1704D6D0" w14:textId="77777777" w:rsidR="00A57810" w:rsidRPr="00F20EDB" w:rsidRDefault="00A57810" w:rsidP="00680558">
                  <w:pPr>
                    <w:jc w:val="center"/>
                    <w:rPr>
                      <w:b/>
                      <w:bCs/>
                      <w:lang w:val="en-US"/>
                    </w:rPr>
                  </w:pPr>
                  <w:r w:rsidRPr="00F20EDB">
                    <w:rPr>
                      <w:b/>
                      <w:bCs/>
                      <w:lang w:val="en-US"/>
                    </w:rPr>
                    <w:t>With no prophylaxis</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2FB1B1A5" w14:textId="77777777" w:rsidR="00A57810" w:rsidRPr="00F20EDB" w:rsidRDefault="00A57810" w:rsidP="00680558">
                  <w:pPr>
                    <w:jc w:val="center"/>
                    <w:rPr>
                      <w:b/>
                      <w:bCs/>
                      <w:lang w:val="en-US"/>
                    </w:rPr>
                  </w:pPr>
                  <w:r w:rsidRPr="00F20EDB">
                    <w:rPr>
                      <w:b/>
                      <w:bCs/>
                      <w:lang w:val="en-US"/>
                    </w:rPr>
                    <w:t>With pharmacologic VTE prophylaxis</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4EF8D6BD" w14:textId="77777777" w:rsidR="00A57810" w:rsidRPr="00F20EDB" w:rsidRDefault="00A57810" w:rsidP="00680558">
                  <w:pPr>
                    <w:jc w:val="center"/>
                    <w:rPr>
                      <w:b/>
                      <w:bCs/>
                      <w:lang w:val="en-US"/>
                    </w:rPr>
                  </w:pPr>
                  <w:r w:rsidRPr="00F20EDB">
                    <w:rPr>
                      <w:b/>
                      <w:bCs/>
                      <w:lang w:val="en-US"/>
                    </w:rPr>
                    <w:t>Difference</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3B52FBA9" w14:textId="77777777" w:rsidR="00A57810" w:rsidRPr="00F20EDB" w:rsidRDefault="00A57810" w:rsidP="00680558">
                  <w:pPr>
                    <w:jc w:val="center"/>
                    <w:rPr>
                      <w:b/>
                      <w:bCs/>
                      <w:lang w:val="en-US"/>
                    </w:rPr>
                  </w:pPr>
                  <w:r w:rsidRPr="00F20EDB">
                    <w:rPr>
                      <w:b/>
                      <w:bCs/>
                      <w:lang w:val="en-US"/>
                    </w:rPr>
                    <w:t>Relative effect</w:t>
                  </w:r>
                  <w:r w:rsidRPr="00F20EDB">
                    <w:rPr>
                      <w:b/>
                      <w:bCs/>
                      <w:lang w:val="en-US"/>
                    </w:rPr>
                    <w:br/>
                    <w:t>(95% CI)</w:t>
                  </w:r>
                </w:p>
              </w:tc>
            </w:tr>
            <w:tr w:rsidR="00A57810" w:rsidRPr="00F20EDB" w14:paraId="421A143F" w14:textId="77777777" w:rsidTr="00680558">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B8BE456" w14:textId="77777777" w:rsidR="00A57810" w:rsidRPr="00F20EDB" w:rsidRDefault="00A57810" w:rsidP="00680558">
                  <w:pPr>
                    <w:jc w:val="center"/>
                    <w:rPr>
                      <w:lang w:val="en-US"/>
                    </w:rPr>
                  </w:pPr>
                  <w:r w:rsidRPr="00F20EDB">
                    <w:rPr>
                      <w:rStyle w:val="label"/>
                      <w:lang w:val="en-US"/>
                    </w:rPr>
                    <w:t>DVT</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0C38EB0" w14:textId="77777777" w:rsidR="00A57810" w:rsidRPr="00F20EDB" w:rsidRDefault="00A57810" w:rsidP="00680558">
                  <w:pPr>
                    <w:jc w:val="center"/>
                    <w:rPr>
                      <w:lang w:val="en-US"/>
                    </w:rPr>
                  </w:pPr>
                  <w:r w:rsidRPr="00F20EDB">
                    <w:rPr>
                      <w:lang w:val="en-US"/>
                    </w:rPr>
                    <w:t>147 per 1,000</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945A870" w14:textId="77777777" w:rsidR="00A57810" w:rsidRPr="00F20EDB" w:rsidRDefault="00A57810" w:rsidP="00680558">
                  <w:pPr>
                    <w:jc w:val="center"/>
                    <w:rPr>
                      <w:lang w:val="en-US"/>
                    </w:rPr>
                  </w:pPr>
                  <w:r w:rsidRPr="00F20EDB">
                    <w:rPr>
                      <w:rStyle w:val="cell-value"/>
                      <w:b/>
                      <w:bCs/>
                      <w:lang w:val="en-US"/>
                    </w:rPr>
                    <w:t>75 per 1,000</w:t>
                  </w:r>
                  <w:r w:rsidRPr="00F20EDB">
                    <w:rPr>
                      <w:lang w:val="en-US"/>
                    </w:rPr>
                    <w:br/>
                  </w:r>
                  <w:r w:rsidRPr="00F20EDB">
                    <w:rPr>
                      <w:rStyle w:val="cell-value"/>
                      <w:lang w:val="en-US"/>
                    </w:rPr>
                    <w:t>(60 to 92)</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05BBADD" w14:textId="77777777" w:rsidR="00A57810" w:rsidRPr="00F20EDB" w:rsidRDefault="00A57810" w:rsidP="00680558">
                  <w:pPr>
                    <w:jc w:val="center"/>
                    <w:rPr>
                      <w:lang w:val="en-US"/>
                    </w:rPr>
                  </w:pPr>
                  <w:r w:rsidRPr="00F20EDB">
                    <w:rPr>
                      <w:rStyle w:val="cell-value"/>
                      <w:b/>
                      <w:bCs/>
                      <w:lang w:val="en-US"/>
                    </w:rPr>
                    <w:t>72 fewer per 1,000</w:t>
                  </w:r>
                  <w:r w:rsidRPr="00F20EDB">
                    <w:rPr>
                      <w:lang w:val="en-US"/>
                    </w:rPr>
                    <w:br/>
                  </w:r>
                  <w:r w:rsidRPr="00F20EDB">
                    <w:rPr>
                      <w:rStyle w:val="cell-value"/>
                      <w:lang w:val="en-US"/>
                    </w:rPr>
                    <w:t>(87 fewer to 54 fewer)</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A1C7DFC" w14:textId="77777777" w:rsidR="00A57810" w:rsidRPr="00F20EDB" w:rsidRDefault="00A57810" w:rsidP="00680558">
                  <w:pPr>
                    <w:jc w:val="center"/>
                    <w:rPr>
                      <w:lang w:val="en-US"/>
                    </w:rPr>
                  </w:pPr>
                  <w:r w:rsidRPr="00F20EDB">
                    <w:rPr>
                      <w:rStyle w:val="block"/>
                      <w:b/>
                      <w:bCs/>
                      <w:lang w:val="en-US"/>
                    </w:rPr>
                    <w:t>RR 0.51</w:t>
                  </w:r>
                  <w:r w:rsidRPr="00F20EDB">
                    <w:rPr>
                      <w:lang w:val="en-US"/>
                    </w:rPr>
                    <w:br/>
                  </w:r>
                  <w:r w:rsidRPr="00F20EDB">
                    <w:rPr>
                      <w:rStyle w:val="cell"/>
                      <w:lang w:val="en-US"/>
                    </w:rPr>
                    <w:t>(0.41 to 0.63)</w:t>
                  </w:r>
                </w:p>
              </w:tc>
            </w:tr>
            <w:tr w:rsidR="00A57810" w:rsidRPr="00F20EDB" w14:paraId="739494E4" w14:textId="77777777" w:rsidTr="00680558">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D879DB5" w14:textId="77777777" w:rsidR="00A57810" w:rsidRPr="00F20EDB" w:rsidRDefault="00A57810" w:rsidP="00680558">
                  <w:pPr>
                    <w:jc w:val="center"/>
                    <w:rPr>
                      <w:lang w:val="en-US"/>
                    </w:rPr>
                  </w:pPr>
                  <w:r w:rsidRPr="00F20EDB">
                    <w:rPr>
                      <w:rStyle w:val="label"/>
                      <w:lang w:val="en-US"/>
                    </w:rPr>
                    <w:t>Pulmonary Embolism</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6BA2D60" w14:textId="77777777" w:rsidR="00A57810" w:rsidRPr="00F20EDB" w:rsidRDefault="00A57810" w:rsidP="00680558">
                  <w:pPr>
                    <w:jc w:val="center"/>
                    <w:rPr>
                      <w:lang w:val="en-US"/>
                    </w:rPr>
                  </w:pPr>
                  <w:r w:rsidRPr="00F20EDB">
                    <w:rPr>
                      <w:lang w:val="en-US"/>
                    </w:rPr>
                    <w:t>20 per 1,000</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F6BA932" w14:textId="77777777" w:rsidR="00A57810" w:rsidRPr="00F20EDB" w:rsidRDefault="00A57810" w:rsidP="00680558">
                  <w:pPr>
                    <w:jc w:val="center"/>
                    <w:rPr>
                      <w:lang w:val="en-US"/>
                    </w:rPr>
                  </w:pPr>
                  <w:r w:rsidRPr="00F20EDB">
                    <w:rPr>
                      <w:rStyle w:val="cell-value"/>
                      <w:b/>
                      <w:bCs/>
                      <w:lang w:val="en-US"/>
                    </w:rPr>
                    <w:t>10 per 1,000</w:t>
                  </w:r>
                  <w:r w:rsidRPr="00F20EDB">
                    <w:rPr>
                      <w:lang w:val="en-US"/>
                    </w:rPr>
                    <w:br/>
                  </w:r>
                  <w:r w:rsidRPr="00F20EDB">
                    <w:rPr>
                      <w:rStyle w:val="cell-value"/>
                      <w:lang w:val="en-US"/>
                    </w:rPr>
                    <w:t>(5 to 19)</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046BD88" w14:textId="77777777" w:rsidR="00A57810" w:rsidRPr="00F20EDB" w:rsidRDefault="00A57810" w:rsidP="00680558">
                  <w:pPr>
                    <w:jc w:val="center"/>
                    <w:rPr>
                      <w:lang w:val="en-US"/>
                    </w:rPr>
                  </w:pPr>
                  <w:r w:rsidRPr="00F20EDB">
                    <w:rPr>
                      <w:rStyle w:val="cell-value"/>
                      <w:b/>
                      <w:bCs/>
                      <w:lang w:val="en-US"/>
                    </w:rPr>
                    <w:t>9 fewer per 1,000</w:t>
                  </w:r>
                  <w:r w:rsidRPr="00F20EDB">
                    <w:rPr>
                      <w:lang w:val="en-US"/>
                    </w:rPr>
                    <w:br/>
                  </w:r>
                  <w:r w:rsidRPr="00F20EDB">
                    <w:rPr>
                      <w:rStyle w:val="cell-value"/>
                      <w:lang w:val="en-US"/>
                    </w:rPr>
                    <w:t>(14 fewer to 1 fewer)</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4E1C021" w14:textId="77777777" w:rsidR="00A57810" w:rsidRPr="00F20EDB" w:rsidRDefault="00A57810" w:rsidP="00680558">
                  <w:pPr>
                    <w:jc w:val="center"/>
                    <w:rPr>
                      <w:lang w:val="en-US"/>
                    </w:rPr>
                  </w:pPr>
                  <w:r w:rsidRPr="00F20EDB">
                    <w:rPr>
                      <w:rStyle w:val="block"/>
                      <w:b/>
                      <w:bCs/>
                      <w:lang w:val="en-US"/>
                    </w:rPr>
                    <w:t>RR 0.52</w:t>
                  </w:r>
                  <w:r w:rsidRPr="00F20EDB">
                    <w:rPr>
                      <w:lang w:val="en-US"/>
                    </w:rPr>
                    <w:br/>
                  </w:r>
                  <w:r w:rsidRPr="00F20EDB">
                    <w:rPr>
                      <w:rStyle w:val="cell"/>
                      <w:lang w:val="en-US"/>
                    </w:rPr>
                    <w:t>(0.28 to 0.97)</w:t>
                  </w:r>
                </w:p>
              </w:tc>
            </w:tr>
            <w:tr w:rsidR="00A57810" w:rsidRPr="00F20EDB" w14:paraId="6F849A01" w14:textId="77777777" w:rsidTr="00680558">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620E60A" w14:textId="77777777" w:rsidR="00A57810" w:rsidRPr="00F20EDB" w:rsidRDefault="00A57810" w:rsidP="00680558">
                  <w:pPr>
                    <w:jc w:val="center"/>
                    <w:rPr>
                      <w:lang w:val="en-US"/>
                    </w:rPr>
                  </w:pPr>
                  <w:r w:rsidRPr="00F20EDB">
                    <w:rPr>
                      <w:rStyle w:val="label"/>
                      <w:lang w:val="en-US"/>
                    </w:rPr>
                    <w:t>Major Bleeding</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725E72C" w14:textId="77777777" w:rsidR="00A57810" w:rsidRPr="00F20EDB" w:rsidRDefault="00A57810" w:rsidP="00680558">
                  <w:pPr>
                    <w:jc w:val="center"/>
                    <w:rPr>
                      <w:lang w:val="en-US"/>
                    </w:rPr>
                  </w:pPr>
                  <w:r w:rsidRPr="00F20EDB">
                    <w:rPr>
                      <w:lang w:val="en-US"/>
                    </w:rPr>
                    <w:t>49 per 1,000</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4225F25" w14:textId="77777777" w:rsidR="00A57810" w:rsidRPr="00F20EDB" w:rsidRDefault="00A57810" w:rsidP="00680558">
                  <w:pPr>
                    <w:jc w:val="center"/>
                    <w:rPr>
                      <w:lang w:val="en-US"/>
                    </w:rPr>
                  </w:pPr>
                  <w:r w:rsidRPr="00F20EDB">
                    <w:rPr>
                      <w:rStyle w:val="cell-value"/>
                      <w:b/>
                      <w:bCs/>
                      <w:lang w:val="en-US"/>
                    </w:rPr>
                    <w:t>41 per 1,000</w:t>
                  </w:r>
                  <w:r w:rsidRPr="00F20EDB">
                    <w:rPr>
                      <w:lang w:val="en-US"/>
                    </w:rPr>
                    <w:br/>
                  </w:r>
                  <w:r w:rsidRPr="00F20EDB">
                    <w:rPr>
                      <w:rStyle w:val="cell-value"/>
                      <w:lang w:val="en-US"/>
                    </w:rPr>
                    <w:t>(28 to 60)</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5A8F851" w14:textId="77777777" w:rsidR="00A57810" w:rsidRPr="00F20EDB" w:rsidRDefault="00A57810" w:rsidP="00680558">
                  <w:pPr>
                    <w:jc w:val="center"/>
                    <w:rPr>
                      <w:lang w:val="en-US"/>
                    </w:rPr>
                  </w:pPr>
                  <w:r w:rsidRPr="00F20EDB">
                    <w:rPr>
                      <w:rStyle w:val="cell-value"/>
                      <w:b/>
                      <w:bCs/>
                      <w:lang w:val="en-US"/>
                    </w:rPr>
                    <w:t>9 fewer per 1,000</w:t>
                  </w:r>
                  <w:r w:rsidRPr="00F20EDB">
                    <w:rPr>
                      <w:lang w:val="en-US"/>
                    </w:rPr>
                    <w:br/>
                  </w:r>
                  <w:r w:rsidRPr="00F20EDB">
                    <w:rPr>
                      <w:rStyle w:val="cell-value"/>
                      <w:lang w:val="en-US"/>
                    </w:rPr>
                    <w:t>(22 fewer to 10 more)</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E4B0828" w14:textId="77777777" w:rsidR="00A57810" w:rsidRPr="00F20EDB" w:rsidRDefault="00A57810" w:rsidP="00680558">
                  <w:pPr>
                    <w:jc w:val="center"/>
                    <w:rPr>
                      <w:lang w:val="en-US"/>
                    </w:rPr>
                  </w:pPr>
                  <w:r w:rsidRPr="00F20EDB">
                    <w:rPr>
                      <w:rStyle w:val="block"/>
                      <w:b/>
                      <w:bCs/>
                      <w:lang w:val="en-US"/>
                    </w:rPr>
                    <w:t>RR 0.82</w:t>
                  </w:r>
                  <w:r w:rsidRPr="00F20EDB">
                    <w:rPr>
                      <w:lang w:val="en-US"/>
                    </w:rPr>
                    <w:br/>
                  </w:r>
                  <w:r w:rsidRPr="00F20EDB">
                    <w:rPr>
                      <w:rStyle w:val="cell"/>
                      <w:lang w:val="en-US"/>
                    </w:rPr>
                    <w:t>(0.56 to 1.21)</w:t>
                  </w:r>
                </w:p>
              </w:tc>
            </w:tr>
            <w:tr w:rsidR="00A57810" w:rsidRPr="00F20EDB" w14:paraId="7533612D" w14:textId="77777777" w:rsidTr="00680558">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D151066" w14:textId="77777777" w:rsidR="00A57810" w:rsidRPr="00F20EDB" w:rsidRDefault="00A57810" w:rsidP="00680558">
                  <w:pPr>
                    <w:jc w:val="center"/>
                    <w:rPr>
                      <w:lang w:val="en-US"/>
                    </w:rPr>
                  </w:pPr>
                  <w:r w:rsidRPr="00F20EDB">
                    <w:rPr>
                      <w:rStyle w:val="label"/>
                      <w:lang w:val="en-US"/>
                    </w:rPr>
                    <w:t>ICU Mortality</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C22F298" w14:textId="77777777" w:rsidR="00A57810" w:rsidRPr="00F20EDB" w:rsidRDefault="00A57810" w:rsidP="00680558">
                  <w:pPr>
                    <w:jc w:val="center"/>
                    <w:rPr>
                      <w:lang w:val="en-US"/>
                    </w:rPr>
                  </w:pPr>
                  <w:r w:rsidRPr="00F20EDB">
                    <w:rPr>
                      <w:lang w:val="en-US"/>
                    </w:rPr>
                    <w:t>293 per 1,000</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3C18D62" w14:textId="77777777" w:rsidR="00A57810" w:rsidRPr="00F20EDB" w:rsidRDefault="00A57810" w:rsidP="00680558">
                  <w:pPr>
                    <w:jc w:val="center"/>
                    <w:rPr>
                      <w:lang w:val="en-US"/>
                    </w:rPr>
                  </w:pPr>
                  <w:r w:rsidRPr="00F20EDB">
                    <w:rPr>
                      <w:rStyle w:val="cell-value"/>
                      <w:b/>
                      <w:bCs/>
                      <w:lang w:val="en-US"/>
                    </w:rPr>
                    <w:t>261 per 1,000</w:t>
                  </w:r>
                  <w:r w:rsidRPr="00F20EDB">
                    <w:rPr>
                      <w:lang w:val="en-US"/>
                    </w:rPr>
                    <w:br/>
                  </w:r>
                  <w:r w:rsidRPr="00F20EDB">
                    <w:rPr>
                      <w:rStyle w:val="cell-value"/>
                      <w:lang w:val="en-US"/>
                    </w:rPr>
                    <w:t>(229 to 299)</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359AC1C" w14:textId="77777777" w:rsidR="00A57810" w:rsidRPr="00F20EDB" w:rsidRDefault="00A57810" w:rsidP="00680558">
                  <w:pPr>
                    <w:jc w:val="center"/>
                    <w:rPr>
                      <w:lang w:val="en-US"/>
                    </w:rPr>
                  </w:pPr>
                  <w:r w:rsidRPr="00F20EDB">
                    <w:rPr>
                      <w:rStyle w:val="cell-value"/>
                      <w:b/>
                      <w:bCs/>
                      <w:lang w:val="en-US"/>
                    </w:rPr>
                    <w:t xml:space="preserve">32 fewer per </w:t>
                  </w:r>
                  <w:r w:rsidRPr="00F20EDB">
                    <w:rPr>
                      <w:rStyle w:val="cell-value"/>
                      <w:b/>
                      <w:bCs/>
                      <w:lang w:val="en-US"/>
                    </w:rPr>
                    <w:lastRenderedPageBreak/>
                    <w:t>1,000</w:t>
                  </w:r>
                  <w:r w:rsidRPr="00F20EDB">
                    <w:rPr>
                      <w:lang w:val="en-US"/>
                    </w:rPr>
                    <w:br/>
                  </w:r>
                  <w:r w:rsidRPr="00F20EDB">
                    <w:rPr>
                      <w:rStyle w:val="cell-value"/>
                      <w:lang w:val="en-US"/>
                    </w:rPr>
                    <w:t>(64 fewer to 6 more)</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22CA143" w14:textId="77777777" w:rsidR="00A57810" w:rsidRPr="00F20EDB" w:rsidRDefault="00A57810" w:rsidP="00680558">
                  <w:pPr>
                    <w:jc w:val="center"/>
                    <w:rPr>
                      <w:lang w:val="en-US"/>
                    </w:rPr>
                  </w:pPr>
                  <w:r w:rsidRPr="00F20EDB">
                    <w:rPr>
                      <w:rStyle w:val="block"/>
                      <w:b/>
                      <w:bCs/>
                      <w:lang w:val="en-US"/>
                    </w:rPr>
                    <w:lastRenderedPageBreak/>
                    <w:t>RR 0.89</w:t>
                  </w:r>
                  <w:r w:rsidRPr="00F20EDB">
                    <w:rPr>
                      <w:lang w:val="en-US"/>
                    </w:rPr>
                    <w:br/>
                  </w:r>
                  <w:r w:rsidRPr="00F20EDB">
                    <w:rPr>
                      <w:rStyle w:val="cell"/>
                      <w:lang w:val="en-US"/>
                    </w:rPr>
                    <w:lastRenderedPageBreak/>
                    <w:t>(0.78 to 1.02)</w:t>
                  </w:r>
                </w:p>
              </w:tc>
            </w:tr>
          </w:tbl>
          <w:p w14:paraId="4F23F362" w14:textId="77777777" w:rsidR="00A57810" w:rsidRPr="00F20EDB" w:rsidRDefault="00A57810" w:rsidP="00680558">
            <w:pPr>
              <w:rPr>
                <w:rFonts w:ascii="Calibri" w:hAnsi="Calibri"/>
                <w:lang w:val="en-US"/>
              </w:rPr>
            </w:pPr>
            <w:r w:rsidRPr="00F20EDB">
              <w:rPr>
                <w:rFonts w:ascii="Calibri" w:hAnsi="Calibri"/>
                <w:lang w:val="en-US"/>
              </w:rPr>
              <w:lastRenderedPageBreak/>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13CD024" w14:textId="77777777" w:rsidR="00A57810" w:rsidRPr="00F20EDB" w:rsidRDefault="00A57810" w:rsidP="00680558">
            <w:pPr>
              <w:rPr>
                <w:rFonts w:ascii="Calibri" w:hAnsi="Calibri"/>
                <w:lang w:val="en-US"/>
              </w:rPr>
            </w:pPr>
            <w:r w:rsidRPr="00F20EDB">
              <w:rPr>
                <w:rFonts w:ascii="Calibri" w:hAnsi="Calibri"/>
                <w:lang w:val="en-US"/>
              </w:rPr>
              <w:lastRenderedPageBreak/>
              <w:br/>
              <w:t xml:space="preserve">Majority agreed with this assessment </w:t>
            </w:r>
          </w:p>
          <w:p w14:paraId="0509D13E" w14:textId="77777777" w:rsidR="00A57810" w:rsidRPr="00F20EDB" w:rsidRDefault="00A57810" w:rsidP="00680558">
            <w:pPr>
              <w:rPr>
                <w:rFonts w:ascii="Calibri" w:hAnsi="Calibri"/>
                <w:lang w:val="en-US"/>
              </w:rPr>
            </w:pPr>
            <w:r w:rsidRPr="00F20EDB">
              <w:rPr>
                <w:rFonts w:ascii="Calibri" w:hAnsi="Calibri"/>
                <w:lang w:val="en-US"/>
              </w:rPr>
              <w:t>One panel member felt that the effect is large</w:t>
            </w:r>
          </w:p>
        </w:tc>
      </w:tr>
      <w:tr w:rsidR="00A57810" w:rsidRPr="00F20EDB" w14:paraId="57F0DDFE" w14:textId="77777777" w:rsidTr="00680558">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B2754FF" w14:textId="77777777" w:rsidR="00A57810" w:rsidRPr="00F20EDB" w:rsidRDefault="00A57810" w:rsidP="00680558">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Undesirable Effects</w:t>
            </w:r>
          </w:p>
          <w:p w14:paraId="0EF4947B" w14:textId="77777777" w:rsidR="00A57810" w:rsidRPr="00F20EDB" w:rsidRDefault="00A57810" w:rsidP="00680558">
            <w:pPr>
              <w:pStyle w:val="Subtitle2"/>
              <w:spacing w:before="0" w:beforeAutospacing="0" w:after="0" w:afterAutospacing="0"/>
              <w:rPr>
                <w:rFonts w:ascii="Calibri" w:hAnsi="Calibri"/>
                <w:color w:val="FFFFFF"/>
                <w:lang w:val="en-US"/>
              </w:rPr>
            </w:pPr>
            <w:r w:rsidRPr="00F20EDB">
              <w:rPr>
                <w:rFonts w:ascii="Calibri" w:hAnsi="Calibri"/>
                <w:color w:val="FFFFFF"/>
                <w:lang w:val="en-US"/>
              </w:rPr>
              <w:t>How substantial are the undesirable anticipated effects?</w:t>
            </w:r>
          </w:p>
        </w:tc>
      </w:tr>
      <w:tr w:rsidR="00A57810" w:rsidRPr="00F20EDB" w14:paraId="37BF01F3" w14:textId="77777777" w:rsidTr="00680558">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E8132AA" w14:textId="77777777" w:rsidR="00A57810" w:rsidRPr="00F20EDB" w:rsidRDefault="00A57810" w:rsidP="00680558">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D8171FC" w14:textId="77777777" w:rsidR="00A57810" w:rsidRPr="00F20EDB" w:rsidRDefault="00A57810" w:rsidP="0068055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9FE9C4C" w14:textId="77777777" w:rsidR="00A57810" w:rsidRPr="00F20EDB" w:rsidRDefault="00A57810" w:rsidP="0068055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A57810" w:rsidRPr="00F20EDB" w14:paraId="496073EE" w14:textId="77777777" w:rsidTr="00680558">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BAA84F" w14:textId="77777777" w:rsidR="00A57810" w:rsidRPr="00F20EDB" w:rsidRDefault="00A57810" w:rsidP="00680558">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arge</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Moderate</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Small</w:t>
            </w:r>
            <w:r w:rsidRPr="00F20EDB">
              <w:rPr>
                <w:rFonts w:ascii="Calibri" w:hAnsi="Calibri"/>
                <w:lang w:val="en-US"/>
              </w:rPr>
              <w:br/>
            </w: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b/>
                <w:lang w:val="en-US"/>
              </w:rPr>
              <w:t>Trivial</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4D7C127" w14:textId="77777777" w:rsidR="00A57810" w:rsidRPr="00F20EDB" w:rsidRDefault="00A57810" w:rsidP="00680558">
            <w:pPr>
              <w:rPr>
                <w:rFonts w:ascii="Calibri" w:hAnsi="Calibri"/>
                <w:lang w:val="en-US"/>
              </w:rPr>
            </w:pPr>
            <w:r w:rsidRPr="00F20EDB">
              <w:rPr>
                <w:rFonts w:ascii="Calibri" w:hAnsi="Calibri"/>
                <w:lang w:val="en-US"/>
              </w:rPr>
              <w:br/>
            </w:r>
          </w:p>
          <w:tbl>
            <w:tblPr>
              <w:tblW w:w="5000" w:type="pct"/>
              <w:jc w:val="center"/>
              <w:tblCellMar>
                <w:top w:w="15" w:type="dxa"/>
                <w:left w:w="15" w:type="dxa"/>
                <w:bottom w:w="15" w:type="dxa"/>
                <w:right w:w="15" w:type="dxa"/>
              </w:tblCellMar>
              <w:tblLook w:val="04A0" w:firstRow="1" w:lastRow="0" w:firstColumn="1" w:lastColumn="0" w:noHBand="0" w:noVBand="1"/>
            </w:tblPr>
            <w:tblGrid>
              <w:gridCol w:w="1204"/>
              <w:gridCol w:w="1244"/>
              <w:gridCol w:w="1550"/>
              <w:gridCol w:w="1096"/>
              <w:gridCol w:w="870"/>
            </w:tblGrid>
            <w:tr w:rsidR="00A57810" w:rsidRPr="00F20EDB" w14:paraId="5CD87F8F" w14:textId="77777777" w:rsidTr="00680558">
              <w:trPr>
                <w:trHeight w:val="1125"/>
                <w:tblHeader/>
                <w:jc w:val="center"/>
              </w:trPr>
              <w:tc>
                <w:tcPr>
                  <w:tcW w:w="1250" w:type="pct"/>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7419E8EE" w14:textId="77777777" w:rsidR="00A57810" w:rsidRPr="00F20EDB" w:rsidRDefault="00A57810" w:rsidP="00680558">
                  <w:pPr>
                    <w:jc w:val="center"/>
                    <w:rPr>
                      <w:b/>
                      <w:bCs/>
                      <w:lang w:val="en-US"/>
                    </w:rPr>
                  </w:pPr>
                  <w:r w:rsidRPr="00F20EDB">
                    <w:rPr>
                      <w:b/>
                      <w:bCs/>
                      <w:lang w:val="en-US"/>
                    </w:rPr>
                    <w:t>Outcomes</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2109E4A7" w14:textId="77777777" w:rsidR="00A57810" w:rsidRPr="00F20EDB" w:rsidRDefault="00A57810" w:rsidP="00680558">
                  <w:pPr>
                    <w:jc w:val="center"/>
                    <w:rPr>
                      <w:b/>
                      <w:bCs/>
                      <w:lang w:val="en-US"/>
                    </w:rPr>
                  </w:pPr>
                  <w:r w:rsidRPr="00F20EDB">
                    <w:rPr>
                      <w:b/>
                      <w:bCs/>
                      <w:lang w:val="en-US"/>
                    </w:rPr>
                    <w:t>With no prophylaxis</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1395AD9E" w14:textId="77777777" w:rsidR="00A57810" w:rsidRPr="00F20EDB" w:rsidRDefault="00A57810" w:rsidP="00680558">
                  <w:pPr>
                    <w:jc w:val="center"/>
                    <w:rPr>
                      <w:b/>
                      <w:bCs/>
                      <w:lang w:val="en-US"/>
                    </w:rPr>
                  </w:pPr>
                  <w:r w:rsidRPr="00F20EDB">
                    <w:rPr>
                      <w:b/>
                      <w:bCs/>
                      <w:lang w:val="en-US"/>
                    </w:rPr>
                    <w:t>With pharmacologic VTE prophylaxis</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70323CCB" w14:textId="77777777" w:rsidR="00A57810" w:rsidRPr="00F20EDB" w:rsidRDefault="00A57810" w:rsidP="00680558">
                  <w:pPr>
                    <w:jc w:val="center"/>
                    <w:rPr>
                      <w:b/>
                      <w:bCs/>
                      <w:lang w:val="en-US"/>
                    </w:rPr>
                  </w:pPr>
                  <w:r w:rsidRPr="00F20EDB">
                    <w:rPr>
                      <w:b/>
                      <w:bCs/>
                      <w:lang w:val="en-US"/>
                    </w:rPr>
                    <w:t>Difference</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52533301" w14:textId="77777777" w:rsidR="00A57810" w:rsidRPr="00F20EDB" w:rsidRDefault="00A57810" w:rsidP="00680558">
                  <w:pPr>
                    <w:jc w:val="center"/>
                    <w:rPr>
                      <w:b/>
                      <w:bCs/>
                      <w:lang w:val="en-US"/>
                    </w:rPr>
                  </w:pPr>
                  <w:r w:rsidRPr="00F20EDB">
                    <w:rPr>
                      <w:b/>
                      <w:bCs/>
                      <w:lang w:val="en-US"/>
                    </w:rPr>
                    <w:t>Relative effect</w:t>
                  </w:r>
                  <w:r w:rsidRPr="00F20EDB">
                    <w:rPr>
                      <w:b/>
                      <w:bCs/>
                      <w:lang w:val="en-US"/>
                    </w:rPr>
                    <w:br/>
                    <w:t>(95% CI)</w:t>
                  </w:r>
                </w:p>
              </w:tc>
            </w:tr>
            <w:tr w:rsidR="00A57810" w:rsidRPr="00F20EDB" w14:paraId="51DE3CC5" w14:textId="77777777" w:rsidTr="00680558">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8A274C0" w14:textId="77777777" w:rsidR="00A57810" w:rsidRPr="00F20EDB" w:rsidRDefault="00A57810" w:rsidP="00680558">
                  <w:pPr>
                    <w:jc w:val="center"/>
                    <w:rPr>
                      <w:lang w:val="en-US"/>
                    </w:rPr>
                  </w:pPr>
                  <w:r w:rsidRPr="00F20EDB">
                    <w:rPr>
                      <w:rStyle w:val="label"/>
                      <w:lang w:val="en-US"/>
                    </w:rPr>
                    <w:t>Major Bleeding</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B65E7DC" w14:textId="77777777" w:rsidR="00A57810" w:rsidRPr="00F20EDB" w:rsidRDefault="00A57810" w:rsidP="00680558">
                  <w:pPr>
                    <w:jc w:val="center"/>
                    <w:rPr>
                      <w:lang w:val="en-US"/>
                    </w:rPr>
                  </w:pPr>
                  <w:r w:rsidRPr="00F20EDB">
                    <w:rPr>
                      <w:lang w:val="en-US"/>
                    </w:rPr>
                    <w:t>9 per 1,000</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F7C8B02" w14:textId="77777777" w:rsidR="00A57810" w:rsidRPr="00F20EDB" w:rsidRDefault="00A57810" w:rsidP="00680558">
                  <w:pPr>
                    <w:jc w:val="center"/>
                    <w:rPr>
                      <w:lang w:val="en-US"/>
                    </w:rPr>
                  </w:pPr>
                  <w:r w:rsidRPr="00F20EDB">
                    <w:rPr>
                      <w:rStyle w:val="cell-value"/>
                      <w:b/>
                      <w:bCs/>
                      <w:lang w:val="en-US"/>
                    </w:rPr>
                    <w:t>13 per 1,000</w:t>
                  </w:r>
                  <w:r w:rsidRPr="00F20EDB">
                    <w:rPr>
                      <w:lang w:val="en-US"/>
                    </w:rPr>
                    <w:br/>
                  </w:r>
                  <w:r w:rsidRPr="00F20EDB">
                    <w:rPr>
                      <w:rStyle w:val="cell-value"/>
                      <w:lang w:val="en-US"/>
                    </w:rPr>
                    <w:t>(8 to 20)</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7EDAC62" w14:textId="77777777" w:rsidR="00A57810" w:rsidRPr="00F20EDB" w:rsidRDefault="00A57810" w:rsidP="00680558">
                  <w:pPr>
                    <w:jc w:val="center"/>
                    <w:rPr>
                      <w:lang w:val="en-US"/>
                    </w:rPr>
                  </w:pPr>
                  <w:r w:rsidRPr="00F20EDB">
                    <w:rPr>
                      <w:rStyle w:val="cell-value"/>
                      <w:b/>
                      <w:bCs/>
                      <w:lang w:val="en-US"/>
                    </w:rPr>
                    <w:t>4 more per 1,000</w:t>
                  </w:r>
                  <w:r w:rsidRPr="00F20EDB">
                    <w:rPr>
                      <w:lang w:val="en-US"/>
                    </w:rPr>
                    <w:br/>
                  </w:r>
                  <w:r w:rsidRPr="00F20EDB">
                    <w:rPr>
                      <w:rStyle w:val="cell-value"/>
                      <w:lang w:val="en-US"/>
                    </w:rPr>
                    <w:t>(0 fewer to 11 more)</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3FB1195" w14:textId="77777777" w:rsidR="00A57810" w:rsidRPr="00F20EDB" w:rsidRDefault="00A57810" w:rsidP="00680558">
                  <w:pPr>
                    <w:jc w:val="center"/>
                    <w:rPr>
                      <w:lang w:val="en-US"/>
                    </w:rPr>
                  </w:pPr>
                  <w:r w:rsidRPr="00F20EDB">
                    <w:rPr>
                      <w:rStyle w:val="block"/>
                      <w:b/>
                      <w:bCs/>
                      <w:lang w:val="en-US"/>
                    </w:rPr>
                    <w:t>RR 1.47</w:t>
                  </w:r>
                  <w:r w:rsidRPr="00F20EDB">
                    <w:rPr>
                      <w:lang w:val="en-US"/>
                    </w:rPr>
                    <w:br/>
                  </w:r>
                  <w:r w:rsidRPr="00F20EDB">
                    <w:rPr>
                      <w:rStyle w:val="cell"/>
                      <w:lang w:val="en-US"/>
                    </w:rPr>
                    <w:t>(0.96 to 2.24)</w:t>
                  </w:r>
                </w:p>
              </w:tc>
            </w:tr>
            <w:tr w:rsidR="00A57810" w:rsidRPr="00F20EDB" w14:paraId="75A0EC37" w14:textId="77777777" w:rsidTr="00680558">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5CE41E2" w14:textId="77777777" w:rsidR="00A57810" w:rsidRPr="00F20EDB" w:rsidRDefault="00A57810" w:rsidP="00680558">
                  <w:pPr>
                    <w:jc w:val="center"/>
                    <w:rPr>
                      <w:lang w:val="en-US"/>
                    </w:rPr>
                  </w:pPr>
                  <w:r w:rsidRPr="00F20EDB">
                    <w:rPr>
                      <w:rStyle w:val="label"/>
                      <w:lang w:val="en-US"/>
                    </w:rPr>
                    <w:t>Mortality</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4C25FA7" w14:textId="77777777" w:rsidR="00A57810" w:rsidRPr="00F20EDB" w:rsidRDefault="00A57810" w:rsidP="00680558">
                  <w:pPr>
                    <w:jc w:val="center"/>
                    <w:rPr>
                      <w:lang w:val="en-US"/>
                    </w:rPr>
                  </w:pPr>
                  <w:r w:rsidRPr="00F20EDB">
                    <w:rPr>
                      <w:lang w:val="en-US"/>
                    </w:rPr>
                    <w:t>56 per 1,000</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FDC80BB" w14:textId="77777777" w:rsidR="00A57810" w:rsidRPr="00F20EDB" w:rsidRDefault="00A57810" w:rsidP="00680558">
                  <w:pPr>
                    <w:jc w:val="center"/>
                    <w:rPr>
                      <w:lang w:val="en-US"/>
                    </w:rPr>
                  </w:pPr>
                  <w:r w:rsidRPr="00F20EDB">
                    <w:rPr>
                      <w:rStyle w:val="cell-value"/>
                      <w:b/>
                      <w:bCs/>
                      <w:lang w:val="en-US"/>
                    </w:rPr>
                    <w:t>52 per 1,000</w:t>
                  </w:r>
                  <w:r w:rsidRPr="00F20EDB">
                    <w:rPr>
                      <w:lang w:val="en-US"/>
                    </w:rPr>
                    <w:br/>
                  </w:r>
                  <w:r w:rsidRPr="00F20EDB">
                    <w:rPr>
                      <w:rStyle w:val="cell-value"/>
                      <w:lang w:val="en-US"/>
                    </w:rPr>
                    <w:t>(43 to 62)</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9435177" w14:textId="77777777" w:rsidR="00A57810" w:rsidRPr="00F20EDB" w:rsidRDefault="00A57810" w:rsidP="00680558">
                  <w:pPr>
                    <w:jc w:val="center"/>
                    <w:rPr>
                      <w:lang w:val="en-US"/>
                    </w:rPr>
                  </w:pPr>
                  <w:r w:rsidRPr="00F20EDB">
                    <w:rPr>
                      <w:rStyle w:val="cell-value"/>
                      <w:b/>
                      <w:bCs/>
                      <w:lang w:val="en-US"/>
                    </w:rPr>
                    <w:t>4 fewer per 1,000</w:t>
                  </w:r>
                  <w:r w:rsidRPr="00F20EDB">
                    <w:rPr>
                      <w:lang w:val="en-US"/>
                    </w:rPr>
                    <w:br/>
                  </w:r>
                  <w:r w:rsidRPr="00F20EDB">
                    <w:rPr>
                      <w:rStyle w:val="cell-value"/>
                      <w:lang w:val="en-US"/>
                    </w:rPr>
                    <w:t>(12 fewer to 7 more)</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698F94D" w14:textId="77777777" w:rsidR="00A57810" w:rsidRPr="00F20EDB" w:rsidRDefault="00A57810" w:rsidP="00680558">
                  <w:pPr>
                    <w:jc w:val="center"/>
                    <w:rPr>
                      <w:lang w:val="en-US"/>
                    </w:rPr>
                  </w:pPr>
                  <w:r w:rsidRPr="00F20EDB">
                    <w:rPr>
                      <w:rStyle w:val="block"/>
                      <w:b/>
                      <w:bCs/>
                      <w:lang w:val="en-US"/>
                    </w:rPr>
                    <w:t>RR 0.93</w:t>
                  </w:r>
                  <w:r w:rsidRPr="00F20EDB">
                    <w:rPr>
                      <w:lang w:val="en-US"/>
                    </w:rPr>
                    <w:br/>
                  </w:r>
                  <w:r w:rsidRPr="00F20EDB">
                    <w:rPr>
                      <w:rStyle w:val="cell"/>
                      <w:lang w:val="en-US"/>
                    </w:rPr>
                    <w:t>(0.78 to 1.12)</w:t>
                  </w:r>
                </w:p>
              </w:tc>
            </w:tr>
          </w:tbl>
          <w:p w14:paraId="3992F3BD" w14:textId="77777777" w:rsidR="00A57810" w:rsidRPr="00F20EDB" w:rsidRDefault="00A57810" w:rsidP="00680558">
            <w:pPr>
              <w:rPr>
                <w:rFonts w:ascii="Calibri" w:hAnsi="Calibri"/>
                <w:lang w:val="en-US"/>
              </w:rPr>
            </w:pPr>
            <w:r w:rsidRPr="00F20EDB">
              <w:rPr>
                <w:rFonts w:ascii="Calibri" w:hAnsi="Calibri"/>
                <w:lang w:val="en-US"/>
              </w:rPr>
              <w:br/>
            </w:r>
          </w:p>
          <w:p w14:paraId="559D79F1" w14:textId="77777777" w:rsidR="00A57810" w:rsidRPr="00F20EDB" w:rsidRDefault="00A57810" w:rsidP="00680558">
            <w:pPr>
              <w:rPr>
                <w:rFonts w:ascii="Calibri" w:hAnsi="Calibri"/>
                <w:lang w:val="en-US"/>
              </w:rPr>
            </w:pPr>
            <w:r w:rsidRPr="00F20EDB">
              <w:rPr>
                <w:rFonts w:ascii="Calibri" w:hAnsi="Calibri"/>
                <w:lang w:val="en-US"/>
              </w:rPr>
              <w:lastRenderedPageBreak/>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55BFC0E" w14:textId="77777777" w:rsidR="00A57810" w:rsidRPr="00F20EDB" w:rsidRDefault="00A57810" w:rsidP="00680558">
            <w:pPr>
              <w:rPr>
                <w:rFonts w:ascii="Calibri" w:hAnsi="Calibri"/>
                <w:lang w:val="en-US"/>
              </w:rPr>
            </w:pPr>
            <w:r w:rsidRPr="00F20EDB">
              <w:rPr>
                <w:rFonts w:ascii="Calibri" w:hAnsi="Calibri"/>
                <w:lang w:val="en-US"/>
              </w:rPr>
              <w:lastRenderedPageBreak/>
              <w:br/>
              <w:t>Majority of panel members agreed with this judgment (trivial)</w:t>
            </w:r>
          </w:p>
          <w:p w14:paraId="04E14EFA" w14:textId="77777777" w:rsidR="00A57810" w:rsidRPr="00F20EDB" w:rsidRDefault="00A57810" w:rsidP="00680558">
            <w:pPr>
              <w:rPr>
                <w:rFonts w:ascii="Calibri" w:hAnsi="Calibri"/>
                <w:lang w:val="en-US"/>
              </w:rPr>
            </w:pPr>
          </w:p>
          <w:p w14:paraId="529F6E8A" w14:textId="77777777" w:rsidR="00A57810" w:rsidRPr="00F20EDB" w:rsidRDefault="00A57810" w:rsidP="00680558">
            <w:pPr>
              <w:rPr>
                <w:rFonts w:ascii="Calibri" w:hAnsi="Calibri"/>
                <w:lang w:val="en-US"/>
              </w:rPr>
            </w:pPr>
            <w:r w:rsidRPr="00F20EDB">
              <w:rPr>
                <w:rFonts w:ascii="Calibri" w:hAnsi="Calibri"/>
                <w:lang w:val="en-US"/>
              </w:rPr>
              <w:t>Two panel members felt that the major bleeding risk should be rated as small</w:t>
            </w:r>
          </w:p>
        </w:tc>
      </w:tr>
      <w:tr w:rsidR="00A57810" w:rsidRPr="00F20EDB" w14:paraId="6DC33E4A" w14:textId="77777777" w:rsidTr="00680558">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44C5C76" w14:textId="77777777" w:rsidR="00A57810" w:rsidRPr="00F20EDB" w:rsidRDefault="00A57810" w:rsidP="00680558">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Certainty of evidence</w:t>
            </w:r>
          </w:p>
          <w:p w14:paraId="5083DD07" w14:textId="77777777" w:rsidR="00A57810" w:rsidRPr="00F20EDB" w:rsidRDefault="00A57810" w:rsidP="00680558">
            <w:pPr>
              <w:pStyle w:val="Subtitle2"/>
              <w:spacing w:before="0" w:beforeAutospacing="0" w:after="0" w:afterAutospacing="0"/>
              <w:rPr>
                <w:rFonts w:ascii="Calibri" w:hAnsi="Calibri"/>
                <w:color w:val="FFFFFF"/>
                <w:lang w:val="en-US"/>
              </w:rPr>
            </w:pPr>
            <w:r w:rsidRPr="00F20EDB">
              <w:rPr>
                <w:rFonts w:ascii="Calibri" w:hAnsi="Calibri"/>
                <w:color w:val="FFFFFF"/>
                <w:lang w:val="en-US"/>
              </w:rPr>
              <w:t>What is the overall certainty of the evidence of effects?</w:t>
            </w:r>
          </w:p>
        </w:tc>
      </w:tr>
      <w:tr w:rsidR="00A57810" w:rsidRPr="00F20EDB" w14:paraId="274F1FE6" w14:textId="77777777" w:rsidTr="00680558">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6399A89" w14:textId="77777777" w:rsidR="00A57810" w:rsidRPr="00F20EDB" w:rsidRDefault="00A57810" w:rsidP="00680558">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AEA6B23" w14:textId="77777777" w:rsidR="00A57810" w:rsidRPr="00F20EDB" w:rsidRDefault="00A57810" w:rsidP="0068055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E1CF0D0" w14:textId="77777777" w:rsidR="00A57810" w:rsidRPr="00F20EDB" w:rsidRDefault="00A57810" w:rsidP="0068055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A57810" w:rsidRPr="00F20EDB" w14:paraId="74B852E1" w14:textId="77777777" w:rsidTr="00680558">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1878735" w14:textId="77777777" w:rsidR="00A57810" w:rsidRPr="00F20EDB" w:rsidRDefault="00A57810" w:rsidP="00680558">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ery low</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ow</w:t>
            </w:r>
            <w:r w:rsidRPr="00F20EDB">
              <w:rPr>
                <w:rFonts w:ascii="Calibri" w:hAnsi="Calibri"/>
                <w:lang w:val="en-US"/>
              </w:rPr>
              <w:br/>
            </w: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b/>
                <w:lang w:val="en-US"/>
              </w:rPr>
              <w:t>Moderate</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High</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o included studies</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75ACF1F" w14:textId="77777777" w:rsidR="00A57810" w:rsidRPr="00F20EDB" w:rsidRDefault="00A57810" w:rsidP="00680558">
            <w:pPr>
              <w:rPr>
                <w:rFonts w:ascii="Calibri" w:hAnsi="Calibri"/>
                <w:lang w:val="en-US"/>
              </w:rPr>
            </w:pPr>
            <w:r w:rsidRPr="00F20EDB">
              <w:rPr>
                <w:rFonts w:ascii="Calibri" w:hAnsi="Calibri"/>
                <w:lang w:val="en-US"/>
              </w:rPr>
              <w:br/>
            </w:r>
          </w:p>
          <w:p w14:paraId="21C8D46C" w14:textId="77777777" w:rsidR="00A57810" w:rsidRPr="00F20EDB" w:rsidRDefault="00A57810" w:rsidP="00680558">
            <w:pPr>
              <w:rPr>
                <w:rFonts w:ascii="Calibri" w:hAnsi="Calibri"/>
                <w:lang w:val="en-US"/>
              </w:rPr>
            </w:pPr>
            <w:r w:rsidRPr="00F20EDB">
              <w:rPr>
                <w:rFonts w:ascii="Calibri" w:hAnsi="Calibri"/>
                <w:lang w:val="en-US"/>
              </w:rPr>
              <w:br/>
            </w:r>
          </w:p>
          <w:tbl>
            <w:tblPr>
              <w:tblW w:w="5000" w:type="pct"/>
              <w:jc w:val="center"/>
              <w:tblCellMar>
                <w:top w:w="15" w:type="dxa"/>
                <w:left w:w="15" w:type="dxa"/>
                <w:bottom w:w="15" w:type="dxa"/>
                <w:right w:w="15" w:type="dxa"/>
              </w:tblCellMar>
              <w:tblLook w:val="04A0" w:firstRow="1" w:lastRow="0" w:firstColumn="1" w:lastColumn="0" w:noHBand="0" w:noVBand="1"/>
            </w:tblPr>
            <w:tblGrid>
              <w:gridCol w:w="2134"/>
              <w:gridCol w:w="1337"/>
              <w:gridCol w:w="2493"/>
            </w:tblGrid>
            <w:tr w:rsidR="00A57810" w:rsidRPr="00F20EDB" w14:paraId="10D77AED" w14:textId="77777777" w:rsidTr="00680558">
              <w:trPr>
                <w:tblHeader/>
                <w:jc w:val="center"/>
              </w:trPr>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3089E5E3" w14:textId="77777777" w:rsidR="00A57810" w:rsidRPr="00F20EDB" w:rsidRDefault="00A57810" w:rsidP="00680558">
                  <w:pPr>
                    <w:jc w:val="center"/>
                    <w:rPr>
                      <w:b/>
                      <w:bCs/>
                      <w:lang w:val="en-US"/>
                    </w:rPr>
                  </w:pPr>
                  <w:r w:rsidRPr="00F20EDB">
                    <w:rPr>
                      <w:b/>
                      <w:bCs/>
                      <w:lang w:val="en-US"/>
                    </w:rPr>
                    <w:t>Outcomes</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35450736" w14:textId="77777777" w:rsidR="00A57810" w:rsidRPr="00F20EDB" w:rsidRDefault="00A57810" w:rsidP="00680558">
                  <w:pPr>
                    <w:jc w:val="center"/>
                    <w:rPr>
                      <w:b/>
                      <w:bCs/>
                      <w:lang w:val="en-US"/>
                    </w:rPr>
                  </w:pPr>
                  <w:r w:rsidRPr="00F20EDB">
                    <w:rPr>
                      <w:b/>
                      <w:bCs/>
                      <w:lang w:val="en-US"/>
                    </w:rPr>
                    <w:t>Importance</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343282FA" w14:textId="77777777" w:rsidR="00A57810" w:rsidRPr="00F20EDB" w:rsidRDefault="00A57810" w:rsidP="00680558">
                  <w:pPr>
                    <w:jc w:val="center"/>
                    <w:rPr>
                      <w:b/>
                      <w:bCs/>
                      <w:lang w:val="en-US"/>
                    </w:rPr>
                  </w:pPr>
                  <w:r w:rsidRPr="00F20EDB">
                    <w:rPr>
                      <w:b/>
                      <w:bCs/>
                      <w:lang w:val="en-US"/>
                    </w:rPr>
                    <w:t>Certainty of the evidence</w:t>
                  </w:r>
                  <w:r w:rsidRPr="00F20EDB">
                    <w:rPr>
                      <w:b/>
                      <w:bCs/>
                      <w:lang w:val="en-US"/>
                    </w:rPr>
                    <w:br/>
                    <w:t>(GRADE)</w:t>
                  </w:r>
                </w:p>
              </w:tc>
            </w:tr>
            <w:tr w:rsidR="00A57810" w:rsidRPr="00F20EDB" w14:paraId="2AC5D655" w14:textId="77777777" w:rsidTr="00680558">
              <w:trPr>
                <w:jc w:val="center"/>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593A23A" w14:textId="77777777" w:rsidR="00A57810" w:rsidRPr="00F20EDB" w:rsidRDefault="00A57810" w:rsidP="00680558">
                  <w:pPr>
                    <w:jc w:val="center"/>
                    <w:rPr>
                      <w:lang w:val="en-US"/>
                    </w:rPr>
                  </w:pPr>
                  <w:r w:rsidRPr="00F20EDB">
                    <w:rPr>
                      <w:rStyle w:val="label"/>
                      <w:lang w:val="en-US"/>
                    </w:rPr>
                    <w:t>DVT</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BC35386" w14:textId="77777777" w:rsidR="00A57810" w:rsidRPr="00F20EDB" w:rsidRDefault="00A57810" w:rsidP="00680558">
                  <w:pPr>
                    <w:jc w:val="center"/>
                    <w:rPr>
                      <w:lang w:val="en-US"/>
                    </w:rPr>
                  </w:pPr>
                  <w:r w:rsidRPr="00F20EDB">
                    <w:rPr>
                      <w:lang w:val="en-US"/>
                    </w:rPr>
                    <w:t>CRITICAL</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F682E53" w14:textId="77777777" w:rsidR="00A57810" w:rsidRPr="00F20EDB" w:rsidRDefault="00A57810" w:rsidP="00680558">
                  <w:pPr>
                    <w:jc w:val="center"/>
                    <w:rPr>
                      <w:lang w:val="en-US"/>
                    </w:rPr>
                  </w:pPr>
                  <w:r w:rsidRPr="00F20EDB">
                    <w:rPr>
                      <w:rStyle w:val="quality-sign"/>
                      <w:rFonts w:ascii="Cambria Math" w:hAnsi="Cambria Math" w:cs="Cambria Math"/>
                      <w:lang w:val="en-US"/>
                    </w:rPr>
                    <w:t>⨁⨁⨁</w:t>
                  </w:r>
                  <w:r w:rsidRPr="00F20EDB">
                    <w:rPr>
                      <w:rStyle w:val="quality-sign"/>
                      <w:rFonts w:ascii="Segoe UI Symbol" w:hAnsi="Segoe UI Symbol" w:cs="Segoe UI Symbol"/>
                      <w:lang w:val="en-US"/>
                    </w:rPr>
                    <w:t>◯</w:t>
                  </w:r>
                  <w:r w:rsidRPr="00F20EDB">
                    <w:rPr>
                      <w:lang w:val="en-US"/>
                    </w:rPr>
                    <w:br/>
                  </w:r>
                  <w:r w:rsidRPr="00F20EDB">
                    <w:rPr>
                      <w:rStyle w:val="quality-text"/>
                      <w:lang w:val="en-US"/>
                    </w:rPr>
                    <w:t>MODERATE</w:t>
                  </w:r>
                  <w:r w:rsidRPr="00F20EDB">
                    <w:rPr>
                      <w:vertAlign w:val="superscript"/>
                      <w:lang w:val="en-US"/>
                    </w:rPr>
                    <w:t>a,b</w:t>
                  </w:r>
                </w:p>
              </w:tc>
            </w:tr>
            <w:tr w:rsidR="00A57810" w:rsidRPr="00F20EDB" w14:paraId="1F65D4E6" w14:textId="77777777" w:rsidTr="00680558">
              <w:trPr>
                <w:jc w:val="center"/>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2BC4CDB" w14:textId="77777777" w:rsidR="00A57810" w:rsidRPr="00F20EDB" w:rsidRDefault="00A57810" w:rsidP="00680558">
                  <w:pPr>
                    <w:jc w:val="center"/>
                    <w:rPr>
                      <w:lang w:val="en-US"/>
                    </w:rPr>
                  </w:pPr>
                  <w:r w:rsidRPr="00F20EDB">
                    <w:rPr>
                      <w:rStyle w:val="label"/>
                      <w:lang w:val="en-US"/>
                    </w:rPr>
                    <w:t>Pulmonary Embolism</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CDD1619" w14:textId="77777777" w:rsidR="00A57810" w:rsidRPr="00F20EDB" w:rsidRDefault="00A57810" w:rsidP="00680558">
                  <w:pPr>
                    <w:jc w:val="center"/>
                    <w:rPr>
                      <w:lang w:val="en-US"/>
                    </w:rPr>
                  </w:pPr>
                  <w:r w:rsidRPr="00F20EDB">
                    <w:rPr>
                      <w:lang w:val="en-US"/>
                    </w:rPr>
                    <w:t>CRITICAL</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8A57AD4" w14:textId="77777777" w:rsidR="00A57810" w:rsidRPr="00F20EDB" w:rsidRDefault="00A57810" w:rsidP="00680558">
                  <w:pPr>
                    <w:jc w:val="center"/>
                    <w:rPr>
                      <w:lang w:val="en-US"/>
                    </w:rPr>
                  </w:pPr>
                  <w:r w:rsidRPr="00F20EDB">
                    <w:rPr>
                      <w:rStyle w:val="quality-sign"/>
                      <w:rFonts w:ascii="Cambria Math" w:hAnsi="Cambria Math" w:cs="Cambria Math"/>
                      <w:lang w:val="en-US"/>
                    </w:rPr>
                    <w:t>⨁⨁⨁⨁</w:t>
                  </w:r>
                  <w:r w:rsidRPr="00F20EDB">
                    <w:rPr>
                      <w:lang w:val="en-US"/>
                    </w:rPr>
                    <w:br/>
                  </w:r>
                  <w:r w:rsidRPr="00F20EDB">
                    <w:rPr>
                      <w:rStyle w:val="quality-text"/>
                      <w:lang w:val="en-US"/>
                    </w:rPr>
                    <w:t>HIGH</w:t>
                  </w:r>
                  <w:r w:rsidRPr="00F20EDB">
                    <w:rPr>
                      <w:vertAlign w:val="superscript"/>
                      <w:lang w:val="en-US"/>
                    </w:rPr>
                    <w:t>b</w:t>
                  </w:r>
                </w:p>
              </w:tc>
            </w:tr>
            <w:tr w:rsidR="00A57810" w:rsidRPr="00F20EDB" w14:paraId="1E91B100" w14:textId="77777777" w:rsidTr="00680558">
              <w:trPr>
                <w:jc w:val="center"/>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0A5477F" w14:textId="77777777" w:rsidR="00A57810" w:rsidRPr="00F20EDB" w:rsidRDefault="00A57810" w:rsidP="00680558">
                  <w:pPr>
                    <w:jc w:val="center"/>
                    <w:rPr>
                      <w:lang w:val="en-US"/>
                    </w:rPr>
                  </w:pPr>
                  <w:r w:rsidRPr="00F20EDB">
                    <w:rPr>
                      <w:rStyle w:val="label"/>
                      <w:lang w:val="en-US"/>
                    </w:rPr>
                    <w:t>Major Bleeding</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FB49D5A" w14:textId="77777777" w:rsidR="00A57810" w:rsidRPr="00F20EDB" w:rsidRDefault="00A57810" w:rsidP="00680558">
                  <w:pPr>
                    <w:jc w:val="center"/>
                    <w:rPr>
                      <w:lang w:val="en-US"/>
                    </w:rPr>
                  </w:pPr>
                  <w:r w:rsidRPr="00F20EDB">
                    <w:rPr>
                      <w:lang w:val="en-US"/>
                    </w:rPr>
                    <w:t>CRITICAL</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F056F75" w14:textId="77777777" w:rsidR="00A57810" w:rsidRPr="00F20EDB" w:rsidRDefault="00A57810" w:rsidP="00680558">
                  <w:pPr>
                    <w:jc w:val="center"/>
                    <w:rPr>
                      <w:lang w:val="en-US"/>
                    </w:rPr>
                  </w:pPr>
                  <w:r w:rsidRPr="00F20EDB">
                    <w:rPr>
                      <w:rStyle w:val="quality-sign"/>
                      <w:rFonts w:ascii="Cambria Math" w:hAnsi="Cambria Math" w:cs="Cambria Math"/>
                      <w:lang w:val="en-US"/>
                    </w:rPr>
                    <w:t>⨁⨁⨁</w:t>
                  </w:r>
                  <w:r w:rsidRPr="00F20EDB">
                    <w:rPr>
                      <w:rStyle w:val="quality-sign"/>
                      <w:rFonts w:ascii="Segoe UI Symbol" w:hAnsi="Segoe UI Symbol" w:cs="Segoe UI Symbol"/>
                      <w:lang w:val="en-US"/>
                    </w:rPr>
                    <w:t>◯</w:t>
                  </w:r>
                  <w:r w:rsidRPr="00F20EDB">
                    <w:rPr>
                      <w:lang w:val="en-US"/>
                    </w:rPr>
                    <w:br/>
                  </w:r>
                  <w:r w:rsidRPr="00F20EDB">
                    <w:rPr>
                      <w:rStyle w:val="quality-text"/>
                      <w:lang w:val="en-US"/>
                    </w:rPr>
                    <w:t>MODERATE</w:t>
                  </w:r>
                  <w:r w:rsidRPr="00F20EDB">
                    <w:rPr>
                      <w:vertAlign w:val="superscript"/>
                      <w:lang w:val="en-US"/>
                    </w:rPr>
                    <w:t>b,c</w:t>
                  </w:r>
                </w:p>
              </w:tc>
            </w:tr>
            <w:tr w:rsidR="00A57810" w:rsidRPr="00F20EDB" w14:paraId="4BCEF84A" w14:textId="77777777" w:rsidTr="00680558">
              <w:trPr>
                <w:jc w:val="center"/>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6400A24" w14:textId="77777777" w:rsidR="00A57810" w:rsidRPr="00F20EDB" w:rsidRDefault="00A57810" w:rsidP="00680558">
                  <w:pPr>
                    <w:jc w:val="center"/>
                    <w:rPr>
                      <w:lang w:val="en-US"/>
                    </w:rPr>
                  </w:pPr>
                  <w:r w:rsidRPr="00F20EDB">
                    <w:rPr>
                      <w:rStyle w:val="label"/>
                      <w:lang w:val="en-US"/>
                    </w:rPr>
                    <w:t>ICU Mortality</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1D1E94E" w14:textId="77777777" w:rsidR="00A57810" w:rsidRPr="00F20EDB" w:rsidRDefault="00A57810" w:rsidP="00680558">
                  <w:pPr>
                    <w:jc w:val="center"/>
                    <w:rPr>
                      <w:lang w:val="en-US"/>
                    </w:rPr>
                  </w:pPr>
                  <w:r w:rsidRPr="00F20EDB">
                    <w:rPr>
                      <w:lang w:val="en-US"/>
                    </w:rPr>
                    <w:t>CRITICAL</w:t>
                  </w:r>
                  <w:r w:rsidRPr="00F20EDB">
                    <w:rPr>
                      <w:vertAlign w:val="superscript"/>
                      <w:lang w:val="en-US"/>
                    </w:rPr>
                    <w:t>b</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CF05A90" w14:textId="77777777" w:rsidR="00A57810" w:rsidRPr="00F20EDB" w:rsidRDefault="00A57810" w:rsidP="00680558">
                  <w:pPr>
                    <w:jc w:val="center"/>
                    <w:rPr>
                      <w:lang w:val="en-US"/>
                    </w:rPr>
                  </w:pPr>
                  <w:r w:rsidRPr="00F20EDB">
                    <w:rPr>
                      <w:rStyle w:val="quality-sign"/>
                      <w:rFonts w:ascii="Cambria Math" w:hAnsi="Cambria Math" w:cs="Cambria Math"/>
                      <w:lang w:val="en-US"/>
                    </w:rPr>
                    <w:t>⨁⨁⨁</w:t>
                  </w:r>
                  <w:r w:rsidRPr="00F20EDB">
                    <w:rPr>
                      <w:rStyle w:val="quality-sign"/>
                      <w:rFonts w:ascii="Segoe UI Symbol" w:hAnsi="Segoe UI Symbol" w:cs="Segoe UI Symbol"/>
                      <w:lang w:val="en-US"/>
                    </w:rPr>
                    <w:t>◯</w:t>
                  </w:r>
                  <w:r w:rsidRPr="00F20EDB">
                    <w:rPr>
                      <w:lang w:val="en-US"/>
                    </w:rPr>
                    <w:br/>
                  </w:r>
                  <w:r w:rsidRPr="00F20EDB">
                    <w:rPr>
                      <w:rStyle w:val="quality-text"/>
                      <w:lang w:val="en-US"/>
                    </w:rPr>
                    <w:t>MODERATE</w:t>
                  </w:r>
                  <w:r w:rsidRPr="00F20EDB">
                    <w:rPr>
                      <w:vertAlign w:val="superscript"/>
                      <w:lang w:val="en-US"/>
                    </w:rPr>
                    <w:t>b,c</w:t>
                  </w:r>
                </w:p>
              </w:tc>
            </w:tr>
          </w:tbl>
          <w:p w14:paraId="5E180EA4" w14:textId="77777777" w:rsidR="00A57810" w:rsidRPr="00F20EDB" w:rsidRDefault="00A57810" w:rsidP="00680558">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BF688A9" w14:textId="77777777" w:rsidR="00A57810" w:rsidRPr="00F20EDB" w:rsidRDefault="00A57810" w:rsidP="00680558">
            <w:pPr>
              <w:rPr>
                <w:rFonts w:ascii="Calibri" w:hAnsi="Calibri"/>
                <w:lang w:val="en-US"/>
              </w:rPr>
            </w:pPr>
            <w:r w:rsidRPr="00F20EDB">
              <w:rPr>
                <w:rFonts w:ascii="Calibri" w:hAnsi="Calibri"/>
                <w:lang w:val="en-US"/>
              </w:rPr>
              <w:br/>
              <w:t>Despite the indirectness of the evidence, the panel felt that it is still applicable to COVID-19 patients in the ICU.</w:t>
            </w:r>
          </w:p>
          <w:p w14:paraId="1BE5A87E" w14:textId="77777777" w:rsidR="00A57810" w:rsidRPr="00F20EDB" w:rsidRDefault="00A57810" w:rsidP="00680558">
            <w:pPr>
              <w:rPr>
                <w:rFonts w:ascii="Calibri" w:hAnsi="Calibri"/>
                <w:lang w:val="en-US"/>
              </w:rPr>
            </w:pPr>
          </w:p>
          <w:p w14:paraId="547DAF3B" w14:textId="77777777" w:rsidR="00A57810" w:rsidRPr="00F20EDB" w:rsidRDefault="00A57810" w:rsidP="00680558">
            <w:pPr>
              <w:rPr>
                <w:rFonts w:ascii="Calibri" w:hAnsi="Calibri"/>
                <w:lang w:val="en-US"/>
              </w:rPr>
            </w:pPr>
            <w:r w:rsidRPr="00F20EDB">
              <w:rPr>
                <w:rFonts w:ascii="Calibri" w:hAnsi="Calibri"/>
                <w:lang w:val="en-US"/>
              </w:rPr>
              <w:t>100% agreement on this judgment</w:t>
            </w:r>
          </w:p>
        </w:tc>
      </w:tr>
      <w:tr w:rsidR="00A57810" w:rsidRPr="00F20EDB" w14:paraId="23F33861" w14:textId="77777777" w:rsidTr="00680558">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E5089E2" w14:textId="77777777" w:rsidR="00A57810" w:rsidRPr="00F20EDB" w:rsidRDefault="00A57810" w:rsidP="00680558">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Values</w:t>
            </w:r>
          </w:p>
          <w:p w14:paraId="52C67E97" w14:textId="77777777" w:rsidR="00A57810" w:rsidRPr="00F20EDB" w:rsidRDefault="00A57810" w:rsidP="00680558">
            <w:pPr>
              <w:pStyle w:val="Subtitle2"/>
              <w:spacing w:before="0" w:beforeAutospacing="0" w:after="0" w:afterAutospacing="0"/>
              <w:rPr>
                <w:rFonts w:ascii="Calibri" w:hAnsi="Calibri"/>
                <w:color w:val="FFFFFF"/>
                <w:lang w:val="en-US"/>
              </w:rPr>
            </w:pPr>
            <w:r w:rsidRPr="00F20EDB">
              <w:rPr>
                <w:rFonts w:ascii="Calibri" w:hAnsi="Calibri"/>
                <w:color w:val="FFFFFF"/>
                <w:lang w:val="en-US"/>
              </w:rPr>
              <w:t>Is there important uncertainty about or variability in how much people value the main outcomes?</w:t>
            </w:r>
          </w:p>
        </w:tc>
      </w:tr>
      <w:tr w:rsidR="00A57810" w:rsidRPr="00F20EDB" w14:paraId="18765C10" w14:textId="77777777" w:rsidTr="00680558">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4C6ACB1" w14:textId="77777777" w:rsidR="00A57810" w:rsidRPr="00F20EDB" w:rsidRDefault="00A57810" w:rsidP="00680558">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4DBD8C5" w14:textId="77777777" w:rsidR="00A57810" w:rsidRPr="00F20EDB" w:rsidRDefault="00A57810" w:rsidP="0068055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117C892" w14:textId="77777777" w:rsidR="00A57810" w:rsidRPr="00F20EDB" w:rsidRDefault="00A57810" w:rsidP="0068055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A57810" w:rsidRPr="00F20EDB" w14:paraId="443700D0" w14:textId="77777777" w:rsidTr="00680558">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FB68F2F" w14:textId="77777777" w:rsidR="00A57810" w:rsidRPr="00F20EDB" w:rsidRDefault="00A57810" w:rsidP="00680558">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Important uncertainty or variability</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ossibly important uncertainty or variability</w:t>
            </w:r>
            <w:r w:rsidRPr="00F20EDB">
              <w:rPr>
                <w:rFonts w:ascii="Calibri" w:hAnsi="Calibri"/>
                <w:lang w:val="en-US"/>
              </w:rPr>
              <w:br/>
            </w: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b/>
                <w:lang w:val="en-US"/>
              </w:rPr>
              <w:t>Probably no important uncertainty or variability</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o important uncertainty or variability</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99FA87B" w14:textId="77777777" w:rsidR="00A57810" w:rsidRPr="00F20EDB" w:rsidRDefault="00A57810" w:rsidP="00680558">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D0F6F8B" w14:textId="77777777" w:rsidR="00A57810" w:rsidRPr="00F20EDB" w:rsidRDefault="00A57810" w:rsidP="00680558">
            <w:pPr>
              <w:rPr>
                <w:rFonts w:ascii="Calibri" w:hAnsi="Calibri"/>
                <w:lang w:val="en-US"/>
              </w:rPr>
            </w:pPr>
            <w:r w:rsidRPr="00F20EDB">
              <w:rPr>
                <w:rFonts w:ascii="Calibri" w:hAnsi="Calibri"/>
                <w:lang w:val="en-US"/>
              </w:rPr>
              <w:br/>
              <w:t xml:space="preserve">100% agreement on this judgment </w:t>
            </w:r>
          </w:p>
        </w:tc>
      </w:tr>
      <w:tr w:rsidR="00A57810" w:rsidRPr="00F20EDB" w14:paraId="2F1740DD" w14:textId="77777777" w:rsidTr="00680558">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D26F2D3" w14:textId="77777777" w:rsidR="00A57810" w:rsidRPr="00F20EDB" w:rsidRDefault="00A57810" w:rsidP="00680558">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Balance of effects</w:t>
            </w:r>
          </w:p>
          <w:p w14:paraId="2A3E322A" w14:textId="77777777" w:rsidR="00A57810" w:rsidRPr="00F20EDB" w:rsidRDefault="00A57810" w:rsidP="00680558">
            <w:pPr>
              <w:pStyle w:val="Subtitle2"/>
              <w:spacing w:before="0" w:beforeAutospacing="0" w:after="0" w:afterAutospacing="0"/>
              <w:rPr>
                <w:rFonts w:ascii="Calibri" w:hAnsi="Calibri"/>
                <w:color w:val="FFFFFF"/>
                <w:lang w:val="en-US"/>
              </w:rPr>
            </w:pPr>
            <w:r w:rsidRPr="00F20EDB">
              <w:rPr>
                <w:rFonts w:ascii="Calibri" w:hAnsi="Calibri"/>
                <w:color w:val="FFFFFF"/>
                <w:lang w:val="en-US"/>
              </w:rPr>
              <w:t>Does the balance between desirable and undesirable effects favor the intervention or the comparison?</w:t>
            </w:r>
          </w:p>
        </w:tc>
      </w:tr>
      <w:tr w:rsidR="00A57810" w:rsidRPr="00F20EDB" w14:paraId="4F6F1900" w14:textId="77777777" w:rsidTr="00680558">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A201C54" w14:textId="77777777" w:rsidR="00A57810" w:rsidRPr="00F20EDB" w:rsidRDefault="00A57810" w:rsidP="00680558">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CEB8547" w14:textId="77777777" w:rsidR="00A57810" w:rsidRPr="00F20EDB" w:rsidRDefault="00A57810" w:rsidP="0068055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264C890" w14:textId="77777777" w:rsidR="00A57810" w:rsidRPr="00F20EDB" w:rsidRDefault="00A57810" w:rsidP="0068055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A57810" w:rsidRPr="00F20EDB" w14:paraId="2831ED6F" w14:textId="77777777" w:rsidTr="00680558">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41EE2EC" w14:textId="77777777" w:rsidR="00A57810" w:rsidRPr="00F20EDB" w:rsidRDefault="00A57810" w:rsidP="00680558">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Favors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favors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es not favor either the intervention or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favors the intervention</w:t>
            </w:r>
            <w:r w:rsidRPr="00F20EDB">
              <w:rPr>
                <w:rFonts w:ascii="Calibri" w:hAnsi="Calibri"/>
                <w:lang w:val="en-US"/>
              </w:rPr>
              <w:br/>
            </w: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Favors the interventi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FF47457" w14:textId="77777777" w:rsidR="00A57810" w:rsidRPr="00F20EDB" w:rsidRDefault="00A57810" w:rsidP="00680558">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0200A24" w14:textId="77777777" w:rsidR="00A57810" w:rsidRPr="00F20EDB" w:rsidRDefault="00A57810" w:rsidP="00680558">
            <w:pPr>
              <w:rPr>
                <w:rFonts w:ascii="Calibri" w:hAnsi="Calibri"/>
                <w:lang w:val="en-US"/>
              </w:rPr>
            </w:pPr>
            <w:r w:rsidRPr="00F20EDB">
              <w:rPr>
                <w:rFonts w:ascii="Calibri" w:hAnsi="Calibri"/>
                <w:lang w:val="en-US"/>
              </w:rPr>
              <w:br/>
              <w:t>100% agreement on this judgment</w:t>
            </w:r>
          </w:p>
        </w:tc>
      </w:tr>
      <w:tr w:rsidR="00A57810" w:rsidRPr="00F20EDB" w14:paraId="23578A0E" w14:textId="77777777" w:rsidTr="00680558">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E6E7373" w14:textId="77777777" w:rsidR="00A57810" w:rsidRPr="00F20EDB" w:rsidRDefault="00A57810" w:rsidP="00680558">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Resources required</w:t>
            </w:r>
          </w:p>
          <w:p w14:paraId="0E4FB821" w14:textId="77777777" w:rsidR="00A57810" w:rsidRPr="00F20EDB" w:rsidRDefault="00A57810" w:rsidP="00680558">
            <w:pPr>
              <w:pStyle w:val="Subtitle2"/>
              <w:spacing w:before="0" w:beforeAutospacing="0" w:after="0" w:afterAutospacing="0"/>
              <w:rPr>
                <w:rFonts w:ascii="Calibri" w:hAnsi="Calibri"/>
                <w:color w:val="FFFFFF"/>
                <w:lang w:val="en-US"/>
              </w:rPr>
            </w:pPr>
            <w:r w:rsidRPr="00F20EDB">
              <w:rPr>
                <w:rFonts w:ascii="Calibri" w:hAnsi="Calibri"/>
                <w:color w:val="FFFFFF"/>
                <w:lang w:val="en-US"/>
              </w:rPr>
              <w:t>How large are the resource requirements (costs)?</w:t>
            </w:r>
          </w:p>
        </w:tc>
      </w:tr>
      <w:tr w:rsidR="00A57810" w:rsidRPr="00F20EDB" w14:paraId="1A2CD3CA" w14:textId="77777777" w:rsidTr="00680558">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057FA2C" w14:textId="77777777" w:rsidR="00A57810" w:rsidRPr="00F20EDB" w:rsidRDefault="00A57810" w:rsidP="00680558">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A2567F0" w14:textId="77777777" w:rsidR="00A57810" w:rsidRPr="00F20EDB" w:rsidRDefault="00A57810" w:rsidP="0068055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8114911" w14:textId="77777777" w:rsidR="00A57810" w:rsidRPr="00F20EDB" w:rsidRDefault="00A57810" w:rsidP="0068055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A57810" w:rsidRPr="00F20EDB" w14:paraId="53A95F89" w14:textId="77777777" w:rsidTr="00680558">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4C5B237" w14:textId="77777777" w:rsidR="00A57810" w:rsidRPr="00F20EDB" w:rsidRDefault="00A57810" w:rsidP="00680558">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arge cost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Moderate cost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egligible costs and savings</w:t>
            </w:r>
            <w:r w:rsidRPr="00F20EDB">
              <w:rPr>
                <w:rFonts w:ascii="Calibri" w:hAnsi="Calibri"/>
                <w:lang w:val="en-US"/>
              </w:rPr>
              <w:br/>
            </w: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Moderate saving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arge saving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F52CCE8" w14:textId="77777777" w:rsidR="00A57810" w:rsidRPr="00F20EDB" w:rsidRDefault="00A57810" w:rsidP="00680558">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68BD3D2" w14:textId="77777777" w:rsidR="00A57810" w:rsidRPr="00F20EDB" w:rsidRDefault="00A57810" w:rsidP="00680558">
            <w:pPr>
              <w:rPr>
                <w:rFonts w:ascii="Calibri" w:hAnsi="Calibri"/>
                <w:lang w:val="en-US"/>
              </w:rPr>
            </w:pPr>
            <w:r w:rsidRPr="00F20EDB">
              <w:rPr>
                <w:rFonts w:ascii="Calibri" w:hAnsi="Calibri"/>
                <w:lang w:val="en-US"/>
              </w:rPr>
              <w:br/>
              <w:t>Majority (97.6%) agreed with this judgment</w:t>
            </w:r>
          </w:p>
          <w:p w14:paraId="4D49FCB9" w14:textId="77777777" w:rsidR="00A57810" w:rsidRPr="00F20EDB" w:rsidRDefault="00A57810" w:rsidP="00680558">
            <w:pPr>
              <w:rPr>
                <w:rFonts w:ascii="Calibri" w:hAnsi="Calibri"/>
                <w:lang w:val="en-US"/>
              </w:rPr>
            </w:pPr>
          </w:p>
          <w:p w14:paraId="2A713274" w14:textId="77777777" w:rsidR="00A57810" w:rsidRPr="00F20EDB" w:rsidRDefault="00A57810" w:rsidP="00680558">
            <w:pPr>
              <w:rPr>
                <w:rFonts w:ascii="Calibri" w:hAnsi="Calibri"/>
                <w:lang w:val="en-US"/>
              </w:rPr>
            </w:pPr>
            <w:r w:rsidRPr="00F20EDB">
              <w:rPr>
                <w:rFonts w:ascii="Calibri" w:hAnsi="Calibri"/>
                <w:lang w:val="en-US"/>
              </w:rPr>
              <w:t>One panel member preferred the option “Don’t know”</w:t>
            </w:r>
          </w:p>
        </w:tc>
      </w:tr>
      <w:tr w:rsidR="00A57810" w:rsidRPr="00F20EDB" w14:paraId="06666012" w14:textId="77777777" w:rsidTr="00680558">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3C2EAFB" w14:textId="77777777" w:rsidR="00A57810" w:rsidRPr="00F20EDB" w:rsidRDefault="00A57810" w:rsidP="00680558">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Certainty of evidence of required resources</w:t>
            </w:r>
          </w:p>
          <w:p w14:paraId="07BD5B5B" w14:textId="77777777" w:rsidR="00A57810" w:rsidRPr="00F20EDB" w:rsidRDefault="00A57810" w:rsidP="00680558">
            <w:pPr>
              <w:pStyle w:val="Subtitle2"/>
              <w:spacing w:before="0" w:beforeAutospacing="0" w:after="0" w:afterAutospacing="0"/>
              <w:rPr>
                <w:rFonts w:ascii="Calibri" w:hAnsi="Calibri"/>
                <w:color w:val="FFFFFF"/>
                <w:lang w:val="en-US"/>
              </w:rPr>
            </w:pPr>
            <w:r w:rsidRPr="00F20EDB">
              <w:rPr>
                <w:rFonts w:ascii="Calibri" w:hAnsi="Calibri"/>
                <w:color w:val="FFFFFF"/>
                <w:lang w:val="en-US"/>
              </w:rPr>
              <w:t>What is the certainty of the evidence of resource requirements (costs)?</w:t>
            </w:r>
          </w:p>
        </w:tc>
      </w:tr>
      <w:tr w:rsidR="00A57810" w:rsidRPr="00F20EDB" w14:paraId="7689E8AE" w14:textId="77777777" w:rsidTr="00680558">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08033E2" w14:textId="77777777" w:rsidR="00A57810" w:rsidRPr="00F20EDB" w:rsidRDefault="00A57810" w:rsidP="00680558">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153386B" w14:textId="77777777" w:rsidR="00A57810" w:rsidRPr="00F20EDB" w:rsidRDefault="00A57810" w:rsidP="0068055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0A8607A" w14:textId="77777777" w:rsidR="00A57810" w:rsidRPr="00F20EDB" w:rsidRDefault="00A57810" w:rsidP="0068055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A57810" w:rsidRPr="00F20EDB" w14:paraId="345BD52E" w14:textId="77777777" w:rsidTr="00680558">
        <w:trPr>
          <w:trHeight w:val="30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3B05C8A" w14:textId="77777777" w:rsidR="00A57810" w:rsidRPr="00F20EDB" w:rsidRDefault="00A57810" w:rsidP="00680558">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ery low</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ow</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Moderate</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High</w:t>
            </w:r>
            <w:r w:rsidRPr="00F20EDB">
              <w:rPr>
                <w:rFonts w:ascii="Calibri" w:hAnsi="Calibri"/>
                <w:lang w:val="en-US"/>
              </w:rPr>
              <w:br/>
            </w: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No included studies</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FDAE164" w14:textId="77777777" w:rsidR="00A57810" w:rsidRPr="00F20EDB" w:rsidRDefault="00A57810" w:rsidP="00680558">
            <w:pPr>
              <w:rPr>
                <w:rFonts w:ascii="Calibri" w:hAnsi="Calibri"/>
                <w:lang w:val="en-US"/>
              </w:rPr>
            </w:pPr>
            <w:r w:rsidRPr="00F20EDB">
              <w:rPr>
                <w:rFonts w:ascii="Calibri" w:hAnsi="Calibri"/>
                <w:lang w:val="en-US"/>
              </w:rPr>
              <w:br/>
            </w:r>
          </w:p>
          <w:p w14:paraId="4B058934" w14:textId="77777777" w:rsidR="00A57810" w:rsidRPr="00F20EDB" w:rsidRDefault="00A57810" w:rsidP="00680558">
            <w:pPr>
              <w:rPr>
                <w:rFonts w:ascii="Calibri" w:hAnsi="Calibri"/>
                <w:lang w:val="en-US"/>
              </w:rPr>
            </w:pP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E6D5B7F" w14:textId="77777777" w:rsidR="00A57810" w:rsidRPr="00F20EDB" w:rsidRDefault="00A57810" w:rsidP="00680558">
            <w:pPr>
              <w:rPr>
                <w:rFonts w:ascii="Calibri" w:hAnsi="Calibri"/>
                <w:lang w:val="en-US"/>
              </w:rPr>
            </w:pPr>
            <w:r w:rsidRPr="00F20EDB">
              <w:rPr>
                <w:rFonts w:ascii="Calibri" w:hAnsi="Calibri"/>
                <w:lang w:val="en-US"/>
              </w:rPr>
              <w:br/>
            </w:r>
          </w:p>
        </w:tc>
      </w:tr>
      <w:tr w:rsidR="00A57810" w:rsidRPr="00F20EDB" w14:paraId="3EB20542" w14:textId="77777777" w:rsidTr="00680558">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20E0879" w14:textId="77777777" w:rsidR="00A57810" w:rsidRPr="00F20EDB" w:rsidRDefault="00A57810" w:rsidP="00680558">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Cost effectiveness</w:t>
            </w:r>
          </w:p>
          <w:p w14:paraId="2F67DDBA" w14:textId="77777777" w:rsidR="00A57810" w:rsidRPr="00F20EDB" w:rsidRDefault="00A57810" w:rsidP="00680558">
            <w:pPr>
              <w:pStyle w:val="Subtitle2"/>
              <w:spacing w:before="0" w:beforeAutospacing="0" w:after="0" w:afterAutospacing="0"/>
              <w:rPr>
                <w:rFonts w:ascii="Calibri" w:hAnsi="Calibri"/>
                <w:color w:val="FFFFFF"/>
                <w:lang w:val="en-US"/>
              </w:rPr>
            </w:pPr>
            <w:r w:rsidRPr="00F20EDB">
              <w:rPr>
                <w:rFonts w:ascii="Calibri" w:hAnsi="Calibri"/>
                <w:color w:val="FFFFFF"/>
                <w:lang w:val="en-US"/>
              </w:rPr>
              <w:t>Does the cost-effectiveness of the intervention favor the intervention or the comparison?</w:t>
            </w:r>
          </w:p>
        </w:tc>
      </w:tr>
      <w:tr w:rsidR="00A57810" w:rsidRPr="00F20EDB" w14:paraId="44207D71" w14:textId="77777777" w:rsidTr="00680558">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E8082E7" w14:textId="77777777" w:rsidR="00A57810" w:rsidRPr="00F20EDB" w:rsidRDefault="00A57810" w:rsidP="00680558">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32AAE29" w14:textId="77777777" w:rsidR="00A57810" w:rsidRPr="00F20EDB" w:rsidRDefault="00A57810" w:rsidP="0068055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768375C" w14:textId="77777777" w:rsidR="00A57810" w:rsidRPr="00F20EDB" w:rsidRDefault="00A57810" w:rsidP="0068055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A57810" w:rsidRPr="00F20EDB" w14:paraId="3951FCC7" w14:textId="77777777" w:rsidTr="00680558">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D793AA8" w14:textId="77777777" w:rsidR="00A57810" w:rsidRPr="00F20EDB" w:rsidRDefault="00A57810" w:rsidP="00680558">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Favors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favors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es not favor either the intervention or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favors the interventi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Favors the interventi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No included studies</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ECC1A5F" w14:textId="77777777" w:rsidR="00A57810" w:rsidRPr="00F20EDB" w:rsidRDefault="00A57810" w:rsidP="00680558">
            <w:pPr>
              <w:rPr>
                <w:rFonts w:ascii="Calibri" w:hAnsi="Calibri"/>
                <w:lang w:val="en-US"/>
              </w:rPr>
            </w:pPr>
            <w:r w:rsidRPr="00F20EDB">
              <w:rPr>
                <w:rFonts w:ascii="Calibri" w:hAnsi="Calibri"/>
                <w:lang w:val="en-US"/>
              </w:rPr>
              <w:br/>
              <w:t>Some cost effectiveness studies not specific to COVID-19 showed that LMWH is cost effectiv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71C721A" w14:textId="77777777" w:rsidR="00A57810" w:rsidRPr="00F20EDB" w:rsidRDefault="00A57810" w:rsidP="00680558">
            <w:pPr>
              <w:rPr>
                <w:rFonts w:ascii="Calibri" w:hAnsi="Calibri"/>
                <w:lang w:val="en-US"/>
              </w:rPr>
            </w:pPr>
            <w:r w:rsidRPr="00F20EDB">
              <w:rPr>
                <w:rFonts w:ascii="Calibri" w:hAnsi="Calibri"/>
                <w:lang w:val="en-US"/>
              </w:rPr>
              <w:br/>
            </w:r>
          </w:p>
        </w:tc>
      </w:tr>
      <w:tr w:rsidR="00A57810" w:rsidRPr="00F20EDB" w14:paraId="7121F994" w14:textId="77777777" w:rsidTr="00680558">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95B3403" w14:textId="77777777" w:rsidR="00A57810" w:rsidRPr="00F20EDB" w:rsidRDefault="00A57810" w:rsidP="00680558">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Equity</w:t>
            </w:r>
          </w:p>
          <w:p w14:paraId="5AE72923" w14:textId="77777777" w:rsidR="00A57810" w:rsidRPr="00F20EDB" w:rsidRDefault="00A57810" w:rsidP="00680558">
            <w:pPr>
              <w:pStyle w:val="Subtitle2"/>
              <w:spacing w:before="0" w:beforeAutospacing="0" w:after="0" w:afterAutospacing="0"/>
              <w:rPr>
                <w:rFonts w:ascii="Calibri" w:hAnsi="Calibri"/>
                <w:color w:val="FFFFFF"/>
                <w:lang w:val="en-US"/>
              </w:rPr>
            </w:pPr>
            <w:r w:rsidRPr="00F20EDB">
              <w:rPr>
                <w:rFonts w:ascii="Calibri" w:hAnsi="Calibri"/>
                <w:color w:val="FFFFFF"/>
                <w:lang w:val="en-US"/>
              </w:rPr>
              <w:t>What would be the impact on health equity?</w:t>
            </w:r>
          </w:p>
        </w:tc>
      </w:tr>
      <w:tr w:rsidR="00A57810" w:rsidRPr="00F20EDB" w14:paraId="01D244F7" w14:textId="77777777" w:rsidTr="00680558">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F70A91D" w14:textId="77777777" w:rsidR="00A57810" w:rsidRPr="00F20EDB" w:rsidRDefault="00A57810" w:rsidP="00680558">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0148B3C" w14:textId="77777777" w:rsidR="00A57810" w:rsidRPr="00F20EDB" w:rsidRDefault="00A57810" w:rsidP="0068055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F2E6480" w14:textId="77777777" w:rsidR="00A57810" w:rsidRPr="00F20EDB" w:rsidRDefault="00A57810" w:rsidP="0068055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A57810" w:rsidRPr="00F20EDB" w14:paraId="04D1BACE" w14:textId="77777777" w:rsidTr="00680558">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AAC6FA0" w14:textId="77777777" w:rsidR="00A57810" w:rsidRPr="00F20EDB" w:rsidRDefault="00A57810" w:rsidP="00680558">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Reduced</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reduced</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no impact</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increased</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Increased</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4433A4C" w14:textId="77777777" w:rsidR="00A57810" w:rsidRPr="00F20EDB" w:rsidRDefault="00A57810" w:rsidP="00680558">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220590A" w14:textId="77777777" w:rsidR="00A57810" w:rsidRPr="00F20EDB" w:rsidRDefault="00A57810" w:rsidP="00680558">
            <w:pPr>
              <w:rPr>
                <w:rFonts w:ascii="Calibri" w:hAnsi="Calibri"/>
                <w:lang w:val="en-US"/>
              </w:rPr>
            </w:pPr>
            <w:r w:rsidRPr="00F20EDB">
              <w:rPr>
                <w:rFonts w:ascii="Calibri" w:hAnsi="Calibri"/>
                <w:lang w:val="en-US"/>
              </w:rPr>
              <w:br/>
              <w:t>Majority agreed on this judgment</w:t>
            </w:r>
          </w:p>
          <w:p w14:paraId="0E04AFE6" w14:textId="77777777" w:rsidR="00A57810" w:rsidRPr="00F20EDB" w:rsidRDefault="00A57810" w:rsidP="00680558">
            <w:pPr>
              <w:rPr>
                <w:rFonts w:ascii="Calibri" w:hAnsi="Calibri"/>
                <w:lang w:val="en-US"/>
              </w:rPr>
            </w:pPr>
          </w:p>
          <w:p w14:paraId="64DCC72B" w14:textId="77777777" w:rsidR="00A57810" w:rsidRPr="00F20EDB" w:rsidRDefault="00A57810" w:rsidP="00680558">
            <w:pPr>
              <w:rPr>
                <w:rFonts w:ascii="Calibri" w:hAnsi="Calibri"/>
                <w:lang w:val="en-US"/>
              </w:rPr>
            </w:pPr>
            <w:r w:rsidRPr="00F20EDB">
              <w:rPr>
                <w:rFonts w:ascii="Calibri" w:hAnsi="Calibri"/>
                <w:lang w:val="en-US"/>
              </w:rPr>
              <w:t>One panel member judged that the effect on equity is trivial  since VTE prophylaxis is already the standard of care</w:t>
            </w:r>
          </w:p>
        </w:tc>
      </w:tr>
      <w:tr w:rsidR="00A57810" w:rsidRPr="00F20EDB" w14:paraId="76A74E65" w14:textId="77777777" w:rsidTr="00680558">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CF81FD0" w14:textId="77777777" w:rsidR="00A57810" w:rsidRPr="00F20EDB" w:rsidRDefault="00A57810" w:rsidP="00680558">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Acceptability</w:t>
            </w:r>
          </w:p>
          <w:p w14:paraId="55E96A7E" w14:textId="77777777" w:rsidR="00A57810" w:rsidRPr="00F20EDB" w:rsidRDefault="00A57810" w:rsidP="00680558">
            <w:pPr>
              <w:pStyle w:val="Subtitle2"/>
              <w:spacing w:before="0" w:beforeAutospacing="0" w:after="0" w:afterAutospacing="0"/>
              <w:rPr>
                <w:rFonts w:ascii="Calibri" w:hAnsi="Calibri"/>
                <w:color w:val="FFFFFF"/>
                <w:lang w:val="en-US"/>
              </w:rPr>
            </w:pPr>
            <w:r w:rsidRPr="00F20EDB">
              <w:rPr>
                <w:rFonts w:ascii="Calibri" w:hAnsi="Calibri"/>
                <w:color w:val="FFFFFF"/>
                <w:lang w:val="en-US"/>
              </w:rPr>
              <w:t>Is the intervention acceptable to key stakeholders?</w:t>
            </w:r>
          </w:p>
        </w:tc>
      </w:tr>
      <w:tr w:rsidR="00A57810" w:rsidRPr="00F20EDB" w14:paraId="2C110D76" w14:textId="77777777" w:rsidTr="00680558">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B7764BE" w14:textId="77777777" w:rsidR="00A57810" w:rsidRPr="00F20EDB" w:rsidRDefault="00A57810" w:rsidP="00680558">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E607DCC" w14:textId="77777777" w:rsidR="00A57810" w:rsidRPr="00F20EDB" w:rsidRDefault="00A57810" w:rsidP="0068055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6C704D4" w14:textId="77777777" w:rsidR="00A57810" w:rsidRPr="00F20EDB" w:rsidRDefault="00A57810" w:rsidP="0068055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A57810" w:rsidRPr="00F20EDB" w14:paraId="6C7E3DEC" w14:textId="77777777" w:rsidTr="00680558">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53E368B" w14:textId="77777777" w:rsidR="00A57810" w:rsidRPr="00F20EDB" w:rsidRDefault="00A57810" w:rsidP="00680558">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o</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no</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yes</w:t>
            </w:r>
            <w:r w:rsidRPr="00F20EDB">
              <w:rPr>
                <w:rFonts w:ascii="Calibri" w:hAnsi="Calibri"/>
                <w:lang w:val="en-US"/>
              </w:rPr>
              <w:br/>
            </w: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Y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EBF41B2" w14:textId="77777777" w:rsidR="00A57810" w:rsidRPr="00F20EDB" w:rsidRDefault="00A57810" w:rsidP="00680558">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A482347" w14:textId="77777777" w:rsidR="00A57810" w:rsidRPr="00F20EDB" w:rsidRDefault="00A57810" w:rsidP="00680558">
            <w:pPr>
              <w:rPr>
                <w:rFonts w:ascii="Calibri" w:hAnsi="Calibri"/>
                <w:lang w:val="en-US"/>
              </w:rPr>
            </w:pPr>
            <w:r w:rsidRPr="00F20EDB">
              <w:rPr>
                <w:rFonts w:ascii="Calibri" w:hAnsi="Calibri"/>
                <w:lang w:val="en-US"/>
              </w:rPr>
              <w:br/>
              <w:t xml:space="preserve">100% agreement on this judgment </w:t>
            </w:r>
          </w:p>
        </w:tc>
      </w:tr>
      <w:tr w:rsidR="00A57810" w:rsidRPr="00F20EDB" w14:paraId="20456BA7" w14:textId="77777777" w:rsidTr="00680558">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21A6C7D" w14:textId="77777777" w:rsidR="00A57810" w:rsidRPr="00F20EDB" w:rsidRDefault="00A57810" w:rsidP="00680558">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Feasibility</w:t>
            </w:r>
          </w:p>
          <w:p w14:paraId="0AC0C4AA" w14:textId="77777777" w:rsidR="00A57810" w:rsidRPr="00F20EDB" w:rsidRDefault="00A57810" w:rsidP="00680558">
            <w:pPr>
              <w:pStyle w:val="Subtitle2"/>
              <w:spacing w:before="0" w:beforeAutospacing="0" w:after="0" w:afterAutospacing="0"/>
              <w:rPr>
                <w:rFonts w:ascii="Calibri" w:hAnsi="Calibri"/>
                <w:color w:val="FFFFFF"/>
                <w:lang w:val="en-US"/>
              </w:rPr>
            </w:pPr>
            <w:r w:rsidRPr="00F20EDB">
              <w:rPr>
                <w:rFonts w:ascii="Calibri" w:hAnsi="Calibri"/>
                <w:color w:val="FFFFFF"/>
                <w:lang w:val="en-US"/>
              </w:rPr>
              <w:t>Is the intervention feasible to implement?</w:t>
            </w:r>
          </w:p>
        </w:tc>
      </w:tr>
      <w:tr w:rsidR="00A57810" w:rsidRPr="00F20EDB" w14:paraId="61ECC50C" w14:textId="77777777" w:rsidTr="00680558">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23F9A7F" w14:textId="77777777" w:rsidR="00A57810" w:rsidRPr="00F20EDB" w:rsidRDefault="00A57810" w:rsidP="00680558">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D16AFC8" w14:textId="77777777" w:rsidR="00A57810" w:rsidRPr="00F20EDB" w:rsidRDefault="00A57810" w:rsidP="0068055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A628DF4" w14:textId="77777777" w:rsidR="00A57810" w:rsidRPr="00F20EDB" w:rsidRDefault="00A57810" w:rsidP="0068055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A57810" w:rsidRPr="00F20EDB" w14:paraId="16A5286E" w14:textId="77777777" w:rsidTr="00680558">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3503D6B" w14:textId="77777777" w:rsidR="00A57810" w:rsidRPr="00F20EDB" w:rsidRDefault="00A57810" w:rsidP="00680558">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o</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no</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yes</w:t>
            </w:r>
            <w:r w:rsidRPr="00F20EDB">
              <w:rPr>
                <w:rFonts w:ascii="Calibri" w:hAnsi="Calibri"/>
                <w:lang w:val="en-US"/>
              </w:rPr>
              <w:br/>
            </w: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Y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8510677" w14:textId="77777777" w:rsidR="00A57810" w:rsidRPr="00F20EDB" w:rsidRDefault="00A57810" w:rsidP="00680558">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771DFD7" w14:textId="77777777" w:rsidR="00A57810" w:rsidRPr="00F20EDB" w:rsidRDefault="00A57810" w:rsidP="00680558">
            <w:pPr>
              <w:rPr>
                <w:rFonts w:ascii="Calibri" w:hAnsi="Calibri"/>
                <w:lang w:val="en-US"/>
              </w:rPr>
            </w:pPr>
            <w:r w:rsidRPr="00F20EDB">
              <w:rPr>
                <w:rFonts w:ascii="Calibri" w:hAnsi="Calibri"/>
                <w:lang w:val="en-US"/>
              </w:rPr>
              <w:br/>
              <w:t xml:space="preserve">100% agreement on this judgment </w:t>
            </w:r>
          </w:p>
        </w:tc>
      </w:tr>
    </w:tbl>
    <w:p w14:paraId="590CB7F6" w14:textId="77777777" w:rsidR="00A57810" w:rsidRPr="00F20EDB" w:rsidRDefault="00A57810" w:rsidP="00A57810">
      <w:pPr>
        <w:pStyle w:val="Heading1"/>
        <w:spacing w:after="20"/>
        <w:rPr>
          <w:rFonts w:ascii="Calibri" w:eastAsia="Times New Roman" w:hAnsi="Calibri"/>
          <w:caps/>
          <w:color w:val="000000"/>
          <w:sz w:val="30"/>
          <w:szCs w:val="30"/>
          <w:lang w:val="en-US"/>
        </w:rPr>
      </w:pPr>
      <w:r w:rsidRPr="00F20EDB">
        <w:rPr>
          <w:rFonts w:ascii="Calibri" w:eastAsia="Times New Roman" w:hAnsi="Calibri"/>
          <w:caps/>
          <w:color w:val="000000"/>
          <w:sz w:val="30"/>
          <w:szCs w:val="30"/>
          <w:lang w:val="en-US"/>
        </w:rPr>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2132"/>
        <w:gridCol w:w="1594"/>
        <w:gridCol w:w="1594"/>
        <w:gridCol w:w="1627"/>
        <w:gridCol w:w="1627"/>
        <w:gridCol w:w="1645"/>
        <w:gridCol w:w="1298"/>
        <w:gridCol w:w="1435"/>
      </w:tblGrid>
      <w:tr w:rsidR="00A57810" w:rsidRPr="00F20EDB" w14:paraId="0B228236" w14:textId="77777777" w:rsidTr="00680558">
        <w:trPr>
          <w:tblHeader/>
        </w:trPr>
        <w:tc>
          <w:tcPr>
            <w:tcW w:w="0" w:type="auto"/>
            <w:tcBorders>
              <w:top w:val="nil"/>
              <w:left w:val="nil"/>
              <w:bottom w:val="nil"/>
              <w:right w:val="nil"/>
            </w:tcBorders>
            <w:tcMar>
              <w:top w:w="75" w:type="dxa"/>
              <w:left w:w="75" w:type="dxa"/>
              <w:bottom w:w="75" w:type="dxa"/>
              <w:right w:w="75" w:type="dxa"/>
            </w:tcMar>
            <w:vAlign w:val="center"/>
            <w:hideMark/>
          </w:tcPr>
          <w:p w14:paraId="57FA3474" w14:textId="77777777" w:rsidR="00A57810" w:rsidRPr="00F20EDB" w:rsidRDefault="00A57810" w:rsidP="00680558">
            <w:pPr>
              <w:rPr>
                <w:rFonts w:ascii="Calibri" w:hAnsi="Calibri"/>
                <w:caps/>
                <w:color w:val="000000"/>
                <w:lang w:val="en-US"/>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4BB290C" w14:textId="77777777" w:rsidR="00A57810" w:rsidRPr="00F20EDB" w:rsidRDefault="00A57810" w:rsidP="00680558">
            <w:pPr>
              <w:pStyle w:val="NormalWeb"/>
              <w:spacing w:before="0" w:beforeAutospacing="0" w:after="0" w:afterAutospacing="0" w:line="260" w:lineRule="atLeast"/>
              <w:jc w:val="center"/>
              <w:rPr>
                <w:rFonts w:ascii="Calibri" w:eastAsiaTheme="minorEastAsia" w:hAnsi="Calibri"/>
                <w:b/>
                <w:bCs/>
                <w:caps/>
                <w:color w:val="FFFFFF"/>
                <w:lang w:val="en-US"/>
              </w:rPr>
            </w:pPr>
            <w:r w:rsidRPr="00F20EDB">
              <w:rPr>
                <w:rFonts w:ascii="Calibri" w:hAnsi="Calibri"/>
                <w:b/>
                <w:bCs/>
                <w:caps/>
                <w:color w:val="FFFFFF"/>
                <w:lang w:val="en-US"/>
              </w:rPr>
              <w:t>Judgement</w:t>
            </w:r>
          </w:p>
        </w:tc>
      </w:tr>
      <w:tr w:rsidR="00A57810" w:rsidRPr="00F20EDB" w14:paraId="0E0BBB89" w14:textId="77777777" w:rsidTr="00680558">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5EA04B8" w14:textId="77777777" w:rsidR="00A57810" w:rsidRPr="00F20EDB" w:rsidRDefault="00A57810" w:rsidP="00680558">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DC3DC0A"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DDD3344"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A04840E"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A4AEA73" w14:textId="77777777" w:rsidR="00A57810" w:rsidRPr="00F20EDB" w:rsidRDefault="00A57810" w:rsidP="00680558">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710FDB2" w14:textId="77777777" w:rsidR="00A57810" w:rsidRPr="00F20EDB" w:rsidRDefault="00A57810" w:rsidP="00680558">
            <w:pPr>
              <w:rPr>
                <w:rFonts w:ascii="Calibri" w:hAnsi="Calibri"/>
                <w:b/>
                <w:bCs/>
                <w:color w:val="000000"/>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1E146D2" w14:textId="77777777" w:rsidR="00A57810" w:rsidRPr="00F20EDB" w:rsidRDefault="00A57810" w:rsidP="00680558">
            <w:pPr>
              <w:pStyle w:val="NormalWeb"/>
              <w:spacing w:before="0" w:beforeAutospacing="0" w:after="0" w:afterAutospacing="0"/>
              <w:jc w:val="center"/>
              <w:rPr>
                <w:rFonts w:ascii="Calibri" w:eastAsiaTheme="minorEastAsia"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A669FC2"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A57810" w:rsidRPr="00F20EDB" w14:paraId="0F958CCF" w14:textId="77777777" w:rsidTr="00680558">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3262A05" w14:textId="77777777" w:rsidR="00A57810" w:rsidRPr="00F20EDB" w:rsidRDefault="00A57810" w:rsidP="00680558">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A26E4F3"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129FDBD"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2F83618" w14:textId="77777777" w:rsidR="00A57810" w:rsidRPr="00F20EDB" w:rsidRDefault="00A57810" w:rsidP="00680558">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74008EB"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EA2DCD0" w14:textId="77777777" w:rsidR="00A57810" w:rsidRPr="00F20EDB" w:rsidRDefault="00A57810" w:rsidP="00680558">
            <w:pPr>
              <w:rPr>
                <w:rFonts w:ascii="Calibri" w:hAnsi="Calibri"/>
                <w:color w:val="AEAAAA"/>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8FDEF4E" w14:textId="77777777" w:rsidR="00A57810" w:rsidRPr="00F20EDB" w:rsidRDefault="00A57810" w:rsidP="00680558">
            <w:pPr>
              <w:pStyle w:val="NormalWeb"/>
              <w:spacing w:before="0" w:beforeAutospacing="0" w:after="0" w:afterAutospacing="0"/>
              <w:jc w:val="center"/>
              <w:rPr>
                <w:rFonts w:ascii="Calibri" w:eastAsiaTheme="minorEastAsia"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0D251B6"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A57810" w:rsidRPr="00F20EDB" w14:paraId="1C79C7A9" w14:textId="77777777" w:rsidTr="00680558">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747A4EE" w14:textId="77777777" w:rsidR="00A57810" w:rsidRPr="00F20EDB" w:rsidRDefault="00A57810" w:rsidP="00680558">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28F4675"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arg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D8EC40F"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90426DB"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F5343E5" w14:textId="77777777" w:rsidR="00A57810" w:rsidRPr="00F20EDB" w:rsidRDefault="00A57810" w:rsidP="00680558">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Trivial</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860AC11" w14:textId="77777777" w:rsidR="00A57810" w:rsidRPr="00F20EDB" w:rsidRDefault="00A57810" w:rsidP="00680558">
            <w:pPr>
              <w:rPr>
                <w:rFonts w:ascii="Calibri" w:hAnsi="Calibri"/>
                <w:b/>
                <w:bCs/>
                <w:color w:val="000000"/>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FB5D606" w14:textId="77777777" w:rsidR="00A57810" w:rsidRPr="00F20EDB" w:rsidRDefault="00A57810" w:rsidP="00680558">
            <w:pPr>
              <w:pStyle w:val="NormalWeb"/>
              <w:spacing w:before="0" w:beforeAutospacing="0" w:after="0" w:afterAutospacing="0"/>
              <w:jc w:val="center"/>
              <w:rPr>
                <w:rFonts w:ascii="Calibri" w:eastAsiaTheme="minorEastAsia"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DE099D2"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A57810" w:rsidRPr="00F20EDB" w14:paraId="30B899E2" w14:textId="77777777" w:rsidTr="00680558">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6ED64FB" w14:textId="77777777" w:rsidR="00A57810" w:rsidRPr="00F20EDB" w:rsidRDefault="00A57810" w:rsidP="00680558">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lastRenderedPageBreak/>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C47A8B4"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41FF215"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896F0AA" w14:textId="77777777" w:rsidR="00A57810" w:rsidRPr="00F20EDB" w:rsidRDefault="00A57810" w:rsidP="00680558">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19B65D9"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19F2998" w14:textId="77777777" w:rsidR="00A57810" w:rsidRPr="00F20EDB" w:rsidRDefault="00A57810" w:rsidP="00680558">
            <w:pPr>
              <w:rPr>
                <w:rFonts w:ascii="Calibri" w:hAnsi="Calibri"/>
                <w:color w:val="AEAAAA"/>
                <w:lang w:val="en-US"/>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20B9E7D" w14:textId="77777777" w:rsidR="00A57810" w:rsidRPr="00F20EDB" w:rsidRDefault="00A57810" w:rsidP="00680558">
            <w:pPr>
              <w:jc w:val="center"/>
              <w:rPr>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2CBD50A" w14:textId="77777777" w:rsidR="00A57810" w:rsidRPr="00F20EDB" w:rsidRDefault="00A57810" w:rsidP="00680558">
            <w:pPr>
              <w:pStyle w:val="NormalWeb"/>
              <w:spacing w:before="0" w:beforeAutospacing="0" w:after="0" w:afterAutospacing="0"/>
              <w:jc w:val="center"/>
              <w:rPr>
                <w:rFonts w:ascii="Calibri" w:eastAsiaTheme="minorEastAsia" w:hAnsi="Calibri"/>
                <w:color w:val="AEAAAA"/>
                <w:lang w:val="en-US"/>
              </w:rPr>
            </w:pPr>
            <w:r w:rsidRPr="00F20EDB">
              <w:rPr>
                <w:rFonts w:ascii="Calibri" w:hAnsi="Calibri"/>
                <w:color w:val="AEAAAA"/>
                <w:lang w:val="en-US"/>
              </w:rPr>
              <w:t>No included studies</w:t>
            </w:r>
          </w:p>
        </w:tc>
      </w:tr>
      <w:tr w:rsidR="00A57810" w:rsidRPr="00F20EDB" w14:paraId="3EE76663" w14:textId="77777777" w:rsidTr="00680558">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4F434E4" w14:textId="77777777" w:rsidR="00A57810" w:rsidRPr="00F20EDB" w:rsidRDefault="00A57810" w:rsidP="00680558">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79DD4BD"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CF71C32"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F017338" w14:textId="77777777" w:rsidR="00A57810" w:rsidRPr="00F20EDB" w:rsidRDefault="00A57810" w:rsidP="00680558">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5AE0902"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09C4728" w14:textId="77777777" w:rsidR="00A57810" w:rsidRPr="00F20EDB" w:rsidRDefault="00A57810" w:rsidP="00680558">
            <w:pPr>
              <w:rPr>
                <w:rFonts w:ascii="Calibri" w:hAnsi="Calibri"/>
                <w:color w:val="AEAAAA"/>
                <w:lang w:val="en-US"/>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6626A34" w14:textId="77777777" w:rsidR="00A57810" w:rsidRPr="00F20EDB" w:rsidRDefault="00A57810" w:rsidP="00680558">
            <w:pPr>
              <w:jc w:val="center"/>
              <w:rPr>
                <w:lang w:val="en-US"/>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89107DD" w14:textId="77777777" w:rsidR="00A57810" w:rsidRPr="00F20EDB" w:rsidRDefault="00A57810" w:rsidP="00680558">
            <w:pPr>
              <w:jc w:val="center"/>
              <w:rPr>
                <w:lang w:val="en-US"/>
              </w:rPr>
            </w:pPr>
          </w:p>
        </w:tc>
      </w:tr>
      <w:tr w:rsidR="00A57810" w:rsidRPr="00F20EDB" w14:paraId="5198AF5E" w14:textId="77777777" w:rsidTr="00680558">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E4FA7E8" w14:textId="77777777" w:rsidR="00A57810" w:rsidRPr="00F20EDB" w:rsidRDefault="00A57810" w:rsidP="00680558">
            <w:pPr>
              <w:pStyle w:val="NormalWeb"/>
              <w:spacing w:before="0" w:beforeAutospacing="0" w:after="0" w:afterAutospacing="0" w:line="260" w:lineRule="atLeast"/>
              <w:jc w:val="center"/>
              <w:rPr>
                <w:rFonts w:ascii="Calibri" w:eastAsiaTheme="minorEastAsia" w:hAnsi="Calibri"/>
                <w:b/>
                <w:bCs/>
                <w:caps/>
                <w:color w:val="FFFFFF"/>
                <w:lang w:val="en-US"/>
              </w:rPr>
            </w:pPr>
            <w:r w:rsidRPr="00F20EDB">
              <w:rPr>
                <w:rFonts w:ascii="Calibri" w:hAnsi="Calibri"/>
                <w:b/>
                <w:bCs/>
                <w:caps/>
                <w:color w:val="FFFFFF"/>
                <w:lang w:val="en-US"/>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0E94752"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061FF09"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A81EBD6"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415C6A"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7832919" w14:textId="77777777" w:rsidR="00A57810" w:rsidRPr="00F20EDB" w:rsidRDefault="00A57810" w:rsidP="00680558">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DCC6EB7"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6C012A9"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A57810" w:rsidRPr="00F20EDB" w14:paraId="25E88F0E" w14:textId="77777777" w:rsidTr="00680558">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98C780C" w14:textId="77777777" w:rsidR="00A57810" w:rsidRPr="00F20EDB" w:rsidRDefault="00A57810" w:rsidP="00680558">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Resources requir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CE64877"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arg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976CA7B"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Moderat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D42B4F1"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Negligible costs and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3243661" w14:textId="77777777" w:rsidR="00A57810" w:rsidRPr="00F20EDB" w:rsidRDefault="00A57810" w:rsidP="00680558">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Moderat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F46DCE3"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arg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C94CC68"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3726064"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A57810" w:rsidRPr="00F20EDB" w14:paraId="34194966" w14:textId="77777777" w:rsidTr="00680558">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5C4E4CD" w14:textId="77777777" w:rsidR="00A57810" w:rsidRPr="00F20EDB" w:rsidRDefault="00A57810" w:rsidP="00680558">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Certainty of evidence of required resourc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D8A68B5"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1DFD898"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3852E31"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749C1A6"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396F1D1" w14:textId="77777777" w:rsidR="00A57810" w:rsidRPr="00F20EDB" w:rsidRDefault="00A57810" w:rsidP="00680558">
            <w:pPr>
              <w:rPr>
                <w:rFonts w:ascii="Calibri" w:hAnsi="Calibri"/>
                <w:color w:val="AEAAAA"/>
                <w:lang w:val="en-US"/>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0C7CA26" w14:textId="77777777" w:rsidR="00A57810" w:rsidRPr="00F20EDB" w:rsidRDefault="00A57810" w:rsidP="00680558">
            <w:pPr>
              <w:jc w:val="center"/>
              <w:rPr>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BA2EADE" w14:textId="77777777" w:rsidR="00A57810" w:rsidRPr="00F20EDB" w:rsidRDefault="00A57810" w:rsidP="00680558">
            <w:pPr>
              <w:pStyle w:val="NormalWeb"/>
              <w:spacing w:before="0" w:beforeAutospacing="0" w:after="0" w:afterAutospacing="0"/>
              <w:jc w:val="center"/>
              <w:rPr>
                <w:rFonts w:ascii="Calibri" w:eastAsiaTheme="minorEastAsia" w:hAnsi="Calibri"/>
                <w:b/>
                <w:bCs/>
                <w:color w:val="000000"/>
                <w:lang w:val="en-US"/>
              </w:rPr>
            </w:pPr>
            <w:r w:rsidRPr="00F20EDB">
              <w:rPr>
                <w:rFonts w:ascii="Calibri" w:hAnsi="Calibri"/>
                <w:b/>
                <w:bCs/>
                <w:color w:val="000000"/>
                <w:lang w:val="en-US"/>
              </w:rPr>
              <w:t>No included studies</w:t>
            </w:r>
          </w:p>
        </w:tc>
      </w:tr>
      <w:tr w:rsidR="00A57810" w:rsidRPr="00F20EDB" w14:paraId="383FBB49" w14:textId="77777777" w:rsidTr="00680558">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921A68B" w14:textId="77777777" w:rsidR="00A57810" w:rsidRPr="00F20EDB" w:rsidRDefault="00A57810" w:rsidP="00680558">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Cost effectivenes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AFF1031"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61CFEA5"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161C76C"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F2C5F03"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445DBC4"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70CDAB3"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32EDF78" w14:textId="77777777" w:rsidR="00A57810" w:rsidRPr="00F20EDB" w:rsidRDefault="00A57810" w:rsidP="00680558">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No included studies</w:t>
            </w:r>
          </w:p>
        </w:tc>
      </w:tr>
      <w:tr w:rsidR="00A57810" w:rsidRPr="00F20EDB" w14:paraId="7520AC1E" w14:textId="77777777" w:rsidTr="00680558">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000BE4F" w14:textId="77777777" w:rsidR="00A57810" w:rsidRPr="00F20EDB" w:rsidRDefault="00A57810" w:rsidP="00680558">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Equ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7919E90"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87CC730"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5F27201"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no impact</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10C439E"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E8AC12B"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C214E03"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4BA9631" w14:textId="77777777" w:rsidR="00A57810" w:rsidRPr="00F20EDB" w:rsidRDefault="00A57810" w:rsidP="00680558">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Don't know</w:t>
            </w:r>
          </w:p>
        </w:tc>
      </w:tr>
      <w:tr w:rsidR="00A57810" w:rsidRPr="00F20EDB" w14:paraId="4A27082C" w14:textId="77777777" w:rsidTr="00680558">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177DE55" w14:textId="77777777" w:rsidR="00A57810" w:rsidRPr="00F20EDB" w:rsidRDefault="00A57810" w:rsidP="00680558">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lastRenderedPageBreak/>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E9917DA"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234F026"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3ED9AAD"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D53B386" w14:textId="77777777" w:rsidR="00A57810" w:rsidRPr="00F20EDB" w:rsidRDefault="00A57810" w:rsidP="00680558">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F1AC989" w14:textId="77777777" w:rsidR="00A57810" w:rsidRPr="00F20EDB" w:rsidRDefault="00A57810" w:rsidP="00680558">
            <w:pPr>
              <w:rPr>
                <w:rFonts w:ascii="Calibri" w:hAnsi="Calibri"/>
                <w:b/>
                <w:bCs/>
                <w:color w:val="000000"/>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1B26CE8" w14:textId="77777777" w:rsidR="00A57810" w:rsidRPr="00F20EDB" w:rsidRDefault="00A57810" w:rsidP="00680558">
            <w:pPr>
              <w:pStyle w:val="NormalWeb"/>
              <w:spacing w:before="0" w:beforeAutospacing="0" w:after="0" w:afterAutospacing="0"/>
              <w:jc w:val="center"/>
              <w:rPr>
                <w:rFonts w:ascii="Calibri" w:eastAsiaTheme="minorEastAsia"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508B57B"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A57810" w:rsidRPr="00F20EDB" w14:paraId="6EA32A9F" w14:textId="77777777" w:rsidTr="00680558">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6716DAE" w14:textId="77777777" w:rsidR="00A57810" w:rsidRPr="00F20EDB" w:rsidRDefault="00A57810" w:rsidP="00680558">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889830D"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E757792"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B78DA74"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66179BF" w14:textId="77777777" w:rsidR="00A57810" w:rsidRPr="00F20EDB" w:rsidRDefault="00A57810" w:rsidP="00680558">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488538D" w14:textId="77777777" w:rsidR="00A57810" w:rsidRPr="00F20EDB" w:rsidRDefault="00A57810" w:rsidP="00680558">
            <w:pPr>
              <w:rPr>
                <w:rFonts w:ascii="Calibri" w:hAnsi="Calibri"/>
                <w:b/>
                <w:bCs/>
                <w:color w:val="000000"/>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CFA26C8" w14:textId="77777777" w:rsidR="00A57810" w:rsidRPr="00F20EDB" w:rsidRDefault="00A57810" w:rsidP="00680558">
            <w:pPr>
              <w:pStyle w:val="NormalWeb"/>
              <w:spacing w:before="0" w:beforeAutospacing="0" w:after="0" w:afterAutospacing="0"/>
              <w:jc w:val="center"/>
              <w:rPr>
                <w:rFonts w:ascii="Calibri" w:eastAsiaTheme="minorEastAsia"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3AEA956" w14:textId="77777777" w:rsidR="00A57810" w:rsidRPr="00F20EDB" w:rsidRDefault="00A57810" w:rsidP="0068055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bl>
    <w:p w14:paraId="04A70290" w14:textId="77777777" w:rsidR="00A57810" w:rsidRPr="00F20EDB" w:rsidRDefault="00A57810" w:rsidP="00A57810">
      <w:pPr>
        <w:rPr>
          <w:rFonts w:ascii="Calibri" w:hAnsi="Calibri"/>
          <w:color w:val="000000"/>
          <w:sz w:val="16"/>
          <w:szCs w:val="16"/>
          <w:lang w:val="en-US"/>
        </w:rPr>
      </w:pPr>
    </w:p>
    <w:p w14:paraId="1619F7E7" w14:textId="77777777" w:rsidR="00A57810" w:rsidRPr="00F20EDB" w:rsidRDefault="00A57810" w:rsidP="00A57810">
      <w:pPr>
        <w:pStyle w:val="Heading1"/>
        <w:pageBreakBefore/>
        <w:spacing w:after="20"/>
        <w:rPr>
          <w:rFonts w:ascii="Calibri" w:eastAsia="Times New Roman" w:hAnsi="Calibri"/>
          <w:caps/>
          <w:color w:val="000000"/>
          <w:sz w:val="30"/>
          <w:szCs w:val="30"/>
          <w:lang w:val="en-US"/>
        </w:rPr>
      </w:pPr>
      <w:r w:rsidRPr="00F20EDB">
        <w:rPr>
          <w:rFonts w:ascii="Calibri" w:eastAsia="Times New Roman" w:hAnsi="Calibri"/>
          <w:caps/>
          <w:color w:val="000000"/>
          <w:sz w:val="30"/>
          <w:szCs w:val="30"/>
          <w:lang w:val="en-US"/>
        </w:rPr>
        <w:lastRenderedPageBreak/>
        <w:t>Type of recommendation</w:t>
      </w:r>
    </w:p>
    <w:tbl>
      <w:tblPr>
        <w:tblW w:w="5000" w:type="pct"/>
        <w:tblCellMar>
          <w:top w:w="15" w:type="dxa"/>
          <w:left w:w="15" w:type="dxa"/>
          <w:bottom w:w="15" w:type="dxa"/>
          <w:right w:w="15" w:type="dxa"/>
        </w:tblCellMar>
        <w:tblLook w:val="04A0" w:firstRow="1" w:lastRow="0" w:firstColumn="1" w:lastColumn="0" w:noHBand="0" w:noVBand="1"/>
      </w:tblPr>
      <w:tblGrid>
        <w:gridCol w:w="2588"/>
        <w:gridCol w:w="2589"/>
        <w:gridCol w:w="2589"/>
        <w:gridCol w:w="2589"/>
        <w:gridCol w:w="2589"/>
      </w:tblGrid>
      <w:tr w:rsidR="00A57810" w:rsidRPr="00F20EDB" w14:paraId="685C90C9" w14:textId="77777777" w:rsidTr="00680558">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7D48051F" w14:textId="77777777" w:rsidR="00A57810" w:rsidRPr="00F20EDB" w:rsidRDefault="00A57810" w:rsidP="00680558">
            <w:pPr>
              <w:pStyle w:val="NormalWeb"/>
              <w:spacing w:before="0" w:beforeAutospacing="0" w:after="0" w:afterAutospacing="0"/>
              <w:jc w:val="center"/>
              <w:rPr>
                <w:rFonts w:ascii="Calibri" w:eastAsiaTheme="minorEastAsia" w:hAnsi="Calibri"/>
                <w:color w:val="000000"/>
                <w:lang w:val="en-US"/>
              </w:rPr>
            </w:pPr>
            <w:r w:rsidRPr="00F20EDB">
              <w:rPr>
                <w:rFonts w:ascii="Calibri" w:hAnsi="Calibri"/>
                <w:color w:val="000000"/>
                <w:lang w:val="en-US"/>
              </w:rPr>
              <w:t>Strong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4EF97CE8" w14:textId="77777777" w:rsidR="00A57810" w:rsidRPr="00F20EDB" w:rsidRDefault="00A57810" w:rsidP="00680558">
            <w:pPr>
              <w:pStyle w:val="NormalWeb"/>
              <w:spacing w:before="0" w:beforeAutospacing="0" w:after="0" w:afterAutospacing="0"/>
              <w:jc w:val="center"/>
              <w:rPr>
                <w:rFonts w:ascii="Calibri" w:hAnsi="Calibri"/>
                <w:color w:val="000000"/>
                <w:lang w:val="en-US"/>
              </w:rPr>
            </w:pPr>
            <w:r w:rsidRPr="00F20EDB">
              <w:rPr>
                <w:rFonts w:ascii="Calibri" w:hAnsi="Calibri"/>
                <w:color w:val="000000"/>
                <w:lang w:val="en-US"/>
              </w:rPr>
              <w:t>Conditional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5439B9DB" w14:textId="77777777" w:rsidR="00A57810" w:rsidRPr="00F20EDB" w:rsidRDefault="00A57810" w:rsidP="00680558">
            <w:pPr>
              <w:pStyle w:val="NormalWeb"/>
              <w:spacing w:before="0" w:beforeAutospacing="0" w:after="0" w:afterAutospacing="0"/>
              <w:jc w:val="center"/>
              <w:rPr>
                <w:rFonts w:ascii="Calibri" w:hAnsi="Calibri"/>
                <w:color w:val="000000"/>
                <w:lang w:val="en-US"/>
              </w:rPr>
            </w:pPr>
            <w:r w:rsidRPr="00F20EDB">
              <w:rPr>
                <w:rFonts w:ascii="Calibri" w:hAnsi="Calibri"/>
                <w:color w:val="000000"/>
                <w:lang w:val="en-US"/>
              </w:rPr>
              <w:t>Conditional recommendation for either the intervention or the comparis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459BDDC6" w14:textId="77777777" w:rsidR="00A57810" w:rsidRPr="00F20EDB" w:rsidRDefault="00A57810" w:rsidP="00680558">
            <w:pPr>
              <w:pStyle w:val="NormalWeb"/>
              <w:spacing w:before="0" w:beforeAutospacing="0" w:after="0" w:afterAutospacing="0"/>
              <w:jc w:val="center"/>
              <w:rPr>
                <w:rFonts w:ascii="Calibri" w:hAnsi="Calibri"/>
                <w:color w:val="000000"/>
                <w:lang w:val="en-US"/>
              </w:rPr>
            </w:pPr>
            <w:r w:rsidRPr="00F20EDB">
              <w:rPr>
                <w:rFonts w:ascii="Calibri" w:hAnsi="Calibri"/>
                <w:color w:val="000000"/>
                <w:lang w:val="en-US"/>
              </w:rPr>
              <w:t>Conditional recommendation for the intervention</w:t>
            </w:r>
          </w:p>
        </w:tc>
        <w:tc>
          <w:tcPr>
            <w:tcW w:w="1000" w:type="pct"/>
            <w:tcBorders>
              <w:top w:val="single" w:sz="6" w:space="0" w:color="000000"/>
              <w:left w:val="single" w:sz="6" w:space="0" w:color="000000"/>
              <w:right w:val="single" w:sz="6" w:space="0" w:color="000000"/>
            </w:tcBorders>
            <w:shd w:val="clear" w:color="auto" w:fill="2E74B5"/>
            <w:tcMar>
              <w:top w:w="75" w:type="dxa"/>
              <w:left w:w="0" w:type="dxa"/>
              <w:bottom w:w="0" w:type="dxa"/>
              <w:right w:w="0" w:type="dxa"/>
            </w:tcMar>
            <w:hideMark/>
          </w:tcPr>
          <w:p w14:paraId="0797DF42" w14:textId="77777777" w:rsidR="00A57810" w:rsidRPr="00F20EDB" w:rsidRDefault="00A57810" w:rsidP="00680558">
            <w:pPr>
              <w:pStyle w:val="NormalWeb"/>
              <w:spacing w:before="0" w:beforeAutospacing="0" w:after="0" w:afterAutospacing="0"/>
              <w:jc w:val="center"/>
              <w:rPr>
                <w:rFonts w:ascii="Calibri" w:hAnsi="Calibri"/>
                <w:b/>
                <w:bCs/>
                <w:color w:val="FFFFFF"/>
                <w:lang w:val="en-US"/>
              </w:rPr>
            </w:pPr>
            <w:r w:rsidRPr="00F20EDB">
              <w:rPr>
                <w:rFonts w:ascii="Calibri" w:hAnsi="Calibri"/>
                <w:b/>
                <w:bCs/>
                <w:color w:val="FFFFFF"/>
                <w:lang w:val="en-US"/>
              </w:rPr>
              <w:t>Strong recommendation for the intervention</w:t>
            </w:r>
          </w:p>
        </w:tc>
      </w:tr>
      <w:tr w:rsidR="00A57810" w:rsidRPr="00F20EDB" w14:paraId="432B89A6" w14:textId="77777777" w:rsidTr="00680558">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422B567F" w14:textId="77777777" w:rsidR="00A57810" w:rsidRPr="00F20EDB" w:rsidRDefault="00A57810" w:rsidP="00680558">
            <w:pPr>
              <w:pStyle w:val="marker"/>
              <w:spacing w:before="0" w:beforeAutospacing="0" w:after="0" w:afterAutospacing="0"/>
              <w:jc w:val="center"/>
              <w:rPr>
                <w:color w:val="000000"/>
                <w:lang w:val="en-US"/>
              </w:rPr>
            </w:pPr>
            <w:r w:rsidRPr="00F20EDB">
              <w:rPr>
                <w:color w:val="000000"/>
                <w:lang w:val="en-US"/>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13A21A0F" w14:textId="77777777" w:rsidR="00A57810" w:rsidRPr="00F20EDB" w:rsidRDefault="00A57810" w:rsidP="00680558">
            <w:pPr>
              <w:pStyle w:val="marker"/>
              <w:spacing w:before="0" w:beforeAutospacing="0" w:after="0" w:afterAutospacing="0"/>
              <w:jc w:val="center"/>
              <w:rPr>
                <w:color w:val="000000"/>
                <w:lang w:val="en-US"/>
              </w:rPr>
            </w:pPr>
            <w:r w:rsidRPr="00F20EDB">
              <w:rPr>
                <w:color w:val="000000"/>
                <w:lang w:val="en-US"/>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4CCE75B5" w14:textId="77777777" w:rsidR="00A57810" w:rsidRPr="00F20EDB" w:rsidRDefault="00A57810" w:rsidP="00680558">
            <w:pPr>
              <w:pStyle w:val="marker"/>
              <w:spacing w:before="0" w:beforeAutospacing="0" w:after="0" w:afterAutospacing="0"/>
              <w:jc w:val="center"/>
              <w:rPr>
                <w:color w:val="000000"/>
                <w:lang w:val="en-US"/>
              </w:rPr>
            </w:pPr>
            <w:r w:rsidRPr="00F20EDB">
              <w:rPr>
                <w:color w:val="000000"/>
                <w:lang w:val="en-US"/>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27868CCD" w14:textId="77777777" w:rsidR="00A57810" w:rsidRPr="00F20EDB" w:rsidRDefault="00A57810" w:rsidP="00680558">
            <w:pPr>
              <w:pStyle w:val="marker"/>
              <w:spacing w:before="0" w:beforeAutospacing="0" w:after="0" w:afterAutospacing="0"/>
              <w:jc w:val="center"/>
              <w:rPr>
                <w:color w:val="000000"/>
                <w:lang w:val="en-US"/>
              </w:rPr>
            </w:pPr>
            <w:r w:rsidRPr="00F20EDB">
              <w:rPr>
                <w:color w:val="000000"/>
                <w:lang w:val="en-US"/>
              </w:rPr>
              <w:t xml:space="preserve">○ </w:t>
            </w:r>
          </w:p>
        </w:tc>
        <w:tc>
          <w:tcPr>
            <w:tcW w:w="1000" w:type="pct"/>
            <w:tcBorders>
              <w:left w:val="single" w:sz="6" w:space="0" w:color="000000"/>
              <w:bottom w:val="single" w:sz="6" w:space="0" w:color="000000"/>
              <w:right w:val="single" w:sz="6" w:space="0" w:color="000000"/>
            </w:tcBorders>
            <w:shd w:val="clear" w:color="auto" w:fill="2E74B5"/>
            <w:tcMar>
              <w:top w:w="0" w:type="dxa"/>
              <w:left w:w="0" w:type="dxa"/>
              <w:bottom w:w="75" w:type="dxa"/>
              <w:right w:w="0" w:type="dxa"/>
            </w:tcMar>
            <w:hideMark/>
          </w:tcPr>
          <w:p w14:paraId="6FD46B76" w14:textId="77777777" w:rsidR="00A57810" w:rsidRPr="00F20EDB" w:rsidRDefault="00A57810" w:rsidP="00680558">
            <w:pPr>
              <w:pStyle w:val="marker"/>
              <w:spacing w:before="0" w:beforeAutospacing="0" w:after="0" w:afterAutospacing="0"/>
              <w:jc w:val="center"/>
              <w:rPr>
                <w:b/>
                <w:bCs/>
                <w:color w:val="FFFFFF"/>
                <w:lang w:val="en-US"/>
              </w:rPr>
            </w:pPr>
            <w:r w:rsidRPr="00F20EDB">
              <w:rPr>
                <w:b/>
                <w:bCs/>
                <w:color w:val="FFFFFF"/>
                <w:lang w:val="en-US"/>
              </w:rPr>
              <w:t xml:space="preserve">● </w:t>
            </w:r>
          </w:p>
        </w:tc>
      </w:tr>
    </w:tbl>
    <w:p w14:paraId="784C81D7" w14:textId="77777777" w:rsidR="00A57810" w:rsidRPr="00F20EDB" w:rsidRDefault="00A57810" w:rsidP="00A57810">
      <w:pPr>
        <w:pStyle w:val="Heading1"/>
        <w:spacing w:after="20"/>
        <w:rPr>
          <w:rFonts w:ascii="Calibri" w:eastAsia="Times New Roman" w:hAnsi="Calibri"/>
          <w:b/>
          <w:bCs/>
          <w:caps/>
          <w:color w:val="000000"/>
          <w:sz w:val="30"/>
          <w:szCs w:val="30"/>
          <w:lang w:val="en-US"/>
        </w:rPr>
      </w:pPr>
      <w:r w:rsidRPr="00F20EDB">
        <w:rPr>
          <w:rFonts w:ascii="Calibri" w:eastAsia="Times New Roman" w:hAnsi="Calibri"/>
          <w:caps/>
          <w:color w:val="000000"/>
          <w:sz w:val="30"/>
          <w:szCs w:val="30"/>
          <w:lang w:val="en-US"/>
        </w:rPr>
        <w:t>Conclusions</w:t>
      </w:r>
    </w:p>
    <w:tbl>
      <w:tblPr>
        <w:tblW w:w="5000" w:type="pct"/>
        <w:tblCellMar>
          <w:top w:w="15" w:type="dxa"/>
          <w:left w:w="15" w:type="dxa"/>
          <w:bottom w:w="15" w:type="dxa"/>
          <w:right w:w="15" w:type="dxa"/>
        </w:tblCellMar>
        <w:tblLook w:val="04A0" w:firstRow="1" w:lastRow="0" w:firstColumn="1" w:lastColumn="0" w:noHBand="0" w:noVBand="1"/>
      </w:tblPr>
      <w:tblGrid>
        <w:gridCol w:w="12960"/>
      </w:tblGrid>
      <w:tr w:rsidR="00A57810" w:rsidRPr="00F20EDB" w14:paraId="5B449623" w14:textId="77777777" w:rsidTr="00680558">
        <w:tc>
          <w:tcPr>
            <w:tcW w:w="0" w:type="auto"/>
            <w:shd w:val="clear" w:color="auto" w:fill="2E74B5"/>
            <w:tcMar>
              <w:top w:w="75" w:type="dxa"/>
              <w:left w:w="75" w:type="dxa"/>
              <w:bottom w:w="75" w:type="dxa"/>
              <w:right w:w="75" w:type="dxa"/>
            </w:tcMar>
            <w:hideMark/>
          </w:tcPr>
          <w:p w14:paraId="2A1DFB76" w14:textId="77777777" w:rsidR="00A57810" w:rsidRPr="00F20EDB" w:rsidRDefault="00A57810" w:rsidP="00680558">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Recommendation</w:t>
            </w:r>
          </w:p>
        </w:tc>
      </w:tr>
      <w:tr w:rsidR="00A57810" w:rsidRPr="00F20EDB" w14:paraId="603A4760" w14:textId="77777777" w:rsidTr="00680558">
        <w:trPr>
          <w:trHeight w:val="1080"/>
        </w:trPr>
        <w:tc>
          <w:tcPr>
            <w:tcW w:w="0" w:type="auto"/>
            <w:tcMar>
              <w:top w:w="75" w:type="dxa"/>
              <w:left w:w="75" w:type="dxa"/>
              <w:bottom w:w="75" w:type="dxa"/>
              <w:right w:w="75" w:type="dxa"/>
            </w:tcMar>
            <w:hideMark/>
          </w:tcPr>
          <w:p w14:paraId="7140A65C" w14:textId="77777777" w:rsidR="00A57810" w:rsidRPr="00F20EDB" w:rsidRDefault="00A57810" w:rsidP="00680558">
            <w:pPr>
              <w:rPr>
                <w:lang w:val="en-US"/>
              </w:rPr>
            </w:pPr>
            <w:r w:rsidRPr="00F20EDB">
              <w:rPr>
                <w:rFonts w:asciiTheme="minorHAnsi" w:hAnsiTheme="minorHAnsi"/>
                <w:lang w:val="en-US"/>
              </w:rPr>
              <w:t>For adults with severe or critical CVODI-19, we recommend using pharmacologic venous thromboembolism (VTE) prophylaxis over not using prophylaxis. (Strong recommendation, moderate quality evidence).</w:t>
            </w:r>
          </w:p>
          <w:p w14:paraId="583B1BF8" w14:textId="77777777" w:rsidR="00A57810" w:rsidRPr="00F20EDB" w:rsidRDefault="00A57810" w:rsidP="00680558">
            <w:pPr>
              <w:rPr>
                <w:lang w:val="en-US"/>
              </w:rPr>
            </w:pPr>
          </w:p>
          <w:p w14:paraId="6EACDF5E" w14:textId="77777777" w:rsidR="00A57810" w:rsidRPr="00F20EDB" w:rsidRDefault="00A57810" w:rsidP="00680558">
            <w:pPr>
              <w:rPr>
                <w:rFonts w:asciiTheme="minorHAnsi" w:hAnsiTheme="minorHAnsi"/>
                <w:lang w:val="en-US"/>
              </w:rPr>
            </w:pPr>
            <w:r w:rsidRPr="00F20EDB">
              <w:rPr>
                <w:rFonts w:asciiTheme="minorHAnsi" w:hAnsiTheme="minorHAnsi"/>
                <w:lang w:val="en-US"/>
              </w:rPr>
              <w:t>Note:</w:t>
            </w:r>
          </w:p>
          <w:p w14:paraId="79021706" w14:textId="77777777" w:rsidR="00A57810" w:rsidRPr="00F20EDB" w:rsidRDefault="00A57810" w:rsidP="00680558">
            <w:pPr>
              <w:rPr>
                <w:lang w:val="en-US"/>
              </w:rPr>
            </w:pPr>
            <w:r w:rsidRPr="00F20EDB">
              <w:rPr>
                <w:rFonts w:asciiTheme="minorHAnsi" w:hAnsiTheme="minorHAnsi"/>
                <w:lang w:val="en-US"/>
              </w:rPr>
              <w:t>100% agreement on this recommendation.</w:t>
            </w:r>
          </w:p>
        </w:tc>
      </w:tr>
    </w:tbl>
    <w:p w14:paraId="36D11401" w14:textId="77777777" w:rsidR="00A57810" w:rsidRPr="00F20EDB" w:rsidRDefault="00A57810" w:rsidP="00A57810">
      <w:pPr>
        <w:rPr>
          <w:rFonts w:ascii="Calibri" w:hAnsi="Calibri"/>
          <w:vanish/>
          <w:color w:val="000000"/>
          <w:lang w:val="en-US"/>
        </w:rPr>
      </w:pPr>
    </w:p>
    <w:p w14:paraId="0DF933F2" w14:textId="77777777" w:rsidR="00A57810" w:rsidRPr="00F20EDB" w:rsidRDefault="00A57810" w:rsidP="00A57810">
      <w:pPr>
        <w:rPr>
          <w:lang w:val="en-US"/>
        </w:rPr>
      </w:pPr>
    </w:p>
    <w:p w14:paraId="3437A07C" w14:textId="55148465" w:rsidR="00A57810" w:rsidRPr="00F20EDB" w:rsidRDefault="00A57810" w:rsidP="00A57810">
      <w:pPr>
        <w:rPr>
          <w:rFonts w:ascii="Garamond" w:hAnsi="Garamond"/>
          <w:lang w:val="en-US"/>
        </w:rPr>
      </w:pPr>
    </w:p>
    <w:p w14:paraId="0F27FE3F" w14:textId="0C516B6A" w:rsidR="00A57810" w:rsidRPr="00F20EDB" w:rsidRDefault="00A57810" w:rsidP="00A57810">
      <w:pPr>
        <w:rPr>
          <w:rFonts w:ascii="Garamond" w:hAnsi="Garamond"/>
          <w:lang w:val="en-US"/>
        </w:rPr>
      </w:pPr>
    </w:p>
    <w:p w14:paraId="2A9281A6" w14:textId="77777777" w:rsidR="007572CE" w:rsidRPr="00F20EDB" w:rsidRDefault="007572CE" w:rsidP="00A57810">
      <w:pPr>
        <w:rPr>
          <w:rFonts w:ascii="Garamond" w:hAnsi="Garamond"/>
          <w:lang w:val="en-US"/>
        </w:rPr>
        <w:sectPr w:rsidR="007572CE" w:rsidRPr="00F20EDB" w:rsidSect="007572CE">
          <w:pgSz w:w="15840" w:h="12240" w:orient="landscape"/>
          <w:pgMar w:top="1440" w:right="1440" w:bottom="1440" w:left="1440" w:header="708" w:footer="708" w:gutter="0"/>
          <w:cols w:space="708"/>
          <w:docGrid w:linePitch="360"/>
        </w:sectPr>
      </w:pPr>
    </w:p>
    <w:p w14:paraId="7745CD09" w14:textId="6678A592" w:rsidR="00D93FEF" w:rsidRPr="00F20EDB" w:rsidRDefault="00D93FEF" w:rsidP="00D93FEF">
      <w:pPr>
        <w:rPr>
          <w:rFonts w:ascii="Garamond" w:hAnsi="Garamond"/>
          <w:b/>
          <w:lang w:val="en-US"/>
        </w:rPr>
      </w:pPr>
      <w:r w:rsidRPr="00F20EDB">
        <w:rPr>
          <w:rFonts w:ascii="Garamond" w:hAnsi="Garamond"/>
          <w:b/>
          <w:lang w:val="en-US"/>
        </w:rPr>
        <w:lastRenderedPageBreak/>
        <w:t>Table S</w:t>
      </w:r>
      <w:r w:rsidR="007572CE" w:rsidRPr="00F20EDB">
        <w:rPr>
          <w:rFonts w:ascii="Garamond" w:hAnsi="Garamond"/>
          <w:b/>
          <w:lang w:val="en-US"/>
        </w:rPr>
        <w:t>21</w:t>
      </w:r>
      <w:r w:rsidRPr="00F20EDB">
        <w:rPr>
          <w:rFonts w:ascii="Garamond" w:hAnsi="Garamond"/>
          <w:b/>
          <w:lang w:val="en-US"/>
        </w:rPr>
        <w:t xml:space="preserve">. PICO question: Recommendation </w:t>
      </w:r>
    </w:p>
    <w:p w14:paraId="4BD7C1EA" w14:textId="77777777" w:rsidR="00D93FEF" w:rsidRPr="00F20EDB" w:rsidRDefault="00D93FEF" w:rsidP="00D93FEF">
      <w:pPr>
        <w:rPr>
          <w:rFonts w:ascii="Garamond" w:hAnsi="Garamond"/>
          <w:lang w:val="en-US"/>
        </w:rPr>
      </w:pPr>
    </w:p>
    <w:tbl>
      <w:tblPr>
        <w:tblW w:w="0" w:type="auto"/>
        <w:tblCellMar>
          <w:top w:w="15" w:type="dxa"/>
          <w:left w:w="15" w:type="dxa"/>
          <w:bottom w:w="15" w:type="dxa"/>
          <w:right w:w="15" w:type="dxa"/>
        </w:tblCellMar>
        <w:tblLook w:val="04A0" w:firstRow="1" w:lastRow="0" w:firstColumn="1" w:lastColumn="0" w:noHBand="0" w:noVBand="1"/>
      </w:tblPr>
      <w:tblGrid>
        <w:gridCol w:w="3672"/>
        <w:gridCol w:w="2280"/>
        <w:gridCol w:w="1792"/>
        <w:gridCol w:w="1600"/>
      </w:tblGrid>
      <w:tr w:rsidR="00D93FEF" w:rsidRPr="00F20EDB" w14:paraId="6B2F78C8" w14:textId="77777777" w:rsidTr="007572CE">
        <w:trPr>
          <w:trHeight w:val="501"/>
        </w:trPr>
        <w:tc>
          <w:tcPr>
            <w:tcW w:w="0" w:type="auto"/>
            <w:gridSpan w:val="4"/>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2F36FA5C" w14:textId="1F3CF23D" w:rsidR="00D93FEF" w:rsidRPr="00F20EDB" w:rsidRDefault="00D93FEF" w:rsidP="007572CE">
            <w:pPr>
              <w:spacing w:line="276" w:lineRule="auto"/>
              <w:rPr>
                <w:rFonts w:ascii="Garamond" w:hAnsi="Garamond"/>
                <w:lang w:val="en-US"/>
              </w:rPr>
            </w:pPr>
            <w:r w:rsidRPr="00F20EDB">
              <w:rPr>
                <w:rFonts w:ascii="Garamond" w:hAnsi="Garamond"/>
                <w:bCs/>
                <w:iCs/>
                <w:lang w:val="en-US"/>
              </w:rPr>
              <w:t>In adults with severe or critical COVID-19</w:t>
            </w:r>
            <w:r w:rsidR="007572CE" w:rsidRPr="00F20EDB">
              <w:rPr>
                <w:rFonts w:ascii="Garamond" w:hAnsi="Garamond"/>
                <w:bCs/>
                <w:iCs/>
                <w:lang w:val="en-US"/>
              </w:rPr>
              <w:t xml:space="preserve"> and no confirmed VTE</w:t>
            </w:r>
            <w:r w:rsidRPr="00F20EDB">
              <w:rPr>
                <w:rFonts w:ascii="Garamond" w:hAnsi="Garamond"/>
                <w:bCs/>
                <w:iCs/>
                <w:lang w:val="en-US"/>
              </w:rPr>
              <w:t xml:space="preserve">, should we recommend using </w:t>
            </w:r>
            <w:r w:rsidR="007572CE" w:rsidRPr="00F20EDB">
              <w:rPr>
                <w:rFonts w:ascii="Garamond" w:hAnsi="Garamond"/>
                <w:color w:val="000000" w:themeColor="text1"/>
                <w:lang w:val="en-US"/>
              </w:rPr>
              <w:t>empiric anticoagulation</w:t>
            </w:r>
            <w:r w:rsidRPr="00F20EDB">
              <w:rPr>
                <w:rFonts w:ascii="Garamond" w:hAnsi="Garamond"/>
                <w:bCs/>
                <w:iCs/>
                <w:lang w:val="en-US"/>
              </w:rPr>
              <w:t xml:space="preserve">, vs </w:t>
            </w:r>
            <w:r w:rsidR="007572CE" w:rsidRPr="00F20EDB">
              <w:rPr>
                <w:rFonts w:ascii="Garamond" w:hAnsi="Garamond"/>
                <w:bCs/>
                <w:iCs/>
                <w:lang w:val="en-US"/>
              </w:rPr>
              <w:t>VTE prophylaxis</w:t>
            </w:r>
            <w:r w:rsidRPr="00F20EDB">
              <w:rPr>
                <w:rFonts w:ascii="Garamond" w:hAnsi="Garamond"/>
                <w:bCs/>
                <w:iCs/>
                <w:lang w:val="en-US"/>
              </w:rPr>
              <w:t>?</w:t>
            </w:r>
          </w:p>
        </w:tc>
      </w:tr>
      <w:tr w:rsidR="007572CE" w:rsidRPr="00F20EDB" w14:paraId="770550D6" w14:textId="77777777" w:rsidTr="007572CE">
        <w:trPr>
          <w:trHeight w:val="154"/>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3976F0" w14:textId="77777777" w:rsidR="00D93FEF" w:rsidRPr="00F20EDB" w:rsidRDefault="00D93FEF" w:rsidP="007572CE">
            <w:pPr>
              <w:jc w:val="center"/>
              <w:rPr>
                <w:rFonts w:ascii="Garamond" w:hAnsi="Garamond"/>
                <w:color w:val="000000" w:themeColor="text1"/>
                <w:lang w:val="en-US"/>
              </w:rPr>
            </w:pPr>
            <w:r w:rsidRPr="00F20EDB">
              <w:rPr>
                <w:rFonts w:ascii="Garamond" w:hAnsi="Garamond"/>
                <w:color w:val="000000" w:themeColor="text1"/>
                <w:lang w:val="en-US"/>
              </w:rPr>
              <w:t>Populati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94866B" w14:textId="77777777" w:rsidR="00D93FEF" w:rsidRPr="00F20EDB" w:rsidRDefault="00D93FEF" w:rsidP="007572CE">
            <w:pPr>
              <w:jc w:val="center"/>
              <w:rPr>
                <w:rFonts w:ascii="Garamond" w:hAnsi="Garamond"/>
                <w:color w:val="000000" w:themeColor="text1"/>
                <w:lang w:val="en-US"/>
              </w:rPr>
            </w:pPr>
            <w:r w:rsidRPr="00F20EDB">
              <w:rPr>
                <w:rFonts w:ascii="Garamond" w:hAnsi="Garamond"/>
                <w:color w:val="000000" w:themeColor="text1"/>
                <w:lang w:val="en-US"/>
              </w:rPr>
              <w:t>Interventi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F5774F" w14:textId="77777777" w:rsidR="00D93FEF" w:rsidRPr="00F20EDB" w:rsidRDefault="00D93FEF" w:rsidP="007572CE">
            <w:pPr>
              <w:jc w:val="center"/>
              <w:rPr>
                <w:rFonts w:ascii="Garamond" w:hAnsi="Garamond"/>
                <w:color w:val="000000" w:themeColor="text1"/>
                <w:lang w:val="en-US"/>
              </w:rPr>
            </w:pPr>
            <w:r w:rsidRPr="00F20EDB">
              <w:rPr>
                <w:rFonts w:ascii="Garamond" w:hAnsi="Garamond"/>
                <w:color w:val="000000" w:themeColor="text1"/>
                <w:lang w:val="en-US"/>
              </w:rPr>
              <w:t>Comparator</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EEF3A1" w14:textId="77777777" w:rsidR="00D93FEF" w:rsidRPr="00F20EDB" w:rsidRDefault="00D93FEF" w:rsidP="007572CE">
            <w:pPr>
              <w:jc w:val="center"/>
              <w:rPr>
                <w:rFonts w:ascii="Garamond" w:hAnsi="Garamond"/>
                <w:color w:val="000000" w:themeColor="text1"/>
                <w:lang w:val="en-US"/>
              </w:rPr>
            </w:pPr>
            <w:r w:rsidRPr="00F20EDB">
              <w:rPr>
                <w:rFonts w:ascii="Garamond" w:hAnsi="Garamond"/>
                <w:color w:val="000000" w:themeColor="text1"/>
                <w:lang w:val="en-US"/>
              </w:rPr>
              <w:t>Outcome(s)</w:t>
            </w:r>
          </w:p>
        </w:tc>
      </w:tr>
      <w:tr w:rsidR="007572CE" w:rsidRPr="00F20EDB" w14:paraId="5DFDA467" w14:textId="77777777" w:rsidTr="007572CE">
        <w:trPr>
          <w:trHeight w:val="207"/>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3FA29C" w14:textId="77777777" w:rsidR="007572CE" w:rsidRPr="00F20EDB" w:rsidRDefault="00D93FEF" w:rsidP="007572CE">
            <w:pPr>
              <w:rPr>
                <w:rFonts w:ascii="Garamond" w:hAnsi="Garamond"/>
                <w:color w:val="000000" w:themeColor="text1"/>
                <w:lang w:val="en-US"/>
              </w:rPr>
            </w:pPr>
            <w:r w:rsidRPr="00F20EDB">
              <w:rPr>
                <w:rFonts w:ascii="Garamond" w:hAnsi="Garamond"/>
                <w:bCs/>
                <w:iCs/>
                <w:lang w:val="en-US"/>
              </w:rPr>
              <w:t xml:space="preserve">Adults </w:t>
            </w:r>
            <w:r w:rsidRPr="00F20EDB">
              <w:rPr>
                <w:rFonts w:ascii="Garamond" w:hAnsi="Garamond"/>
                <w:color w:val="000000" w:themeColor="text1"/>
                <w:lang w:val="en-US"/>
              </w:rPr>
              <w:t>with severe or critical COVID-19 in the ICU</w:t>
            </w:r>
          </w:p>
          <w:p w14:paraId="21FB0A92" w14:textId="35494B89" w:rsidR="00D93FEF" w:rsidRPr="00F20EDB" w:rsidRDefault="007572CE" w:rsidP="007572CE">
            <w:pPr>
              <w:rPr>
                <w:rFonts w:ascii="Garamond" w:hAnsi="Garamond"/>
                <w:color w:val="000000" w:themeColor="text1"/>
                <w:lang w:val="en-US"/>
              </w:rPr>
            </w:pPr>
            <w:r w:rsidRPr="00F20EDB">
              <w:rPr>
                <w:rFonts w:ascii="Garamond" w:hAnsi="Garamond"/>
                <w:color w:val="000000" w:themeColor="text1"/>
                <w:lang w:val="en-US"/>
              </w:rPr>
              <w:t xml:space="preserve">No evidence of active VTE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D13B03" w14:textId="74DACC3C" w:rsidR="00D93FEF" w:rsidRPr="00F20EDB" w:rsidRDefault="007572CE" w:rsidP="007572CE">
            <w:pPr>
              <w:rPr>
                <w:rFonts w:ascii="Garamond" w:hAnsi="Garamond"/>
                <w:color w:val="000000" w:themeColor="text1"/>
                <w:lang w:val="en-US"/>
              </w:rPr>
            </w:pPr>
            <w:r w:rsidRPr="00F20EDB">
              <w:rPr>
                <w:rFonts w:ascii="Garamond" w:hAnsi="Garamond"/>
                <w:color w:val="000000" w:themeColor="text1"/>
                <w:lang w:val="en-US"/>
              </w:rPr>
              <w:t>empiric anticoagulati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D1AFDE" w14:textId="661FCFD0" w:rsidR="00D93FEF" w:rsidRPr="00F20EDB" w:rsidRDefault="007572CE" w:rsidP="007572CE">
            <w:pPr>
              <w:rPr>
                <w:rFonts w:ascii="Garamond" w:hAnsi="Garamond"/>
                <w:color w:val="000000" w:themeColor="text1"/>
                <w:lang w:val="en-US"/>
              </w:rPr>
            </w:pPr>
            <w:r w:rsidRPr="00F20EDB">
              <w:rPr>
                <w:rFonts w:ascii="Garamond" w:hAnsi="Garamond"/>
                <w:bCs/>
                <w:iCs/>
                <w:lang w:val="en-US"/>
              </w:rPr>
              <w:t>VTE</w:t>
            </w:r>
            <w:r w:rsidR="00D93FEF" w:rsidRPr="00F20EDB">
              <w:rPr>
                <w:rFonts w:ascii="Garamond" w:hAnsi="Garamond"/>
                <w:bCs/>
                <w:iCs/>
                <w:lang w:val="en-US"/>
              </w:rPr>
              <w:t xml:space="preserve"> </w:t>
            </w:r>
            <w:r w:rsidR="00D93FEF" w:rsidRPr="00F20EDB">
              <w:rPr>
                <w:rFonts w:ascii="Garamond" w:hAnsi="Garamond"/>
                <w:color w:val="000000" w:themeColor="text1"/>
                <w:lang w:val="en-US"/>
              </w:rPr>
              <w:t>prophylaxi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549FF4" w14:textId="77777777" w:rsidR="00D93FEF" w:rsidRPr="00F20EDB" w:rsidRDefault="00D93FEF" w:rsidP="000172B3">
            <w:pPr>
              <w:pStyle w:val="ListParagraph"/>
              <w:numPr>
                <w:ilvl w:val="0"/>
                <w:numId w:val="23"/>
              </w:numPr>
              <w:rPr>
                <w:rFonts w:ascii="Garamond" w:hAnsi="Garamond"/>
                <w:color w:val="000000" w:themeColor="text1"/>
              </w:rPr>
            </w:pPr>
            <w:r w:rsidRPr="00F20EDB">
              <w:rPr>
                <w:rFonts w:ascii="Garamond" w:hAnsi="Garamond"/>
                <w:color w:val="000000" w:themeColor="text1"/>
              </w:rPr>
              <w:t>VTE</w:t>
            </w:r>
          </w:p>
          <w:p w14:paraId="3F893858" w14:textId="77777777" w:rsidR="00D93FEF" w:rsidRPr="00F20EDB" w:rsidRDefault="00D93FEF" w:rsidP="000172B3">
            <w:pPr>
              <w:pStyle w:val="ListParagraph"/>
              <w:numPr>
                <w:ilvl w:val="0"/>
                <w:numId w:val="23"/>
              </w:numPr>
              <w:rPr>
                <w:rFonts w:ascii="Garamond" w:hAnsi="Garamond"/>
                <w:color w:val="000000" w:themeColor="text1"/>
              </w:rPr>
            </w:pPr>
            <w:r w:rsidRPr="00F20EDB">
              <w:rPr>
                <w:rFonts w:ascii="Garamond" w:hAnsi="Garamond"/>
                <w:color w:val="000000" w:themeColor="text1"/>
              </w:rPr>
              <w:t>PE</w:t>
            </w:r>
          </w:p>
          <w:p w14:paraId="0E43669B" w14:textId="77777777" w:rsidR="00D93FEF" w:rsidRPr="00F20EDB" w:rsidRDefault="00D93FEF" w:rsidP="000172B3">
            <w:pPr>
              <w:pStyle w:val="ListParagraph"/>
              <w:numPr>
                <w:ilvl w:val="0"/>
                <w:numId w:val="23"/>
              </w:numPr>
              <w:rPr>
                <w:rFonts w:ascii="Garamond" w:hAnsi="Garamond"/>
                <w:color w:val="000000" w:themeColor="text1"/>
              </w:rPr>
            </w:pPr>
            <w:r w:rsidRPr="00F20EDB">
              <w:rPr>
                <w:rFonts w:ascii="Garamond" w:hAnsi="Garamond"/>
                <w:color w:val="000000" w:themeColor="text1"/>
              </w:rPr>
              <w:t>Bleeding</w:t>
            </w:r>
          </w:p>
          <w:p w14:paraId="4AC40B98" w14:textId="77777777" w:rsidR="00D93FEF" w:rsidRPr="00F20EDB" w:rsidRDefault="00D93FEF" w:rsidP="000172B3">
            <w:pPr>
              <w:pStyle w:val="ListParagraph"/>
              <w:numPr>
                <w:ilvl w:val="0"/>
                <w:numId w:val="23"/>
              </w:numPr>
              <w:rPr>
                <w:rFonts w:ascii="Garamond" w:hAnsi="Garamond"/>
                <w:color w:val="000000" w:themeColor="text1"/>
              </w:rPr>
            </w:pPr>
            <w:r w:rsidRPr="00F20EDB">
              <w:rPr>
                <w:rFonts w:ascii="Garamond" w:hAnsi="Garamond"/>
                <w:color w:val="000000" w:themeColor="text1"/>
              </w:rPr>
              <w:t>Mortality</w:t>
            </w:r>
          </w:p>
        </w:tc>
      </w:tr>
    </w:tbl>
    <w:p w14:paraId="6698E99E" w14:textId="77777777" w:rsidR="00D93FEF" w:rsidRPr="00F20EDB" w:rsidRDefault="00D93FEF" w:rsidP="00D93FEF">
      <w:pPr>
        <w:rPr>
          <w:rFonts w:ascii="Garamond" w:hAnsi="Garamond"/>
          <w:lang w:val="en-US"/>
        </w:rPr>
      </w:pPr>
    </w:p>
    <w:p w14:paraId="52ED5E41" w14:textId="6CBF9AAC" w:rsidR="00173CDC" w:rsidRPr="00F20EDB" w:rsidRDefault="00173CDC" w:rsidP="00D93FEF">
      <w:pPr>
        <w:rPr>
          <w:rFonts w:ascii="Garamond" w:hAnsi="Garamond"/>
          <w:lang w:val="en-US"/>
        </w:rPr>
      </w:pPr>
    </w:p>
    <w:p w14:paraId="1DCFE9B8" w14:textId="77777777" w:rsidR="00173CDC" w:rsidRPr="00F20EDB" w:rsidRDefault="00173CDC" w:rsidP="00173CDC">
      <w:pPr>
        <w:rPr>
          <w:rFonts w:ascii="Garamond" w:hAnsi="Garamond"/>
          <w:lang w:val="en-US"/>
        </w:rPr>
      </w:pPr>
    </w:p>
    <w:p w14:paraId="0D9DBA6A" w14:textId="4C45F6B5" w:rsidR="00173CDC" w:rsidRPr="00F20EDB" w:rsidRDefault="00173CDC" w:rsidP="00173CDC">
      <w:pPr>
        <w:rPr>
          <w:rFonts w:ascii="Garamond" w:hAnsi="Garamond"/>
          <w:lang w:val="en-US"/>
        </w:rPr>
      </w:pPr>
    </w:p>
    <w:p w14:paraId="660EFBF9" w14:textId="77777777" w:rsidR="00173CDC" w:rsidRPr="00F20EDB" w:rsidRDefault="00173CDC" w:rsidP="00173CDC">
      <w:pPr>
        <w:rPr>
          <w:rFonts w:ascii="Garamond" w:hAnsi="Garamond"/>
          <w:b/>
          <w:lang w:val="en-US"/>
        </w:rPr>
        <w:sectPr w:rsidR="00173CDC" w:rsidRPr="00F20EDB" w:rsidSect="00D93FEF">
          <w:pgSz w:w="12240" w:h="15840"/>
          <w:pgMar w:top="1440" w:right="1440" w:bottom="1440" w:left="1440" w:header="708" w:footer="708" w:gutter="0"/>
          <w:cols w:space="708"/>
          <w:docGrid w:linePitch="360"/>
        </w:sectPr>
      </w:pPr>
    </w:p>
    <w:p w14:paraId="1328A5B5" w14:textId="2732E1D9" w:rsidR="00173CDC" w:rsidRPr="00F20EDB" w:rsidRDefault="00173CDC" w:rsidP="00173CDC">
      <w:pPr>
        <w:rPr>
          <w:rFonts w:ascii="Garamond" w:hAnsi="Garamond"/>
          <w:b/>
          <w:lang w:val="en-US"/>
        </w:rPr>
      </w:pPr>
      <w:r w:rsidRPr="00F20EDB">
        <w:rPr>
          <w:rFonts w:ascii="Garamond" w:hAnsi="Garamond"/>
          <w:b/>
          <w:lang w:val="en-US"/>
        </w:rPr>
        <w:lastRenderedPageBreak/>
        <w:t>Table S22. Evidence Profile for Recommendation 9: Therapeutic anticoagulation versus VTE  prophylaxis in severe or critical COVID-19</w:t>
      </w:r>
    </w:p>
    <w:p w14:paraId="331666CE" w14:textId="0B997573" w:rsidR="00D93FEF" w:rsidRPr="00F20EDB" w:rsidRDefault="00D93FEF" w:rsidP="00173CDC">
      <w:pPr>
        <w:rPr>
          <w:rFonts w:ascii="Garamond" w:hAnsi="Garamond"/>
          <w:b/>
          <w:lang w:val="en-US"/>
        </w:rPr>
      </w:pPr>
    </w:p>
    <w:p w14:paraId="193B6444" w14:textId="168253FB" w:rsidR="00173CDC" w:rsidRPr="00F20EDB" w:rsidRDefault="00173CDC" w:rsidP="00173CDC">
      <w:pPr>
        <w:rPr>
          <w:rFonts w:ascii="Garamond" w:hAnsi="Garamond"/>
          <w:lang w:val="en-US"/>
        </w:rPr>
      </w:pPr>
    </w:p>
    <w:p w14:paraId="38CC7D5F" w14:textId="77777777" w:rsidR="00680558" w:rsidRPr="00F20EDB" w:rsidRDefault="00680558" w:rsidP="00680558">
      <w:pPr>
        <w:spacing w:line="140" w:lineRule="atLeast"/>
        <w:rPr>
          <w:rFonts w:ascii="Arial Narrow" w:hAnsi="Arial Narrow"/>
          <w:color w:val="000000"/>
          <w:sz w:val="14"/>
          <w:szCs w:val="14"/>
          <w:lang w:val="en-US"/>
        </w:rPr>
      </w:pPr>
    </w:p>
    <w:tbl>
      <w:tblPr>
        <w:tblStyle w:val="TableGrid"/>
        <w:tblW w:w="5183" w:type="pct"/>
        <w:tblLook w:val="04A0" w:firstRow="1" w:lastRow="0" w:firstColumn="1" w:lastColumn="0" w:noHBand="0" w:noVBand="1"/>
      </w:tblPr>
      <w:tblGrid>
        <w:gridCol w:w="756"/>
        <w:gridCol w:w="1150"/>
        <w:gridCol w:w="704"/>
        <w:gridCol w:w="1274"/>
        <w:gridCol w:w="1158"/>
        <w:gridCol w:w="1139"/>
        <w:gridCol w:w="1327"/>
        <w:gridCol w:w="1403"/>
        <w:gridCol w:w="1403"/>
        <w:gridCol w:w="833"/>
        <w:gridCol w:w="890"/>
        <w:gridCol w:w="979"/>
        <w:gridCol w:w="1105"/>
      </w:tblGrid>
      <w:tr w:rsidR="00680558" w:rsidRPr="00F20EDB" w14:paraId="693D2DFE" w14:textId="77777777" w:rsidTr="00680558">
        <w:trPr>
          <w:trHeight w:val="199"/>
        </w:trPr>
        <w:tc>
          <w:tcPr>
            <w:tcW w:w="2659" w:type="pct"/>
            <w:gridSpan w:val="7"/>
            <w:hideMark/>
          </w:tcPr>
          <w:p w14:paraId="17F273AA" w14:textId="77777777" w:rsidR="00680558" w:rsidRPr="00F20EDB" w:rsidRDefault="00680558" w:rsidP="00680558">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Quality assessment</w:t>
            </w:r>
          </w:p>
        </w:tc>
        <w:tc>
          <w:tcPr>
            <w:tcW w:w="988" w:type="pct"/>
            <w:gridSpan w:val="2"/>
            <w:hideMark/>
          </w:tcPr>
          <w:p w14:paraId="4B4C058B" w14:textId="77777777" w:rsidR="00680558" w:rsidRPr="00F20EDB" w:rsidRDefault="00680558" w:rsidP="00680558">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 of patients</w:t>
            </w:r>
          </w:p>
        </w:tc>
        <w:tc>
          <w:tcPr>
            <w:tcW w:w="613" w:type="pct"/>
            <w:gridSpan w:val="2"/>
            <w:hideMark/>
          </w:tcPr>
          <w:p w14:paraId="3E7D7598" w14:textId="77777777" w:rsidR="00680558" w:rsidRPr="00F20EDB" w:rsidRDefault="00680558" w:rsidP="00680558">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Effect</w:t>
            </w:r>
          </w:p>
        </w:tc>
        <w:tc>
          <w:tcPr>
            <w:tcW w:w="347" w:type="pct"/>
            <w:vMerge w:val="restart"/>
            <w:hideMark/>
          </w:tcPr>
          <w:p w14:paraId="6E1528B9" w14:textId="77777777" w:rsidR="00680558" w:rsidRPr="00F20EDB" w:rsidRDefault="00680558" w:rsidP="00680558">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Quality</w:t>
            </w:r>
          </w:p>
        </w:tc>
        <w:tc>
          <w:tcPr>
            <w:tcW w:w="391" w:type="pct"/>
            <w:vMerge w:val="restart"/>
            <w:hideMark/>
          </w:tcPr>
          <w:p w14:paraId="3CC83F9D" w14:textId="77777777" w:rsidR="00680558" w:rsidRPr="00F20EDB" w:rsidRDefault="00680558" w:rsidP="00680558">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Importance</w:t>
            </w:r>
          </w:p>
        </w:tc>
      </w:tr>
      <w:tr w:rsidR="00680558" w:rsidRPr="00F20EDB" w14:paraId="0A45E291" w14:textId="77777777" w:rsidTr="00680558">
        <w:trPr>
          <w:trHeight w:val="799"/>
        </w:trPr>
        <w:tc>
          <w:tcPr>
            <w:tcW w:w="270" w:type="pct"/>
            <w:hideMark/>
          </w:tcPr>
          <w:p w14:paraId="6B1A5FCF" w14:textId="77777777" w:rsidR="00680558" w:rsidRPr="00F20EDB" w:rsidRDefault="00680558" w:rsidP="00680558">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 of studies</w:t>
            </w:r>
          </w:p>
        </w:tc>
        <w:tc>
          <w:tcPr>
            <w:tcW w:w="407" w:type="pct"/>
            <w:hideMark/>
          </w:tcPr>
          <w:p w14:paraId="6DDA6FAC" w14:textId="77777777" w:rsidR="00680558" w:rsidRPr="00F20EDB" w:rsidRDefault="00680558" w:rsidP="00680558">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Study design</w:t>
            </w:r>
          </w:p>
        </w:tc>
        <w:tc>
          <w:tcPr>
            <w:tcW w:w="252" w:type="pct"/>
            <w:hideMark/>
          </w:tcPr>
          <w:p w14:paraId="6FFB13D7" w14:textId="77777777" w:rsidR="00680558" w:rsidRPr="00F20EDB" w:rsidRDefault="00680558" w:rsidP="00680558">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Risk of bias</w:t>
            </w:r>
          </w:p>
        </w:tc>
        <w:tc>
          <w:tcPr>
            <w:tcW w:w="449" w:type="pct"/>
            <w:hideMark/>
          </w:tcPr>
          <w:p w14:paraId="0E3510C6" w14:textId="77777777" w:rsidR="00680558" w:rsidRPr="00F20EDB" w:rsidRDefault="00680558" w:rsidP="00680558">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Inconsistency</w:t>
            </w:r>
          </w:p>
        </w:tc>
        <w:tc>
          <w:tcPr>
            <w:tcW w:w="409" w:type="pct"/>
            <w:hideMark/>
          </w:tcPr>
          <w:p w14:paraId="24D1448A" w14:textId="77777777" w:rsidR="00680558" w:rsidRPr="00F20EDB" w:rsidRDefault="00680558" w:rsidP="00680558">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Indirectness</w:t>
            </w:r>
          </w:p>
        </w:tc>
        <w:tc>
          <w:tcPr>
            <w:tcW w:w="403" w:type="pct"/>
            <w:hideMark/>
          </w:tcPr>
          <w:p w14:paraId="0B3F15FD" w14:textId="77777777" w:rsidR="00680558" w:rsidRPr="00F20EDB" w:rsidRDefault="00680558" w:rsidP="00680558">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Imprecision</w:t>
            </w:r>
          </w:p>
        </w:tc>
        <w:tc>
          <w:tcPr>
            <w:tcW w:w="468" w:type="pct"/>
            <w:hideMark/>
          </w:tcPr>
          <w:p w14:paraId="0E3B32B3" w14:textId="77777777" w:rsidR="00680558" w:rsidRPr="00F20EDB" w:rsidRDefault="00680558" w:rsidP="00680558">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Other considerations</w:t>
            </w:r>
          </w:p>
        </w:tc>
        <w:tc>
          <w:tcPr>
            <w:tcW w:w="494" w:type="pct"/>
            <w:hideMark/>
          </w:tcPr>
          <w:p w14:paraId="1014C1D1" w14:textId="77777777" w:rsidR="00680558" w:rsidRPr="00F20EDB" w:rsidRDefault="00680558" w:rsidP="00680558">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therapeutic anticoagulation</w:t>
            </w:r>
          </w:p>
        </w:tc>
        <w:tc>
          <w:tcPr>
            <w:tcW w:w="494" w:type="pct"/>
            <w:hideMark/>
          </w:tcPr>
          <w:p w14:paraId="075C18AA" w14:textId="77777777" w:rsidR="00680558" w:rsidRPr="00F20EDB" w:rsidRDefault="00680558" w:rsidP="00680558">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prophylactic dosing anticoagulation</w:t>
            </w:r>
          </w:p>
        </w:tc>
        <w:tc>
          <w:tcPr>
            <w:tcW w:w="297" w:type="pct"/>
            <w:hideMark/>
          </w:tcPr>
          <w:p w14:paraId="732AEBE6" w14:textId="77777777" w:rsidR="00680558" w:rsidRPr="00F20EDB" w:rsidRDefault="00680558" w:rsidP="00680558">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Relative</w:t>
            </w:r>
            <w:r w:rsidRPr="00F20EDB">
              <w:rPr>
                <w:rFonts w:ascii="Garamond" w:hAnsi="Garamond"/>
                <w:b/>
                <w:bCs/>
                <w:color w:val="000000" w:themeColor="text1"/>
                <w:sz w:val="18"/>
                <w:szCs w:val="18"/>
                <w:lang w:val="en-US"/>
              </w:rPr>
              <w:br/>
              <w:t>(95% CI)</w:t>
            </w:r>
          </w:p>
        </w:tc>
        <w:tc>
          <w:tcPr>
            <w:tcW w:w="317" w:type="pct"/>
            <w:hideMark/>
          </w:tcPr>
          <w:p w14:paraId="50A8D4F5" w14:textId="77777777" w:rsidR="00680558" w:rsidRPr="00F20EDB" w:rsidRDefault="00680558" w:rsidP="00680558">
            <w:pPr>
              <w:jc w:val="center"/>
              <w:rPr>
                <w:rFonts w:ascii="Garamond" w:hAnsi="Garamond"/>
                <w:b/>
                <w:bCs/>
                <w:color w:val="000000" w:themeColor="text1"/>
                <w:sz w:val="18"/>
                <w:szCs w:val="18"/>
                <w:lang w:val="en-US"/>
              </w:rPr>
            </w:pPr>
            <w:r w:rsidRPr="00F20EDB">
              <w:rPr>
                <w:rFonts w:ascii="Garamond" w:hAnsi="Garamond"/>
                <w:b/>
                <w:bCs/>
                <w:color w:val="000000" w:themeColor="text1"/>
                <w:sz w:val="18"/>
                <w:szCs w:val="18"/>
                <w:lang w:val="en-US"/>
              </w:rPr>
              <w:t>Absolute</w:t>
            </w:r>
            <w:r w:rsidRPr="00F20EDB">
              <w:rPr>
                <w:rFonts w:ascii="Garamond" w:hAnsi="Garamond"/>
                <w:b/>
                <w:bCs/>
                <w:color w:val="000000" w:themeColor="text1"/>
                <w:sz w:val="18"/>
                <w:szCs w:val="18"/>
                <w:lang w:val="en-US"/>
              </w:rPr>
              <w:br/>
              <w:t>(95% CI)</w:t>
            </w:r>
          </w:p>
        </w:tc>
        <w:tc>
          <w:tcPr>
            <w:tcW w:w="347" w:type="pct"/>
            <w:vMerge/>
            <w:hideMark/>
          </w:tcPr>
          <w:p w14:paraId="77FEA553" w14:textId="77777777" w:rsidR="00680558" w:rsidRPr="00F20EDB" w:rsidRDefault="00680558" w:rsidP="00680558">
            <w:pPr>
              <w:rPr>
                <w:rFonts w:ascii="Garamond" w:hAnsi="Garamond"/>
                <w:b/>
                <w:bCs/>
                <w:color w:val="000000" w:themeColor="text1"/>
                <w:sz w:val="18"/>
                <w:szCs w:val="18"/>
                <w:lang w:val="en-US"/>
              </w:rPr>
            </w:pPr>
          </w:p>
        </w:tc>
        <w:tc>
          <w:tcPr>
            <w:tcW w:w="391" w:type="pct"/>
            <w:vMerge/>
            <w:hideMark/>
          </w:tcPr>
          <w:p w14:paraId="7F1957AF" w14:textId="77777777" w:rsidR="00680558" w:rsidRPr="00F20EDB" w:rsidRDefault="00680558" w:rsidP="00680558">
            <w:pPr>
              <w:rPr>
                <w:rFonts w:ascii="Garamond" w:hAnsi="Garamond"/>
                <w:b/>
                <w:bCs/>
                <w:color w:val="000000" w:themeColor="text1"/>
                <w:sz w:val="18"/>
                <w:szCs w:val="18"/>
                <w:lang w:val="en-US"/>
              </w:rPr>
            </w:pPr>
          </w:p>
        </w:tc>
      </w:tr>
      <w:tr w:rsidR="00680558" w:rsidRPr="00F20EDB" w14:paraId="5AD783DF" w14:textId="77777777" w:rsidTr="00680558">
        <w:trPr>
          <w:trHeight w:val="199"/>
        </w:trPr>
        <w:tc>
          <w:tcPr>
            <w:tcW w:w="5000" w:type="pct"/>
            <w:gridSpan w:val="13"/>
            <w:hideMark/>
          </w:tcPr>
          <w:p w14:paraId="3611903F" w14:textId="63A34D49" w:rsidR="00680558" w:rsidRPr="00F20EDB" w:rsidRDefault="00680558" w:rsidP="00680558">
            <w:pPr>
              <w:rPr>
                <w:rFonts w:ascii="Garamond" w:hAnsi="Garamond"/>
                <w:b/>
                <w:bCs/>
                <w:color w:val="000000" w:themeColor="text1"/>
                <w:sz w:val="18"/>
                <w:szCs w:val="18"/>
                <w:lang w:val="en-US"/>
              </w:rPr>
            </w:pPr>
            <w:r w:rsidRPr="00F20EDB">
              <w:rPr>
                <w:rStyle w:val="label"/>
                <w:rFonts w:ascii="Garamond" w:hAnsi="Garamond"/>
                <w:b/>
                <w:bCs/>
                <w:color w:val="000000" w:themeColor="text1"/>
                <w:sz w:val="18"/>
                <w:szCs w:val="18"/>
                <w:lang w:val="en-US"/>
              </w:rPr>
              <w:t>Mortality in mechanically ventilated patients (OR)</w:t>
            </w:r>
          </w:p>
        </w:tc>
      </w:tr>
      <w:tr w:rsidR="00680558" w:rsidRPr="00F20EDB" w14:paraId="1624AC51" w14:textId="77777777" w:rsidTr="00680558">
        <w:trPr>
          <w:trHeight w:val="1828"/>
        </w:trPr>
        <w:tc>
          <w:tcPr>
            <w:tcW w:w="270" w:type="pct"/>
            <w:vMerge w:val="restart"/>
            <w:hideMark/>
          </w:tcPr>
          <w:p w14:paraId="18EAEAB0" w14:textId="77777777" w:rsidR="00680558" w:rsidRPr="00F20EDB" w:rsidRDefault="00680558" w:rsidP="00680558">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3 </w:t>
            </w:r>
          </w:p>
        </w:tc>
        <w:tc>
          <w:tcPr>
            <w:tcW w:w="407" w:type="pct"/>
            <w:vMerge w:val="restart"/>
            <w:hideMark/>
          </w:tcPr>
          <w:p w14:paraId="073A3244" w14:textId="77777777" w:rsidR="00680558" w:rsidRPr="00F20EDB" w:rsidRDefault="00680558" w:rsidP="00680558">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observational studies </w:t>
            </w:r>
          </w:p>
        </w:tc>
        <w:tc>
          <w:tcPr>
            <w:tcW w:w="252" w:type="pct"/>
            <w:vMerge w:val="restart"/>
            <w:hideMark/>
          </w:tcPr>
          <w:p w14:paraId="5EA70363" w14:textId="77777777" w:rsidR="00680558" w:rsidRPr="00F20EDB" w:rsidRDefault="00680558" w:rsidP="00680558">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serious </w:t>
            </w:r>
            <w:r w:rsidRPr="00F20EDB">
              <w:rPr>
                <w:rFonts w:ascii="Garamond" w:hAnsi="Garamond"/>
                <w:color w:val="000000" w:themeColor="text1"/>
                <w:sz w:val="18"/>
                <w:szCs w:val="18"/>
                <w:vertAlign w:val="superscript"/>
                <w:lang w:val="en-US"/>
              </w:rPr>
              <w:t>a</w:t>
            </w:r>
          </w:p>
        </w:tc>
        <w:tc>
          <w:tcPr>
            <w:tcW w:w="449" w:type="pct"/>
            <w:vMerge w:val="restart"/>
            <w:hideMark/>
          </w:tcPr>
          <w:p w14:paraId="4839DF01" w14:textId="77777777" w:rsidR="00680558" w:rsidRPr="00F20EDB" w:rsidRDefault="00680558" w:rsidP="00680558">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serious </w:t>
            </w:r>
            <w:r w:rsidRPr="00F20EDB">
              <w:rPr>
                <w:rFonts w:ascii="Garamond" w:hAnsi="Garamond"/>
                <w:color w:val="000000" w:themeColor="text1"/>
                <w:sz w:val="18"/>
                <w:szCs w:val="18"/>
                <w:vertAlign w:val="superscript"/>
                <w:lang w:val="en-US"/>
              </w:rPr>
              <w:t>b</w:t>
            </w:r>
          </w:p>
        </w:tc>
        <w:tc>
          <w:tcPr>
            <w:tcW w:w="409" w:type="pct"/>
            <w:vMerge w:val="restart"/>
            <w:hideMark/>
          </w:tcPr>
          <w:p w14:paraId="6F2D14BC" w14:textId="77777777" w:rsidR="00680558" w:rsidRPr="00F20EDB" w:rsidRDefault="00680558" w:rsidP="00680558">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p>
        </w:tc>
        <w:tc>
          <w:tcPr>
            <w:tcW w:w="403" w:type="pct"/>
            <w:vMerge w:val="restart"/>
            <w:hideMark/>
          </w:tcPr>
          <w:p w14:paraId="2F81554D" w14:textId="77777777" w:rsidR="00680558" w:rsidRPr="00F20EDB" w:rsidRDefault="00680558" w:rsidP="00680558">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p>
        </w:tc>
        <w:tc>
          <w:tcPr>
            <w:tcW w:w="468" w:type="pct"/>
            <w:vMerge w:val="restart"/>
            <w:hideMark/>
          </w:tcPr>
          <w:p w14:paraId="0FB23F1F" w14:textId="77777777" w:rsidR="00680558" w:rsidRPr="00F20EDB" w:rsidRDefault="00680558" w:rsidP="00680558">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strong association </w:t>
            </w:r>
          </w:p>
        </w:tc>
        <w:tc>
          <w:tcPr>
            <w:tcW w:w="494" w:type="pct"/>
            <w:vMerge w:val="restart"/>
            <w:hideMark/>
          </w:tcPr>
          <w:p w14:paraId="442C3B10" w14:textId="77777777" w:rsidR="00680558" w:rsidRPr="00F20EDB" w:rsidRDefault="00680558" w:rsidP="00680558">
            <w:pPr>
              <w:jc w:val="center"/>
              <w:rPr>
                <w:rFonts w:ascii="Garamond" w:hAnsi="Garamond"/>
                <w:color w:val="000000" w:themeColor="text1"/>
                <w:sz w:val="18"/>
                <w:szCs w:val="18"/>
                <w:lang w:val="en-US"/>
              </w:rPr>
            </w:pPr>
          </w:p>
        </w:tc>
        <w:tc>
          <w:tcPr>
            <w:tcW w:w="494" w:type="pct"/>
            <w:hideMark/>
          </w:tcPr>
          <w:p w14:paraId="6FE2B47E" w14:textId="77777777" w:rsidR="00680558" w:rsidRPr="00F20EDB" w:rsidRDefault="00680558" w:rsidP="00680558">
            <w:pPr>
              <w:jc w:val="center"/>
              <w:rPr>
                <w:rFonts w:ascii="Garamond" w:hAnsi="Garamond"/>
                <w:color w:val="000000" w:themeColor="text1"/>
                <w:sz w:val="18"/>
                <w:szCs w:val="18"/>
                <w:lang w:val="en-US"/>
              </w:rPr>
            </w:pPr>
            <w:r w:rsidRPr="00F20EDB">
              <w:rPr>
                <w:rStyle w:val="cell-value"/>
                <w:rFonts w:ascii="Garamond" w:hAnsi="Garamond"/>
                <w:color w:val="000000" w:themeColor="text1"/>
                <w:sz w:val="18"/>
                <w:szCs w:val="18"/>
                <w:lang w:val="en-US"/>
              </w:rPr>
              <w:t>15.0%</w:t>
            </w:r>
            <w:r w:rsidRPr="00F20EDB">
              <w:rPr>
                <w:rFonts w:ascii="Garamond" w:hAnsi="Garamond"/>
                <w:color w:val="000000" w:themeColor="text1"/>
                <w:sz w:val="18"/>
                <w:szCs w:val="18"/>
                <w:lang w:val="en-US"/>
              </w:rPr>
              <w:t xml:space="preserve"> </w:t>
            </w:r>
          </w:p>
        </w:tc>
        <w:tc>
          <w:tcPr>
            <w:tcW w:w="297" w:type="pct"/>
            <w:vMerge w:val="restart"/>
            <w:hideMark/>
          </w:tcPr>
          <w:p w14:paraId="67334440" w14:textId="77777777" w:rsidR="00680558" w:rsidRPr="00F20EDB" w:rsidRDefault="00680558" w:rsidP="00680558">
            <w:pPr>
              <w:jc w:val="center"/>
              <w:rPr>
                <w:rFonts w:ascii="Garamond" w:hAnsi="Garamond"/>
                <w:color w:val="000000" w:themeColor="text1"/>
                <w:sz w:val="18"/>
                <w:szCs w:val="18"/>
                <w:lang w:val="en-US"/>
              </w:rPr>
            </w:pPr>
            <w:r w:rsidRPr="00F20EDB">
              <w:rPr>
                <w:rStyle w:val="block"/>
                <w:rFonts w:ascii="Garamond" w:hAnsi="Garamond"/>
                <w:b/>
                <w:bCs/>
                <w:color w:val="000000" w:themeColor="text1"/>
                <w:sz w:val="18"/>
                <w:szCs w:val="18"/>
                <w:lang w:val="en-US"/>
              </w:rPr>
              <w:t>OR 0.25</w:t>
            </w:r>
            <w:r w:rsidRPr="00F20EDB">
              <w:rPr>
                <w:rFonts w:ascii="Garamond" w:hAnsi="Garamond"/>
                <w:color w:val="000000" w:themeColor="text1"/>
                <w:sz w:val="18"/>
                <w:szCs w:val="18"/>
                <w:lang w:val="en-US"/>
              </w:rPr>
              <w:br/>
            </w:r>
            <w:r w:rsidRPr="00F20EDB">
              <w:rPr>
                <w:rStyle w:val="cell"/>
                <w:rFonts w:ascii="Garamond" w:hAnsi="Garamond"/>
                <w:color w:val="000000" w:themeColor="text1"/>
                <w:sz w:val="18"/>
                <w:szCs w:val="18"/>
                <w:lang w:val="en-US"/>
              </w:rPr>
              <w:t>(0.11 to 0.58)</w:t>
            </w:r>
            <w:r w:rsidRPr="00F20EDB">
              <w:rPr>
                <w:rFonts w:ascii="Garamond" w:hAnsi="Garamond"/>
                <w:color w:val="000000" w:themeColor="text1"/>
                <w:sz w:val="18"/>
                <w:szCs w:val="18"/>
                <w:lang w:val="en-US"/>
              </w:rPr>
              <w:t xml:space="preserve"> </w:t>
            </w:r>
          </w:p>
        </w:tc>
        <w:tc>
          <w:tcPr>
            <w:tcW w:w="317" w:type="pct"/>
            <w:hideMark/>
          </w:tcPr>
          <w:p w14:paraId="34CE3C78" w14:textId="77777777" w:rsidR="00680558" w:rsidRPr="00F20EDB" w:rsidRDefault="00680558" w:rsidP="00680558">
            <w:pPr>
              <w:jc w:val="center"/>
              <w:rPr>
                <w:rFonts w:ascii="Garamond" w:hAnsi="Garamond"/>
                <w:color w:val="000000" w:themeColor="text1"/>
                <w:sz w:val="18"/>
                <w:szCs w:val="18"/>
                <w:lang w:val="en-US"/>
              </w:rPr>
            </w:pPr>
            <w:r w:rsidRPr="00F20EDB">
              <w:rPr>
                <w:rFonts w:ascii="Garamond" w:hAnsi="Garamond"/>
                <w:b/>
                <w:bCs/>
                <w:color w:val="000000" w:themeColor="text1"/>
                <w:sz w:val="18"/>
                <w:szCs w:val="18"/>
                <w:lang w:val="en-US"/>
              </w:rPr>
              <w:t>108 fewer per 1,000</w:t>
            </w:r>
            <w:r w:rsidRPr="00F20EDB">
              <w:rPr>
                <w:rFonts w:ascii="Garamond" w:hAnsi="Garamond"/>
                <w:color w:val="000000" w:themeColor="text1"/>
                <w:sz w:val="18"/>
                <w:szCs w:val="18"/>
                <w:lang w:val="en-US"/>
              </w:rPr>
              <w:br/>
              <w:t xml:space="preserve">(from 131 fewer to 57 fewer) </w:t>
            </w:r>
          </w:p>
        </w:tc>
        <w:tc>
          <w:tcPr>
            <w:tcW w:w="347" w:type="pct"/>
            <w:vMerge w:val="restart"/>
            <w:hideMark/>
          </w:tcPr>
          <w:p w14:paraId="66F28CAD" w14:textId="77777777" w:rsidR="00680558" w:rsidRPr="00F20EDB" w:rsidRDefault="00680558" w:rsidP="00680558">
            <w:pPr>
              <w:jc w:val="center"/>
              <w:rPr>
                <w:rFonts w:ascii="Garamond" w:hAnsi="Garamond"/>
                <w:color w:val="000000" w:themeColor="text1"/>
                <w:sz w:val="18"/>
                <w:szCs w:val="18"/>
                <w:lang w:val="en-US"/>
              </w:rPr>
            </w:pPr>
            <w:r w:rsidRPr="00F20EDB">
              <w:rPr>
                <w:rStyle w:val="quality-sign"/>
                <w:rFonts w:ascii="Cambria Math" w:hAnsi="Cambria Math" w:cs="Cambria Math"/>
                <w:color w:val="000000" w:themeColor="text1"/>
                <w:sz w:val="18"/>
                <w:szCs w:val="18"/>
                <w:lang w:val="en-US"/>
              </w:rPr>
              <w:t>⨁</w:t>
            </w:r>
            <w:r w:rsidRPr="00F20EDB">
              <w:rPr>
                <w:rStyle w:val="quality-sign"/>
                <w:rFonts w:ascii="Segoe UI Symbol" w:hAnsi="Segoe UI Symbol" w:cs="Segoe UI Symbol"/>
                <w:color w:val="000000" w:themeColor="text1"/>
                <w:sz w:val="18"/>
                <w:szCs w:val="18"/>
                <w:lang w:val="en-US"/>
              </w:rPr>
              <w:t>◯◯◯</w:t>
            </w:r>
            <w:r w:rsidRPr="00F20EDB">
              <w:rPr>
                <w:rFonts w:ascii="Garamond" w:hAnsi="Garamond"/>
                <w:color w:val="000000" w:themeColor="text1"/>
                <w:sz w:val="18"/>
                <w:szCs w:val="18"/>
                <w:lang w:val="en-US"/>
              </w:rPr>
              <w:br/>
            </w:r>
            <w:r w:rsidRPr="00F20EDB">
              <w:rPr>
                <w:rStyle w:val="quality-text"/>
                <w:rFonts w:ascii="Garamond" w:hAnsi="Garamond"/>
                <w:color w:val="000000" w:themeColor="text1"/>
                <w:sz w:val="18"/>
                <w:szCs w:val="18"/>
                <w:lang w:val="en-US"/>
              </w:rPr>
              <w:t>VERY LOW</w:t>
            </w:r>
            <w:r w:rsidRPr="00F20EDB">
              <w:rPr>
                <w:rFonts w:ascii="Garamond" w:hAnsi="Garamond"/>
                <w:color w:val="000000" w:themeColor="text1"/>
                <w:sz w:val="18"/>
                <w:szCs w:val="18"/>
                <w:lang w:val="en-US"/>
              </w:rPr>
              <w:t xml:space="preserve"> </w:t>
            </w:r>
          </w:p>
        </w:tc>
        <w:tc>
          <w:tcPr>
            <w:tcW w:w="391" w:type="pct"/>
            <w:vMerge w:val="restart"/>
            <w:hideMark/>
          </w:tcPr>
          <w:p w14:paraId="020BB4D3" w14:textId="77777777" w:rsidR="00680558" w:rsidRPr="00F20EDB" w:rsidRDefault="00680558" w:rsidP="00680558">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CRITICAL </w:t>
            </w:r>
          </w:p>
        </w:tc>
      </w:tr>
      <w:tr w:rsidR="00680558" w:rsidRPr="00F20EDB" w14:paraId="20DDDAA9" w14:textId="77777777" w:rsidTr="00680558">
        <w:trPr>
          <w:trHeight w:val="1843"/>
        </w:trPr>
        <w:tc>
          <w:tcPr>
            <w:tcW w:w="270" w:type="pct"/>
            <w:vMerge/>
            <w:hideMark/>
          </w:tcPr>
          <w:p w14:paraId="17F3529B" w14:textId="77777777" w:rsidR="00680558" w:rsidRPr="00F20EDB" w:rsidRDefault="00680558" w:rsidP="00680558">
            <w:pPr>
              <w:rPr>
                <w:rFonts w:ascii="Garamond" w:hAnsi="Garamond"/>
                <w:color w:val="000000" w:themeColor="text1"/>
                <w:sz w:val="18"/>
                <w:szCs w:val="18"/>
                <w:lang w:val="en-US"/>
              </w:rPr>
            </w:pPr>
          </w:p>
        </w:tc>
        <w:tc>
          <w:tcPr>
            <w:tcW w:w="407" w:type="pct"/>
            <w:vMerge/>
            <w:hideMark/>
          </w:tcPr>
          <w:p w14:paraId="6CB4D11C" w14:textId="77777777" w:rsidR="00680558" w:rsidRPr="00F20EDB" w:rsidRDefault="00680558" w:rsidP="00680558">
            <w:pPr>
              <w:rPr>
                <w:rFonts w:ascii="Garamond" w:hAnsi="Garamond"/>
                <w:color w:val="000000" w:themeColor="text1"/>
                <w:sz w:val="18"/>
                <w:szCs w:val="18"/>
                <w:lang w:val="en-US"/>
              </w:rPr>
            </w:pPr>
          </w:p>
        </w:tc>
        <w:tc>
          <w:tcPr>
            <w:tcW w:w="252" w:type="pct"/>
            <w:vMerge/>
            <w:hideMark/>
          </w:tcPr>
          <w:p w14:paraId="6FC6FFFA" w14:textId="77777777" w:rsidR="00680558" w:rsidRPr="00F20EDB" w:rsidRDefault="00680558" w:rsidP="00680558">
            <w:pPr>
              <w:rPr>
                <w:rFonts w:ascii="Garamond" w:hAnsi="Garamond"/>
                <w:color w:val="000000" w:themeColor="text1"/>
                <w:sz w:val="18"/>
                <w:szCs w:val="18"/>
                <w:lang w:val="en-US"/>
              </w:rPr>
            </w:pPr>
          </w:p>
        </w:tc>
        <w:tc>
          <w:tcPr>
            <w:tcW w:w="449" w:type="pct"/>
            <w:vMerge/>
            <w:hideMark/>
          </w:tcPr>
          <w:p w14:paraId="40570DBC" w14:textId="77777777" w:rsidR="00680558" w:rsidRPr="00F20EDB" w:rsidRDefault="00680558" w:rsidP="00680558">
            <w:pPr>
              <w:rPr>
                <w:rFonts w:ascii="Garamond" w:hAnsi="Garamond"/>
                <w:color w:val="000000" w:themeColor="text1"/>
                <w:sz w:val="18"/>
                <w:szCs w:val="18"/>
                <w:lang w:val="en-US"/>
              </w:rPr>
            </w:pPr>
          </w:p>
        </w:tc>
        <w:tc>
          <w:tcPr>
            <w:tcW w:w="409" w:type="pct"/>
            <w:vMerge/>
            <w:hideMark/>
          </w:tcPr>
          <w:p w14:paraId="66B6BF22" w14:textId="77777777" w:rsidR="00680558" w:rsidRPr="00F20EDB" w:rsidRDefault="00680558" w:rsidP="00680558">
            <w:pPr>
              <w:rPr>
                <w:rFonts w:ascii="Garamond" w:hAnsi="Garamond"/>
                <w:color w:val="000000" w:themeColor="text1"/>
                <w:sz w:val="18"/>
                <w:szCs w:val="18"/>
                <w:lang w:val="en-US"/>
              </w:rPr>
            </w:pPr>
          </w:p>
        </w:tc>
        <w:tc>
          <w:tcPr>
            <w:tcW w:w="403" w:type="pct"/>
            <w:vMerge/>
            <w:hideMark/>
          </w:tcPr>
          <w:p w14:paraId="0BCF7364" w14:textId="77777777" w:rsidR="00680558" w:rsidRPr="00F20EDB" w:rsidRDefault="00680558" w:rsidP="00680558">
            <w:pPr>
              <w:rPr>
                <w:rFonts w:ascii="Garamond" w:hAnsi="Garamond"/>
                <w:color w:val="000000" w:themeColor="text1"/>
                <w:sz w:val="18"/>
                <w:szCs w:val="18"/>
                <w:lang w:val="en-US"/>
              </w:rPr>
            </w:pPr>
          </w:p>
        </w:tc>
        <w:tc>
          <w:tcPr>
            <w:tcW w:w="468" w:type="pct"/>
            <w:vMerge/>
            <w:hideMark/>
          </w:tcPr>
          <w:p w14:paraId="308A765B" w14:textId="77777777" w:rsidR="00680558" w:rsidRPr="00F20EDB" w:rsidRDefault="00680558" w:rsidP="00680558">
            <w:pPr>
              <w:rPr>
                <w:rFonts w:ascii="Garamond" w:hAnsi="Garamond"/>
                <w:color w:val="000000" w:themeColor="text1"/>
                <w:sz w:val="18"/>
                <w:szCs w:val="18"/>
                <w:lang w:val="en-US"/>
              </w:rPr>
            </w:pPr>
          </w:p>
        </w:tc>
        <w:tc>
          <w:tcPr>
            <w:tcW w:w="494" w:type="pct"/>
            <w:vMerge/>
            <w:hideMark/>
          </w:tcPr>
          <w:p w14:paraId="4AEB4F49" w14:textId="77777777" w:rsidR="00680558" w:rsidRPr="00F20EDB" w:rsidRDefault="00680558" w:rsidP="00680558">
            <w:pPr>
              <w:rPr>
                <w:rFonts w:ascii="Garamond" w:hAnsi="Garamond"/>
                <w:color w:val="000000" w:themeColor="text1"/>
                <w:sz w:val="18"/>
                <w:szCs w:val="18"/>
                <w:lang w:val="en-US"/>
              </w:rPr>
            </w:pPr>
          </w:p>
        </w:tc>
        <w:tc>
          <w:tcPr>
            <w:tcW w:w="494" w:type="pct"/>
            <w:hideMark/>
          </w:tcPr>
          <w:p w14:paraId="404D6F46" w14:textId="77777777" w:rsidR="00680558" w:rsidRPr="00F20EDB" w:rsidRDefault="00680558" w:rsidP="00680558">
            <w:pPr>
              <w:jc w:val="center"/>
              <w:rPr>
                <w:rFonts w:ascii="Garamond" w:hAnsi="Garamond"/>
                <w:color w:val="000000" w:themeColor="text1"/>
                <w:sz w:val="18"/>
                <w:szCs w:val="18"/>
                <w:lang w:val="en-US"/>
              </w:rPr>
            </w:pPr>
            <w:r w:rsidRPr="00F20EDB">
              <w:rPr>
                <w:rStyle w:val="cell-value"/>
                <w:rFonts w:ascii="Garamond" w:hAnsi="Garamond"/>
                <w:color w:val="000000" w:themeColor="text1"/>
                <w:sz w:val="18"/>
                <w:szCs w:val="18"/>
                <w:lang w:val="en-US"/>
              </w:rPr>
              <w:t>50.0%</w:t>
            </w:r>
            <w:r w:rsidRPr="00F20EDB">
              <w:rPr>
                <w:rFonts w:ascii="Garamond" w:hAnsi="Garamond"/>
                <w:color w:val="000000" w:themeColor="text1"/>
                <w:sz w:val="18"/>
                <w:szCs w:val="18"/>
                <w:lang w:val="en-US"/>
              </w:rPr>
              <w:t xml:space="preserve"> </w:t>
            </w:r>
          </w:p>
        </w:tc>
        <w:tc>
          <w:tcPr>
            <w:tcW w:w="297" w:type="pct"/>
            <w:vMerge/>
            <w:hideMark/>
          </w:tcPr>
          <w:p w14:paraId="75B29C67" w14:textId="77777777" w:rsidR="00680558" w:rsidRPr="00F20EDB" w:rsidRDefault="00680558" w:rsidP="00680558">
            <w:pPr>
              <w:rPr>
                <w:rFonts w:ascii="Garamond" w:hAnsi="Garamond"/>
                <w:color w:val="000000" w:themeColor="text1"/>
                <w:sz w:val="18"/>
                <w:szCs w:val="18"/>
                <w:lang w:val="en-US"/>
              </w:rPr>
            </w:pPr>
          </w:p>
        </w:tc>
        <w:tc>
          <w:tcPr>
            <w:tcW w:w="317" w:type="pct"/>
            <w:hideMark/>
          </w:tcPr>
          <w:p w14:paraId="602722A9" w14:textId="77777777" w:rsidR="00680558" w:rsidRPr="00F20EDB" w:rsidRDefault="00680558" w:rsidP="00680558">
            <w:pPr>
              <w:jc w:val="center"/>
              <w:rPr>
                <w:rFonts w:ascii="Garamond" w:hAnsi="Garamond"/>
                <w:color w:val="000000" w:themeColor="text1"/>
                <w:sz w:val="18"/>
                <w:szCs w:val="18"/>
                <w:lang w:val="en-US"/>
              </w:rPr>
            </w:pPr>
            <w:r w:rsidRPr="00F20EDB">
              <w:rPr>
                <w:rFonts w:ascii="Garamond" w:hAnsi="Garamond"/>
                <w:b/>
                <w:bCs/>
                <w:color w:val="000000" w:themeColor="text1"/>
                <w:sz w:val="18"/>
                <w:szCs w:val="18"/>
                <w:lang w:val="en-US"/>
              </w:rPr>
              <w:t>300 fewer per 1,000</w:t>
            </w:r>
            <w:r w:rsidRPr="00F20EDB">
              <w:rPr>
                <w:rFonts w:ascii="Garamond" w:hAnsi="Garamond"/>
                <w:color w:val="000000" w:themeColor="text1"/>
                <w:sz w:val="18"/>
                <w:szCs w:val="18"/>
                <w:lang w:val="en-US"/>
              </w:rPr>
              <w:br/>
              <w:t xml:space="preserve">(from 401 fewer to 133 fewer) </w:t>
            </w:r>
          </w:p>
        </w:tc>
        <w:tc>
          <w:tcPr>
            <w:tcW w:w="347" w:type="pct"/>
            <w:vMerge/>
            <w:hideMark/>
          </w:tcPr>
          <w:p w14:paraId="5869A85A" w14:textId="77777777" w:rsidR="00680558" w:rsidRPr="00F20EDB" w:rsidRDefault="00680558" w:rsidP="00680558">
            <w:pPr>
              <w:rPr>
                <w:rFonts w:ascii="Garamond" w:hAnsi="Garamond"/>
                <w:color w:val="000000" w:themeColor="text1"/>
                <w:sz w:val="18"/>
                <w:szCs w:val="18"/>
                <w:lang w:val="en-US"/>
              </w:rPr>
            </w:pPr>
          </w:p>
        </w:tc>
        <w:tc>
          <w:tcPr>
            <w:tcW w:w="391" w:type="pct"/>
            <w:vMerge/>
            <w:hideMark/>
          </w:tcPr>
          <w:p w14:paraId="686C614E" w14:textId="77777777" w:rsidR="00680558" w:rsidRPr="00F20EDB" w:rsidRDefault="00680558" w:rsidP="00680558">
            <w:pPr>
              <w:rPr>
                <w:rFonts w:ascii="Garamond" w:hAnsi="Garamond"/>
                <w:color w:val="000000" w:themeColor="text1"/>
                <w:sz w:val="18"/>
                <w:szCs w:val="18"/>
                <w:lang w:val="en-US"/>
              </w:rPr>
            </w:pPr>
          </w:p>
        </w:tc>
      </w:tr>
      <w:tr w:rsidR="00680558" w:rsidRPr="00F20EDB" w14:paraId="5B18B3C7" w14:textId="77777777" w:rsidTr="00680558">
        <w:trPr>
          <w:trHeight w:val="184"/>
        </w:trPr>
        <w:tc>
          <w:tcPr>
            <w:tcW w:w="5000" w:type="pct"/>
            <w:gridSpan w:val="13"/>
            <w:hideMark/>
          </w:tcPr>
          <w:p w14:paraId="7A1A3964" w14:textId="6FFD3F40" w:rsidR="00680558" w:rsidRPr="00F20EDB" w:rsidRDefault="00680558" w:rsidP="00680558">
            <w:pPr>
              <w:rPr>
                <w:rFonts w:ascii="Garamond" w:hAnsi="Garamond"/>
                <w:b/>
                <w:bCs/>
                <w:color w:val="000000" w:themeColor="text1"/>
                <w:sz w:val="18"/>
                <w:szCs w:val="18"/>
                <w:lang w:val="en-US"/>
              </w:rPr>
            </w:pPr>
            <w:r w:rsidRPr="00F20EDB">
              <w:rPr>
                <w:rStyle w:val="label"/>
                <w:rFonts w:ascii="Garamond" w:hAnsi="Garamond"/>
                <w:b/>
                <w:bCs/>
                <w:color w:val="000000" w:themeColor="text1"/>
                <w:sz w:val="18"/>
                <w:szCs w:val="18"/>
                <w:lang w:val="en-US"/>
              </w:rPr>
              <w:t>Pulmonary embolism</w:t>
            </w:r>
          </w:p>
        </w:tc>
      </w:tr>
      <w:tr w:rsidR="00680558" w:rsidRPr="00F20EDB" w14:paraId="4224CF41" w14:textId="77777777" w:rsidTr="00680558">
        <w:trPr>
          <w:trHeight w:val="1629"/>
        </w:trPr>
        <w:tc>
          <w:tcPr>
            <w:tcW w:w="270" w:type="pct"/>
            <w:vMerge w:val="restart"/>
            <w:hideMark/>
          </w:tcPr>
          <w:p w14:paraId="5DB5BC46" w14:textId="77777777" w:rsidR="00680558" w:rsidRPr="00F20EDB" w:rsidRDefault="00680558" w:rsidP="00680558">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1 </w:t>
            </w:r>
          </w:p>
        </w:tc>
        <w:tc>
          <w:tcPr>
            <w:tcW w:w="407" w:type="pct"/>
            <w:vMerge w:val="restart"/>
            <w:hideMark/>
          </w:tcPr>
          <w:p w14:paraId="2004A13F" w14:textId="77777777" w:rsidR="00680558" w:rsidRPr="00F20EDB" w:rsidRDefault="00680558" w:rsidP="00680558">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observational studies </w:t>
            </w:r>
          </w:p>
        </w:tc>
        <w:tc>
          <w:tcPr>
            <w:tcW w:w="252" w:type="pct"/>
            <w:vMerge w:val="restart"/>
            <w:hideMark/>
          </w:tcPr>
          <w:p w14:paraId="6CAAC33A" w14:textId="77777777" w:rsidR="00680558" w:rsidRPr="00F20EDB" w:rsidRDefault="00680558" w:rsidP="00680558">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serious </w:t>
            </w:r>
          </w:p>
        </w:tc>
        <w:tc>
          <w:tcPr>
            <w:tcW w:w="449" w:type="pct"/>
            <w:vMerge w:val="restart"/>
            <w:hideMark/>
          </w:tcPr>
          <w:p w14:paraId="6E108400" w14:textId="77777777" w:rsidR="00680558" w:rsidRPr="00F20EDB" w:rsidRDefault="00680558" w:rsidP="00680558">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p>
        </w:tc>
        <w:tc>
          <w:tcPr>
            <w:tcW w:w="409" w:type="pct"/>
            <w:vMerge w:val="restart"/>
            <w:hideMark/>
          </w:tcPr>
          <w:p w14:paraId="0AA4DEA0" w14:textId="77777777" w:rsidR="00680558" w:rsidRPr="00F20EDB" w:rsidRDefault="00680558" w:rsidP="00680558">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not serious </w:t>
            </w:r>
          </w:p>
        </w:tc>
        <w:tc>
          <w:tcPr>
            <w:tcW w:w="403" w:type="pct"/>
            <w:vMerge w:val="restart"/>
            <w:hideMark/>
          </w:tcPr>
          <w:p w14:paraId="71FD65E1" w14:textId="77777777" w:rsidR="00680558" w:rsidRPr="00F20EDB" w:rsidRDefault="00680558" w:rsidP="00680558">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very serious </w:t>
            </w:r>
            <w:r w:rsidRPr="00F20EDB">
              <w:rPr>
                <w:rFonts w:ascii="Garamond" w:hAnsi="Garamond"/>
                <w:color w:val="000000" w:themeColor="text1"/>
                <w:sz w:val="18"/>
                <w:szCs w:val="18"/>
                <w:vertAlign w:val="superscript"/>
                <w:lang w:val="en-US"/>
              </w:rPr>
              <w:t>c</w:t>
            </w:r>
          </w:p>
        </w:tc>
        <w:tc>
          <w:tcPr>
            <w:tcW w:w="468" w:type="pct"/>
            <w:vMerge w:val="restart"/>
            <w:hideMark/>
          </w:tcPr>
          <w:p w14:paraId="213A6D10" w14:textId="77777777" w:rsidR="00680558" w:rsidRPr="00F20EDB" w:rsidRDefault="00680558" w:rsidP="00680558">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very strong association </w:t>
            </w:r>
          </w:p>
        </w:tc>
        <w:tc>
          <w:tcPr>
            <w:tcW w:w="494" w:type="pct"/>
            <w:vMerge w:val="restart"/>
            <w:hideMark/>
          </w:tcPr>
          <w:p w14:paraId="5976D042" w14:textId="77777777" w:rsidR="00680558" w:rsidRPr="00F20EDB" w:rsidRDefault="00680558" w:rsidP="00680558">
            <w:pPr>
              <w:jc w:val="center"/>
              <w:rPr>
                <w:rFonts w:ascii="Garamond" w:hAnsi="Garamond"/>
                <w:color w:val="000000" w:themeColor="text1"/>
                <w:sz w:val="18"/>
                <w:szCs w:val="18"/>
                <w:lang w:val="en-US"/>
              </w:rPr>
            </w:pPr>
          </w:p>
        </w:tc>
        <w:tc>
          <w:tcPr>
            <w:tcW w:w="494" w:type="pct"/>
            <w:hideMark/>
          </w:tcPr>
          <w:p w14:paraId="3E205ED3" w14:textId="77777777" w:rsidR="00680558" w:rsidRPr="00F20EDB" w:rsidRDefault="00680558" w:rsidP="00680558">
            <w:pPr>
              <w:jc w:val="center"/>
              <w:rPr>
                <w:rFonts w:ascii="Garamond" w:hAnsi="Garamond"/>
                <w:color w:val="000000" w:themeColor="text1"/>
                <w:sz w:val="18"/>
                <w:szCs w:val="18"/>
                <w:lang w:val="en-US"/>
              </w:rPr>
            </w:pPr>
            <w:r w:rsidRPr="00F20EDB">
              <w:rPr>
                <w:rStyle w:val="cell-value"/>
                <w:rFonts w:ascii="Garamond" w:hAnsi="Garamond"/>
                <w:color w:val="000000" w:themeColor="text1"/>
                <w:sz w:val="18"/>
                <w:szCs w:val="18"/>
                <w:lang w:val="en-US"/>
              </w:rPr>
              <w:t>8.0%</w:t>
            </w:r>
            <w:r w:rsidRPr="00F20EDB">
              <w:rPr>
                <w:rFonts w:ascii="Garamond" w:hAnsi="Garamond"/>
                <w:color w:val="000000" w:themeColor="text1"/>
                <w:sz w:val="18"/>
                <w:szCs w:val="18"/>
                <w:lang w:val="en-US"/>
              </w:rPr>
              <w:t xml:space="preserve"> </w:t>
            </w:r>
          </w:p>
        </w:tc>
        <w:tc>
          <w:tcPr>
            <w:tcW w:w="297" w:type="pct"/>
            <w:vMerge w:val="restart"/>
            <w:hideMark/>
          </w:tcPr>
          <w:p w14:paraId="7AE29F3D" w14:textId="77777777" w:rsidR="00680558" w:rsidRPr="00F20EDB" w:rsidRDefault="00680558" w:rsidP="00680558">
            <w:pPr>
              <w:jc w:val="center"/>
              <w:rPr>
                <w:rFonts w:ascii="Garamond" w:hAnsi="Garamond"/>
                <w:color w:val="000000" w:themeColor="text1"/>
                <w:sz w:val="18"/>
                <w:szCs w:val="18"/>
                <w:lang w:val="en-US"/>
              </w:rPr>
            </w:pPr>
            <w:r w:rsidRPr="00F20EDB">
              <w:rPr>
                <w:rStyle w:val="block"/>
                <w:rFonts w:ascii="Garamond" w:hAnsi="Garamond"/>
                <w:b/>
                <w:bCs/>
                <w:color w:val="000000" w:themeColor="text1"/>
                <w:sz w:val="18"/>
                <w:szCs w:val="18"/>
                <w:lang w:val="en-US"/>
              </w:rPr>
              <w:t>OR 0.09</w:t>
            </w:r>
            <w:r w:rsidRPr="00F20EDB">
              <w:rPr>
                <w:rFonts w:ascii="Garamond" w:hAnsi="Garamond"/>
                <w:color w:val="000000" w:themeColor="text1"/>
                <w:sz w:val="18"/>
                <w:szCs w:val="18"/>
                <w:lang w:val="en-US"/>
              </w:rPr>
              <w:br/>
            </w:r>
            <w:r w:rsidRPr="00F20EDB">
              <w:rPr>
                <w:rStyle w:val="cell"/>
                <w:rFonts w:ascii="Garamond" w:hAnsi="Garamond"/>
                <w:color w:val="000000" w:themeColor="text1"/>
                <w:sz w:val="18"/>
                <w:szCs w:val="18"/>
                <w:lang w:val="en-US"/>
              </w:rPr>
              <w:t>(0.02 to 0.41)</w:t>
            </w:r>
            <w:r w:rsidRPr="00F20EDB">
              <w:rPr>
                <w:rFonts w:ascii="Garamond" w:hAnsi="Garamond"/>
                <w:color w:val="000000" w:themeColor="text1"/>
                <w:sz w:val="18"/>
                <w:szCs w:val="18"/>
                <w:lang w:val="en-US"/>
              </w:rPr>
              <w:t xml:space="preserve"> </w:t>
            </w:r>
          </w:p>
        </w:tc>
        <w:tc>
          <w:tcPr>
            <w:tcW w:w="317" w:type="pct"/>
            <w:hideMark/>
          </w:tcPr>
          <w:p w14:paraId="6303D826" w14:textId="77777777" w:rsidR="00680558" w:rsidRPr="00F20EDB" w:rsidRDefault="00680558" w:rsidP="00680558">
            <w:pPr>
              <w:jc w:val="center"/>
              <w:rPr>
                <w:rFonts w:ascii="Garamond" w:hAnsi="Garamond"/>
                <w:color w:val="000000" w:themeColor="text1"/>
                <w:sz w:val="18"/>
                <w:szCs w:val="18"/>
                <w:lang w:val="en-US"/>
              </w:rPr>
            </w:pPr>
            <w:r w:rsidRPr="00F20EDB">
              <w:rPr>
                <w:rFonts w:ascii="Garamond" w:hAnsi="Garamond"/>
                <w:b/>
                <w:bCs/>
                <w:color w:val="000000" w:themeColor="text1"/>
                <w:sz w:val="18"/>
                <w:szCs w:val="18"/>
                <w:lang w:val="en-US"/>
              </w:rPr>
              <w:t>72 fewer per 1,000</w:t>
            </w:r>
            <w:r w:rsidRPr="00F20EDB">
              <w:rPr>
                <w:rFonts w:ascii="Garamond" w:hAnsi="Garamond"/>
                <w:color w:val="000000" w:themeColor="text1"/>
                <w:sz w:val="18"/>
                <w:szCs w:val="18"/>
                <w:lang w:val="en-US"/>
              </w:rPr>
              <w:br/>
              <w:t xml:space="preserve">(from 78 fewer to 46 fewer) </w:t>
            </w:r>
          </w:p>
        </w:tc>
        <w:tc>
          <w:tcPr>
            <w:tcW w:w="347" w:type="pct"/>
            <w:vMerge w:val="restart"/>
            <w:hideMark/>
          </w:tcPr>
          <w:p w14:paraId="258826B6" w14:textId="77777777" w:rsidR="00680558" w:rsidRPr="00F20EDB" w:rsidRDefault="00680558" w:rsidP="00680558">
            <w:pPr>
              <w:jc w:val="center"/>
              <w:rPr>
                <w:rFonts w:ascii="Garamond" w:hAnsi="Garamond"/>
                <w:color w:val="000000" w:themeColor="text1"/>
                <w:sz w:val="18"/>
                <w:szCs w:val="18"/>
                <w:lang w:val="en-US"/>
              </w:rPr>
            </w:pPr>
            <w:r w:rsidRPr="00F20EDB">
              <w:rPr>
                <w:rStyle w:val="quality-sign"/>
                <w:rFonts w:ascii="Cambria Math" w:hAnsi="Cambria Math" w:cs="Cambria Math"/>
                <w:color w:val="000000" w:themeColor="text1"/>
                <w:sz w:val="18"/>
                <w:szCs w:val="18"/>
                <w:lang w:val="en-US"/>
              </w:rPr>
              <w:t>⨁</w:t>
            </w:r>
            <w:r w:rsidRPr="00F20EDB">
              <w:rPr>
                <w:rStyle w:val="quality-sign"/>
                <w:rFonts w:ascii="Segoe UI Symbol" w:hAnsi="Segoe UI Symbol" w:cs="Segoe UI Symbol"/>
                <w:color w:val="000000" w:themeColor="text1"/>
                <w:sz w:val="18"/>
                <w:szCs w:val="18"/>
                <w:lang w:val="en-US"/>
              </w:rPr>
              <w:t>◯◯◯</w:t>
            </w:r>
            <w:r w:rsidRPr="00F20EDB">
              <w:rPr>
                <w:rFonts w:ascii="Garamond" w:hAnsi="Garamond"/>
                <w:color w:val="000000" w:themeColor="text1"/>
                <w:sz w:val="18"/>
                <w:szCs w:val="18"/>
                <w:lang w:val="en-US"/>
              </w:rPr>
              <w:br/>
            </w:r>
            <w:r w:rsidRPr="00F20EDB">
              <w:rPr>
                <w:rStyle w:val="quality-text"/>
                <w:rFonts w:ascii="Garamond" w:hAnsi="Garamond"/>
                <w:color w:val="000000" w:themeColor="text1"/>
                <w:sz w:val="18"/>
                <w:szCs w:val="18"/>
                <w:lang w:val="en-US"/>
              </w:rPr>
              <w:t>VERY LOW</w:t>
            </w:r>
            <w:r w:rsidRPr="00F20EDB">
              <w:rPr>
                <w:rFonts w:ascii="Garamond" w:hAnsi="Garamond"/>
                <w:color w:val="000000" w:themeColor="text1"/>
                <w:sz w:val="18"/>
                <w:szCs w:val="18"/>
                <w:lang w:val="en-US"/>
              </w:rPr>
              <w:t xml:space="preserve"> </w:t>
            </w:r>
          </w:p>
        </w:tc>
        <w:tc>
          <w:tcPr>
            <w:tcW w:w="391" w:type="pct"/>
            <w:vMerge w:val="restart"/>
            <w:hideMark/>
          </w:tcPr>
          <w:p w14:paraId="7341E616" w14:textId="77777777" w:rsidR="00680558" w:rsidRPr="00F20EDB" w:rsidRDefault="00680558" w:rsidP="00680558">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CRITICAL </w:t>
            </w:r>
          </w:p>
        </w:tc>
      </w:tr>
      <w:tr w:rsidR="00680558" w:rsidRPr="00F20EDB" w14:paraId="71C42E48" w14:textId="77777777" w:rsidTr="00680558">
        <w:trPr>
          <w:trHeight w:val="1213"/>
        </w:trPr>
        <w:tc>
          <w:tcPr>
            <w:tcW w:w="270" w:type="pct"/>
            <w:vMerge/>
            <w:hideMark/>
          </w:tcPr>
          <w:p w14:paraId="192FD4CC" w14:textId="77777777" w:rsidR="00680558" w:rsidRPr="00F20EDB" w:rsidRDefault="00680558" w:rsidP="00680558">
            <w:pPr>
              <w:rPr>
                <w:rFonts w:ascii="Garamond" w:hAnsi="Garamond"/>
                <w:color w:val="000000" w:themeColor="text1"/>
                <w:sz w:val="18"/>
                <w:szCs w:val="18"/>
                <w:lang w:val="en-US"/>
              </w:rPr>
            </w:pPr>
          </w:p>
        </w:tc>
        <w:tc>
          <w:tcPr>
            <w:tcW w:w="407" w:type="pct"/>
            <w:vMerge/>
            <w:hideMark/>
          </w:tcPr>
          <w:p w14:paraId="5B0343F7" w14:textId="77777777" w:rsidR="00680558" w:rsidRPr="00F20EDB" w:rsidRDefault="00680558" w:rsidP="00680558">
            <w:pPr>
              <w:rPr>
                <w:rFonts w:ascii="Garamond" w:hAnsi="Garamond"/>
                <w:color w:val="000000" w:themeColor="text1"/>
                <w:sz w:val="18"/>
                <w:szCs w:val="18"/>
                <w:lang w:val="en-US"/>
              </w:rPr>
            </w:pPr>
          </w:p>
        </w:tc>
        <w:tc>
          <w:tcPr>
            <w:tcW w:w="252" w:type="pct"/>
            <w:vMerge/>
            <w:hideMark/>
          </w:tcPr>
          <w:p w14:paraId="27533ADE" w14:textId="77777777" w:rsidR="00680558" w:rsidRPr="00F20EDB" w:rsidRDefault="00680558" w:rsidP="00680558">
            <w:pPr>
              <w:rPr>
                <w:rFonts w:ascii="Garamond" w:hAnsi="Garamond"/>
                <w:color w:val="000000" w:themeColor="text1"/>
                <w:sz w:val="18"/>
                <w:szCs w:val="18"/>
                <w:lang w:val="en-US"/>
              </w:rPr>
            </w:pPr>
          </w:p>
        </w:tc>
        <w:tc>
          <w:tcPr>
            <w:tcW w:w="449" w:type="pct"/>
            <w:vMerge/>
            <w:hideMark/>
          </w:tcPr>
          <w:p w14:paraId="3F060BD9" w14:textId="77777777" w:rsidR="00680558" w:rsidRPr="00F20EDB" w:rsidRDefault="00680558" w:rsidP="00680558">
            <w:pPr>
              <w:rPr>
                <w:rFonts w:ascii="Garamond" w:hAnsi="Garamond"/>
                <w:color w:val="000000" w:themeColor="text1"/>
                <w:sz w:val="18"/>
                <w:szCs w:val="18"/>
                <w:lang w:val="en-US"/>
              </w:rPr>
            </w:pPr>
          </w:p>
        </w:tc>
        <w:tc>
          <w:tcPr>
            <w:tcW w:w="409" w:type="pct"/>
            <w:vMerge/>
            <w:hideMark/>
          </w:tcPr>
          <w:p w14:paraId="66015C52" w14:textId="77777777" w:rsidR="00680558" w:rsidRPr="00F20EDB" w:rsidRDefault="00680558" w:rsidP="00680558">
            <w:pPr>
              <w:rPr>
                <w:rFonts w:ascii="Garamond" w:hAnsi="Garamond"/>
                <w:color w:val="000000" w:themeColor="text1"/>
                <w:sz w:val="18"/>
                <w:szCs w:val="18"/>
                <w:lang w:val="en-US"/>
              </w:rPr>
            </w:pPr>
          </w:p>
        </w:tc>
        <w:tc>
          <w:tcPr>
            <w:tcW w:w="403" w:type="pct"/>
            <w:vMerge/>
            <w:hideMark/>
          </w:tcPr>
          <w:p w14:paraId="5D3FA37C" w14:textId="77777777" w:rsidR="00680558" w:rsidRPr="00F20EDB" w:rsidRDefault="00680558" w:rsidP="00680558">
            <w:pPr>
              <w:rPr>
                <w:rFonts w:ascii="Garamond" w:hAnsi="Garamond"/>
                <w:color w:val="000000" w:themeColor="text1"/>
                <w:sz w:val="18"/>
                <w:szCs w:val="18"/>
                <w:lang w:val="en-US"/>
              </w:rPr>
            </w:pPr>
          </w:p>
        </w:tc>
        <w:tc>
          <w:tcPr>
            <w:tcW w:w="468" w:type="pct"/>
            <w:vMerge/>
            <w:hideMark/>
          </w:tcPr>
          <w:p w14:paraId="6D6FA2E3" w14:textId="77777777" w:rsidR="00680558" w:rsidRPr="00F20EDB" w:rsidRDefault="00680558" w:rsidP="00680558">
            <w:pPr>
              <w:rPr>
                <w:rFonts w:ascii="Garamond" w:hAnsi="Garamond"/>
                <w:color w:val="000000" w:themeColor="text1"/>
                <w:sz w:val="18"/>
                <w:szCs w:val="18"/>
                <w:lang w:val="en-US"/>
              </w:rPr>
            </w:pPr>
          </w:p>
        </w:tc>
        <w:tc>
          <w:tcPr>
            <w:tcW w:w="494" w:type="pct"/>
            <w:vMerge/>
            <w:hideMark/>
          </w:tcPr>
          <w:p w14:paraId="6EC8CC4F" w14:textId="77777777" w:rsidR="00680558" w:rsidRPr="00F20EDB" w:rsidRDefault="00680558" w:rsidP="00680558">
            <w:pPr>
              <w:rPr>
                <w:rFonts w:ascii="Garamond" w:hAnsi="Garamond"/>
                <w:color w:val="000000" w:themeColor="text1"/>
                <w:sz w:val="18"/>
                <w:szCs w:val="18"/>
                <w:lang w:val="en-US"/>
              </w:rPr>
            </w:pPr>
          </w:p>
        </w:tc>
        <w:tc>
          <w:tcPr>
            <w:tcW w:w="494" w:type="pct"/>
            <w:hideMark/>
          </w:tcPr>
          <w:p w14:paraId="2852D7A1" w14:textId="77777777" w:rsidR="00680558" w:rsidRPr="00F20EDB" w:rsidRDefault="00680558" w:rsidP="00680558">
            <w:pPr>
              <w:jc w:val="center"/>
              <w:rPr>
                <w:rFonts w:ascii="Garamond" w:hAnsi="Garamond"/>
                <w:color w:val="000000" w:themeColor="text1"/>
                <w:sz w:val="18"/>
                <w:szCs w:val="18"/>
                <w:lang w:val="en-US"/>
              </w:rPr>
            </w:pPr>
            <w:r w:rsidRPr="00F20EDB">
              <w:rPr>
                <w:rStyle w:val="cell-value"/>
                <w:rFonts w:ascii="Garamond" w:hAnsi="Garamond"/>
                <w:color w:val="000000" w:themeColor="text1"/>
                <w:sz w:val="18"/>
                <w:szCs w:val="18"/>
                <w:lang w:val="en-US"/>
              </w:rPr>
              <w:t>18.0%</w:t>
            </w:r>
            <w:r w:rsidRPr="00F20EDB">
              <w:rPr>
                <w:rFonts w:ascii="Garamond" w:hAnsi="Garamond"/>
                <w:color w:val="000000" w:themeColor="text1"/>
                <w:sz w:val="18"/>
                <w:szCs w:val="18"/>
                <w:lang w:val="en-US"/>
              </w:rPr>
              <w:t xml:space="preserve"> </w:t>
            </w:r>
          </w:p>
        </w:tc>
        <w:tc>
          <w:tcPr>
            <w:tcW w:w="297" w:type="pct"/>
            <w:vMerge/>
            <w:hideMark/>
          </w:tcPr>
          <w:p w14:paraId="0D2708BE" w14:textId="77777777" w:rsidR="00680558" w:rsidRPr="00F20EDB" w:rsidRDefault="00680558" w:rsidP="00680558">
            <w:pPr>
              <w:rPr>
                <w:rFonts w:ascii="Garamond" w:hAnsi="Garamond"/>
                <w:color w:val="000000" w:themeColor="text1"/>
                <w:sz w:val="18"/>
                <w:szCs w:val="18"/>
                <w:lang w:val="en-US"/>
              </w:rPr>
            </w:pPr>
          </w:p>
        </w:tc>
        <w:tc>
          <w:tcPr>
            <w:tcW w:w="317" w:type="pct"/>
            <w:hideMark/>
          </w:tcPr>
          <w:p w14:paraId="2D871EEA" w14:textId="77777777" w:rsidR="00680558" w:rsidRPr="00F20EDB" w:rsidRDefault="00680558" w:rsidP="00680558">
            <w:pPr>
              <w:jc w:val="center"/>
              <w:rPr>
                <w:rFonts w:ascii="Garamond" w:hAnsi="Garamond"/>
                <w:color w:val="000000" w:themeColor="text1"/>
                <w:sz w:val="18"/>
                <w:szCs w:val="18"/>
                <w:lang w:val="en-US"/>
              </w:rPr>
            </w:pPr>
            <w:r w:rsidRPr="00F20EDB">
              <w:rPr>
                <w:rFonts w:ascii="Garamond" w:hAnsi="Garamond"/>
                <w:b/>
                <w:bCs/>
                <w:color w:val="000000" w:themeColor="text1"/>
                <w:sz w:val="18"/>
                <w:szCs w:val="18"/>
                <w:lang w:val="en-US"/>
              </w:rPr>
              <w:t>161 fewer per 1,000</w:t>
            </w:r>
            <w:r w:rsidRPr="00F20EDB">
              <w:rPr>
                <w:rFonts w:ascii="Garamond" w:hAnsi="Garamond"/>
                <w:color w:val="000000" w:themeColor="text1"/>
                <w:sz w:val="18"/>
                <w:szCs w:val="18"/>
                <w:lang w:val="en-US"/>
              </w:rPr>
              <w:br/>
              <w:t xml:space="preserve">(from 176 </w:t>
            </w:r>
            <w:r w:rsidRPr="00F20EDB">
              <w:rPr>
                <w:rFonts w:ascii="Garamond" w:hAnsi="Garamond"/>
                <w:color w:val="000000" w:themeColor="text1"/>
                <w:sz w:val="18"/>
                <w:szCs w:val="18"/>
                <w:lang w:val="en-US"/>
              </w:rPr>
              <w:lastRenderedPageBreak/>
              <w:t xml:space="preserve">fewer to 97 fewer) </w:t>
            </w:r>
          </w:p>
        </w:tc>
        <w:tc>
          <w:tcPr>
            <w:tcW w:w="347" w:type="pct"/>
            <w:vMerge/>
            <w:hideMark/>
          </w:tcPr>
          <w:p w14:paraId="33B9D232" w14:textId="77777777" w:rsidR="00680558" w:rsidRPr="00F20EDB" w:rsidRDefault="00680558" w:rsidP="00680558">
            <w:pPr>
              <w:rPr>
                <w:rFonts w:ascii="Garamond" w:hAnsi="Garamond"/>
                <w:color w:val="000000" w:themeColor="text1"/>
                <w:sz w:val="18"/>
                <w:szCs w:val="18"/>
                <w:lang w:val="en-US"/>
              </w:rPr>
            </w:pPr>
          </w:p>
        </w:tc>
        <w:tc>
          <w:tcPr>
            <w:tcW w:w="391" w:type="pct"/>
            <w:vMerge/>
            <w:hideMark/>
          </w:tcPr>
          <w:p w14:paraId="7AC1A42C" w14:textId="77777777" w:rsidR="00680558" w:rsidRPr="00F20EDB" w:rsidRDefault="00680558" w:rsidP="00680558">
            <w:pPr>
              <w:rPr>
                <w:rFonts w:ascii="Garamond" w:hAnsi="Garamond"/>
                <w:color w:val="000000" w:themeColor="text1"/>
                <w:sz w:val="18"/>
                <w:szCs w:val="18"/>
                <w:lang w:val="en-US"/>
              </w:rPr>
            </w:pPr>
          </w:p>
        </w:tc>
      </w:tr>
      <w:tr w:rsidR="00680558" w:rsidRPr="00F20EDB" w14:paraId="2C996F73" w14:textId="77777777" w:rsidTr="00680558">
        <w:trPr>
          <w:trHeight w:val="1629"/>
        </w:trPr>
        <w:tc>
          <w:tcPr>
            <w:tcW w:w="270" w:type="pct"/>
            <w:vMerge/>
            <w:hideMark/>
          </w:tcPr>
          <w:p w14:paraId="0E307B91" w14:textId="77777777" w:rsidR="00680558" w:rsidRPr="00F20EDB" w:rsidRDefault="00680558" w:rsidP="00680558">
            <w:pPr>
              <w:rPr>
                <w:rFonts w:ascii="Garamond" w:hAnsi="Garamond"/>
                <w:color w:val="000000" w:themeColor="text1"/>
                <w:sz w:val="18"/>
                <w:szCs w:val="18"/>
                <w:lang w:val="en-US"/>
              </w:rPr>
            </w:pPr>
          </w:p>
        </w:tc>
        <w:tc>
          <w:tcPr>
            <w:tcW w:w="407" w:type="pct"/>
            <w:vMerge/>
            <w:hideMark/>
          </w:tcPr>
          <w:p w14:paraId="75012371" w14:textId="77777777" w:rsidR="00680558" w:rsidRPr="00F20EDB" w:rsidRDefault="00680558" w:rsidP="00680558">
            <w:pPr>
              <w:rPr>
                <w:rFonts w:ascii="Garamond" w:hAnsi="Garamond"/>
                <w:color w:val="000000" w:themeColor="text1"/>
                <w:sz w:val="18"/>
                <w:szCs w:val="18"/>
                <w:lang w:val="en-US"/>
              </w:rPr>
            </w:pPr>
          </w:p>
        </w:tc>
        <w:tc>
          <w:tcPr>
            <w:tcW w:w="252" w:type="pct"/>
            <w:vMerge/>
            <w:hideMark/>
          </w:tcPr>
          <w:p w14:paraId="47B9A7FA" w14:textId="77777777" w:rsidR="00680558" w:rsidRPr="00F20EDB" w:rsidRDefault="00680558" w:rsidP="00680558">
            <w:pPr>
              <w:rPr>
                <w:rFonts w:ascii="Garamond" w:hAnsi="Garamond"/>
                <w:color w:val="000000" w:themeColor="text1"/>
                <w:sz w:val="18"/>
                <w:szCs w:val="18"/>
                <w:lang w:val="en-US"/>
              </w:rPr>
            </w:pPr>
          </w:p>
        </w:tc>
        <w:tc>
          <w:tcPr>
            <w:tcW w:w="449" w:type="pct"/>
            <w:vMerge/>
            <w:hideMark/>
          </w:tcPr>
          <w:p w14:paraId="386DFA76" w14:textId="77777777" w:rsidR="00680558" w:rsidRPr="00F20EDB" w:rsidRDefault="00680558" w:rsidP="00680558">
            <w:pPr>
              <w:rPr>
                <w:rFonts w:ascii="Garamond" w:hAnsi="Garamond"/>
                <w:color w:val="000000" w:themeColor="text1"/>
                <w:sz w:val="18"/>
                <w:szCs w:val="18"/>
                <w:lang w:val="en-US"/>
              </w:rPr>
            </w:pPr>
          </w:p>
        </w:tc>
        <w:tc>
          <w:tcPr>
            <w:tcW w:w="409" w:type="pct"/>
            <w:vMerge/>
            <w:hideMark/>
          </w:tcPr>
          <w:p w14:paraId="6E2E5622" w14:textId="77777777" w:rsidR="00680558" w:rsidRPr="00F20EDB" w:rsidRDefault="00680558" w:rsidP="00680558">
            <w:pPr>
              <w:rPr>
                <w:rFonts w:ascii="Garamond" w:hAnsi="Garamond"/>
                <w:color w:val="000000" w:themeColor="text1"/>
                <w:sz w:val="18"/>
                <w:szCs w:val="18"/>
                <w:lang w:val="en-US"/>
              </w:rPr>
            </w:pPr>
          </w:p>
        </w:tc>
        <w:tc>
          <w:tcPr>
            <w:tcW w:w="403" w:type="pct"/>
            <w:vMerge/>
            <w:hideMark/>
          </w:tcPr>
          <w:p w14:paraId="02AB4B52" w14:textId="77777777" w:rsidR="00680558" w:rsidRPr="00F20EDB" w:rsidRDefault="00680558" w:rsidP="00680558">
            <w:pPr>
              <w:rPr>
                <w:rFonts w:ascii="Garamond" w:hAnsi="Garamond"/>
                <w:color w:val="000000" w:themeColor="text1"/>
                <w:sz w:val="18"/>
                <w:szCs w:val="18"/>
                <w:lang w:val="en-US"/>
              </w:rPr>
            </w:pPr>
          </w:p>
        </w:tc>
        <w:tc>
          <w:tcPr>
            <w:tcW w:w="468" w:type="pct"/>
            <w:vMerge/>
            <w:hideMark/>
          </w:tcPr>
          <w:p w14:paraId="00752ABC" w14:textId="77777777" w:rsidR="00680558" w:rsidRPr="00F20EDB" w:rsidRDefault="00680558" w:rsidP="00680558">
            <w:pPr>
              <w:rPr>
                <w:rFonts w:ascii="Garamond" w:hAnsi="Garamond"/>
                <w:color w:val="000000" w:themeColor="text1"/>
                <w:sz w:val="18"/>
                <w:szCs w:val="18"/>
                <w:lang w:val="en-US"/>
              </w:rPr>
            </w:pPr>
          </w:p>
        </w:tc>
        <w:tc>
          <w:tcPr>
            <w:tcW w:w="494" w:type="pct"/>
            <w:vMerge/>
            <w:hideMark/>
          </w:tcPr>
          <w:p w14:paraId="29F52CA4" w14:textId="77777777" w:rsidR="00680558" w:rsidRPr="00F20EDB" w:rsidRDefault="00680558" w:rsidP="00680558">
            <w:pPr>
              <w:rPr>
                <w:rFonts w:ascii="Garamond" w:hAnsi="Garamond"/>
                <w:color w:val="000000" w:themeColor="text1"/>
                <w:sz w:val="18"/>
                <w:szCs w:val="18"/>
                <w:lang w:val="en-US"/>
              </w:rPr>
            </w:pPr>
          </w:p>
        </w:tc>
        <w:tc>
          <w:tcPr>
            <w:tcW w:w="494" w:type="pct"/>
            <w:hideMark/>
          </w:tcPr>
          <w:p w14:paraId="3DBE5ED9" w14:textId="77777777" w:rsidR="00680558" w:rsidRPr="00F20EDB" w:rsidRDefault="00680558" w:rsidP="00680558">
            <w:pPr>
              <w:jc w:val="center"/>
              <w:rPr>
                <w:rFonts w:ascii="Garamond" w:hAnsi="Garamond"/>
                <w:color w:val="000000" w:themeColor="text1"/>
                <w:sz w:val="18"/>
                <w:szCs w:val="18"/>
                <w:lang w:val="en-US"/>
              </w:rPr>
            </w:pPr>
            <w:r w:rsidRPr="00F20EDB">
              <w:rPr>
                <w:rStyle w:val="cell-value"/>
                <w:rFonts w:ascii="Garamond" w:hAnsi="Garamond"/>
                <w:color w:val="000000" w:themeColor="text1"/>
                <w:sz w:val="18"/>
                <w:szCs w:val="18"/>
                <w:lang w:val="en-US"/>
              </w:rPr>
              <w:t>22.0%</w:t>
            </w:r>
            <w:r w:rsidRPr="00F20EDB">
              <w:rPr>
                <w:rFonts w:ascii="Garamond" w:hAnsi="Garamond"/>
                <w:color w:val="000000" w:themeColor="text1"/>
                <w:sz w:val="18"/>
                <w:szCs w:val="18"/>
                <w:lang w:val="en-US"/>
              </w:rPr>
              <w:t xml:space="preserve"> </w:t>
            </w:r>
          </w:p>
        </w:tc>
        <w:tc>
          <w:tcPr>
            <w:tcW w:w="297" w:type="pct"/>
            <w:vMerge/>
            <w:hideMark/>
          </w:tcPr>
          <w:p w14:paraId="4B497845" w14:textId="77777777" w:rsidR="00680558" w:rsidRPr="00F20EDB" w:rsidRDefault="00680558" w:rsidP="00680558">
            <w:pPr>
              <w:rPr>
                <w:rFonts w:ascii="Garamond" w:hAnsi="Garamond"/>
                <w:color w:val="000000" w:themeColor="text1"/>
                <w:sz w:val="18"/>
                <w:szCs w:val="18"/>
                <w:lang w:val="en-US"/>
              </w:rPr>
            </w:pPr>
          </w:p>
        </w:tc>
        <w:tc>
          <w:tcPr>
            <w:tcW w:w="317" w:type="pct"/>
            <w:hideMark/>
          </w:tcPr>
          <w:p w14:paraId="5C97D185" w14:textId="77777777" w:rsidR="00680558" w:rsidRPr="00F20EDB" w:rsidRDefault="00680558" w:rsidP="00680558">
            <w:pPr>
              <w:jc w:val="center"/>
              <w:rPr>
                <w:rFonts w:ascii="Garamond" w:hAnsi="Garamond"/>
                <w:color w:val="000000" w:themeColor="text1"/>
                <w:sz w:val="18"/>
                <w:szCs w:val="18"/>
                <w:lang w:val="en-US"/>
              </w:rPr>
            </w:pPr>
            <w:r w:rsidRPr="00F20EDB">
              <w:rPr>
                <w:rFonts w:ascii="Garamond" w:hAnsi="Garamond"/>
                <w:b/>
                <w:bCs/>
                <w:color w:val="000000" w:themeColor="text1"/>
                <w:sz w:val="18"/>
                <w:szCs w:val="18"/>
                <w:lang w:val="en-US"/>
              </w:rPr>
              <w:t>195 fewer per 1,000</w:t>
            </w:r>
            <w:r w:rsidRPr="00F20EDB">
              <w:rPr>
                <w:rFonts w:ascii="Garamond" w:hAnsi="Garamond"/>
                <w:color w:val="000000" w:themeColor="text1"/>
                <w:sz w:val="18"/>
                <w:szCs w:val="18"/>
                <w:lang w:val="en-US"/>
              </w:rPr>
              <w:br/>
              <w:t xml:space="preserve">(from 214 fewer to 116 fewer) </w:t>
            </w:r>
          </w:p>
        </w:tc>
        <w:tc>
          <w:tcPr>
            <w:tcW w:w="347" w:type="pct"/>
            <w:vMerge/>
            <w:hideMark/>
          </w:tcPr>
          <w:p w14:paraId="474DCF15" w14:textId="77777777" w:rsidR="00680558" w:rsidRPr="00F20EDB" w:rsidRDefault="00680558" w:rsidP="00680558">
            <w:pPr>
              <w:rPr>
                <w:rFonts w:ascii="Garamond" w:hAnsi="Garamond"/>
                <w:color w:val="000000" w:themeColor="text1"/>
                <w:sz w:val="18"/>
                <w:szCs w:val="18"/>
                <w:lang w:val="en-US"/>
              </w:rPr>
            </w:pPr>
          </w:p>
        </w:tc>
        <w:tc>
          <w:tcPr>
            <w:tcW w:w="391" w:type="pct"/>
            <w:vMerge/>
            <w:hideMark/>
          </w:tcPr>
          <w:p w14:paraId="0F0E2476" w14:textId="77777777" w:rsidR="00680558" w:rsidRPr="00F20EDB" w:rsidRDefault="00680558" w:rsidP="00680558">
            <w:pPr>
              <w:rPr>
                <w:rFonts w:ascii="Garamond" w:hAnsi="Garamond"/>
                <w:color w:val="000000" w:themeColor="text1"/>
                <w:sz w:val="18"/>
                <w:szCs w:val="18"/>
                <w:lang w:val="en-US"/>
              </w:rPr>
            </w:pPr>
          </w:p>
        </w:tc>
      </w:tr>
      <w:tr w:rsidR="00680558" w:rsidRPr="00F20EDB" w14:paraId="55327C4F" w14:textId="77777777" w:rsidTr="00680558">
        <w:trPr>
          <w:trHeight w:val="199"/>
        </w:trPr>
        <w:tc>
          <w:tcPr>
            <w:tcW w:w="5000" w:type="pct"/>
            <w:gridSpan w:val="13"/>
            <w:hideMark/>
          </w:tcPr>
          <w:p w14:paraId="65BE6B97" w14:textId="77777777" w:rsidR="00680558" w:rsidRPr="00F20EDB" w:rsidRDefault="00680558" w:rsidP="00680558">
            <w:pPr>
              <w:rPr>
                <w:rFonts w:ascii="Garamond" w:hAnsi="Garamond"/>
                <w:b/>
                <w:bCs/>
                <w:color w:val="000000" w:themeColor="text1"/>
                <w:sz w:val="18"/>
                <w:szCs w:val="18"/>
                <w:lang w:val="en-US"/>
              </w:rPr>
            </w:pPr>
            <w:r w:rsidRPr="00F20EDB">
              <w:rPr>
                <w:rStyle w:val="label"/>
                <w:rFonts w:ascii="Garamond" w:hAnsi="Garamond"/>
                <w:b/>
                <w:bCs/>
                <w:color w:val="000000" w:themeColor="text1"/>
                <w:sz w:val="18"/>
                <w:szCs w:val="18"/>
                <w:lang w:val="en-US"/>
              </w:rPr>
              <w:t>Major bleeding</w:t>
            </w:r>
          </w:p>
        </w:tc>
      </w:tr>
      <w:tr w:rsidR="00680558" w:rsidRPr="00F20EDB" w14:paraId="77864B91" w14:textId="77777777" w:rsidTr="00680558">
        <w:trPr>
          <w:trHeight w:val="399"/>
        </w:trPr>
        <w:tc>
          <w:tcPr>
            <w:tcW w:w="270" w:type="pct"/>
            <w:hideMark/>
          </w:tcPr>
          <w:p w14:paraId="0CD7D797" w14:textId="77777777" w:rsidR="00680558" w:rsidRPr="00F20EDB" w:rsidRDefault="00680558" w:rsidP="00680558">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1 </w:t>
            </w:r>
          </w:p>
        </w:tc>
        <w:tc>
          <w:tcPr>
            <w:tcW w:w="407" w:type="pct"/>
            <w:hideMark/>
          </w:tcPr>
          <w:p w14:paraId="4F767D1E" w14:textId="0AD8DA97" w:rsidR="00680558" w:rsidRPr="00F20EDB" w:rsidRDefault="00680558" w:rsidP="00680558">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w:t>
            </w:r>
          </w:p>
        </w:tc>
        <w:tc>
          <w:tcPr>
            <w:tcW w:w="252" w:type="pct"/>
            <w:hideMark/>
          </w:tcPr>
          <w:p w14:paraId="0FAAC9C2" w14:textId="3EF1A94A" w:rsidR="00680558" w:rsidRPr="00F20EDB" w:rsidRDefault="00680558" w:rsidP="00680558">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w:t>
            </w:r>
          </w:p>
        </w:tc>
        <w:tc>
          <w:tcPr>
            <w:tcW w:w="449" w:type="pct"/>
            <w:hideMark/>
          </w:tcPr>
          <w:p w14:paraId="260AD37F" w14:textId="57F85845" w:rsidR="00680558" w:rsidRPr="00F20EDB" w:rsidRDefault="00680558" w:rsidP="00680558">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w:t>
            </w:r>
          </w:p>
        </w:tc>
        <w:tc>
          <w:tcPr>
            <w:tcW w:w="409" w:type="pct"/>
            <w:hideMark/>
          </w:tcPr>
          <w:p w14:paraId="08607593" w14:textId="6D5F277B" w:rsidR="00680558" w:rsidRPr="00F20EDB" w:rsidRDefault="00680558" w:rsidP="00680558">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w:t>
            </w:r>
          </w:p>
        </w:tc>
        <w:tc>
          <w:tcPr>
            <w:tcW w:w="403" w:type="pct"/>
            <w:hideMark/>
          </w:tcPr>
          <w:p w14:paraId="778B31FC" w14:textId="767A8068" w:rsidR="00680558" w:rsidRPr="00F20EDB" w:rsidRDefault="00680558" w:rsidP="00680558">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w:t>
            </w:r>
          </w:p>
        </w:tc>
        <w:tc>
          <w:tcPr>
            <w:tcW w:w="468" w:type="pct"/>
            <w:hideMark/>
          </w:tcPr>
          <w:p w14:paraId="3209897B" w14:textId="549D172E" w:rsidR="00680558" w:rsidRPr="00F20EDB" w:rsidRDefault="00680558" w:rsidP="00680558">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w:t>
            </w:r>
          </w:p>
        </w:tc>
        <w:tc>
          <w:tcPr>
            <w:tcW w:w="1602" w:type="pct"/>
            <w:gridSpan w:val="4"/>
            <w:hideMark/>
          </w:tcPr>
          <w:p w14:paraId="32EC141E" w14:textId="77777777" w:rsidR="00680558" w:rsidRPr="00F20EDB" w:rsidRDefault="00680558" w:rsidP="00680558">
            <w:pP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Risk of major bleeding with VTE prophylaxis is 1.95% </w:t>
            </w:r>
          </w:p>
          <w:p w14:paraId="25CC93F9" w14:textId="77777777" w:rsidR="00680558" w:rsidRPr="00F20EDB" w:rsidRDefault="00680558" w:rsidP="00680558">
            <w:pP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and is 3.3% with therapeutic anticoagulation </w:t>
            </w:r>
          </w:p>
        </w:tc>
        <w:tc>
          <w:tcPr>
            <w:tcW w:w="347" w:type="pct"/>
            <w:hideMark/>
          </w:tcPr>
          <w:p w14:paraId="34557F77" w14:textId="77777777" w:rsidR="00680558" w:rsidRPr="00F20EDB" w:rsidRDefault="00680558" w:rsidP="00680558">
            <w:pPr>
              <w:jc w:val="center"/>
              <w:rPr>
                <w:rFonts w:ascii="Garamond" w:hAnsi="Garamond"/>
                <w:color w:val="000000" w:themeColor="text1"/>
                <w:sz w:val="18"/>
                <w:szCs w:val="18"/>
                <w:lang w:val="en-US"/>
              </w:rPr>
            </w:pPr>
            <w:r w:rsidRPr="00F20EDB">
              <w:rPr>
                <w:rFonts w:ascii="Garamond" w:hAnsi="Garamond"/>
                <w:color w:val="000000" w:themeColor="text1"/>
                <w:sz w:val="18"/>
                <w:szCs w:val="18"/>
                <w:lang w:val="en-US"/>
              </w:rPr>
              <w:t xml:space="preserve">- </w:t>
            </w:r>
          </w:p>
        </w:tc>
        <w:tc>
          <w:tcPr>
            <w:tcW w:w="391" w:type="pct"/>
            <w:hideMark/>
          </w:tcPr>
          <w:p w14:paraId="4F07C10F" w14:textId="77777777" w:rsidR="00680558" w:rsidRPr="00F20EDB" w:rsidRDefault="00680558" w:rsidP="00680558">
            <w:pPr>
              <w:jc w:val="center"/>
              <w:rPr>
                <w:rFonts w:ascii="Garamond" w:hAnsi="Garamond"/>
                <w:color w:val="000000" w:themeColor="text1"/>
                <w:sz w:val="18"/>
                <w:szCs w:val="18"/>
                <w:lang w:val="en-US"/>
              </w:rPr>
            </w:pPr>
          </w:p>
        </w:tc>
      </w:tr>
    </w:tbl>
    <w:p w14:paraId="760DE1D3" w14:textId="77777777" w:rsidR="00680558" w:rsidRPr="00F20EDB" w:rsidRDefault="00680558" w:rsidP="00680558">
      <w:pPr>
        <w:pStyle w:val="NormalWeb"/>
        <w:spacing w:line="140" w:lineRule="atLeast"/>
        <w:rPr>
          <w:rFonts w:ascii="Arial Narrow" w:eastAsiaTheme="minorEastAsia" w:hAnsi="Arial Narrow"/>
          <w:color w:val="000000"/>
          <w:sz w:val="14"/>
          <w:szCs w:val="14"/>
          <w:lang w:val="en-US"/>
        </w:rPr>
      </w:pPr>
      <w:r w:rsidRPr="00F20EDB">
        <w:rPr>
          <w:rFonts w:ascii="Arial Narrow" w:hAnsi="Arial Narrow"/>
          <w:b/>
          <w:bCs/>
          <w:color w:val="000000"/>
          <w:sz w:val="14"/>
          <w:szCs w:val="14"/>
          <w:lang w:val="en-US"/>
        </w:rPr>
        <w:t>CI:</w:t>
      </w:r>
      <w:r w:rsidRPr="00F20EDB">
        <w:rPr>
          <w:rFonts w:ascii="Arial Narrow" w:hAnsi="Arial Narrow"/>
          <w:color w:val="000000"/>
          <w:sz w:val="14"/>
          <w:szCs w:val="14"/>
          <w:lang w:val="en-US"/>
        </w:rPr>
        <w:t xml:space="preserve"> Confidence interval; </w:t>
      </w:r>
      <w:r w:rsidRPr="00F20EDB">
        <w:rPr>
          <w:rFonts w:ascii="Arial Narrow" w:hAnsi="Arial Narrow"/>
          <w:b/>
          <w:bCs/>
          <w:color w:val="000000"/>
          <w:sz w:val="14"/>
          <w:szCs w:val="14"/>
          <w:lang w:val="en-US"/>
        </w:rPr>
        <w:t>OR:</w:t>
      </w:r>
      <w:r w:rsidRPr="00F20EDB">
        <w:rPr>
          <w:rFonts w:ascii="Arial Narrow" w:hAnsi="Arial Narrow"/>
          <w:color w:val="000000"/>
          <w:sz w:val="14"/>
          <w:szCs w:val="14"/>
          <w:lang w:val="en-US"/>
        </w:rPr>
        <w:t xml:space="preserve"> Odds ratio; </w:t>
      </w:r>
      <w:r w:rsidRPr="00F20EDB">
        <w:rPr>
          <w:rFonts w:ascii="Arial Narrow" w:hAnsi="Arial Narrow"/>
          <w:b/>
          <w:bCs/>
          <w:color w:val="000000"/>
          <w:sz w:val="14"/>
          <w:szCs w:val="14"/>
          <w:lang w:val="en-US"/>
        </w:rPr>
        <w:t>RR:</w:t>
      </w:r>
      <w:r w:rsidRPr="00F20EDB">
        <w:rPr>
          <w:rFonts w:ascii="Arial Narrow" w:hAnsi="Arial Narrow"/>
          <w:color w:val="000000"/>
          <w:sz w:val="14"/>
          <w:szCs w:val="14"/>
          <w:lang w:val="en-US"/>
        </w:rPr>
        <w:t xml:space="preserve"> Risk ratio</w:t>
      </w:r>
    </w:p>
    <w:p w14:paraId="0D9D4814" w14:textId="77777777" w:rsidR="00680558" w:rsidRPr="00F20EDB" w:rsidRDefault="00680558" w:rsidP="00680558">
      <w:pPr>
        <w:pStyle w:val="Heading4"/>
        <w:spacing w:line="140" w:lineRule="atLeast"/>
        <w:rPr>
          <w:rFonts w:ascii="Garamond" w:eastAsia="Times New Roman" w:hAnsi="Garamond"/>
          <w:color w:val="000000"/>
          <w:sz w:val="17"/>
          <w:szCs w:val="17"/>
          <w:lang w:val="en-US"/>
        </w:rPr>
      </w:pPr>
      <w:r w:rsidRPr="00F20EDB">
        <w:rPr>
          <w:rFonts w:ascii="Garamond" w:eastAsia="Times New Roman" w:hAnsi="Garamond"/>
          <w:color w:val="000000"/>
          <w:sz w:val="17"/>
          <w:szCs w:val="17"/>
          <w:lang w:val="en-US"/>
        </w:rPr>
        <w:t>Explanations</w:t>
      </w:r>
    </w:p>
    <w:p w14:paraId="65E2D472" w14:textId="77777777" w:rsidR="00680558" w:rsidRPr="00F20EDB" w:rsidRDefault="00680558" w:rsidP="00680558">
      <w:pPr>
        <w:spacing w:line="140" w:lineRule="atLeast"/>
        <w:rPr>
          <w:rFonts w:ascii="Garamond" w:hAnsi="Garamond"/>
          <w:color w:val="000000"/>
          <w:sz w:val="17"/>
          <w:szCs w:val="17"/>
          <w:lang w:val="en-US"/>
        </w:rPr>
      </w:pPr>
      <w:r w:rsidRPr="00F20EDB">
        <w:rPr>
          <w:rFonts w:ascii="Garamond" w:hAnsi="Garamond"/>
          <w:color w:val="000000"/>
          <w:sz w:val="17"/>
          <w:szCs w:val="17"/>
          <w:lang w:val="en-US"/>
        </w:rPr>
        <w:t xml:space="preserve">a. We downgraded the quality of evidence by one level for serious risk of bias, the studies were retrospective in design </w:t>
      </w:r>
    </w:p>
    <w:p w14:paraId="49FD078F" w14:textId="77777777" w:rsidR="00680558" w:rsidRPr="00F20EDB" w:rsidRDefault="00680558" w:rsidP="00680558">
      <w:pPr>
        <w:spacing w:line="140" w:lineRule="atLeast"/>
        <w:rPr>
          <w:rFonts w:ascii="Garamond" w:hAnsi="Garamond"/>
          <w:color w:val="000000"/>
          <w:sz w:val="17"/>
          <w:szCs w:val="17"/>
          <w:lang w:val="en-US"/>
        </w:rPr>
      </w:pPr>
      <w:r w:rsidRPr="00F20EDB">
        <w:rPr>
          <w:rFonts w:ascii="Garamond" w:hAnsi="Garamond"/>
          <w:color w:val="000000"/>
          <w:sz w:val="17"/>
          <w:szCs w:val="17"/>
          <w:lang w:val="en-US"/>
        </w:rPr>
        <w:t xml:space="preserve">b. We downgraded the quality of evidence by one level for serious inconsistency, the I2=76% </w:t>
      </w:r>
    </w:p>
    <w:p w14:paraId="0B17D33E" w14:textId="77777777" w:rsidR="00680558" w:rsidRPr="00F20EDB" w:rsidRDefault="00680558" w:rsidP="00680558">
      <w:pPr>
        <w:spacing w:line="140" w:lineRule="atLeast"/>
        <w:rPr>
          <w:rFonts w:ascii="Garamond" w:hAnsi="Garamond"/>
          <w:color w:val="000000"/>
          <w:sz w:val="17"/>
          <w:szCs w:val="17"/>
          <w:lang w:val="en-US"/>
        </w:rPr>
      </w:pPr>
      <w:r w:rsidRPr="00F20EDB">
        <w:rPr>
          <w:rFonts w:ascii="Garamond" w:hAnsi="Garamond"/>
          <w:color w:val="000000"/>
          <w:sz w:val="17"/>
          <w:szCs w:val="17"/>
          <w:lang w:val="en-US"/>
        </w:rPr>
        <w:t xml:space="preserve">c. We downgraded the quality of evidence by one level for serious imprecision; the CI was implausibly wide </w:t>
      </w:r>
    </w:p>
    <w:p w14:paraId="6A1A4B2B" w14:textId="77777777" w:rsidR="00173CDC" w:rsidRPr="00F20EDB" w:rsidRDefault="00173CDC" w:rsidP="00173CDC">
      <w:pPr>
        <w:rPr>
          <w:rFonts w:ascii="Garamond" w:hAnsi="Garamond"/>
          <w:b/>
          <w:lang w:val="en-US"/>
        </w:rPr>
        <w:sectPr w:rsidR="00173CDC" w:rsidRPr="00F20EDB" w:rsidSect="00173CDC">
          <w:pgSz w:w="15840" w:h="12240" w:orient="landscape"/>
          <w:pgMar w:top="1440" w:right="1440" w:bottom="1440" w:left="1440" w:header="708" w:footer="708" w:gutter="0"/>
          <w:cols w:space="708"/>
          <w:docGrid w:linePitch="360"/>
        </w:sectPr>
      </w:pPr>
    </w:p>
    <w:p w14:paraId="20DC7E68" w14:textId="4E93F727" w:rsidR="00DD6618" w:rsidRPr="00F20EDB" w:rsidRDefault="00173CDC" w:rsidP="00173CDC">
      <w:pPr>
        <w:rPr>
          <w:rFonts w:ascii="Garamond" w:hAnsi="Garamond"/>
          <w:lang w:val="en-US"/>
        </w:rPr>
      </w:pPr>
      <w:r w:rsidRPr="00F20EDB">
        <w:rPr>
          <w:rFonts w:ascii="Garamond" w:hAnsi="Garamond"/>
          <w:b/>
          <w:lang w:val="en-US"/>
        </w:rPr>
        <w:lastRenderedPageBreak/>
        <w:t>Table S23. Evidence to Decision Framework on Recommendation 9</w:t>
      </w:r>
    </w:p>
    <w:p w14:paraId="1D7D6E22" w14:textId="6FF6D575" w:rsidR="00DD6618" w:rsidRPr="00F20EDB" w:rsidRDefault="00DD6618" w:rsidP="00DD6618">
      <w:pPr>
        <w:rPr>
          <w:rFonts w:ascii="Garamond" w:hAnsi="Garamond"/>
          <w:lang w:val="en-US"/>
        </w:rPr>
      </w:pPr>
    </w:p>
    <w:tbl>
      <w:tblPr>
        <w:tblW w:w="5000" w:type="pct"/>
        <w:tblCellMar>
          <w:top w:w="15" w:type="dxa"/>
          <w:left w:w="15" w:type="dxa"/>
          <w:bottom w:w="15" w:type="dxa"/>
          <w:right w:w="15" w:type="dxa"/>
        </w:tblCellMar>
        <w:tblLook w:val="04A0" w:firstRow="1" w:lastRow="0" w:firstColumn="1" w:lastColumn="0" w:noHBand="0" w:noVBand="1"/>
      </w:tblPr>
      <w:tblGrid>
        <w:gridCol w:w="1730"/>
        <w:gridCol w:w="11230"/>
      </w:tblGrid>
      <w:tr w:rsidR="00DD6618" w:rsidRPr="00F20EDB" w14:paraId="5F42B9F0" w14:textId="77777777" w:rsidTr="00DD6618">
        <w:tc>
          <w:tcPr>
            <w:tcW w:w="0" w:type="auto"/>
            <w:gridSpan w:val="2"/>
            <w:tcBorders>
              <w:bottom w:val="single" w:sz="6" w:space="0" w:color="2E74B5"/>
            </w:tcBorders>
            <w:tcMar>
              <w:top w:w="0" w:type="dxa"/>
              <w:left w:w="0" w:type="dxa"/>
              <w:bottom w:w="0" w:type="dxa"/>
              <w:right w:w="0" w:type="dxa"/>
            </w:tcMar>
            <w:hideMark/>
          </w:tcPr>
          <w:p w14:paraId="08E89FAF" w14:textId="77777777" w:rsidR="00DD6618" w:rsidRPr="00F20EDB" w:rsidRDefault="00DD6618" w:rsidP="00DD6618">
            <w:pPr>
              <w:pStyle w:val="Heading1"/>
              <w:spacing w:after="20"/>
              <w:rPr>
                <w:rFonts w:ascii="Calibri" w:eastAsia="Times New Roman" w:hAnsi="Calibri"/>
                <w:caps/>
                <w:sz w:val="24"/>
                <w:szCs w:val="24"/>
                <w:lang w:val="en-US"/>
              </w:rPr>
            </w:pPr>
            <w:r w:rsidRPr="00F20EDB">
              <w:rPr>
                <w:rFonts w:ascii="Calibri" w:eastAsia="Times New Roman" w:hAnsi="Calibri"/>
                <w:caps/>
                <w:sz w:val="24"/>
                <w:szCs w:val="24"/>
                <w:lang w:val="en-US"/>
              </w:rPr>
              <w:t>Question</w:t>
            </w:r>
          </w:p>
        </w:tc>
      </w:tr>
      <w:tr w:rsidR="00DD6618" w:rsidRPr="00F20EDB" w14:paraId="542BF9A6" w14:textId="77777777" w:rsidTr="00DD6618">
        <w:tc>
          <w:tcPr>
            <w:tcW w:w="0" w:type="auto"/>
            <w:gridSpan w:val="2"/>
            <w:tcBorders>
              <w:bottom w:val="single" w:sz="6" w:space="0" w:color="2E74B5"/>
              <w:right w:val="single" w:sz="6" w:space="0" w:color="2E74B5"/>
            </w:tcBorders>
            <w:shd w:val="clear" w:color="auto" w:fill="2E74B5"/>
            <w:tcMar>
              <w:top w:w="75" w:type="dxa"/>
              <w:left w:w="75" w:type="dxa"/>
              <w:bottom w:w="75" w:type="dxa"/>
              <w:right w:w="75" w:type="dxa"/>
            </w:tcMar>
            <w:hideMark/>
          </w:tcPr>
          <w:p w14:paraId="1DE42353" w14:textId="77777777" w:rsidR="00DD6618" w:rsidRPr="00F20EDB" w:rsidRDefault="00DD6618" w:rsidP="00DD6618">
            <w:pPr>
              <w:pStyle w:val="NormalWeb"/>
              <w:spacing w:before="0" w:beforeAutospacing="0" w:after="0" w:afterAutospacing="0"/>
              <w:rPr>
                <w:rFonts w:ascii="Calibri" w:eastAsiaTheme="minorEastAsia" w:hAnsi="Calibri"/>
                <w:b/>
                <w:bCs/>
                <w:color w:val="FFFFFF"/>
                <w:lang w:val="en-US"/>
              </w:rPr>
            </w:pPr>
            <w:r w:rsidRPr="00F20EDB">
              <w:rPr>
                <w:rFonts w:ascii="Calibri" w:hAnsi="Calibri"/>
                <w:b/>
                <w:bCs/>
                <w:color w:val="FFFFFF"/>
                <w:lang w:val="en-US"/>
              </w:rPr>
              <w:t>Should therapeutic anticoagulation vs. prophylactic dosing anticoagulation be used for adults with severe or critical COVID-19?</w:t>
            </w:r>
          </w:p>
        </w:tc>
      </w:tr>
      <w:tr w:rsidR="00DD6618" w:rsidRPr="00F20EDB" w14:paraId="51F2FCB0" w14:textId="77777777" w:rsidTr="00DD6618">
        <w:tc>
          <w:tcPr>
            <w:tcW w:w="1600" w:type="dxa"/>
            <w:tcBorders>
              <w:bottom w:val="single" w:sz="6" w:space="0" w:color="2E74B5"/>
            </w:tcBorders>
            <w:shd w:val="clear" w:color="auto" w:fill="2E74B5"/>
            <w:tcMar>
              <w:top w:w="75" w:type="dxa"/>
              <w:left w:w="75" w:type="dxa"/>
              <w:bottom w:w="75" w:type="dxa"/>
              <w:right w:w="75" w:type="dxa"/>
            </w:tcMar>
            <w:hideMark/>
          </w:tcPr>
          <w:p w14:paraId="36152E9F" w14:textId="77777777" w:rsidR="00DD6618" w:rsidRPr="00F20EDB" w:rsidRDefault="00DD6618" w:rsidP="00DD6618">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Population:</w:t>
            </w:r>
          </w:p>
        </w:tc>
        <w:tc>
          <w:tcPr>
            <w:tcW w:w="12800" w:type="dxa"/>
            <w:tcBorders>
              <w:bottom w:val="single" w:sz="6" w:space="0" w:color="2E74B5"/>
              <w:right w:val="single" w:sz="6" w:space="0" w:color="2E74B5"/>
            </w:tcBorders>
            <w:tcMar>
              <w:top w:w="75" w:type="dxa"/>
              <w:left w:w="75" w:type="dxa"/>
              <w:bottom w:w="75" w:type="dxa"/>
              <w:right w:w="75" w:type="dxa"/>
            </w:tcMar>
            <w:hideMark/>
          </w:tcPr>
          <w:p w14:paraId="65AA5104" w14:textId="77777777" w:rsidR="00DD6618" w:rsidRPr="00F20EDB" w:rsidRDefault="00DD6618" w:rsidP="00DD6618">
            <w:pPr>
              <w:pStyle w:val="NormalWeb"/>
              <w:spacing w:before="0" w:beforeAutospacing="0" w:after="0" w:afterAutospacing="0" w:line="200" w:lineRule="atLeast"/>
              <w:rPr>
                <w:rFonts w:ascii="Calibri" w:hAnsi="Calibri"/>
                <w:lang w:val="en-US"/>
              </w:rPr>
            </w:pPr>
            <w:r w:rsidRPr="00F20EDB">
              <w:rPr>
                <w:rFonts w:ascii="Calibri" w:hAnsi="Calibri"/>
                <w:lang w:val="en-US"/>
              </w:rPr>
              <w:t>adults with severe or critical COVID-19</w:t>
            </w:r>
          </w:p>
        </w:tc>
      </w:tr>
      <w:tr w:rsidR="00DD6618" w:rsidRPr="00F20EDB" w14:paraId="72F1F1E9" w14:textId="77777777" w:rsidTr="00DD6618">
        <w:tc>
          <w:tcPr>
            <w:tcW w:w="1600" w:type="dxa"/>
            <w:tcBorders>
              <w:bottom w:val="single" w:sz="6" w:space="0" w:color="2E74B5"/>
            </w:tcBorders>
            <w:shd w:val="clear" w:color="auto" w:fill="2E74B5"/>
            <w:tcMar>
              <w:top w:w="75" w:type="dxa"/>
              <w:left w:w="75" w:type="dxa"/>
              <w:bottom w:w="75" w:type="dxa"/>
              <w:right w:w="75" w:type="dxa"/>
            </w:tcMar>
            <w:hideMark/>
          </w:tcPr>
          <w:p w14:paraId="71D4DDE7" w14:textId="77777777" w:rsidR="00DD6618" w:rsidRPr="00F20EDB" w:rsidRDefault="00DD6618" w:rsidP="00DD6618">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Intervention:</w:t>
            </w:r>
          </w:p>
        </w:tc>
        <w:tc>
          <w:tcPr>
            <w:tcW w:w="12800" w:type="dxa"/>
            <w:tcBorders>
              <w:bottom w:val="single" w:sz="6" w:space="0" w:color="2E74B5"/>
              <w:right w:val="single" w:sz="6" w:space="0" w:color="2E74B5"/>
            </w:tcBorders>
            <w:tcMar>
              <w:top w:w="75" w:type="dxa"/>
              <w:left w:w="75" w:type="dxa"/>
              <w:bottom w:w="75" w:type="dxa"/>
              <w:right w:w="75" w:type="dxa"/>
            </w:tcMar>
            <w:hideMark/>
          </w:tcPr>
          <w:p w14:paraId="0E51CB53" w14:textId="77777777" w:rsidR="00DD6618" w:rsidRPr="00F20EDB" w:rsidRDefault="00DD6618" w:rsidP="00DD6618">
            <w:pPr>
              <w:pStyle w:val="NormalWeb"/>
              <w:spacing w:before="0" w:beforeAutospacing="0" w:after="0" w:afterAutospacing="0" w:line="200" w:lineRule="atLeast"/>
              <w:rPr>
                <w:rFonts w:ascii="Calibri" w:hAnsi="Calibri"/>
                <w:lang w:val="en-US"/>
              </w:rPr>
            </w:pPr>
            <w:r w:rsidRPr="00F20EDB">
              <w:rPr>
                <w:rFonts w:ascii="Calibri" w:hAnsi="Calibri"/>
                <w:lang w:val="en-US"/>
              </w:rPr>
              <w:t>therapeutic anticoagulation</w:t>
            </w:r>
          </w:p>
        </w:tc>
      </w:tr>
      <w:tr w:rsidR="00DD6618" w:rsidRPr="00F20EDB" w14:paraId="057D19DB" w14:textId="77777777" w:rsidTr="00DD6618">
        <w:tc>
          <w:tcPr>
            <w:tcW w:w="1600" w:type="dxa"/>
            <w:tcBorders>
              <w:bottom w:val="single" w:sz="6" w:space="0" w:color="2E74B5"/>
            </w:tcBorders>
            <w:shd w:val="clear" w:color="auto" w:fill="2E74B5"/>
            <w:tcMar>
              <w:top w:w="75" w:type="dxa"/>
              <w:left w:w="75" w:type="dxa"/>
              <w:bottom w:w="75" w:type="dxa"/>
              <w:right w:w="75" w:type="dxa"/>
            </w:tcMar>
            <w:hideMark/>
          </w:tcPr>
          <w:p w14:paraId="46DA71C7" w14:textId="77777777" w:rsidR="00DD6618" w:rsidRPr="00F20EDB" w:rsidRDefault="00DD6618" w:rsidP="00DD6618">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Comparison:</w:t>
            </w:r>
          </w:p>
        </w:tc>
        <w:tc>
          <w:tcPr>
            <w:tcW w:w="12800" w:type="dxa"/>
            <w:tcBorders>
              <w:bottom w:val="single" w:sz="6" w:space="0" w:color="2E74B5"/>
              <w:right w:val="single" w:sz="6" w:space="0" w:color="2E74B5"/>
            </w:tcBorders>
            <w:tcMar>
              <w:top w:w="75" w:type="dxa"/>
              <w:left w:w="75" w:type="dxa"/>
              <w:bottom w:w="75" w:type="dxa"/>
              <w:right w:w="75" w:type="dxa"/>
            </w:tcMar>
            <w:hideMark/>
          </w:tcPr>
          <w:p w14:paraId="454BBC21" w14:textId="77777777" w:rsidR="00DD6618" w:rsidRPr="00F20EDB" w:rsidRDefault="00DD6618" w:rsidP="00DD6618">
            <w:pPr>
              <w:pStyle w:val="NormalWeb"/>
              <w:spacing w:before="0" w:beforeAutospacing="0" w:after="0" w:afterAutospacing="0" w:line="200" w:lineRule="atLeast"/>
              <w:rPr>
                <w:rFonts w:ascii="Calibri" w:hAnsi="Calibri"/>
                <w:lang w:val="en-US"/>
              </w:rPr>
            </w:pPr>
            <w:r w:rsidRPr="00F20EDB">
              <w:rPr>
                <w:rFonts w:ascii="Calibri" w:hAnsi="Calibri"/>
                <w:lang w:val="en-US"/>
              </w:rPr>
              <w:t>prophylactic dosing anticoagulation</w:t>
            </w:r>
          </w:p>
        </w:tc>
      </w:tr>
      <w:tr w:rsidR="00DD6618" w:rsidRPr="00F20EDB" w14:paraId="1904C838" w14:textId="77777777" w:rsidTr="00DD6618">
        <w:tc>
          <w:tcPr>
            <w:tcW w:w="1600" w:type="dxa"/>
            <w:tcBorders>
              <w:bottom w:val="single" w:sz="6" w:space="0" w:color="2E74B5"/>
            </w:tcBorders>
            <w:shd w:val="clear" w:color="auto" w:fill="2E74B5"/>
            <w:tcMar>
              <w:top w:w="75" w:type="dxa"/>
              <w:left w:w="75" w:type="dxa"/>
              <w:bottom w:w="75" w:type="dxa"/>
              <w:right w:w="75" w:type="dxa"/>
            </w:tcMar>
            <w:hideMark/>
          </w:tcPr>
          <w:p w14:paraId="2B558E32" w14:textId="77777777" w:rsidR="00DD6618" w:rsidRPr="00F20EDB" w:rsidRDefault="00DD6618" w:rsidP="00DD6618">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Main outcomes:</w:t>
            </w:r>
          </w:p>
        </w:tc>
        <w:tc>
          <w:tcPr>
            <w:tcW w:w="12800" w:type="dxa"/>
            <w:tcBorders>
              <w:bottom w:val="single" w:sz="6" w:space="0" w:color="2E74B5"/>
              <w:right w:val="single" w:sz="6" w:space="0" w:color="2E74B5"/>
            </w:tcBorders>
            <w:tcMar>
              <w:top w:w="75" w:type="dxa"/>
              <w:left w:w="75" w:type="dxa"/>
              <w:bottom w:w="75" w:type="dxa"/>
              <w:right w:w="75" w:type="dxa"/>
            </w:tcMar>
            <w:hideMark/>
          </w:tcPr>
          <w:p w14:paraId="0C3CF161" w14:textId="77777777" w:rsidR="00DD6618" w:rsidRPr="00F20EDB" w:rsidRDefault="00DD6618" w:rsidP="00DD6618">
            <w:pPr>
              <w:spacing w:line="200" w:lineRule="atLeast"/>
              <w:rPr>
                <w:rFonts w:ascii="Calibri" w:hAnsi="Calibri"/>
                <w:lang w:val="en-US"/>
              </w:rPr>
            </w:pPr>
            <w:r w:rsidRPr="00F20EDB">
              <w:rPr>
                <w:rFonts w:ascii="Calibri" w:hAnsi="Calibri"/>
                <w:lang w:val="en-US"/>
              </w:rPr>
              <w:t>Mortality in MV patients (OR); PE; Major Bleeding; Major bleeding critically ill patients; Major bleeding critically ill patients; Major bleeding critically ill patients; Major bleeding critically ill patients; Major bleeding critically ill; Major bleeding; Major bleeding;</w:t>
            </w:r>
          </w:p>
        </w:tc>
      </w:tr>
      <w:tr w:rsidR="00DD6618" w:rsidRPr="00F20EDB" w14:paraId="24BAE01F" w14:textId="77777777" w:rsidTr="00DD6618">
        <w:tc>
          <w:tcPr>
            <w:tcW w:w="1600" w:type="dxa"/>
            <w:tcBorders>
              <w:bottom w:val="single" w:sz="6" w:space="0" w:color="2E74B5"/>
            </w:tcBorders>
            <w:shd w:val="clear" w:color="auto" w:fill="2E74B5"/>
            <w:tcMar>
              <w:top w:w="75" w:type="dxa"/>
              <w:left w:w="75" w:type="dxa"/>
              <w:bottom w:w="75" w:type="dxa"/>
              <w:right w:w="75" w:type="dxa"/>
            </w:tcMar>
            <w:hideMark/>
          </w:tcPr>
          <w:p w14:paraId="6781C5BD" w14:textId="77777777" w:rsidR="00DD6618" w:rsidRPr="00F20EDB" w:rsidRDefault="00DD6618" w:rsidP="00DD6618">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Setting:</w:t>
            </w:r>
          </w:p>
        </w:tc>
        <w:tc>
          <w:tcPr>
            <w:tcW w:w="12800" w:type="dxa"/>
            <w:tcBorders>
              <w:bottom w:val="single" w:sz="6" w:space="0" w:color="2E74B5"/>
              <w:right w:val="single" w:sz="6" w:space="0" w:color="2E74B5"/>
            </w:tcBorders>
            <w:tcMar>
              <w:top w:w="75" w:type="dxa"/>
              <w:left w:w="75" w:type="dxa"/>
              <w:bottom w:w="75" w:type="dxa"/>
              <w:right w:w="75" w:type="dxa"/>
            </w:tcMar>
            <w:hideMark/>
          </w:tcPr>
          <w:p w14:paraId="788BC2BE" w14:textId="77777777" w:rsidR="00DD6618" w:rsidRPr="00F20EDB" w:rsidRDefault="00DD6618" w:rsidP="00DD6618">
            <w:pPr>
              <w:rPr>
                <w:rFonts w:ascii="Calibri" w:hAnsi="Calibri"/>
                <w:bCs/>
                <w:caps/>
                <w:color w:val="000000" w:themeColor="text1"/>
                <w:lang w:val="en-US"/>
              </w:rPr>
            </w:pPr>
            <w:r w:rsidRPr="00F20EDB">
              <w:rPr>
                <w:rFonts w:ascii="Calibri" w:hAnsi="Calibri"/>
                <w:bCs/>
                <w:caps/>
                <w:color w:val="000000" w:themeColor="text1"/>
                <w:lang w:val="en-US"/>
              </w:rPr>
              <w:t>I</w:t>
            </w:r>
            <w:r w:rsidRPr="00F20EDB">
              <w:rPr>
                <w:rFonts w:ascii="Calibri" w:hAnsi="Calibri"/>
                <w:caps/>
                <w:lang w:val="en-US"/>
              </w:rPr>
              <w:t>CU</w:t>
            </w:r>
          </w:p>
        </w:tc>
      </w:tr>
      <w:tr w:rsidR="00DD6618" w:rsidRPr="00F20EDB" w14:paraId="03A36808" w14:textId="77777777" w:rsidTr="00DD6618">
        <w:tc>
          <w:tcPr>
            <w:tcW w:w="1600" w:type="dxa"/>
            <w:tcBorders>
              <w:bottom w:val="single" w:sz="6" w:space="0" w:color="2E74B5"/>
            </w:tcBorders>
            <w:shd w:val="clear" w:color="auto" w:fill="2E74B5"/>
            <w:tcMar>
              <w:top w:w="75" w:type="dxa"/>
              <w:left w:w="75" w:type="dxa"/>
              <w:bottom w:w="75" w:type="dxa"/>
              <w:right w:w="75" w:type="dxa"/>
            </w:tcMar>
            <w:hideMark/>
          </w:tcPr>
          <w:p w14:paraId="3034CAB9" w14:textId="77777777" w:rsidR="00DD6618" w:rsidRPr="00F20EDB" w:rsidRDefault="00DD6618" w:rsidP="00DD6618">
            <w:pPr>
              <w:pStyle w:val="section-name"/>
              <w:spacing w:before="0" w:beforeAutospacing="0" w:after="0" w:afterAutospacing="0"/>
              <w:rPr>
                <w:rFonts w:ascii="Calibri" w:hAnsi="Calibri"/>
                <w:b/>
                <w:bCs/>
                <w:caps/>
                <w:color w:val="FFFFFF"/>
                <w:lang w:val="en-US"/>
              </w:rPr>
            </w:pPr>
            <w:r w:rsidRPr="00F20EDB">
              <w:rPr>
                <w:rFonts w:ascii="Calibri" w:hAnsi="Calibri"/>
                <w:b/>
                <w:bCs/>
                <w:caps/>
                <w:color w:val="FFFFFF"/>
                <w:lang w:val="en-US"/>
              </w:rPr>
              <w:t>Conflict of interests:</w:t>
            </w:r>
          </w:p>
        </w:tc>
        <w:tc>
          <w:tcPr>
            <w:tcW w:w="12800" w:type="dxa"/>
            <w:tcBorders>
              <w:bottom w:val="single" w:sz="6" w:space="0" w:color="2E74B5"/>
              <w:right w:val="single" w:sz="6" w:space="0" w:color="2E74B5"/>
            </w:tcBorders>
            <w:tcMar>
              <w:top w:w="75" w:type="dxa"/>
              <w:left w:w="75" w:type="dxa"/>
              <w:bottom w:w="75" w:type="dxa"/>
              <w:right w:w="75" w:type="dxa"/>
            </w:tcMar>
            <w:hideMark/>
          </w:tcPr>
          <w:p w14:paraId="7451DD4A" w14:textId="19BC5AB7" w:rsidR="00DD6618" w:rsidRPr="00F20EDB" w:rsidRDefault="00DD6618" w:rsidP="00DD6618">
            <w:pPr>
              <w:spacing w:line="200" w:lineRule="atLeast"/>
              <w:rPr>
                <w:rFonts w:ascii="Calibri" w:hAnsi="Calibri"/>
                <w:lang w:val="en-US"/>
              </w:rPr>
            </w:pPr>
            <w:r w:rsidRPr="00F20EDB">
              <w:rPr>
                <w:rFonts w:ascii="Calibri" w:hAnsi="Calibri"/>
                <w:lang w:val="en-US"/>
              </w:rPr>
              <w:t>Some panel members did not vote on the recommendation due to intellectual COI as primary investigators of ongoing trials</w:t>
            </w:r>
            <w:r w:rsidRPr="00F20EDB">
              <w:rPr>
                <w:rFonts w:ascii="Calibri" w:hAnsi="Calibri"/>
                <w:lang w:val="en-US"/>
              </w:rPr>
              <w:br/>
            </w:r>
          </w:p>
        </w:tc>
      </w:tr>
    </w:tbl>
    <w:p w14:paraId="2EDAB008" w14:textId="77777777" w:rsidR="00DD6618" w:rsidRPr="00F20EDB" w:rsidRDefault="00DD6618" w:rsidP="00DD6618">
      <w:pPr>
        <w:pStyle w:val="Heading1"/>
        <w:spacing w:after="20"/>
        <w:rPr>
          <w:rFonts w:ascii="Calibri" w:eastAsia="Times New Roman" w:hAnsi="Calibri"/>
          <w:caps/>
          <w:color w:val="000000"/>
          <w:sz w:val="30"/>
          <w:szCs w:val="30"/>
          <w:lang w:val="en-US"/>
        </w:rPr>
      </w:pPr>
      <w:r w:rsidRPr="00F20EDB">
        <w:rPr>
          <w:rFonts w:ascii="Calibri" w:eastAsia="Times New Roman" w:hAnsi="Calibri"/>
          <w:caps/>
          <w:color w:val="000000"/>
          <w:sz w:val="30"/>
          <w:szCs w:val="30"/>
          <w:lang w:val="en-US"/>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2747"/>
        <w:gridCol w:w="6423"/>
        <w:gridCol w:w="3774"/>
      </w:tblGrid>
      <w:tr w:rsidR="00DD6618" w:rsidRPr="00F20EDB" w14:paraId="340417FA" w14:textId="77777777" w:rsidTr="00DD6618">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69FF46E" w14:textId="77777777" w:rsidR="00DD6618" w:rsidRPr="00F20EDB" w:rsidRDefault="00DD6618" w:rsidP="00DD6618">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Problem</w:t>
            </w:r>
          </w:p>
          <w:p w14:paraId="1170EB6B" w14:textId="77777777" w:rsidR="00DD6618" w:rsidRPr="00F20EDB" w:rsidRDefault="00DD6618" w:rsidP="00DD6618">
            <w:pPr>
              <w:pStyle w:val="Subtitle2"/>
              <w:spacing w:before="0" w:beforeAutospacing="0" w:after="0" w:afterAutospacing="0"/>
              <w:rPr>
                <w:rFonts w:ascii="Calibri" w:hAnsi="Calibri"/>
                <w:color w:val="FFFFFF"/>
                <w:lang w:val="en-US"/>
              </w:rPr>
            </w:pPr>
            <w:r w:rsidRPr="00F20EDB">
              <w:rPr>
                <w:rFonts w:ascii="Calibri" w:hAnsi="Calibri"/>
                <w:color w:val="FFFFFF"/>
                <w:lang w:val="en-US"/>
              </w:rPr>
              <w:t>Is the problem a priority?</w:t>
            </w:r>
          </w:p>
        </w:tc>
      </w:tr>
      <w:tr w:rsidR="00DD6618" w:rsidRPr="00F20EDB" w14:paraId="040995D5" w14:textId="77777777" w:rsidTr="00DD6618">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189CD3" w14:textId="77777777" w:rsidR="00DD6618" w:rsidRPr="00F20EDB" w:rsidRDefault="00DD6618" w:rsidP="00DD6618">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7451DAB" w14:textId="77777777" w:rsidR="00DD6618" w:rsidRPr="00F20EDB" w:rsidRDefault="00DD6618" w:rsidP="00DD661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1903337" w14:textId="77777777" w:rsidR="00DD6618" w:rsidRPr="00F20EDB" w:rsidRDefault="00DD6618" w:rsidP="00DD661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DD6618" w:rsidRPr="00F20EDB" w14:paraId="22F361BD" w14:textId="77777777" w:rsidTr="00DD6618">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EC5BF7A" w14:textId="77777777" w:rsidR="00DD6618" w:rsidRPr="00F20EDB" w:rsidRDefault="00DD6618" w:rsidP="00DD6618">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o</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no</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yes</w:t>
            </w:r>
            <w:r w:rsidRPr="00F20EDB">
              <w:rPr>
                <w:rFonts w:ascii="Calibri" w:hAnsi="Calibri"/>
                <w:lang w:val="en-US"/>
              </w:rPr>
              <w:br/>
            </w: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Y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34FA6E2" w14:textId="77777777" w:rsidR="00DD6618" w:rsidRPr="00F20EDB" w:rsidRDefault="00DD6618" w:rsidP="00DD6618">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1C1CD72" w14:textId="77777777" w:rsidR="00DD6618" w:rsidRPr="00F20EDB" w:rsidRDefault="00DD6618" w:rsidP="00DD6618">
            <w:pPr>
              <w:rPr>
                <w:rFonts w:ascii="Calibri" w:hAnsi="Calibri"/>
                <w:lang w:val="en-US"/>
              </w:rPr>
            </w:pPr>
            <w:r w:rsidRPr="00F20EDB">
              <w:rPr>
                <w:rFonts w:ascii="Calibri" w:hAnsi="Calibri"/>
                <w:lang w:val="en-US"/>
              </w:rPr>
              <w:br/>
            </w:r>
          </w:p>
        </w:tc>
      </w:tr>
      <w:tr w:rsidR="00DD6618" w:rsidRPr="00F20EDB" w14:paraId="4775C7BD" w14:textId="77777777" w:rsidTr="00DD6618">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DF95989" w14:textId="77777777" w:rsidR="00DD6618" w:rsidRPr="00F20EDB" w:rsidRDefault="00DD6618" w:rsidP="00DD6618">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Desirable Effects</w:t>
            </w:r>
          </w:p>
          <w:p w14:paraId="11ECE0B9" w14:textId="77777777" w:rsidR="00DD6618" w:rsidRPr="00F20EDB" w:rsidRDefault="00DD6618" w:rsidP="00DD6618">
            <w:pPr>
              <w:pStyle w:val="Subtitle2"/>
              <w:spacing w:before="0" w:beforeAutospacing="0" w:after="0" w:afterAutospacing="0"/>
              <w:rPr>
                <w:rFonts w:ascii="Calibri" w:hAnsi="Calibri"/>
                <w:color w:val="FFFFFF"/>
                <w:lang w:val="en-US"/>
              </w:rPr>
            </w:pPr>
            <w:r w:rsidRPr="00F20EDB">
              <w:rPr>
                <w:rFonts w:ascii="Calibri" w:hAnsi="Calibri"/>
                <w:color w:val="FFFFFF"/>
                <w:lang w:val="en-US"/>
              </w:rPr>
              <w:t>How substantial are the desirable anticipated effects?</w:t>
            </w:r>
          </w:p>
        </w:tc>
      </w:tr>
      <w:tr w:rsidR="00DD6618" w:rsidRPr="00F20EDB" w14:paraId="7CC34C36" w14:textId="77777777" w:rsidTr="00DD6618">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C7C6FC9" w14:textId="77777777" w:rsidR="00DD6618" w:rsidRPr="00F20EDB" w:rsidRDefault="00DD6618" w:rsidP="00DD6618">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D9287F" w14:textId="77777777" w:rsidR="00DD6618" w:rsidRPr="00F20EDB" w:rsidRDefault="00DD6618" w:rsidP="00DD661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1F345A2" w14:textId="77777777" w:rsidR="00DD6618" w:rsidRPr="00F20EDB" w:rsidRDefault="00DD6618" w:rsidP="00DD661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DD6618" w:rsidRPr="00F20EDB" w14:paraId="27B79BE5" w14:textId="77777777" w:rsidTr="00DD6618">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B4FB730" w14:textId="77777777" w:rsidR="00DD6618" w:rsidRPr="00F20EDB" w:rsidRDefault="00DD6618" w:rsidP="00DD6618">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Trivial</w:t>
            </w:r>
            <w:r w:rsidRPr="00F20EDB">
              <w:rPr>
                <w:rFonts w:ascii="Calibri" w:hAnsi="Calibri"/>
                <w:lang w:val="en-US"/>
              </w:rPr>
              <w:br/>
            </w: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Small</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Moderate</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arge</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C33AB24" w14:textId="77777777" w:rsidR="00DD6618" w:rsidRPr="00F20EDB" w:rsidRDefault="00DD6618" w:rsidP="00DD6618">
            <w:pPr>
              <w:rPr>
                <w:rFonts w:ascii="Calibri" w:hAnsi="Calibri"/>
                <w:lang w:val="en-US"/>
              </w:rPr>
            </w:pPr>
            <w:r w:rsidRPr="00F20EDB">
              <w:rPr>
                <w:rFonts w:ascii="Calibri" w:hAnsi="Calibri"/>
                <w:lang w:val="en-US"/>
              </w:rPr>
              <w:br/>
            </w:r>
          </w:p>
          <w:tbl>
            <w:tblPr>
              <w:tblW w:w="5000" w:type="pct"/>
              <w:jc w:val="center"/>
              <w:tblCellMar>
                <w:top w:w="15" w:type="dxa"/>
                <w:left w:w="15" w:type="dxa"/>
                <w:bottom w:w="15" w:type="dxa"/>
                <w:right w:w="15" w:type="dxa"/>
              </w:tblCellMar>
              <w:tblLook w:val="04A0" w:firstRow="1" w:lastRow="0" w:firstColumn="1" w:lastColumn="0" w:noHBand="0" w:noVBand="1"/>
            </w:tblPr>
            <w:tblGrid>
              <w:gridCol w:w="1057"/>
              <w:gridCol w:w="1617"/>
              <w:gridCol w:w="1617"/>
              <w:gridCol w:w="1096"/>
              <w:gridCol w:w="870"/>
            </w:tblGrid>
            <w:tr w:rsidR="00DD6618" w:rsidRPr="00F20EDB" w14:paraId="4BC31B65" w14:textId="77777777" w:rsidTr="00DD6618">
              <w:trPr>
                <w:trHeight w:val="1125"/>
                <w:tblHeader/>
                <w:jc w:val="center"/>
              </w:trPr>
              <w:tc>
                <w:tcPr>
                  <w:tcW w:w="1250" w:type="pct"/>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153963EA" w14:textId="77777777" w:rsidR="00DD6618" w:rsidRPr="00F20EDB" w:rsidRDefault="00DD6618" w:rsidP="00DD6618">
                  <w:pPr>
                    <w:jc w:val="center"/>
                    <w:rPr>
                      <w:b/>
                      <w:bCs/>
                      <w:lang w:val="en-US"/>
                    </w:rPr>
                  </w:pPr>
                  <w:r w:rsidRPr="00F20EDB">
                    <w:rPr>
                      <w:b/>
                      <w:bCs/>
                      <w:lang w:val="en-US"/>
                    </w:rPr>
                    <w:t>Outcomes</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55BAC7C5" w14:textId="77777777" w:rsidR="00DD6618" w:rsidRPr="00F20EDB" w:rsidRDefault="00DD6618" w:rsidP="00DD6618">
                  <w:pPr>
                    <w:jc w:val="center"/>
                    <w:rPr>
                      <w:b/>
                      <w:bCs/>
                      <w:lang w:val="en-US"/>
                    </w:rPr>
                  </w:pPr>
                  <w:r w:rsidRPr="00F20EDB">
                    <w:rPr>
                      <w:b/>
                      <w:bCs/>
                      <w:lang w:val="en-US"/>
                    </w:rPr>
                    <w:t>With prophylactic dosing anticoagulation</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798EC082" w14:textId="77777777" w:rsidR="00DD6618" w:rsidRPr="00F20EDB" w:rsidRDefault="00DD6618" w:rsidP="00DD6618">
                  <w:pPr>
                    <w:jc w:val="center"/>
                    <w:rPr>
                      <w:b/>
                      <w:bCs/>
                      <w:lang w:val="en-US"/>
                    </w:rPr>
                  </w:pPr>
                  <w:r w:rsidRPr="00F20EDB">
                    <w:rPr>
                      <w:b/>
                      <w:bCs/>
                      <w:lang w:val="en-US"/>
                    </w:rPr>
                    <w:t>With therapeutic anticoagulation</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747C234D" w14:textId="77777777" w:rsidR="00DD6618" w:rsidRPr="00F20EDB" w:rsidRDefault="00DD6618" w:rsidP="00DD6618">
                  <w:pPr>
                    <w:jc w:val="center"/>
                    <w:rPr>
                      <w:b/>
                      <w:bCs/>
                      <w:lang w:val="en-US"/>
                    </w:rPr>
                  </w:pPr>
                  <w:r w:rsidRPr="00F20EDB">
                    <w:rPr>
                      <w:b/>
                      <w:bCs/>
                      <w:lang w:val="en-US"/>
                    </w:rPr>
                    <w:t>Difference</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59632659" w14:textId="77777777" w:rsidR="00DD6618" w:rsidRPr="00F20EDB" w:rsidRDefault="00DD6618" w:rsidP="00DD6618">
                  <w:pPr>
                    <w:jc w:val="center"/>
                    <w:rPr>
                      <w:b/>
                      <w:bCs/>
                      <w:lang w:val="en-US"/>
                    </w:rPr>
                  </w:pPr>
                  <w:r w:rsidRPr="00F20EDB">
                    <w:rPr>
                      <w:b/>
                      <w:bCs/>
                      <w:lang w:val="en-US"/>
                    </w:rPr>
                    <w:t>Relative effect</w:t>
                  </w:r>
                  <w:r w:rsidRPr="00F20EDB">
                    <w:rPr>
                      <w:b/>
                      <w:bCs/>
                      <w:lang w:val="en-US"/>
                    </w:rPr>
                    <w:br/>
                    <w:t>(95% CI)</w:t>
                  </w:r>
                </w:p>
              </w:tc>
            </w:tr>
            <w:tr w:rsidR="00DD6618" w:rsidRPr="00F20EDB" w14:paraId="1EDA56C9" w14:textId="77777777" w:rsidTr="00DD6618">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6FEBD39" w14:textId="77777777" w:rsidR="00DD6618" w:rsidRPr="00F20EDB" w:rsidRDefault="00DD6618" w:rsidP="00DD6618">
                  <w:pPr>
                    <w:jc w:val="center"/>
                    <w:rPr>
                      <w:lang w:val="en-US"/>
                    </w:rPr>
                  </w:pPr>
                  <w:r w:rsidRPr="00F20EDB">
                    <w:rPr>
                      <w:rStyle w:val="label"/>
                      <w:lang w:val="en-US"/>
                    </w:rPr>
                    <w:t>Mortality in MV patients (OR)</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5ADEAC8" w14:textId="77777777" w:rsidR="00DD6618" w:rsidRPr="00F20EDB" w:rsidRDefault="00DD6618" w:rsidP="00DD6618">
                  <w:pPr>
                    <w:jc w:val="center"/>
                    <w:rPr>
                      <w:lang w:val="en-US"/>
                    </w:rPr>
                  </w:pPr>
                  <w:r w:rsidRPr="00F20EDB">
                    <w:rPr>
                      <w:lang w:val="en-US"/>
                    </w:rPr>
                    <w:t>150 per 1,000</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C14C18A" w14:textId="77777777" w:rsidR="00DD6618" w:rsidRPr="00F20EDB" w:rsidRDefault="00DD6618" w:rsidP="00DD6618">
                  <w:pPr>
                    <w:jc w:val="center"/>
                    <w:rPr>
                      <w:lang w:val="en-US"/>
                    </w:rPr>
                  </w:pPr>
                  <w:r w:rsidRPr="00F20EDB">
                    <w:rPr>
                      <w:rStyle w:val="cell-value"/>
                      <w:b/>
                      <w:bCs/>
                      <w:lang w:val="en-US"/>
                    </w:rPr>
                    <w:t>42 per 1,000</w:t>
                  </w:r>
                  <w:r w:rsidRPr="00F20EDB">
                    <w:rPr>
                      <w:lang w:val="en-US"/>
                    </w:rPr>
                    <w:br/>
                  </w:r>
                  <w:r w:rsidRPr="00F20EDB">
                    <w:rPr>
                      <w:rStyle w:val="cell-value"/>
                      <w:lang w:val="en-US"/>
                    </w:rPr>
                    <w:t>(19 to 93)</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3519E88" w14:textId="77777777" w:rsidR="00DD6618" w:rsidRPr="00F20EDB" w:rsidRDefault="00DD6618" w:rsidP="00DD6618">
                  <w:pPr>
                    <w:jc w:val="center"/>
                    <w:rPr>
                      <w:lang w:val="en-US"/>
                    </w:rPr>
                  </w:pPr>
                  <w:r w:rsidRPr="00F20EDB">
                    <w:rPr>
                      <w:rStyle w:val="cell-value"/>
                      <w:b/>
                      <w:bCs/>
                      <w:lang w:val="en-US"/>
                    </w:rPr>
                    <w:t>108 fewer per 1,000</w:t>
                  </w:r>
                  <w:r w:rsidRPr="00F20EDB">
                    <w:rPr>
                      <w:lang w:val="en-US"/>
                    </w:rPr>
                    <w:br/>
                  </w:r>
                  <w:r w:rsidRPr="00F20EDB">
                    <w:rPr>
                      <w:rStyle w:val="cell-value"/>
                      <w:lang w:val="en-US"/>
                    </w:rPr>
                    <w:t>(131 fewer to 57 fewer)</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D3B8140" w14:textId="77777777" w:rsidR="00DD6618" w:rsidRPr="00F20EDB" w:rsidRDefault="00DD6618" w:rsidP="00DD6618">
                  <w:pPr>
                    <w:jc w:val="center"/>
                    <w:rPr>
                      <w:lang w:val="en-US"/>
                    </w:rPr>
                  </w:pPr>
                  <w:r w:rsidRPr="00F20EDB">
                    <w:rPr>
                      <w:rStyle w:val="block"/>
                      <w:b/>
                      <w:bCs/>
                      <w:lang w:val="en-US"/>
                    </w:rPr>
                    <w:t>OR 0.25</w:t>
                  </w:r>
                  <w:r w:rsidRPr="00F20EDB">
                    <w:rPr>
                      <w:lang w:val="en-US"/>
                    </w:rPr>
                    <w:br/>
                  </w:r>
                  <w:r w:rsidRPr="00F20EDB">
                    <w:rPr>
                      <w:rStyle w:val="cell"/>
                      <w:lang w:val="en-US"/>
                    </w:rPr>
                    <w:t>(0.11 to 0.58)</w:t>
                  </w:r>
                </w:p>
              </w:tc>
            </w:tr>
            <w:tr w:rsidR="00DD6618" w:rsidRPr="00F20EDB" w14:paraId="7ADA1093" w14:textId="77777777" w:rsidTr="00DD6618">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9402207" w14:textId="77777777" w:rsidR="00DD6618" w:rsidRPr="00F20EDB" w:rsidRDefault="00DD6618" w:rsidP="00DD6618">
                  <w:pPr>
                    <w:jc w:val="center"/>
                    <w:rPr>
                      <w:lang w:val="en-US"/>
                    </w:rPr>
                  </w:pPr>
                  <w:r w:rsidRPr="00F20EDB">
                    <w:rPr>
                      <w:rStyle w:val="label"/>
                      <w:lang w:val="en-US"/>
                    </w:rPr>
                    <w:t>PE</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C664B8B" w14:textId="77777777" w:rsidR="00DD6618" w:rsidRPr="00F20EDB" w:rsidRDefault="00DD6618" w:rsidP="00DD6618">
                  <w:pPr>
                    <w:jc w:val="center"/>
                    <w:rPr>
                      <w:lang w:val="en-US"/>
                    </w:rPr>
                  </w:pPr>
                  <w:r w:rsidRPr="00F20EDB">
                    <w:rPr>
                      <w:lang w:val="en-US"/>
                    </w:rPr>
                    <w:t>80 per 1,000</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B6D0E01" w14:textId="77777777" w:rsidR="00DD6618" w:rsidRPr="00F20EDB" w:rsidRDefault="00DD6618" w:rsidP="00DD6618">
                  <w:pPr>
                    <w:jc w:val="center"/>
                    <w:rPr>
                      <w:lang w:val="en-US"/>
                    </w:rPr>
                  </w:pPr>
                  <w:r w:rsidRPr="00F20EDB">
                    <w:rPr>
                      <w:rStyle w:val="cell-value"/>
                      <w:b/>
                      <w:bCs/>
                      <w:lang w:val="en-US"/>
                    </w:rPr>
                    <w:t>8 per 1,000</w:t>
                  </w:r>
                  <w:r w:rsidRPr="00F20EDB">
                    <w:rPr>
                      <w:lang w:val="en-US"/>
                    </w:rPr>
                    <w:br/>
                  </w:r>
                  <w:r w:rsidRPr="00F20EDB">
                    <w:rPr>
                      <w:rStyle w:val="cell-value"/>
                      <w:lang w:val="en-US"/>
                    </w:rPr>
                    <w:t>(2 to 34)</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1BF159B" w14:textId="77777777" w:rsidR="00DD6618" w:rsidRPr="00F20EDB" w:rsidRDefault="00DD6618" w:rsidP="00DD6618">
                  <w:pPr>
                    <w:jc w:val="center"/>
                    <w:rPr>
                      <w:lang w:val="en-US"/>
                    </w:rPr>
                  </w:pPr>
                  <w:r w:rsidRPr="00F20EDB">
                    <w:rPr>
                      <w:rStyle w:val="cell-value"/>
                      <w:b/>
                      <w:bCs/>
                      <w:lang w:val="en-US"/>
                    </w:rPr>
                    <w:t>72 fewer per 1,000</w:t>
                  </w:r>
                  <w:r w:rsidRPr="00F20EDB">
                    <w:rPr>
                      <w:lang w:val="en-US"/>
                    </w:rPr>
                    <w:br/>
                  </w:r>
                  <w:r w:rsidRPr="00F20EDB">
                    <w:rPr>
                      <w:rStyle w:val="cell-value"/>
                      <w:lang w:val="en-US"/>
                    </w:rPr>
                    <w:t>(78 fewer to 46 fewer)</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6AAC9B98" w14:textId="77777777" w:rsidR="00DD6618" w:rsidRPr="00F20EDB" w:rsidRDefault="00DD6618" w:rsidP="00DD6618">
                  <w:pPr>
                    <w:jc w:val="center"/>
                    <w:rPr>
                      <w:lang w:val="en-US"/>
                    </w:rPr>
                  </w:pPr>
                  <w:r w:rsidRPr="00F20EDB">
                    <w:rPr>
                      <w:rStyle w:val="block"/>
                      <w:b/>
                      <w:bCs/>
                      <w:lang w:val="en-US"/>
                    </w:rPr>
                    <w:t>OR 0.09</w:t>
                  </w:r>
                  <w:r w:rsidRPr="00F20EDB">
                    <w:rPr>
                      <w:lang w:val="en-US"/>
                    </w:rPr>
                    <w:br/>
                  </w:r>
                  <w:r w:rsidRPr="00F20EDB">
                    <w:rPr>
                      <w:rStyle w:val="cell"/>
                      <w:lang w:val="en-US"/>
                    </w:rPr>
                    <w:t>(0.02 to 0.41)</w:t>
                  </w:r>
                </w:p>
              </w:tc>
            </w:tr>
          </w:tbl>
          <w:p w14:paraId="1ABAC8FF" w14:textId="77777777" w:rsidR="00DD6618" w:rsidRPr="00F20EDB" w:rsidRDefault="00DD6618" w:rsidP="00DD6618">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ABDA034" w14:textId="77777777" w:rsidR="00DD6618" w:rsidRPr="00F20EDB" w:rsidRDefault="00DD6618" w:rsidP="00DD6618">
            <w:pPr>
              <w:rPr>
                <w:rFonts w:ascii="Calibri" w:hAnsi="Calibri"/>
                <w:lang w:val="en-US"/>
              </w:rPr>
            </w:pPr>
            <w:r w:rsidRPr="00F20EDB">
              <w:rPr>
                <w:rFonts w:ascii="Calibri" w:hAnsi="Calibri"/>
                <w:lang w:val="en-US"/>
              </w:rPr>
              <w:br/>
              <w:t>The panel decided that the current direct evidence is not trustworthy, therefore, the effect on desirable effects are unknown</w:t>
            </w:r>
          </w:p>
        </w:tc>
      </w:tr>
      <w:tr w:rsidR="00DD6618" w:rsidRPr="00F20EDB" w14:paraId="13206CBF" w14:textId="77777777" w:rsidTr="00DD6618">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9E47216" w14:textId="77777777" w:rsidR="00DD6618" w:rsidRPr="00F20EDB" w:rsidRDefault="00DD6618" w:rsidP="00DD6618">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Undesirable Effects</w:t>
            </w:r>
          </w:p>
          <w:p w14:paraId="5BF9A449" w14:textId="77777777" w:rsidR="00DD6618" w:rsidRPr="00F20EDB" w:rsidRDefault="00DD6618" w:rsidP="00DD6618">
            <w:pPr>
              <w:pStyle w:val="Subtitle2"/>
              <w:spacing w:before="0" w:beforeAutospacing="0" w:after="0" w:afterAutospacing="0"/>
              <w:rPr>
                <w:rFonts w:ascii="Calibri" w:hAnsi="Calibri"/>
                <w:color w:val="FFFFFF"/>
                <w:lang w:val="en-US"/>
              </w:rPr>
            </w:pPr>
            <w:r w:rsidRPr="00F20EDB">
              <w:rPr>
                <w:rFonts w:ascii="Calibri" w:hAnsi="Calibri"/>
                <w:color w:val="FFFFFF"/>
                <w:lang w:val="en-US"/>
              </w:rPr>
              <w:t>How substantial are the undesirable anticipated effects?</w:t>
            </w:r>
          </w:p>
        </w:tc>
      </w:tr>
      <w:tr w:rsidR="00DD6618" w:rsidRPr="00F20EDB" w14:paraId="55D9E2A7" w14:textId="77777777" w:rsidTr="00DD6618">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DF8A843" w14:textId="77777777" w:rsidR="00DD6618" w:rsidRPr="00F20EDB" w:rsidRDefault="00DD6618" w:rsidP="00DD6618">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75BFA1E" w14:textId="77777777" w:rsidR="00DD6618" w:rsidRPr="00F20EDB" w:rsidRDefault="00DD6618" w:rsidP="00DD661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E971A55" w14:textId="77777777" w:rsidR="00DD6618" w:rsidRPr="00F20EDB" w:rsidRDefault="00DD6618" w:rsidP="00DD661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DD6618" w:rsidRPr="00F20EDB" w14:paraId="5FA1FB82" w14:textId="77777777" w:rsidTr="00DD6618">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2D90E37" w14:textId="77777777" w:rsidR="00DD6618" w:rsidRPr="00F20EDB" w:rsidRDefault="00DD6618" w:rsidP="00DD6618">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arge</w:t>
            </w:r>
            <w:r w:rsidRPr="00F20EDB">
              <w:rPr>
                <w:rFonts w:ascii="Calibri" w:hAnsi="Calibri"/>
                <w:lang w:val="en-US"/>
              </w:rPr>
              <w:br/>
            </w: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Moderate</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Small</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Trivial</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C031CE2" w14:textId="77777777" w:rsidR="00DD6618" w:rsidRPr="00F20EDB" w:rsidRDefault="00DD6618" w:rsidP="00DD6618">
            <w:pPr>
              <w:rPr>
                <w:rFonts w:ascii="Calibri" w:hAnsi="Calibri"/>
                <w:lang w:val="en-US"/>
              </w:rPr>
            </w:pPr>
            <w:r w:rsidRPr="00F20EDB">
              <w:rPr>
                <w:rFonts w:ascii="Calibri" w:hAnsi="Calibri"/>
                <w:lang w:val="en-US"/>
              </w:rPr>
              <w:br/>
            </w:r>
          </w:p>
          <w:tbl>
            <w:tblPr>
              <w:tblW w:w="5000" w:type="pct"/>
              <w:jc w:val="center"/>
              <w:tblCellMar>
                <w:top w:w="15" w:type="dxa"/>
                <w:left w:w="15" w:type="dxa"/>
                <w:bottom w:w="15" w:type="dxa"/>
                <w:right w:w="15" w:type="dxa"/>
              </w:tblCellMar>
              <w:tblLook w:val="04A0" w:firstRow="1" w:lastRow="0" w:firstColumn="1" w:lastColumn="0" w:noHBand="0" w:noVBand="1"/>
            </w:tblPr>
            <w:tblGrid>
              <w:gridCol w:w="1057"/>
              <w:gridCol w:w="1617"/>
              <w:gridCol w:w="1617"/>
              <w:gridCol w:w="1096"/>
              <w:gridCol w:w="870"/>
            </w:tblGrid>
            <w:tr w:rsidR="00DD6618" w:rsidRPr="00F20EDB" w14:paraId="37B53280" w14:textId="77777777" w:rsidTr="00DD6618">
              <w:trPr>
                <w:trHeight w:val="1125"/>
                <w:tblHeader/>
                <w:jc w:val="center"/>
              </w:trPr>
              <w:tc>
                <w:tcPr>
                  <w:tcW w:w="1250" w:type="pct"/>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1E780031" w14:textId="77777777" w:rsidR="00DD6618" w:rsidRPr="00F20EDB" w:rsidRDefault="00DD6618" w:rsidP="00DD6618">
                  <w:pPr>
                    <w:jc w:val="center"/>
                    <w:rPr>
                      <w:b/>
                      <w:bCs/>
                      <w:lang w:val="en-US"/>
                    </w:rPr>
                  </w:pPr>
                  <w:r w:rsidRPr="00F20EDB">
                    <w:rPr>
                      <w:b/>
                      <w:bCs/>
                      <w:lang w:val="en-US"/>
                    </w:rPr>
                    <w:t>Outcomes</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7CAC1577" w14:textId="77777777" w:rsidR="00DD6618" w:rsidRPr="00F20EDB" w:rsidRDefault="00DD6618" w:rsidP="00DD6618">
                  <w:pPr>
                    <w:jc w:val="center"/>
                    <w:rPr>
                      <w:b/>
                      <w:bCs/>
                      <w:lang w:val="en-US"/>
                    </w:rPr>
                  </w:pPr>
                  <w:r w:rsidRPr="00F20EDB">
                    <w:rPr>
                      <w:b/>
                      <w:bCs/>
                      <w:lang w:val="en-US"/>
                    </w:rPr>
                    <w:t>With prophylactic dosing anticoagulation</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70C062E0" w14:textId="77777777" w:rsidR="00DD6618" w:rsidRPr="00F20EDB" w:rsidRDefault="00DD6618" w:rsidP="00DD6618">
                  <w:pPr>
                    <w:jc w:val="center"/>
                    <w:rPr>
                      <w:b/>
                      <w:bCs/>
                      <w:lang w:val="en-US"/>
                    </w:rPr>
                  </w:pPr>
                  <w:r w:rsidRPr="00F20EDB">
                    <w:rPr>
                      <w:b/>
                      <w:bCs/>
                      <w:lang w:val="en-US"/>
                    </w:rPr>
                    <w:t>With therapeutic anticoagulation</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1F9E13E7" w14:textId="77777777" w:rsidR="00DD6618" w:rsidRPr="00F20EDB" w:rsidRDefault="00DD6618" w:rsidP="00DD6618">
                  <w:pPr>
                    <w:jc w:val="center"/>
                    <w:rPr>
                      <w:b/>
                      <w:bCs/>
                      <w:lang w:val="en-US"/>
                    </w:rPr>
                  </w:pPr>
                  <w:r w:rsidRPr="00F20EDB">
                    <w:rPr>
                      <w:b/>
                      <w:bCs/>
                      <w:lang w:val="en-US"/>
                    </w:rPr>
                    <w:t>Difference</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0E6E4762" w14:textId="77777777" w:rsidR="00DD6618" w:rsidRPr="00F20EDB" w:rsidRDefault="00DD6618" w:rsidP="00DD6618">
                  <w:pPr>
                    <w:jc w:val="center"/>
                    <w:rPr>
                      <w:b/>
                      <w:bCs/>
                      <w:lang w:val="en-US"/>
                    </w:rPr>
                  </w:pPr>
                  <w:r w:rsidRPr="00F20EDB">
                    <w:rPr>
                      <w:b/>
                      <w:bCs/>
                      <w:lang w:val="en-US"/>
                    </w:rPr>
                    <w:t>Relative effect</w:t>
                  </w:r>
                  <w:r w:rsidRPr="00F20EDB">
                    <w:rPr>
                      <w:b/>
                      <w:bCs/>
                      <w:lang w:val="en-US"/>
                    </w:rPr>
                    <w:br/>
                    <w:t>(95% CI)</w:t>
                  </w:r>
                </w:p>
              </w:tc>
            </w:tr>
            <w:tr w:rsidR="00DD6618" w:rsidRPr="00F20EDB" w14:paraId="345A9BCC" w14:textId="77777777" w:rsidTr="00DD6618">
              <w:trPr>
                <w:jc w:val="center"/>
              </w:trPr>
              <w:tc>
                <w:tcPr>
                  <w:tcW w:w="1250" w:type="pct"/>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3D5F1F4F" w14:textId="77777777" w:rsidR="00DD6618" w:rsidRPr="00F20EDB" w:rsidRDefault="00DD6618" w:rsidP="00DD6618">
                  <w:pPr>
                    <w:jc w:val="center"/>
                    <w:rPr>
                      <w:lang w:val="en-US"/>
                    </w:rPr>
                  </w:pPr>
                  <w:r w:rsidRPr="00F20EDB">
                    <w:rPr>
                      <w:rStyle w:val="label"/>
                      <w:lang w:val="en-US"/>
                    </w:rPr>
                    <w:t>Major bleeding</w:t>
                  </w:r>
                </w:p>
              </w:tc>
              <w:tc>
                <w:tcPr>
                  <w:tcW w:w="0" w:type="auto"/>
                  <w:gridSpan w:val="4"/>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540E621" w14:textId="77777777" w:rsidR="00DD6618" w:rsidRPr="00F20EDB" w:rsidRDefault="00DD6618" w:rsidP="00DD6618">
                  <w:pPr>
                    <w:jc w:val="center"/>
                    <w:rPr>
                      <w:lang w:val="en-US"/>
                    </w:rPr>
                  </w:pPr>
                  <w:r w:rsidRPr="00F20EDB">
                    <w:rPr>
                      <w:lang w:val="en-US"/>
                    </w:rPr>
                    <w:t xml:space="preserve">Risk of major bleeding with VTE prophylaxis is 1.95% </w:t>
                  </w:r>
                </w:p>
                <w:p w14:paraId="25C93DF5" w14:textId="77777777" w:rsidR="00DD6618" w:rsidRPr="00F20EDB" w:rsidRDefault="00DD6618" w:rsidP="00DD6618">
                  <w:pPr>
                    <w:jc w:val="center"/>
                    <w:rPr>
                      <w:lang w:val="en-US"/>
                    </w:rPr>
                  </w:pPr>
                  <w:r w:rsidRPr="00F20EDB">
                    <w:rPr>
                      <w:lang w:val="en-US"/>
                    </w:rPr>
                    <w:t xml:space="preserve">and is 3.3% with therapeutic anticoagulation </w:t>
                  </w:r>
                </w:p>
              </w:tc>
            </w:tr>
          </w:tbl>
          <w:p w14:paraId="1317B901" w14:textId="77777777" w:rsidR="00DD6618" w:rsidRPr="00F20EDB" w:rsidRDefault="00DD6618" w:rsidP="00DD6618">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0211151" w14:textId="77777777" w:rsidR="00DD6618" w:rsidRPr="00F20EDB" w:rsidRDefault="00DD6618" w:rsidP="00DD6618">
            <w:pPr>
              <w:rPr>
                <w:rFonts w:ascii="Calibri" w:hAnsi="Calibri"/>
                <w:lang w:val="en-US"/>
              </w:rPr>
            </w:pPr>
            <w:r w:rsidRPr="00F20EDB">
              <w:rPr>
                <w:rFonts w:ascii="Calibri" w:hAnsi="Calibri"/>
                <w:lang w:val="en-US"/>
              </w:rPr>
              <w:br/>
              <w:t>Although the effect on bleeding risk is larger from non-COVID-19 literature, its plausible to assume that bleeding rates maybe similar in anticoagulated patients.</w:t>
            </w:r>
          </w:p>
        </w:tc>
      </w:tr>
      <w:tr w:rsidR="00DD6618" w:rsidRPr="00F20EDB" w14:paraId="6165B066" w14:textId="77777777" w:rsidTr="00DD6618">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43A9513" w14:textId="77777777" w:rsidR="00DD6618" w:rsidRPr="00F20EDB" w:rsidRDefault="00DD6618" w:rsidP="00DD6618">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Certainty of evidence</w:t>
            </w:r>
          </w:p>
          <w:p w14:paraId="3675D47E" w14:textId="77777777" w:rsidR="00DD6618" w:rsidRPr="00F20EDB" w:rsidRDefault="00DD6618" w:rsidP="00DD6618">
            <w:pPr>
              <w:pStyle w:val="Subtitle2"/>
              <w:spacing w:before="0" w:beforeAutospacing="0" w:after="0" w:afterAutospacing="0"/>
              <w:rPr>
                <w:rFonts w:ascii="Calibri" w:hAnsi="Calibri"/>
                <w:color w:val="FFFFFF"/>
                <w:lang w:val="en-US"/>
              </w:rPr>
            </w:pPr>
            <w:r w:rsidRPr="00F20EDB">
              <w:rPr>
                <w:rFonts w:ascii="Calibri" w:hAnsi="Calibri"/>
                <w:color w:val="FFFFFF"/>
                <w:lang w:val="en-US"/>
              </w:rPr>
              <w:t>What is the overall certainty of the evidence of effects?</w:t>
            </w:r>
          </w:p>
        </w:tc>
      </w:tr>
      <w:tr w:rsidR="00DD6618" w:rsidRPr="00F20EDB" w14:paraId="4D1320F8" w14:textId="77777777" w:rsidTr="00DD6618">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52D35F7" w14:textId="77777777" w:rsidR="00DD6618" w:rsidRPr="00F20EDB" w:rsidRDefault="00DD6618" w:rsidP="00DD6618">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27BF058" w14:textId="77777777" w:rsidR="00DD6618" w:rsidRPr="00F20EDB" w:rsidRDefault="00DD6618" w:rsidP="00DD661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7C00881" w14:textId="77777777" w:rsidR="00DD6618" w:rsidRPr="00F20EDB" w:rsidRDefault="00DD6618" w:rsidP="00DD661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DD6618" w:rsidRPr="00F20EDB" w14:paraId="7BC6C603" w14:textId="77777777" w:rsidTr="00DD6618">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1E4AE58" w14:textId="77777777" w:rsidR="00DD6618" w:rsidRPr="00F20EDB" w:rsidRDefault="00DD6618" w:rsidP="00DD6618">
            <w:pPr>
              <w:rPr>
                <w:rFonts w:ascii="Calibri" w:hAnsi="Calibri"/>
                <w:lang w:val="en-US"/>
              </w:rPr>
            </w:pP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Very low</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ow</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Moderate</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High</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o included studies</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D016784" w14:textId="77777777" w:rsidR="00DD6618" w:rsidRPr="00F20EDB" w:rsidRDefault="00DD6618" w:rsidP="00DD6618">
            <w:pPr>
              <w:rPr>
                <w:rFonts w:ascii="Calibri" w:hAnsi="Calibri"/>
                <w:lang w:val="en-US"/>
              </w:rPr>
            </w:pPr>
            <w:r w:rsidRPr="00F20EDB">
              <w:rPr>
                <w:rFonts w:ascii="Calibri" w:hAnsi="Calibri"/>
                <w:lang w:val="en-US"/>
              </w:rPr>
              <w:br/>
            </w:r>
          </w:p>
          <w:tbl>
            <w:tblPr>
              <w:tblW w:w="5000" w:type="pct"/>
              <w:jc w:val="center"/>
              <w:tblCellMar>
                <w:top w:w="15" w:type="dxa"/>
                <w:left w:w="15" w:type="dxa"/>
                <w:bottom w:w="15" w:type="dxa"/>
                <w:right w:w="15" w:type="dxa"/>
              </w:tblCellMar>
              <w:tblLook w:val="04A0" w:firstRow="1" w:lastRow="0" w:firstColumn="1" w:lastColumn="0" w:noHBand="0" w:noVBand="1"/>
            </w:tblPr>
            <w:tblGrid>
              <w:gridCol w:w="2694"/>
              <w:gridCol w:w="1257"/>
              <w:gridCol w:w="2306"/>
            </w:tblGrid>
            <w:tr w:rsidR="00DD6618" w:rsidRPr="00F20EDB" w14:paraId="12F64B5C" w14:textId="77777777" w:rsidTr="00DD6618">
              <w:trPr>
                <w:tblHeader/>
                <w:jc w:val="center"/>
              </w:trPr>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69ED3567" w14:textId="77777777" w:rsidR="00DD6618" w:rsidRPr="00F20EDB" w:rsidRDefault="00DD6618" w:rsidP="00DD6618">
                  <w:pPr>
                    <w:jc w:val="center"/>
                    <w:rPr>
                      <w:b/>
                      <w:bCs/>
                      <w:lang w:val="en-US"/>
                    </w:rPr>
                  </w:pPr>
                  <w:r w:rsidRPr="00F20EDB">
                    <w:rPr>
                      <w:b/>
                      <w:bCs/>
                      <w:lang w:val="en-US"/>
                    </w:rPr>
                    <w:t>Outcomes</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4C269366" w14:textId="77777777" w:rsidR="00DD6618" w:rsidRPr="00F20EDB" w:rsidRDefault="00DD6618" w:rsidP="00DD6618">
                  <w:pPr>
                    <w:jc w:val="center"/>
                    <w:rPr>
                      <w:b/>
                      <w:bCs/>
                      <w:lang w:val="en-US"/>
                    </w:rPr>
                  </w:pPr>
                  <w:r w:rsidRPr="00F20EDB">
                    <w:rPr>
                      <w:b/>
                      <w:bCs/>
                      <w:lang w:val="en-US"/>
                    </w:rPr>
                    <w:t>Importance</w:t>
                  </w:r>
                </w:p>
              </w:tc>
              <w:tc>
                <w:tcPr>
                  <w:tcW w:w="0" w:type="auto"/>
                  <w:tcBorders>
                    <w:top w:val="single" w:sz="6" w:space="0" w:color="BFBFBF"/>
                    <w:left w:val="single" w:sz="6" w:space="0" w:color="BFBFBF"/>
                    <w:bottom w:val="single" w:sz="6" w:space="0" w:color="BFBFBF"/>
                    <w:right w:val="single" w:sz="6" w:space="0" w:color="BFBFBF"/>
                  </w:tcBorders>
                  <w:shd w:val="clear" w:color="auto" w:fill="E9E9E9"/>
                  <w:vAlign w:val="center"/>
                  <w:hideMark/>
                </w:tcPr>
                <w:p w14:paraId="7EF187DE" w14:textId="77777777" w:rsidR="00DD6618" w:rsidRPr="00F20EDB" w:rsidRDefault="00DD6618" w:rsidP="00DD6618">
                  <w:pPr>
                    <w:jc w:val="center"/>
                    <w:rPr>
                      <w:b/>
                      <w:bCs/>
                      <w:lang w:val="en-US"/>
                    </w:rPr>
                  </w:pPr>
                  <w:r w:rsidRPr="00F20EDB">
                    <w:rPr>
                      <w:b/>
                      <w:bCs/>
                      <w:lang w:val="en-US"/>
                    </w:rPr>
                    <w:t>Certainty of the evidence</w:t>
                  </w:r>
                  <w:r w:rsidRPr="00F20EDB">
                    <w:rPr>
                      <w:b/>
                      <w:bCs/>
                      <w:lang w:val="en-US"/>
                    </w:rPr>
                    <w:br/>
                    <w:t>(GRADE)</w:t>
                  </w:r>
                </w:p>
              </w:tc>
            </w:tr>
            <w:tr w:rsidR="00DD6618" w:rsidRPr="00F20EDB" w14:paraId="03660BBE" w14:textId="77777777" w:rsidTr="00DD6618">
              <w:trPr>
                <w:jc w:val="center"/>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DB5B7B4" w14:textId="77777777" w:rsidR="00DD6618" w:rsidRPr="00F20EDB" w:rsidRDefault="00DD6618" w:rsidP="00DD6618">
                  <w:pPr>
                    <w:jc w:val="center"/>
                    <w:rPr>
                      <w:lang w:val="en-US"/>
                    </w:rPr>
                  </w:pPr>
                  <w:r w:rsidRPr="00F20EDB">
                    <w:rPr>
                      <w:rStyle w:val="label"/>
                      <w:lang w:val="en-US"/>
                    </w:rPr>
                    <w:t>Mortality in MV patients (OR)</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0F553F79" w14:textId="77777777" w:rsidR="00DD6618" w:rsidRPr="00F20EDB" w:rsidRDefault="00DD6618" w:rsidP="00DD6618">
                  <w:pPr>
                    <w:jc w:val="center"/>
                    <w:rPr>
                      <w:lang w:val="en-US"/>
                    </w:rPr>
                  </w:pPr>
                  <w:r w:rsidRPr="00F20EDB">
                    <w:rPr>
                      <w:lang w:val="en-US"/>
                    </w:rPr>
                    <w:t>CRITICAL</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5470B895" w14:textId="77777777" w:rsidR="00DD6618" w:rsidRPr="00F20EDB" w:rsidRDefault="00DD6618" w:rsidP="00DD6618">
                  <w:pPr>
                    <w:jc w:val="center"/>
                    <w:rPr>
                      <w:lang w:val="en-US"/>
                    </w:rPr>
                  </w:pPr>
                  <w:r w:rsidRPr="00F20EDB">
                    <w:rPr>
                      <w:rStyle w:val="quality-sign"/>
                      <w:rFonts w:ascii="Cambria Math" w:hAnsi="Cambria Math" w:cs="Cambria Math"/>
                      <w:lang w:val="en-US"/>
                    </w:rPr>
                    <w:t>⨁</w:t>
                  </w:r>
                  <w:r w:rsidRPr="00F20EDB">
                    <w:rPr>
                      <w:rStyle w:val="quality-sign"/>
                      <w:rFonts w:ascii="Segoe UI Symbol" w:hAnsi="Segoe UI Symbol" w:cs="Segoe UI Symbol"/>
                      <w:lang w:val="en-US"/>
                    </w:rPr>
                    <w:t>◯◯◯</w:t>
                  </w:r>
                  <w:r w:rsidRPr="00F20EDB">
                    <w:rPr>
                      <w:lang w:val="en-US"/>
                    </w:rPr>
                    <w:br/>
                  </w:r>
                  <w:r w:rsidRPr="00F20EDB">
                    <w:rPr>
                      <w:rStyle w:val="quality-text"/>
                      <w:lang w:val="en-US"/>
                    </w:rPr>
                    <w:t>VERY LOW</w:t>
                  </w:r>
                  <w:r w:rsidRPr="00F20EDB">
                    <w:rPr>
                      <w:vertAlign w:val="superscript"/>
                      <w:lang w:val="en-US"/>
                    </w:rPr>
                    <w:t>a,b</w:t>
                  </w:r>
                </w:p>
              </w:tc>
            </w:tr>
            <w:tr w:rsidR="00DD6618" w:rsidRPr="00F20EDB" w14:paraId="6C6C7D51" w14:textId="77777777" w:rsidTr="00DD6618">
              <w:trPr>
                <w:jc w:val="center"/>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CDD22CE" w14:textId="77777777" w:rsidR="00DD6618" w:rsidRPr="00F20EDB" w:rsidRDefault="00DD6618" w:rsidP="00DD6618">
                  <w:pPr>
                    <w:jc w:val="center"/>
                    <w:rPr>
                      <w:lang w:val="en-US"/>
                    </w:rPr>
                  </w:pPr>
                  <w:r w:rsidRPr="00F20EDB">
                    <w:rPr>
                      <w:rStyle w:val="label"/>
                      <w:lang w:val="en-US"/>
                    </w:rPr>
                    <w:t>PE</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4A8D2E2C" w14:textId="77777777" w:rsidR="00DD6618" w:rsidRPr="00F20EDB" w:rsidRDefault="00DD6618" w:rsidP="00DD6618">
                  <w:pPr>
                    <w:jc w:val="center"/>
                    <w:rPr>
                      <w:lang w:val="en-US"/>
                    </w:rPr>
                  </w:pPr>
                  <w:r w:rsidRPr="00F20EDB">
                    <w:rPr>
                      <w:lang w:val="en-US"/>
                    </w:rPr>
                    <w:t>CRITICAL</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5313935" w14:textId="77777777" w:rsidR="00DD6618" w:rsidRPr="00F20EDB" w:rsidRDefault="00DD6618" w:rsidP="00DD6618">
                  <w:pPr>
                    <w:jc w:val="center"/>
                    <w:rPr>
                      <w:lang w:val="en-US"/>
                    </w:rPr>
                  </w:pPr>
                  <w:r w:rsidRPr="00F20EDB">
                    <w:rPr>
                      <w:rStyle w:val="quality-sign"/>
                      <w:rFonts w:ascii="Cambria Math" w:hAnsi="Cambria Math" w:cs="Cambria Math"/>
                      <w:lang w:val="en-US"/>
                    </w:rPr>
                    <w:t>⨁</w:t>
                  </w:r>
                  <w:r w:rsidRPr="00F20EDB">
                    <w:rPr>
                      <w:rStyle w:val="quality-sign"/>
                      <w:rFonts w:ascii="Segoe UI Symbol" w:hAnsi="Segoe UI Symbol" w:cs="Segoe UI Symbol"/>
                      <w:lang w:val="en-US"/>
                    </w:rPr>
                    <w:t>◯◯◯</w:t>
                  </w:r>
                  <w:r w:rsidRPr="00F20EDB">
                    <w:rPr>
                      <w:lang w:val="en-US"/>
                    </w:rPr>
                    <w:br/>
                  </w:r>
                  <w:r w:rsidRPr="00F20EDB">
                    <w:rPr>
                      <w:rStyle w:val="quality-text"/>
                      <w:lang w:val="en-US"/>
                    </w:rPr>
                    <w:t>VERY LOW</w:t>
                  </w:r>
                  <w:r w:rsidRPr="00F20EDB">
                    <w:rPr>
                      <w:vertAlign w:val="superscript"/>
                      <w:lang w:val="en-US"/>
                    </w:rPr>
                    <w:t>c</w:t>
                  </w:r>
                </w:p>
              </w:tc>
            </w:tr>
            <w:tr w:rsidR="00DD6618" w:rsidRPr="00F20EDB" w14:paraId="1479D388" w14:textId="77777777" w:rsidTr="00DD6618">
              <w:trPr>
                <w:jc w:val="center"/>
              </w:trPr>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19108F2E" w14:textId="77777777" w:rsidR="00DD6618" w:rsidRPr="00F20EDB" w:rsidRDefault="00DD6618" w:rsidP="00DD6618">
                  <w:pPr>
                    <w:jc w:val="center"/>
                    <w:rPr>
                      <w:lang w:val="en-US"/>
                    </w:rPr>
                  </w:pPr>
                  <w:r w:rsidRPr="00F20EDB">
                    <w:rPr>
                      <w:rStyle w:val="label"/>
                      <w:lang w:val="en-US"/>
                    </w:rPr>
                    <w:lastRenderedPageBreak/>
                    <w:t>Major bleeding</w:t>
                  </w: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2B5189D7" w14:textId="77777777" w:rsidR="00DD6618" w:rsidRPr="00F20EDB" w:rsidRDefault="00DD6618" w:rsidP="00DD6618">
                  <w:pPr>
                    <w:jc w:val="center"/>
                    <w:rPr>
                      <w:lang w:val="en-US"/>
                    </w:rPr>
                  </w:pPr>
                </w:p>
              </w:tc>
              <w:tc>
                <w:tcPr>
                  <w:tcW w:w="0" w:type="auto"/>
                  <w:tcBorders>
                    <w:top w:val="single" w:sz="6" w:space="0" w:color="BFBFBF"/>
                    <w:left w:val="single" w:sz="6" w:space="0" w:color="BFBFBF"/>
                    <w:bottom w:val="single" w:sz="6" w:space="0" w:color="BFBFBF"/>
                    <w:right w:val="single" w:sz="6" w:space="0" w:color="BFBFBF"/>
                  </w:tcBorders>
                  <w:tcMar>
                    <w:top w:w="75" w:type="dxa"/>
                    <w:left w:w="75" w:type="dxa"/>
                    <w:bottom w:w="75" w:type="dxa"/>
                    <w:right w:w="75" w:type="dxa"/>
                  </w:tcMar>
                  <w:hideMark/>
                </w:tcPr>
                <w:p w14:paraId="7221C46F" w14:textId="77777777" w:rsidR="00DD6618" w:rsidRPr="00F20EDB" w:rsidRDefault="00DD6618" w:rsidP="00DD6618">
                  <w:pPr>
                    <w:jc w:val="center"/>
                    <w:rPr>
                      <w:lang w:val="en-US"/>
                    </w:rPr>
                  </w:pPr>
                  <w:r w:rsidRPr="00F20EDB">
                    <w:rPr>
                      <w:rStyle w:val="quality-sign"/>
                      <w:rFonts w:ascii="Cambria Math" w:hAnsi="Cambria Math" w:cs="Cambria Math"/>
                      <w:lang w:val="en-US"/>
                    </w:rPr>
                    <w:t>⨁</w:t>
                  </w:r>
                  <w:r w:rsidRPr="00F20EDB">
                    <w:rPr>
                      <w:rStyle w:val="quality-sign"/>
                      <w:rFonts w:ascii="Segoe UI Symbol" w:hAnsi="Segoe UI Symbol" w:cs="Segoe UI Symbol"/>
                      <w:lang w:val="en-US"/>
                    </w:rPr>
                    <w:t>◯◯◯</w:t>
                  </w:r>
                  <w:r w:rsidRPr="00F20EDB">
                    <w:rPr>
                      <w:lang w:val="en-US"/>
                    </w:rPr>
                    <w:br/>
                  </w:r>
                  <w:r w:rsidRPr="00F20EDB">
                    <w:rPr>
                      <w:rStyle w:val="quality-text"/>
                      <w:lang w:val="en-US"/>
                    </w:rPr>
                    <w:t>VERY LOW</w:t>
                  </w:r>
                  <w:r w:rsidRPr="00F20EDB">
                    <w:rPr>
                      <w:vertAlign w:val="superscript"/>
                      <w:lang w:val="en-US"/>
                    </w:rPr>
                    <w:t>c</w:t>
                  </w:r>
                </w:p>
              </w:tc>
            </w:tr>
          </w:tbl>
          <w:p w14:paraId="20B4CFF7" w14:textId="77777777" w:rsidR="00DD6618" w:rsidRPr="00F20EDB" w:rsidRDefault="00DD6618" w:rsidP="00DD6618">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39AFC1D" w14:textId="77777777" w:rsidR="00DD6618" w:rsidRPr="00F20EDB" w:rsidRDefault="00DD6618" w:rsidP="00DD6618">
            <w:pPr>
              <w:rPr>
                <w:rFonts w:ascii="Calibri" w:hAnsi="Calibri"/>
                <w:lang w:val="en-US"/>
              </w:rPr>
            </w:pPr>
            <w:r w:rsidRPr="00F20EDB">
              <w:rPr>
                <w:rFonts w:ascii="Calibri" w:hAnsi="Calibri"/>
                <w:lang w:val="en-US"/>
              </w:rPr>
              <w:lastRenderedPageBreak/>
              <w:t>Given the observational design of the studies our confidence in the estimates is very low</w:t>
            </w:r>
          </w:p>
        </w:tc>
      </w:tr>
      <w:tr w:rsidR="00DD6618" w:rsidRPr="00F20EDB" w14:paraId="3F51E828" w14:textId="77777777" w:rsidTr="00DD6618">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3A76D5C" w14:textId="77777777" w:rsidR="00DD6618" w:rsidRPr="00F20EDB" w:rsidRDefault="00DD6618" w:rsidP="00DD6618">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Values</w:t>
            </w:r>
          </w:p>
          <w:p w14:paraId="191B1719" w14:textId="77777777" w:rsidR="00DD6618" w:rsidRPr="00F20EDB" w:rsidRDefault="00DD6618" w:rsidP="00DD6618">
            <w:pPr>
              <w:pStyle w:val="Subtitle2"/>
              <w:spacing w:before="0" w:beforeAutospacing="0" w:after="0" w:afterAutospacing="0"/>
              <w:rPr>
                <w:rFonts w:ascii="Calibri" w:hAnsi="Calibri"/>
                <w:color w:val="FFFFFF"/>
                <w:lang w:val="en-US"/>
              </w:rPr>
            </w:pPr>
            <w:r w:rsidRPr="00F20EDB">
              <w:rPr>
                <w:rFonts w:ascii="Calibri" w:hAnsi="Calibri"/>
                <w:color w:val="FFFFFF"/>
                <w:lang w:val="en-US"/>
              </w:rPr>
              <w:t>Is there important uncertainty about or variability in how much people value the main outcomes?</w:t>
            </w:r>
          </w:p>
        </w:tc>
      </w:tr>
      <w:tr w:rsidR="00DD6618" w:rsidRPr="00F20EDB" w14:paraId="4E3C5170" w14:textId="77777777" w:rsidTr="00DD6618">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4442AB6" w14:textId="77777777" w:rsidR="00DD6618" w:rsidRPr="00F20EDB" w:rsidRDefault="00DD6618" w:rsidP="00DD6618">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6275C57" w14:textId="77777777" w:rsidR="00DD6618" w:rsidRPr="00F20EDB" w:rsidRDefault="00DD6618" w:rsidP="00DD661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F0E2F60" w14:textId="77777777" w:rsidR="00DD6618" w:rsidRPr="00F20EDB" w:rsidRDefault="00DD6618" w:rsidP="00DD661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DD6618" w:rsidRPr="00F20EDB" w14:paraId="3C4E2845" w14:textId="77777777" w:rsidTr="00DD6618">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B0D0E2D" w14:textId="77777777" w:rsidR="00DD6618" w:rsidRPr="00F20EDB" w:rsidRDefault="00DD6618" w:rsidP="00DD6618">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Important uncertainty or variability</w:t>
            </w:r>
            <w:r w:rsidRPr="00F20EDB">
              <w:rPr>
                <w:rFonts w:ascii="Calibri" w:hAnsi="Calibri"/>
                <w:lang w:val="en-US"/>
              </w:rPr>
              <w:br/>
            </w:r>
            <w:r w:rsidRPr="00F20EDB">
              <w:rPr>
                <w:rStyle w:val="checked-marker"/>
                <w:rFonts w:ascii="Calibri" w:hAnsi="Calibri"/>
                <w:lang w:val="en-US"/>
              </w:rPr>
              <w:t>●</w:t>
            </w:r>
            <w:r w:rsidRPr="00F20EDB">
              <w:rPr>
                <w:rFonts w:ascii="Calibri" w:hAnsi="Calibri"/>
                <w:lang w:val="en-US"/>
              </w:rPr>
              <w:t> </w:t>
            </w:r>
            <w:r w:rsidRPr="00F20EDB">
              <w:rPr>
                <w:rStyle w:val="ep-radiobuttonlabel"/>
                <w:rFonts w:ascii="Calibri" w:hAnsi="Calibri"/>
                <w:b/>
                <w:lang w:val="en-US"/>
              </w:rPr>
              <w:t>Possibly important uncertainty or variability</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no important uncertainty or variability</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o important uncertainty or variability</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EE5C20B" w14:textId="77777777" w:rsidR="00DD6618" w:rsidRPr="00F20EDB" w:rsidRDefault="00DD6618" w:rsidP="00DD6618">
            <w:pPr>
              <w:rPr>
                <w:rFonts w:ascii="Calibri" w:hAnsi="Calibri"/>
                <w:lang w:val="en-US"/>
              </w:rPr>
            </w:pPr>
            <w:r w:rsidRPr="00F20EDB">
              <w:rPr>
                <w:rFonts w:ascii="Calibri" w:hAnsi="Calibri"/>
                <w:lang w:val="en-US"/>
              </w:rPr>
              <w:t>It is likely that some patients would value avoiding VTE while others value not having a major bleed</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F51F6D7" w14:textId="77777777" w:rsidR="00DD6618" w:rsidRPr="00F20EDB" w:rsidRDefault="00DD6618" w:rsidP="00DD6618">
            <w:pPr>
              <w:rPr>
                <w:rFonts w:ascii="Calibri" w:hAnsi="Calibri"/>
                <w:lang w:val="en-US"/>
              </w:rPr>
            </w:pPr>
            <w:r w:rsidRPr="00F20EDB">
              <w:rPr>
                <w:rFonts w:ascii="Calibri" w:hAnsi="Calibri"/>
                <w:lang w:val="en-US"/>
              </w:rPr>
              <w:br/>
              <w:t>Majority of the panel agreed on this judgement, however, due to uncertainty about the effect on other outcomes like mortality, this judgement may not be completely reflective of the actual values of patients, and it may change as future trials get published.</w:t>
            </w:r>
          </w:p>
          <w:p w14:paraId="56775D96" w14:textId="77777777" w:rsidR="00DD6618" w:rsidRPr="00F20EDB" w:rsidRDefault="00DD6618" w:rsidP="00DD6618">
            <w:pPr>
              <w:rPr>
                <w:rFonts w:ascii="Calibri" w:hAnsi="Calibri"/>
                <w:lang w:val="en-US"/>
              </w:rPr>
            </w:pPr>
          </w:p>
        </w:tc>
      </w:tr>
      <w:tr w:rsidR="00DD6618" w:rsidRPr="00F20EDB" w14:paraId="1532F3DE" w14:textId="77777777" w:rsidTr="00DD6618">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D6BC4AC" w14:textId="77777777" w:rsidR="00DD6618" w:rsidRPr="00F20EDB" w:rsidRDefault="00DD6618" w:rsidP="00DD6618">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Balance of effects</w:t>
            </w:r>
          </w:p>
          <w:p w14:paraId="4A64B9A6" w14:textId="77777777" w:rsidR="00DD6618" w:rsidRPr="00F20EDB" w:rsidRDefault="00DD6618" w:rsidP="00DD6618">
            <w:pPr>
              <w:pStyle w:val="Subtitle2"/>
              <w:spacing w:before="0" w:beforeAutospacing="0" w:after="0" w:afterAutospacing="0"/>
              <w:rPr>
                <w:rFonts w:ascii="Calibri" w:hAnsi="Calibri"/>
                <w:color w:val="FFFFFF"/>
                <w:lang w:val="en-US"/>
              </w:rPr>
            </w:pPr>
            <w:r w:rsidRPr="00F20EDB">
              <w:rPr>
                <w:rFonts w:ascii="Calibri" w:hAnsi="Calibri"/>
                <w:color w:val="FFFFFF"/>
                <w:lang w:val="en-US"/>
              </w:rPr>
              <w:t>Does the balance between desirable and undesirable effects favor the intervention or the comparison?</w:t>
            </w:r>
          </w:p>
        </w:tc>
      </w:tr>
      <w:tr w:rsidR="00DD6618" w:rsidRPr="00F20EDB" w14:paraId="7DD66F26" w14:textId="77777777" w:rsidTr="00DD6618">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EC247F7" w14:textId="77777777" w:rsidR="00DD6618" w:rsidRPr="00F20EDB" w:rsidRDefault="00DD6618" w:rsidP="00DD6618">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E4FB109" w14:textId="77777777" w:rsidR="00DD6618" w:rsidRPr="00F20EDB" w:rsidRDefault="00DD6618" w:rsidP="00DD661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2478C19" w14:textId="77777777" w:rsidR="00DD6618" w:rsidRPr="00F20EDB" w:rsidRDefault="00DD6618" w:rsidP="00DD661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DD6618" w:rsidRPr="00F20EDB" w14:paraId="65C3EE70" w14:textId="77777777" w:rsidTr="00DD6618">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672FD5E" w14:textId="77777777" w:rsidR="00DD6618" w:rsidRPr="00F20EDB" w:rsidRDefault="00DD6618" w:rsidP="00DD6618">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Favors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favors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es not favor either the intervention or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favors the interventi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Favors the interventi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46EBCAB" w14:textId="77777777" w:rsidR="00DD6618" w:rsidRPr="00F20EDB" w:rsidRDefault="00DD6618" w:rsidP="00DD6618">
            <w:pPr>
              <w:rPr>
                <w:rFonts w:ascii="Calibri" w:hAnsi="Calibri"/>
                <w:lang w:val="en-US"/>
              </w:rPr>
            </w:pPr>
            <w:r w:rsidRPr="00F20EDB">
              <w:rPr>
                <w:rFonts w:ascii="Calibri" w:hAnsi="Calibri"/>
                <w:lang w:val="en-US"/>
              </w:rPr>
              <w:t>Very-low quality evidence (uncertain effect) suggests: small-to-moderate benefit (Mortality and PE outcomes)</w:t>
            </w:r>
          </w:p>
          <w:p w14:paraId="4748A478" w14:textId="77777777" w:rsidR="00DD6618" w:rsidRPr="00F20EDB" w:rsidRDefault="00DD6618" w:rsidP="00DD6618">
            <w:pPr>
              <w:rPr>
                <w:rFonts w:ascii="Calibri" w:hAnsi="Calibri"/>
                <w:lang w:val="en-US"/>
              </w:rPr>
            </w:pPr>
            <w:r w:rsidRPr="00F20EDB">
              <w:rPr>
                <w:rFonts w:ascii="Calibri" w:hAnsi="Calibri"/>
                <w:lang w:val="en-US"/>
              </w:rPr>
              <w:t>moderate harm (Major bleeding)</w:t>
            </w:r>
          </w:p>
          <w:p w14:paraId="48DA59D9" w14:textId="77777777" w:rsidR="00DD6618" w:rsidRPr="00F20EDB" w:rsidRDefault="00DD6618" w:rsidP="00DD6618">
            <w:pPr>
              <w:rPr>
                <w:rFonts w:ascii="Calibri" w:hAnsi="Calibri"/>
                <w:lang w:val="en-US"/>
              </w:rPr>
            </w:pPr>
            <w:r w:rsidRPr="00F20EDB">
              <w:rPr>
                <w:rFonts w:ascii="Calibri" w:hAnsi="Calibri"/>
                <w:lang w:val="en-US"/>
              </w:rPr>
              <w:t xml:space="preserve">Uncertainty about patients' values and preferences </w:t>
            </w:r>
          </w:p>
          <w:p w14:paraId="7BB5B3E4" w14:textId="77777777" w:rsidR="00DD6618" w:rsidRPr="00F20EDB" w:rsidRDefault="00DD6618" w:rsidP="00DD6618">
            <w:pPr>
              <w:rPr>
                <w:rFonts w:ascii="Calibri" w:hAnsi="Calibri"/>
                <w:lang w:val="en-US"/>
              </w:rPr>
            </w:pPr>
            <w:r w:rsidRPr="00F20EDB">
              <w:rPr>
                <w:rFonts w:ascii="Calibri" w:hAnsi="Calibri"/>
                <w:lang w:val="en-US"/>
              </w:rPr>
              <w:br/>
            </w:r>
          </w:p>
          <w:p w14:paraId="04C33EC6" w14:textId="77777777" w:rsidR="00DD6618" w:rsidRPr="00F20EDB" w:rsidRDefault="00DD6618" w:rsidP="00DD6618">
            <w:pPr>
              <w:rPr>
                <w:rFonts w:ascii="Calibri" w:hAnsi="Calibri"/>
                <w:lang w:val="en-US"/>
              </w:rPr>
            </w:pPr>
            <w:r w:rsidRPr="00F20EDB">
              <w:rPr>
                <w:rFonts w:ascii="Calibri" w:hAnsi="Calibri"/>
                <w:lang w:val="en-US"/>
              </w:rPr>
              <w:t>Altogether, there is major uncertainty about the effect of therapeutic anticoagulation compared to standard of care with VTE prophylaxis</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14BD8AB" w14:textId="77777777" w:rsidR="00DD6618" w:rsidRPr="00F20EDB" w:rsidRDefault="00DD6618" w:rsidP="00DD6618">
            <w:pPr>
              <w:rPr>
                <w:rFonts w:ascii="Calibri" w:hAnsi="Calibri"/>
                <w:lang w:val="en-US"/>
              </w:rPr>
            </w:pPr>
            <w:r w:rsidRPr="00F20EDB">
              <w:rPr>
                <w:rFonts w:ascii="Calibri" w:hAnsi="Calibri"/>
                <w:lang w:val="en-US"/>
              </w:rPr>
              <w:br/>
            </w:r>
          </w:p>
        </w:tc>
      </w:tr>
      <w:tr w:rsidR="00DD6618" w:rsidRPr="00F20EDB" w14:paraId="42C86BE0" w14:textId="77777777" w:rsidTr="00DD6618">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89F221E" w14:textId="77777777" w:rsidR="00DD6618" w:rsidRPr="00F20EDB" w:rsidRDefault="00DD6618" w:rsidP="00DD6618">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Resources required</w:t>
            </w:r>
          </w:p>
          <w:p w14:paraId="7BECB428" w14:textId="77777777" w:rsidR="00DD6618" w:rsidRPr="00F20EDB" w:rsidRDefault="00DD6618" w:rsidP="00DD6618">
            <w:pPr>
              <w:pStyle w:val="Subtitle2"/>
              <w:spacing w:before="0" w:beforeAutospacing="0" w:after="0" w:afterAutospacing="0"/>
              <w:rPr>
                <w:rFonts w:ascii="Calibri" w:hAnsi="Calibri"/>
                <w:color w:val="FFFFFF"/>
                <w:lang w:val="en-US"/>
              </w:rPr>
            </w:pPr>
            <w:r w:rsidRPr="00F20EDB">
              <w:rPr>
                <w:rFonts w:ascii="Calibri" w:hAnsi="Calibri"/>
                <w:color w:val="FFFFFF"/>
                <w:lang w:val="en-US"/>
              </w:rPr>
              <w:t>How large are the resource requirements (costs)?</w:t>
            </w:r>
          </w:p>
        </w:tc>
      </w:tr>
      <w:tr w:rsidR="00DD6618" w:rsidRPr="00F20EDB" w14:paraId="47198167" w14:textId="77777777" w:rsidTr="00DD6618">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DDF4845" w14:textId="77777777" w:rsidR="00DD6618" w:rsidRPr="00F20EDB" w:rsidRDefault="00DD6618" w:rsidP="00DD6618">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9E43504" w14:textId="77777777" w:rsidR="00DD6618" w:rsidRPr="00F20EDB" w:rsidRDefault="00DD6618" w:rsidP="00DD661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2D2ABE6" w14:textId="77777777" w:rsidR="00DD6618" w:rsidRPr="00F20EDB" w:rsidRDefault="00DD6618" w:rsidP="00DD661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DD6618" w:rsidRPr="00F20EDB" w14:paraId="4C80752C" w14:textId="77777777" w:rsidTr="00DD6618">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8862702" w14:textId="77777777" w:rsidR="00DD6618" w:rsidRPr="00F20EDB" w:rsidRDefault="00DD6618" w:rsidP="00DD6618">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arge cost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Moderate cost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egligible costs and saving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Moderate saving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arge saving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D93425C" w14:textId="77777777" w:rsidR="00DD6618" w:rsidRPr="00F20EDB" w:rsidRDefault="00DD6618" w:rsidP="00DD6618">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657399" w14:textId="77777777" w:rsidR="00DD6618" w:rsidRPr="00F20EDB" w:rsidRDefault="00DD6618" w:rsidP="00DD6618">
            <w:pPr>
              <w:rPr>
                <w:rFonts w:ascii="Calibri" w:hAnsi="Calibri"/>
                <w:lang w:val="en-US"/>
              </w:rPr>
            </w:pPr>
            <w:r w:rsidRPr="00F20EDB">
              <w:rPr>
                <w:rFonts w:ascii="Calibri" w:hAnsi="Calibri"/>
                <w:lang w:val="en-US"/>
              </w:rPr>
              <w:br/>
              <w:t>Majority agreed on this judgement</w:t>
            </w:r>
          </w:p>
          <w:p w14:paraId="0010ACEC" w14:textId="77777777" w:rsidR="00DD6618" w:rsidRPr="00F20EDB" w:rsidRDefault="00DD6618" w:rsidP="00DD6618">
            <w:pPr>
              <w:rPr>
                <w:rFonts w:ascii="Calibri" w:hAnsi="Calibri"/>
                <w:lang w:val="en-US"/>
              </w:rPr>
            </w:pPr>
          </w:p>
          <w:p w14:paraId="1AC68246" w14:textId="77777777" w:rsidR="00DD6618" w:rsidRPr="00F20EDB" w:rsidRDefault="00DD6618" w:rsidP="00DD6618">
            <w:pPr>
              <w:rPr>
                <w:rFonts w:ascii="Calibri" w:hAnsi="Calibri"/>
                <w:lang w:val="en-US"/>
              </w:rPr>
            </w:pPr>
            <w:r w:rsidRPr="00F20EDB">
              <w:rPr>
                <w:rFonts w:ascii="Calibri" w:hAnsi="Calibri"/>
                <w:lang w:val="en-US"/>
              </w:rPr>
              <w:t>One expert suggested that the associated costs are moderate</w:t>
            </w:r>
          </w:p>
        </w:tc>
      </w:tr>
      <w:tr w:rsidR="00DD6618" w:rsidRPr="00F20EDB" w14:paraId="4F52C603" w14:textId="77777777" w:rsidTr="00DD6618">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71BF3DF" w14:textId="77777777" w:rsidR="00DD6618" w:rsidRPr="00F20EDB" w:rsidRDefault="00DD6618" w:rsidP="00DD6618">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Certainty of evidence of required resources</w:t>
            </w:r>
          </w:p>
          <w:p w14:paraId="06679884" w14:textId="77777777" w:rsidR="00DD6618" w:rsidRPr="00F20EDB" w:rsidRDefault="00DD6618" w:rsidP="00DD6618">
            <w:pPr>
              <w:pStyle w:val="Subtitle2"/>
              <w:spacing w:before="0" w:beforeAutospacing="0" w:after="0" w:afterAutospacing="0"/>
              <w:rPr>
                <w:rFonts w:ascii="Calibri" w:hAnsi="Calibri"/>
                <w:color w:val="FFFFFF"/>
                <w:lang w:val="en-US"/>
              </w:rPr>
            </w:pPr>
            <w:r w:rsidRPr="00F20EDB">
              <w:rPr>
                <w:rFonts w:ascii="Calibri" w:hAnsi="Calibri"/>
                <w:color w:val="FFFFFF"/>
                <w:lang w:val="en-US"/>
              </w:rPr>
              <w:t>What is the certainty of the evidence of resource requirements (costs)?</w:t>
            </w:r>
          </w:p>
        </w:tc>
      </w:tr>
      <w:tr w:rsidR="00DD6618" w:rsidRPr="00F20EDB" w14:paraId="099AB104" w14:textId="77777777" w:rsidTr="00DD6618">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833490" w14:textId="77777777" w:rsidR="00DD6618" w:rsidRPr="00F20EDB" w:rsidRDefault="00DD6618" w:rsidP="00DD6618">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5843921" w14:textId="77777777" w:rsidR="00DD6618" w:rsidRPr="00F20EDB" w:rsidRDefault="00DD6618" w:rsidP="00DD661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C905F09" w14:textId="77777777" w:rsidR="00DD6618" w:rsidRPr="00F20EDB" w:rsidRDefault="00DD6618" w:rsidP="00DD661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DD6618" w:rsidRPr="00F20EDB" w14:paraId="65AF0A77" w14:textId="77777777" w:rsidTr="00DD6618">
        <w:trPr>
          <w:trHeight w:val="30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E85AAA4" w14:textId="77777777" w:rsidR="00DD6618" w:rsidRPr="00F20EDB" w:rsidRDefault="00DD6618" w:rsidP="00DD6618">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ery low</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Low</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Moderate</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High</w:t>
            </w:r>
            <w:r w:rsidRPr="00F20EDB">
              <w:rPr>
                <w:rFonts w:ascii="Calibri" w:hAnsi="Calibri"/>
                <w:lang w:val="en-US"/>
              </w:rPr>
              <w:br/>
            </w: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No included studies</w:t>
            </w:r>
            <w:r w:rsidRPr="00F20EDB">
              <w:rPr>
                <w:rFonts w:ascii="Calibri" w:hAnsi="Calibri"/>
                <w:b/>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8F0144B" w14:textId="77777777" w:rsidR="00DD6618" w:rsidRPr="00F20EDB" w:rsidRDefault="00DD6618" w:rsidP="00DD6618">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D475C5B" w14:textId="77777777" w:rsidR="00DD6618" w:rsidRPr="00F20EDB" w:rsidRDefault="00DD6618" w:rsidP="00DD6618">
            <w:pPr>
              <w:rPr>
                <w:rFonts w:ascii="Calibri" w:hAnsi="Calibri"/>
                <w:lang w:val="en-US"/>
              </w:rPr>
            </w:pPr>
            <w:r w:rsidRPr="00F20EDB">
              <w:rPr>
                <w:rFonts w:ascii="Calibri" w:hAnsi="Calibri"/>
                <w:lang w:val="en-US"/>
              </w:rPr>
              <w:br/>
            </w:r>
          </w:p>
        </w:tc>
      </w:tr>
      <w:tr w:rsidR="00DD6618" w:rsidRPr="00F20EDB" w14:paraId="69F03CD2" w14:textId="77777777" w:rsidTr="00DD6618">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731575E" w14:textId="77777777" w:rsidR="00DD6618" w:rsidRPr="00F20EDB" w:rsidRDefault="00DD6618" w:rsidP="00DD6618">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Cost effectiveness</w:t>
            </w:r>
          </w:p>
          <w:p w14:paraId="0AF1665A" w14:textId="77777777" w:rsidR="00DD6618" w:rsidRPr="00F20EDB" w:rsidRDefault="00DD6618" w:rsidP="00DD6618">
            <w:pPr>
              <w:pStyle w:val="Subtitle2"/>
              <w:spacing w:before="0" w:beforeAutospacing="0" w:after="0" w:afterAutospacing="0"/>
              <w:rPr>
                <w:rFonts w:ascii="Calibri" w:hAnsi="Calibri"/>
                <w:color w:val="FFFFFF"/>
                <w:lang w:val="en-US"/>
              </w:rPr>
            </w:pPr>
            <w:r w:rsidRPr="00F20EDB">
              <w:rPr>
                <w:rFonts w:ascii="Calibri" w:hAnsi="Calibri"/>
                <w:color w:val="FFFFFF"/>
                <w:lang w:val="en-US"/>
              </w:rPr>
              <w:t>Does the cost-effectiveness of the intervention favor the intervention or the comparison?</w:t>
            </w:r>
          </w:p>
        </w:tc>
      </w:tr>
      <w:tr w:rsidR="00DD6618" w:rsidRPr="00F20EDB" w14:paraId="4AAB9FFA" w14:textId="77777777" w:rsidTr="00DD6618">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05A31FC" w14:textId="77777777" w:rsidR="00DD6618" w:rsidRPr="00F20EDB" w:rsidRDefault="00DD6618" w:rsidP="00DD6618">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F3C6763" w14:textId="77777777" w:rsidR="00DD6618" w:rsidRPr="00F20EDB" w:rsidRDefault="00DD6618" w:rsidP="00DD661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B572ED0" w14:textId="77777777" w:rsidR="00DD6618" w:rsidRPr="00F20EDB" w:rsidRDefault="00DD6618" w:rsidP="00DD661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DD6618" w:rsidRPr="00F20EDB" w14:paraId="7D5AD5E2" w14:textId="77777777" w:rsidTr="00DD6618">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251F6D" w14:textId="77777777" w:rsidR="00DD6618" w:rsidRPr="00F20EDB" w:rsidRDefault="00DD6618" w:rsidP="00DD6618">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Favors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favors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es not favor either the intervention or the comparis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favors the interventi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Favors the intervention</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No included studies</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C3357C3" w14:textId="77777777" w:rsidR="00DD6618" w:rsidRPr="00F20EDB" w:rsidRDefault="00DD6618" w:rsidP="00DD6618">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8BAB267" w14:textId="77777777" w:rsidR="00DD6618" w:rsidRPr="00F20EDB" w:rsidRDefault="00DD6618" w:rsidP="00DD6618">
            <w:pPr>
              <w:rPr>
                <w:rFonts w:ascii="Calibri" w:hAnsi="Calibri"/>
                <w:lang w:val="en-US"/>
              </w:rPr>
            </w:pPr>
            <w:r w:rsidRPr="00F20EDB">
              <w:rPr>
                <w:rFonts w:ascii="Calibri" w:hAnsi="Calibri"/>
                <w:lang w:val="en-US"/>
              </w:rPr>
              <w:br/>
            </w:r>
          </w:p>
        </w:tc>
      </w:tr>
      <w:tr w:rsidR="00DD6618" w:rsidRPr="00F20EDB" w14:paraId="61907C25" w14:textId="77777777" w:rsidTr="00DD6618">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0CC2F59" w14:textId="77777777" w:rsidR="00DD6618" w:rsidRPr="00F20EDB" w:rsidRDefault="00DD6618" w:rsidP="00DD6618">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Equity</w:t>
            </w:r>
          </w:p>
          <w:p w14:paraId="544120B4" w14:textId="77777777" w:rsidR="00DD6618" w:rsidRPr="00F20EDB" w:rsidRDefault="00DD6618" w:rsidP="00DD6618">
            <w:pPr>
              <w:pStyle w:val="Subtitle2"/>
              <w:spacing w:before="0" w:beforeAutospacing="0" w:after="0" w:afterAutospacing="0"/>
              <w:rPr>
                <w:rFonts w:ascii="Calibri" w:hAnsi="Calibri"/>
                <w:color w:val="FFFFFF"/>
                <w:lang w:val="en-US"/>
              </w:rPr>
            </w:pPr>
            <w:r w:rsidRPr="00F20EDB">
              <w:rPr>
                <w:rFonts w:ascii="Calibri" w:hAnsi="Calibri"/>
                <w:color w:val="FFFFFF"/>
                <w:lang w:val="en-US"/>
              </w:rPr>
              <w:t>What would be the impact on health equity?</w:t>
            </w:r>
          </w:p>
        </w:tc>
      </w:tr>
      <w:tr w:rsidR="00DD6618" w:rsidRPr="00F20EDB" w14:paraId="07433BDB" w14:textId="77777777" w:rsidTr="00DD6618">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EF780B6" w14:textId="77777777" w:rsidR="00DD6618" w:rsidRPr="00F20EDB" w:rsidRDefault="00DD6618" w:rsidP="00DD6618">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811CE2F" w14:textId="77777777" w:rsidR="00DD6618" w:rsidRPr="00F20EDB" w:rsidRDefault="00DD6618" w:rsidP="00DD661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E1FDBE1" w14:textId="77777777" w:rsidR="00DD6618" w:rsidRPr="00F20EDB" w:rsidRDefault="00DD6618" w:rsidP="00DD661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DD6618" w:rsidRPr="00F20EDB" w14:paraId="396FADD7" w14:textId="77777777" w:rsidTr="00DD6618">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95BF05D" w14:textId="77777777" w:rsidR="00DD6618" w:rsidRPr="00F20EDB" w:rsidRDefault="00DD6618" w:rsidP="00DD6618">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Reduced</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reduced</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no impact</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increased</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Increased</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720F548" w14:textId="77777777" w:rsidR="00DD6618" w:rsidRPr="00F20EDB" w:rsidRDefault="00DD6618" w:rsidP="00DD6618">
            <w:pPr>
              <w:rPr>
                <w:rFonts w:ascii="Calibri" w:hAnsi="Calibri"/>
                <w:lang w:val="en-US"/>
              </w:rPr>
            </w:pPr>
            <w:r w:rsidRPr="00F20EDB">
              <w:rPr>
                <w:rFonts w:ascii="Calibri" w:hAnsi="Calibri"/>
                <w:lang w:val="en-US"/>
              </w:rPr>
              <w:t xml:space="preserve">Unclear effect on equity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66E884C" w14:textId="77777777" w:rsidR="00DD6618" w:rsidRPr="00F20EDB" w:rsidRDefault="00DD6618" w:rsidP="00DD6618">
            <w:pPr>
              <w:rPr>
                <w:rFonts w:ascii="Calibri" w:hAnsi="Calibri"/>
                <w:lang w:val="en-US"/>
              </w:rPr>
            </w:pPr>
            <w:r w:rsidRPr="00F20EDB">
              <w:rPr>
                <w:rFonts w:ascii="Calibri" w:hAnsi="Calibri"/>
                <w:lang w:val="en-US"/>
              </w:rPr>
              <w:br/>
            </w:r>
          </w:p>
        </w:tc>
      </w:tr>
      <w:tr w:rsidR="00DD6618" w:rsidRPr="00F20EDB" w14:paraId="61C9658E" w14:textId="77777777" w:rsidTr="00DD6618">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C6CEFF8" w14:textId="77777777" w:rsidR="00DD6618" w:rsidRPr="00F20EDB" w:rsidRDefault="00DD6618" w:rsidP="00DD6618">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Acceptability</w:t>
            </w:r>
          </w:p>
          <w:p w14:paraId="4A3EAEEC" w14:textId="77777777" w:rsidR="00DD6618" w:rsidRPr="00F20EDB" w:rsidRDefault="00DD6618" w:rsidP="00DD6618">
            <w:pPr>
              <w:pStyle w:val="Subtitle2"/>
              <w:spacing w:before="0" w:beforeAutospacing="0" w:after="0" w:afterAutospacing="0"/>
              <w:rPr>
                <w:rFonts w:ascii="Calibri" w:hAnsi="Calibri"/>
                <w:color w:val="FFFFFF"/>
                <w:lang w:val="en-US"/>
              </w:rPr>
            </w:pPr>
            <w:r w:rsidRPr="00F20EDB">
              <w:rPr>
                <w:rFonts w:ascii="Calibri" w:hAnsi="Calibri"/>
                <w:color w:val="FFFFFF"/>
                <w:lang w:val="en-US"/>
              </w:rPr>
              <w:t>Is the intervention acceptable to key stakeholders?</w:t>
            </w:r>
          </w:p>
        </w:tc>
      </w:tr>
      <w:tr w:rsidR="00DD6618" w:rsidRPr="00F20EDB" w14:paraId="7F82E439" w14:textId="77777777" w:rsidTr="00DD6618">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649DFEA" w14:textId="77777777" w:rsidR="00DD6618" w:rsidRPr="00F20EDB" w:rsidRDefault="00DD6618" w:rsidP="00DD6618">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B1FD9FD" w14:textId="77777777" w:rsidR="00DD6618" w:rsidRPr="00F20EDB" w:rsidRDefault="00DD6618" w:rsidP="00DD661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FFAB1C6" w14:textId="77777777" w:rsidR="00DD6618" w:rsidRPr="00F20EDB" w:rsidRDefault="00DD6618" w:rsidP="00DD661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DD6618" w:rsidRPr="00F20EDB" w14:paraId="06BA1367" w14:textId="77777777" w:rsidTr="00DD6618">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B7A631B" w14:textId="77777777" w:rsidR="00DD6618" w:rsidRPr="00F20EDB" w:rsidRDefault="00DD6618" w:rsidP="00DD6618">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o</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no</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y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Yes</w:t>
            </w:r>
            <w:r w:rsidRPr="00F20EDB">
              <w:rPr>
                <w:rFonts w:ascii="Calibri" w:hAnsi="Calibri"/>
                <w:lang w:val="en-US"/>
              </w:rPr>
              <w:br/>
            </w: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Varies</w:t>
            </w:r>
            <w:r w:rsidRPr="00F20EDB">
              <w:rPr>
                <w:rFonts w:ascii="Calibri" w:hAnsi="Calibri"/>
                <w:lang w:val="en-US"/>
              </w:rPr>
              <w:br/>
            </w: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138DB27" w14:textId="77777777" w:rsidR="00DD6618" w:rsidRPr="00F20EDB" w:rsidRDefault="00DD6618" w:rsidP="00DD6618">
            <w:pPr>
              <w:rPr>
                <w:rFonts w:ascii="Calibri" w:hAnsi="Calibri"/>
                <w:lang w:val="en-US"/>
              </w:rPr>
            </w:pPr>
            <w:r w:rsidRPr="00F20EDB">
              <w:rPr>
                <w:rFonts w:ascii="Calibri" w:hAnsi="Calibri"/>
                <w:lang w:val="en-US"/>
              </w:rPr>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D3C208F" w14:textId="77777777" w:rsidR="00DD6618" w:rsidRPr="00F20EDB" w:rsidRDefault="00DD6618" w:rsidP="00DD6618">
            <w:pPr>
              <w:rPr>
                <w:rFonts w:ascii="Calibri" w:hAnsi="Calibri"/>
                <w:lang w:val="en-US"/>
              </w:rPr>
            </w:pPr>
            <w:r w:rsidRPr="00F20EDB">
              <w:rPr>
                <w:rFonts w:ascii="Calibri" w:hAnsi="Calibri"/>
                <w:lang w:val="en-US"/>
              </w:rPr>
              <w:br/>
            </w:r>
          </w:p>
        </w:tc>
      </w:tr>
      <w:tr w:rsidR="00DD6618" w:rsidRPr="00F20EDB" w14:paraId="7C83059B" w14:textId="77777777" w:rsidTr="00DD6618">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B870267" w14:textId="77777777" w:rsidR="00DD6618" w:rsidRPr="00F20EDB" w:rsidRDefault="00DD6618" w:rsidP="00DD6618">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Feasibility</w:t>
            </w:r>
          </w:p>
          <w:p w14:paraId="7573F4CB" w14:textId="77777777" w:rsidR="00DD6618" w:rsidRPr="00F20EDB" w:rsidRDefault="00DD6618" w:rsidP="00DD6618">
            <w:pPr>
              <w:pStyle w:val="Subtitle2"/>
              <w:spacing w:before="0" w:beforeAutospacing="0" w:after="0" w:afterAutospacing="0"/>
              <w:rPr>
                <w:rFonts w:ascii="Calibri" w:hAnsi="Calibri"/>
                <w:color w:val="FFFFFF"/>
                <w:lang w:val="en-US"/>
              </w:rPr>
            </w:pPr>
            <w:r w:rsidRPr="00F20EDB">
              <w:rPr>
                <w:rFonts w:ascii="Calibri" w:hAnsi="Calibri"/>
                <w:color w:val="FFFFFF"/>
                <w:lang w:val="en-US"/>
              </w:rPr>
              <w:t>Is the intervention feasible to implement?</w:t>
            </w:r>
          </w:p>
        </w:tc>
      </w:tr>
      <w:tr w:rsidR="00DD6618" w:rsidRPr="00F20EDB" w14:paraId="217DBA42" w14:textId="77777777" w:rsidTr="00DD6618">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97B00DF" w14:textId="77777777" w:rsidR="00DD6618" w:rsidRPr="00F20EDB" w:rsidRDefault="00DD6618" w:rsidP="00DD6618">
            <w:pPr>
              <w:pStyle w:val="Heading2"/>
              <w:spacing w:before="0"/>
              <w:rPr>
                <w:rFonts w:ascii="Calibri" w:eastAsia="Times New Roman" w:hAnsi="Calibri"/>
                <w:caps/>
                <w:color w:val="auto"/>
                <w:sz w:val="24"/>
                <w:szCs w:val="24"/>
                <w:lang w:val="en-US"/>
              </w:rPr>
            </w:pPr>
            <w:r w:rsidRPr="00F20EDB">
              <w:rPr>
                <w:rFonts w:ascii="Calibri" w:eastAsia="Times New Roman" w:hAnsi="Calibri"/>
                <w:caps/>
                <w:sz w:val="24"/>
                <w:szCs w:val="24"/>
                <w:lang w:val="en-US"/>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EDD44B4" w14:textId="77777777" w:rsidR="00DD6618" w:rsidRPr="00F20EDB" w:rsidRDefault="00DD6618" w:rsidP="00DD661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9A17120" w14:textId="77777777" w:rsidR="00DD6618" w:rsidRPr="00F20EDB" w:rsidRDefault="00DD6618" w:rsidP="00DD6618">
            <w:pPr>
              <w:pStyle w:val="Heading2"/>
              <w:spacing w:before="0"/>
              <w:rPr>
                <w:rFonts w:ascii="Calibri" w:eastAsia="Times New Roman" w:hAnsi="Calibri"/>
                <w:caps/>
                <w:sz w:val="24"/>
                <w:szCs w:val="24"/>
                <w:lang w:val="en-US"/>
              </w:rPr>
            </w:pPr>
            <w:r w:rsidRPr="00F20EDB">
              <w:rPr>
                <w:rFonts w:ascii="Calibri" w:eastAsia="Times New Roman" w:hAnsi="Calibri"/>
                <w:caps/>
                <w:sz w:val="24"/>
                <w:szCs w:val="24"/>
                <w:lang w:val="en-US"/>
              </w:rPr>
              <w:t>Additional considerations</w:t>
            </w:r>
          </w:p>
        </w:tc>
      </w:tr>
      <w:tr w:rsidR="00DD6618" w:rsidRPr="00F20EDB" w14:paraId="21A78636" w14:textId="77777777" w:rsidTr="00DD6618">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F5F4373" w14:textId="77777777" w:rsidR="00DD6618" w:rsidRPr="00F20EDB" w:rsidRDefault="00DD6618" w:rsidP="00DD6618">
            <w:pPr>
              <w:rPr>
                <w:rFonts w:ascii="Calibri" w:hAnsi="Calibri"/>
                <w:lang w:val="en-US"/>
              </w:rPr>
            </w:pP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No</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Probably no</w:t>
            </w:r>
            <w:r w:rsidRPr="00F20EDB">
              <w:rPr>
                <w:rFonts w:ascii="Calibri" w:hAnsi="Calibri"/>
                <w:lang w:val="en-US"/>
              </w:rPr>
              <w:br/>
            </w:r>
            <w:r w:rsidRPr="00F20EDB">
              <w:rPr>
                <w:rStyle w:val="checked-marker"/>
                <w:rFonts w:ascii="Calibri" w:hAnsi="Calibri"/>
                <w:b/>
                <w:lang w:val="en-US"/>
              </w:rPr>
              <w:t>●</w:t>
            </w:r>
            <w:r w:rsidRPr="00F20EDB">
              <w:rPr>
                <w:rFonts w:ascii="Calibri" w:hAnsi="Calibri"/>
                <w:b/>
                <w:lang w:val="en-US"/>
              </w:rPr>
              <w:t> </w:t>
            </w:r>
            <w:r w:rsidRPr="00F20EDB">
              <w:rPr>
                <w:rStyle w:val="ep-radiobuttonlabel"/>
                <w:rFonts w:ascii="Calibri" w:hAnsi="Calibri"/>
                <w:b/>
                <w:lang w:val="en-US"/>
              </w:rPr>
              <w:t>Probably y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Yes</w:t>
            </w:r>
            <w:r w:rsidRPr="00F20EDB">
              <w:rPr>
                <w:rFonts w:ascii="Calibri" w:hAnsi="Calibri"/>
                <w:lang w:val="en-US"/>
              </w:rPr>
              <w:br/>
            </w:r>
            <w:r w:rsidRPr="00F20EDB">
              <w:rPr>
                <w:rStyle w:val="unchecked-marker"/>
                <w:rFonts w:ascii="Calibri" w:hAnsi="Calibri"/>
                <w:lang w:val="en-US"/>
              </w:rPr>
              <w:lastRenderedPageBreak/>
              <w:t>○</w:t>
            </w:r>
            <w:r w:rsidRPr="00F20EDB">
              <w:rPr>
                <w:rFonts w:ascii="Calibri" w:hAnsi="Calibri"/>
                <w:lang w:val="en-US"/>
              </w:rPr>
              <w:t> </w:t>
            </w:r>
            <w:r w:rsidRPr="00F20EDB">
              <w:rPr>
                <w:rStyle w:val="ep-radiobuttonlabel"/>
                <w:rFonts w:ascii="Calibri" w:hAnsi="Calibri"/>
                <w:lang w:val="en-US"/>
              </w:rPr>
              <w:t>Varies</w:t>
            </w:r>
            <w:r w:rsidRPr="00F20EDB">
              <w:rPr>
                <w:rFonts w:ascii="Calibri" w:hAnsi="Calibri"/>
                <w:lang w:val="en-US"/>
              </w:rPr>
              <w:br/>
            </w:r>
            <w:r w:rsidRPr="00F20EDB">
              <w:rPr>
                <w:rStyle w:val="unchecked-marker"/>
                <w:rFonts w:ascii="Calibri" w:hAnsi="Calibri"/>
                <w:lang w:val="en-US"/>
              </w:rPr>
              <w:t>○</w:t>
            </w:r>
            <w:r w:rsidRPr="00F20EDB">
              <w:rPr>
                <w:rFonts w:ascii="Calibri" w:hAnsi="Calibri"/>
                <w:lang w:val="en-US"/>
              </w:rPr>
              <w:t> </w:t>
            </w:r>
            <w:r w:rsidRPr="00F20EDB">
              <w:rPr>
                <w:rStyle w:val="ep-radiobuttonlabel"/>
                <w:rFonts w:ascii="Calibri" w:hAnsi="Calibri"/>
                <w:lang w:val="en-US"/>
              </w:rPr>
              <w:t>Don't know</w:t>
            </w:r>
            <w:r w:rsidRPr="00F20EDB">
              <w:rPr>
                <w:rFonts w:ascii="Calibri" w:hAnsi="Calibri"/>
                <w:lang w:val="en-US"/>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4AB8BF0" w14:textId="77777777" w:rsidR="00DD6618" w:rsidRPr="00F20EDB" w:rsidRDefault="00DD6618" w:rsidP="00DD6618">
            <w:pPr>
              <w:rPr>
                <w:rFonts w:ascii="Calibri" w:hAnsi="Calibri"/>
                <w:lang w:val="en-US"/>
              </w:rPr>
            </w:pPr>
            <w:r w:rsidRPr="00F20EDB">
              <w:rPr>
                <w:rFonts w:ascii="Calibri" w:hAnsi="Calibri"/>
                <w:lang w:val="en-US"/>
              </w:rPr>
              <w:lastRenderedPageBreak/>
              <w:br/>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4244517" w14:textId="77777777" w:rsidR="00DD6618" w:rsidRPr="00F20EDB" w:rsidRDefault="00DD6618" w:rsidP="00DD6618">
            <w:pPr>
              <w:rPr>
                <w:rFonts w:ascii="Calibri" w:hAnsi="Calibri"/>
                <w:lang w:val="en-US"/>
              </w:rPr>
            </w:pPr>
            <w:r w:rsidRPr="00F20EDB">
              <w:rPr>
                <w:rFonts w:ascii="Calibri" w:hAnsi="Calibri"/>
                <w:lang w:val="en-US"/>
              </w:rPr>
              <w:t xml:space="preserve">Majority agreed on this judgement </w:t>
            </w:r>
          </w:p>
          <w:p w14:paraId="6E7B4118" w14:textId="77777777" w:rsidR="00DD6618" w:rsidRPr="00F20EDB" w:rsidRDefault="00DD6618" w:rsidP="00DD6618">
            <w:pPr>
              <w:rPr>
                <w:rFonts w:ascii="Calibri" w:hAnsi="Calibri"/>
                <w:lang w:val="en-US"/>
              </w:rPr>
            </w:pPr>
          </w:p>
          <w:p w14:paraId="097D2956" w14:textId="77777777" w:rsidR="00DD6618" w:rsidRPr="00F20EDB" w:rsidRDefault="00DD6618" w:rsidP="00DD6618">
            <w:pPr>
              <w:rPr>
                <w:rFonts w:ascii="Calibri" w:hAnsi="Calibri"/>
                <w:lang w:val="en-US"/>
              </w:rPr>
            </w:pPr>
            <w:r w:rsidRPr="00F20EDB">
              <w:rPr>
                <w:rFonts w:ascii="Calibri" w:hAnsi="Calibri"/>
                <w:lang w:val="en-US"/>
              </w:rPr>
              <w:t xml:space="preserve">Two experts felt this feasible and the judgement should be “yes” </w:t>
            </w:r>
            <w:r w:rsidRPr="00F20EDB">
              <w:rPr>
                <w:rFonts w:ascii="Calibri" w:hAnsi="Calibri"/>
                <w:lang w:val="en-US"/>
              </w:rPr>
              <w:br/>
            </w:r>
          </w:p>
        </w:tc>
      </w:tr>
    </w:tbl>
    <w:p w14:paraId="32D48169" w14:textId="77777777" w:rsidR="00DD6618" w:rsidRPr="00F20EDB" w:rsidRDefault="00DD6618" w:rsidP="00DD6618">
      <w:pPr>
        <w:pStyle w:val="Heading1"/>
        <w:spacing w:after="20"/>
        <w:rPr>
          <w:rFonts w:ascii="Calibri" w:eastAsia="Times New Roman" w:hAnsi="Calibri"/>
          <w:caps/>
          <w:color w:val="000000"/>
          <w:sz w:val="30"/>
          <w:szCs w:val="30"/>
          <w:lang w:val="en-US"/>
        </w:rPr>
      </w:pPr>
    </w:p>
    <w:p w14:paraId="1D75710A" w14:textId="77777777" w:rsidR="00DD6618" w:rsidRPr="00F20EDB" w:rsidRDefault="00DD6618" w:rsidP="00DD6618">
      <w:pPr>
        <w:pStyle w:val="Heading1"/>
        <w:spacing w:after="20"/>
        <w:rPr>
          <w:rFonts w:ascii="Calibri" w:eastAsia="Times New Roman" w:hAnsi="Calibri"/>
          <w:caps/>
          <w:color w:val="000000"/>
          <w:sz w:val="30"/>
          <w:szCs w:val="30"/>
          <w:lang w:val="en-US"/>
        </w:rPr>
      </w:pPr>
    </w:p>
    <w:p w14:paraId="3D7E4295" w14:textId="77777777" w:rsidR="00DD6618" w:rsidRPr="00F20EDB" w:rsidRDefault="00DD6618" w:rsidP="00DD6618">
      <w:pPr>
        <w:pStyle w:val="Heading1"/>
        <w:spacing w:after="20"/>
        <w:rPr>
          <w:rFonts w:ascii="Calibri" w:eastAsia="Times New Roman" w:hAnsi="Calibri"/>
          <w:caps/>
          <w:color w:val="000000"/>
          <w:sz w:val="30"/>
          <w:szCs w:val="30"/>
          <w:lang w:val="en-US"/>
        </w:rPr>
      </w:pPr>
      <w:r w:rsidRPr="00F20EDB">
        <w:rPr>
          <w:rFonts w:ascii="Calibri" w:eastAsia="Times New Roman" w:hAnsi="Calibri"/>
          <w:caps/>
          <w:color w:val="000000"/>
          <w:sz w:val="30"/>
          <w:szCs w:val="30"/>
          <w:lang w:val="en-US"/>
        </w:rPr>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2134"/>
        <w:gridCol w:w="1595"/>
        <w:gridCol w:w="1597"/>
        <w:gridCol w:w="1627"/>
        <w:gridCol w:w="1627"/>
        <w:gridCol w:w="1627"/>
        <w:gridCol w:w="1309"/>
        <w:gridCol w:w="1436"/>
      </w:tblGrid>
      <w:tr w:rsidR="00DD6618" w:rsidRPr="00F20EDB" w14:paraId="3FA4B2D7" w14:textId="77777777" w:rsidTr="00DD6618">
        <w:trPr>
          <w:tblHeader/>
        </w:trPr>
        <w:tc>
          <w:tcPr>
            <w:tcW w:w="0" w:type="auto"/>
            <w:tcBorders>
              <w:top w:val="nil"/>
              <w:left w:val="nil"/>
              <w:bottom w:val="nil"/>
              <w:right w:val="nil"/>
            </w:tcBorders>
            <w:tcMar>
              <w:top w:w="75" w:type="dxa"/>
              <w:left w:w="75" w:type="dxa"/>
              <w:bottom w:w="75" w:type="dxa"/>
              <w:right w:w="75" w:type="dxa"/>
            </w:tcMar>
            <w:vAlign w:val="center"/>
            <w:hideMark/>
          </w:tcPr>
          <w:p w14:paraId="2FCD1F94" w14:textId="77777777" w:rsidR="00DD6618" w:rsidRPr="00F20EDB" w:rsidRDefault="00DD6618" w:rsidP="00DD6618">
            <w:pPr>
              <w:rPr>
                <w:rFonts w:ascii="Calibri" w:hAnsi="Calibri"/>
                <w:caps/>
                <w:color w:val="000000"/>
                <w:lang w:val="en-US"/>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B41353F" w14:textId="77777777" w:rsidR="00DD6618" w:rsidRPr="00F20EDB" w:rsidRDefault="00DD6618" w:rsidP="00DD6618">
            <w:pPr>
              <w:pStyle w:val="NormalWeb"/>
              <w:spacing w:before="0" w:beforeAutospacing="0" w:after="0" w:afterAutospacing="0" w:line="260" w:lineRule="atLeast"/>
              <w:jc w:val="center"/>
              <w:rPr>
                <w:rFonts w:ascii="Calibri" w:eastAsiaTheme="minorEastAsia" w:hAnsi="Calibri"/>
                <w:b/>
                <w:bCs/>
                <w:caps/>
                <w:color w:val="FFFFFF"/>
                <w:lang w:val="en-US"/>
              </w:rPr>
            </w:pPr>
            <w:r w:rsidRPr="00F20EDB">
              <w:rPr>
                <w:rFonts w:ascii="Calibri" w:hAnsi="Calibri"/>
                <w:b/>
                <w:bCs/>
                <w:caps/>
                <w:color w:val="FFFFFF"/>
                <w:lang w:val="en-US"/>
              </w:rPr>
              <w:t>Judgement</w:t>
            </w:r>
          </w:p>
        </w:tc>
      </w:tr>
      <w:tr w:rsidR="00DD6618" w:rsidRPr="00F20EDB" w14:paraId="6176D475" w14:textId="77777777" w:rsidTr="00DD6618">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C6DACCF" w14:textId="77777777" w:rsidR="00DD6618" w:rsidRPr="00F20EDB" w:rsidRDefault="00DD6618" w:rsidP="00DD6618">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68B5EB7"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BBD39F8"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565AE5F"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8DF2CBA" w14:textId="77777777" w:rsidR="00DD6618" w:rsidRPr="00F20EDB" w:rsidRDefault="00DD6618" w:rsidP="00DD6618">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4C3E0F2" w14:textId="77777777" w:rsidR="00DD6618" w:rsidRPr="00F20EDB" w:rsidRDefault="00DD6618" w:rsidP="00DD6618">
            <w:pPr>
              <w:rPr>
                <w:rFonts w:ascii="Calibri" w:hAnsi="Calibri"/>
                <w:b/>
                <w:bCs/>
                <w:color w:val="000000"/>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99963AF" w14:textId="77777777" w:rsidR="00DD6618" w:rsidRPr="00F20EDB" w:rsidRDefault="00DD6618" w:rsidP="00DD6618">
            <w:pPr>
              <w:pStyle w:val="NormalWeb"/>
              <w:spacing w:before="0" w:beforeAutospacing="0" w:after="0" w:afterAutospacing="0"/>
              <w:jc w:val="center"/>
              <w:rPr>
                <w:rFonts w:ascii="Calibri" w:eastAsiaTheme="minorEastAsia"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C91D3CA"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DD6618" w:rsidRPr="00F20EDB" w14:paraId="482978A7" w14:textId="77777777" w:rsidTr="00DD6618">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6C171CF" w14:textId="77777777" w:rsidR="00DD6618" w:rsidRPr="00F20EDB" w:rsidRDefault="00DD6618" w:rsidP="00DD6618">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637DBDA"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7FA293E" w14:textId="77777777" w:rsidR="00DD6618" w:rsidRPr="00F20EDB" w:rsidRDefault="00DD6618" w:rsidP="00DD6618">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30CEA58"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186FC00"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27E5128" w14:textId="77777777" w:rsidR="00DD6618" w:rsidRPr="00F20EDB" w:rsidRDefault="00DD6618" w:rsidP="00DD6618">
            <w:pPr>
              <w:rPr>
                <w:rFonts w:ascii="Calibri" w:hAnsi="Calibri"/>
                <w:color w:val="AEAAAA"/>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2FC5E78" w14:textId="77777777" w:rsidR="00DD6618" w:rsidRPr="00F20EDB" w:rsidRDefault="00DD6618" w:rsidP="00DD6618">
            <w:pPr>
              <w:pStyle w:val="NormalWeb"/>
              <w:spacing w:before="0" w:beforeAutospacing="0" w:after="0" w:afterAutospacing="0"/>
              <w:jc w:val="center"/>
              <w:rPr>
                <w:rFonts w:ascii="Calibri" w:eastAsiaTheme="minorEastAsia"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6C11402"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DD6618" w:rsidRPr="00F20EDB" w14:paraId="78A432C9" w14:textId="77777777" w:rsidTr="00DD6618">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A067608" w14:textId="77777777" w:rsidR="00DD6618" w:rsidRPr="00F20EDB" w:rsidRDefault="00DD6618" w:rsidP="00DD6618">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4EB092A"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arg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7CB7EA1" w14:textId="77777777" w:rsidR="00DD6618" w:rsidRPr="00F20EDB" w:rsidRDefault="00DD6618" w:rsidP="00DD6618">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4C5AF52"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EE3A58B"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Trivial</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E52ADA6" w14:textId="77777777" w:rsidR="00DD6618" w:rsidRPr="00F20EDB" w:rsidRDefault="00DD6618" w:rsidP="00DD6618">
            <w:pPr>
              <w:rPr>
                <w:rFonts w:ascii="Calibri" w:hAnsi="Calibri"/>
                <w:color w:val="AEAAAA"/>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4DC7F5D" w14:textId="77777777" w:rsidR="00DD6618" w:rsidRPr="00F20EDB" w:rsidRDefault="00DD6618" w:rsidP="00DD6618">
            <w:pPr>
              <w:pStyle w:val="NormalWeb"/>
              <w:spacing w:before="0" w:beforeAutospacing="0" w:after="0" w:afterAutospacing="0"/>
              <w:jc w:val="center"/>
              <w:rPr>
                <w:rFonts w:ascii="Calibri" w:eastAsiaTheme="minorEastAsia"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A0EE642"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DD6618" w:rsidRPr="00F20EDB" w14:paraId="0251AAF2" w14:textId="77777777" w:rsidTr="00DD6618">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E3D4DCB" w14:textId="77777777" w:rsidR="00DD6618" w:rsidRPr="00F20EDB" w:rsidRDefault="00DD6618" w:rsidP="00DD6618">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0DE397E" w14:textId="77777777" w:rsidR="00DD6618" w:rsidRPr="00F20EDB" w:rsidRDefault="00DD6618" w:rsidP="00DD6618">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8505AF6"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DBE4E16"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8C656BE"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BFA8C11" w14:textId="77777777" w:rsidR="00DD6618" w:rsidRPr="00F20EDB" w:rsidRDefault="00DD6618" w:rsidP="00DD6618">
            <w:pPr>
              <w:rPr>
                <w:rFonts w:ascii="Calibri" w:hAnsi="Calibri"/>
                <w:color w:val="AEAAAA"/>
                <w:lang w:val="en-US"/>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DC483B" w14:textId="77777777" w:rsidR="00DD6618" w:rsidRPr="00F20EDB" w:rsidRDefault="00DD6618" w:rsidP="00DD6618">
            <w:pPr>
              <w:jc w:val="center"/>
              <w:rPr>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ECBFA64" w14:textId="77777777" w:rsidR="00DD6618" w:rsidRPr="00F20EDB" w:rsidRDefault="00DD6618" w:rsidP="00DD6618">
            <w:pPr>
              <w:pStyle w:val="NormalWeb"/>
              <w:spacing w:before="0" w:beforeAutospacing="0" w:after="0" w:afterAutospacing="0"/>
              <w:jc w:val="center"/>
              <w:rPr>
                <w:rFonts w:ascii="Calibri" w:eastAsiaTheme="minorEastAsia" w:hAnsi="Calibri"/>
                <w:color w:val="AEAAAA"/>
                <w:lang w:val="en-US"/>
              </w:rPr>
            </w:pPr>
            <w:r w:rsidRPr="00F20EDB">
              <w:rPr>
                <w:rFonts w:ascii="Calibri" w:hAnsi="Calibri"/>
                <w:color w:val="AEAAAA"/>
                <w:lang w:val="en-US"/>
              </w:rPr>
              <w:t>No included studies</w:t>
            </w:r>
          </w:p>
        </w:tc>
      </w:tr>
      <w:tr w:rsidR="00DD6618" w:rsidRPr="00F20EDB" w14:paraId="082F9718" w14:textId="77777777" w:rsidTr="00DD6618">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217A683" w14:textId="77777777" w:rsidR="00DD6618" w:rsidRPr="00F20EDB" w:rsidRDefault="00DD6618" w:rsidP="00DD6618">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05BA398"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69FCAF2" w14:textId="77777777" w:rsidR="00DD6618" w:rsidRPr="00F20EDB" w:rsidRDefault="00DD6618" w:rsidP="00DD6618">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B397FC0"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7E6E0C8"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F4A5890" w14:textId="77777777" w:rsidR="00DD6618" w:rsidRPr="00F20EDB" w:rsidRDefault="00DD6618" w:rsidP="00DD6618">
            <w:pPr>
              <w:rPr>
                <w:rFonts w:ascii="Calibri" w:hAnsi="Calibri"/>
                <w:color w:val="AEAAAA"/>
                <w:lang w:val="en-US"/>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234421D" w14:textId="77777777" w:rsidR="00DD6618" w:rsidRPr="00F20EDB" w:rsidRDefault="00DD6618" w:rsidP="00DD6618">
            <w:pPr>
              <w:jc w:val="center"/>
              <w:rPr>
                <w:lang w:val="en-US"/>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9D9160C" w14:textId="77777777" w:rsidR="00DD6618" w:rsidRPr="00F20EDB" w:rsidRDefault="00DD6618" w:rsidP="00DD6618">
            <w:pPr>
              <w:jc w:val="center"/>
              <w:rPr>
                <w:lang w:val="en-US"/>
              </w:rPr>
            </w:pPr>
          </w:p>
        </w:tc>
      </w:tr>
      <w:tr w:rsidR="00DD6618" w:rsidRPr="00F20EDB" w14:paraId="1DA54178" w14:textId="77777777" w:rsidTr="00DD6618">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4C417D6" w14:textId="77777777" w:rsidR="00DD6618" w:rsidRPr="00F20EDB" w:rsidRDefault="00DD6618" w:rsidP="00DD6618">
            <w:pPr>
              <w:pStyle w:val="NormalWeb"/>
              <w:spacing w:before="0" w:beforeAutospacing="0" w:after="0" w:afterAutospacing="0" w:line="260" w:lineRule="atLeast"/>
              <w:jc w:val="center"/>
              <w:rPr>
                <w:rFonts w:ascii="Calibri" w:eastAsiaTheme="minorEastAsia" w:hAnsi="Calibri"/>
                <w:b/>
                <w:bCs/>
                <w:caps/>
                <w:color w:val="FFFFFF"/>
                <w:lang w:val="en-US"/>
              </w:rPr>
            </w:pPr>
            <w:r w:rsidRPr="00F20EDB">
              <w:rPr>
                <w:rFonts w:ascii="Calibri" w:hAnsi="Calibri"/>
                <w:b/>
                <w:bCs/>
                <w:caps/>
                <w:color w:val="FFFFFF"/>
                <w:lang w:val="en-US"/>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1D3355A"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EB2718B"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EBAD602"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0B0F5F2"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FD84258"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6760682"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8E46937" w14:textId="77777777" w:rsidR="00DD6618" w:rsidRPr="00F20EDB" w:rsidRDefault="00DD6618" w:rsidP="00DD6618">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Don't know</w:t>
            </w:r>
          </w:p>
        </w:tc>
      </w:tr>
      <w:tr w:rsidR="00DD6618" w:rsidRPr="00F20EDB" w14:paraId="6FAB3CC3" w14:textId="77777777" w:rsidTr="00DD6618">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7CD4DF1" w14:textId="77777777" w:rsidR="00DD6618" w:rsidRPr="00F20EDB" w:rsidRDefault="00DD6618" w:rsidP="00DD6618">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lastRenderedPageBreak/>
              <w:t>Resources requir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A33FCFA"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arg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77CE846"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Moderat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DE79D06"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Negligible costs and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97FAF9E"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Moderat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2812255"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arg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F0ED9DC"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7C8DBF5" w14:textId="77777777" w:rsidR="00DD6618" w:rsidRPr="00F20EDB" w:rsidRDefault="00DD6618" w:rsidP="00DD6618">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Don't know</w:t>
            </w:r>
          </w:p>
        </w:tc>
      </w:tr>
      <w:tr w:rsidR="00DD6618" w:rsidRPr="00F20EDB" w14:paraId="2354DABF" w14:textId="77777777" w:rsidTr="00DD6618">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747014C" w14:textId="77777777" w:rsidR="00DD6618" w:rsidRPr="00F20EDB" w:rsidRDefault="00DD6618" w:rsidP="00DD6618">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Certainty of evidence of required resourc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A098F36"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BC7D2D8"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BF0AC91"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B191982"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CF45A1B" w14:textId="77777777" w:rsidR="00DD6618" w:rsidRPr="00F20EDB" w:rsidRDefault="00DD6618" w:rsidP="00DD6618">
            <w:pPr>
              <w:rPr>
                <w:rFonts w:ascii="Calibri" w:hAnsi="Calibri"/>
                <w:color w:val="AEAAAA"/>
                <w:lang w:val="en-US"/>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5319B65" w14:textId="77777777" w:rsidR="00DD6618" w:rsidRPr="00F20EDB" w:rsidRDefault="00DD6618" w:rsidP="00DD6618">
            <w:pPr>
              <w:jc w:val="center"/>
              <w:rPr>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B234683" w14:textId="77777777" w:rsidR="00DD6618" w:rsidRPr="00F20EDB" w:rsidRDefault="00DD6618" w:rsidP="00DD6618">
            <w:pPr>
              <w:pStyle w:val="NormalWeb"/>
              <w:spacing w:before="0" w:beforeAutospacing="0" w:after="0" w:afterAutospacing="0"/>
              <w:jc w:val="center"/>
              <w:rPr>
                <w:rFonts w:ascii="Calibri" w:eastAsiaTheme="minorEastAsia" w:hAnsi="Calibri"/>
                <w:b/>
                <w:bCs/>
                <w:color w:val="000000"/>
                <w:lang w:val="en-US"/>
              </w:rPr>
            </w:pPr>
            <w:r w:rsidRPr="00F20EDB">
              <w:rPr>
                <w:rFonts w:ascii="Calibri" w:hAnsi="Calibri"/>
                <w:b/>
                <w:bCs/>
                <w:color w:val="000000"/>
                <w:lang w:val="en-US"/>
              </w:rPr>
              <w:t>No included studies</w:t>
            </w:r>
          </w:p>
        </w:tc>
      </w:tr>
      <w:tr w:rsidR="00DD6618" w:rsidRPr="00F20EDB" w14:paraId="7D1F1234" w14:textId="77777777" w:rsidTr="00DD6618">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9588BFC" w14:textId="77777777" w:rsidR="00DD6618" w:rsidRPr="00F20EDB" w:rsidRDefault="00DD6618" w:rsidP="00DD6618">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Cost effectivenes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4FEF7AC"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4705301"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42D3F2E"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6DD9E2E"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F0A15B7"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0EFE080"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D84723B" w14:textId="77777777" w:rsidR="00DD6618" w:rsidRPr="00F20EDB" w:rsidRDefault="00DD6618" w:rsidP="00DD6618">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No included studies</w:t>
            </w:r>
          </w:p>
        </w:tc>
      </w:tr>
      <w:tr w:rsidR="00DD6618" w:rsidRPr="00F20EDB" w14:paraId="4D2E3D41" w14:textId="77777777" w:rsidTr="00DD6618">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C0A4DC0" w14:textId="77777777" w:rsidR="00DD6618" w:rsidRPr="00F20EDB" w:rsidRDefault="00DD6618" w:rsidP="00DD6618">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Equ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2559824"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8BA6B4E"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2B35B17"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no impact</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5BA4D56"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73596C2"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DE58B5C"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A201E11" w14:textId="77777777" w:rsidR="00DD6618" w:rsidRPr="00F20EDB" w:rsidRDefault="00DD6618" w:rsidP="00DD6618">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Don't know</w:t>
            </w:r>
          </w:p>
        </w:tc>
      </w:tr>
      <w:tr w:rsidR="00DD6618" w:rsidRPr="00F20EDB" w14:paraId="75025BDD" w14:textId="77777777" w:rsidTr="00DD6618">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1F0C09B" w14:textId="77777777" w:rsidR="00DD6618" w:rsidRPr="00F20EDB" w:rsidRDefault="00DD6618" w:rsidP="00DD6618">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C19B38F"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10A1FBC"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C705545"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C83E46C"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ADEF173" w14:textId="77777777" w:rsidR="00DD6618" w:rsidRPr="00F20EDB" w:rsidRDefault="00DD6618" w:rsidP="00DD6618">
            <w:pPr>
              <w:rPr>
                <w:rFonts w:ascii="Calibri" w:hAnsi="Calibri"/>
                <w:color w:val="AEAAAA"/>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5E1D066" w14:textId="77777777" w:rsidR="00DD6618" w:rsidRPr="00F20EDB" w:rsidRDefault="00DD6618" w:rsidP="00DD6618">
            <w:pPr>
              <w:pStyle w:val="NormalWeb"/>
              <w:spacing w:before="0" w:beforeAutospacing="0" w:after="0" w:afterAutospacing="0"/>
              <w:jc w:val="center"/>
              <w:rPr>
                <w:rFonts w:ascii="Calibri" w:eastAsiaTheme="minorEastAsia" w:hAnsi="Calibri"/>
                <w:b/>
                <w:bCs/>
                <w:color w:val="000000"/>
                <w:lang w:val="en-US"/>
              </w:rPr>
            </w:pPr>
            <w:r w:rsidRPr="00F20EDB">
              <w:rPr>
                <w:rFonts w:ascii="Calibri" w:hAnsi="Calibri"/>
                <w:b/>
                <w:bCs/>
                <w:color w:val="000000"/>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304AA34"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r w:rsidR="00DD6618" w:rsidRPr="00F20EDB" w14:paraId="4D382221" w14:textId="77777777" w:rsidTr="00DD6618">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68B185B" w14:textId="77777777" w:rsidR="00DD6618" w:rsidRPr="00F20EDB" w:rsidRDefault="00DD6618" w:rsidP="00DD6618">
            <w:pPr>
              <w:pStyle w:val="NormalWeb"/>
              <w:spacing w:before="0" w:beforeAutospacing="0" w:after="0" w:afterAutospacing="0" w:line="260" w:lineRule="atLeast"/>
              <w:jc w:val="center"/>
              <w:rPr>
                <w:rFonts w:ascii="Calibri" w:hAnsi="Calibri"/>
                <w:b/>
                <w:bCs/>
                <w:caps/>
                <w:color w:val="FFFFFF"/>
                <w:lang w:val="en-US"/>
              </w:rPr>
            </w:pPr>
            <w:r w:rsidRPr="00F20EDB">
              <w:rPr>
                <w:rFonts w:ascii="Calibri" w:hAnsi="Calibri"/>
                <w:b/>
                <w:bCs/>
                <w:caps/>
                <w:color w:val="FFFFFF"/>
                <w:lang w:val="en-US"/>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1324AA0"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165C7CD"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8AEB7A0" w14:textId="77777777" w:rsidR="00DD6618" w:rsidRPr="00F20EDB" w:rsidRDefault="00DD6618" w:rsidP="00DD6618">
            <w:pPr>
              <w:pStyle w:val="NormalWeb"/>
              <w:spacing w:before="0" w:beforeAutospacing="0" w:after="0" w:afterAutospacing="0"/>
              <w:jc w:val="center"/>
              <w:rPr>
                <w:rFonts w:ascii="Calibri" w:hAnsi="Calibri"/>
                <w:b/>
                <w:bCs/>
                <w:color w:val="000000"/>
                <w:lang w:val="en-US"/>
              </w:rPr>
            </w:pPr>
            <w:r w:rsidRPr="00F20EDB">
              <w:rPr>
                <w:rFonts w:ascii="Calibri" w:hAnsi="Calibri"/>
                <w:b/>
                <w:bCs/>
                <w:color w:val="000000"/>
                <w:lang w:val="en-US"/>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1C738C9"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2DA51AF" w14:textId="77777777" w:rsidR="00DD6618" w:rsidRPr="00F20EDB" w:rsidRDefault="00DD6618" w:rsidP="00DD6618">
            <w:pPr>
              <w:rPr>
                <w:rFonts w:ascii="Calibri" w:hAnsi="Calibri"/>
                <w:color w:val="AEAAAA"/>
                <w:lang w:val="en-US"/>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C7C782C" w14:textId="77777777" w:rsidR="00DD6618" w:rsidRPr="00F20EDB" w:rsidRDefault="00DD6618" w:rsidP="00DD6618">
            <w:pPr>
              <w:pStyle w:val="NormalWeb"/>
              <w:spacing w:before="0" w:beforeAutospacing="0" w:after="0" w:afterAutospacing="0"/>
              <w:jc w:val="center"/>
              <w:rPr>
                <w:rFonts w:ascii="Calibri" w:eastAsiaTheme="minorEastAsia" w:hAnsi="Calibri"/>
                <w:color w:val="AEAAAA"/>
                <w:lang w:val="en-US"/>
              </w:rPr>
            </w:pPr>
            <w:r w:rsidRPr="00F20EDB">
              <w:rPr>
                <w:rFonts w:ascii="Calibri" w:hAnsi="Calibri"/>
                <w:color w:val="AEAAAA"/>
                <w:lang w:val="en-US"/>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E1B0267" w14:textId="77777777" w:rsidR="00DD6618" w:rsidRPr="00F20EDB" w:rsidRDefault="00DD6618" w:rsidP="00DD6618">
            <w:pPr>
              <w:pStyle w:val="NormalWeb"/>
              <w:spacing w:before="0" w:beforeAutospacing="0" w:after="0" w:afterAutospacing="0"/>
              <w:jc w:val="center"/>
              <w:rPr>
                <w:rFonts w:ascii="Calibri" w:hAnsi="Calibri"/>
                <w:color w:val="AEAAAA"/>
                <w:lang w:val="en-US"/>
              </w:rPr>
            </w:pPr>
            <w:r w:rsidRPr="00F20EDB">
              <w:rPr>
                <w:rFonts w:ascii="Calibri" w:hAnsi="Calibri"/>
                <w:color w:val="AEAAAA"/>
                <w:lang w:val="en-US"/>
              </w:rPr>
              <w:t>Don't know</w:t>
            </w:r>
          </w:p>
        </w:tc>
      </w:tr>
    </w:tbl>
    <w:p w14:paraId="7D82175D" w14:textId="77777777" w:rsidR="00DD6618" w:rsidRPr="00F20EDB" w:rsidRDefault="00DD6618" w:rsidP="00DD6618">
      <w:pPr>
        <w:rPr>
          <w:rFonts w:ascii="Calibri" w:hAnsi="Calibri"/>
          <w:color w:val="000000"/>
          <w:sz w:val="16"/>
          <w:szCs w:val="16"/>
          <w:lang w:val="en-US"/>
        </w:rPr>
      </w:pPr>
    </w:p>
    <w:p w14:paraId="02C740A7" w14:textId="77777777" w:rsidR="00DD6618" w:rsidRPr="00F20EDB" w:rsidRDefault="00DD6618" w:rsidP="00DD6618">
      <w:pPr>
        <w:pStyle w:val="Heading1"/>
        <w:pageBreakBefore/>
        <w:spacing w:after="20"/>
        <w:rPr>
          <w:rFonts w:ascii="Calibri" w:eastAsia="Times New Roman" w:hAnsi="Calibri"/>
          <w:caps/>
          <w:color w:val="000000"/>
          <w:sz w:val="30"/>
          <w:szCs w:val="30"/>
          <w:lang w:val="en-US"/>
        </w:rPr>
      </w:pPr>
      <w:r w:rsidRPr="00F20EDB">
        <w:rPr>
          <w:rFonts w:ascii="Calibri" w:eastAsia="Times New Roman" w:hAnsi="Calibri"/>
          <w:caps/>
          <w:color w:val="000000"/>
          <w:sz w:val="30"/>
          <w:szCs w:val="30"/>
          <w:lang w:val="en-US"/>
        </w:rPr>
        <w:lastRenderedPageBreak/>
        <w:t>Type of recommendation</w:t>
      </w:r>
    </w:p>
    <w:tbl>
      <w:tblPr>
        <w:tblW w:w="5000" w:type="pct"/>
        <w:tblCellMar>
          <w:top w:w="15" w:type="dxa"/>
          <w:left w:w="15" w:type="dxa"/>
          <w:bottom w:w="15" w:type="dxa"/>
          <w:right w:w="15" w:type="dxa"/>
        </w:tblCellMar>
        <w:tblLook w:val="04A0" w:firstRow="1" w:lastRow="0" w:firstColumn="1" w:lastColumn="0" w:noHBand="0" w:noVBand="1"/>
      </w:tblPr>
      <w:tblGrid>
        <w:gridCol w:w="2588"/>
        <w:gridCol w:w="2589"/>
        <w:gridCol w:w="2589"/>
        <w:gridCol w:w="2589"/>
        <w:gridCol w:w="2589"/>
      </w:tblGrid>
      <w:tr w:rsidR="00DD6618" w:rsidRPr="00F20EDB" w14:paraId="5362C6CB" w14:textId="77777777" w:rsidTr="00DD6618">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3107EF81" w14:textId="77777777" w:rsidR="00DD6618" w:rsidRPr="00F20EDB" w:rsidRDefault="00DD6618" w:rsidP="00DD6618">
            <w:pPr>
              <w:pStyle w:val="NormalWeb"/>
              <w:spacing w:before="0" w:beforeAutospacing="0" w:after="0" w:afterAutospacing="0"/>
              <w:jc w:val="center"/>
              <w:rPr>
                <w:rFonts w:ascii="Calibri" w:eastAsiaTheme="minorEastAsia" w:hAnsi="Calibri"/>
                <w:color w:val="000000"/>
                <w:lang w:val="en-US"/>
              </w:rPr>
            </w:pPr>
            <w:r w:rsidRPr="00F20EDB">
              <w:rPr>
                <w:rFonts w:ascii="Calibri" w:hAnsi="Calibri"/>
                <w:color w:val="000000"/>
                <w:lang w:val="en-US"/>
              </w:rPr>
              <w:t>Strong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187C017C" w14:textId="77777777" w:rsidR="00DD6618" w:rsidRPr="00F20EDB" w:rsidRDefault="00DD6618" w:rsidP="00DD6618">
            <w:pPr>
              <w:pStyle w:val="NormalWeb"/>
              <w:spacing w:before="0" w:beforeAutospacing="0" w:after="0" w:afterAutospacing="0"/>
              <w:jc w:val="center"/>
              <w:rPr>
                <w:rFonts w:ascii="Calibri" w:hAnsi="Calibri"/>
                <w:color w:val="000000"/>
                <w:lang w:val="en-US"/>
              </w:rPr>
            </w:pPr>
            <w:r w:rsidRPr="00F20EDB">
              <w:rPr>
                <w:rFonts w:ascii="Calibri" w:hAnsi="Calibri"/>
                <w:color w:val="000000"/>
                <w:lang w:val="en-US"/>
              </w:rPr>
              <w:t>Conditional recommendation against the intervention</w:t>
            </w:r>
          </w:p>
        </w:tc>
        <w:tc>
          <w:tcPr>
            <w:tcW w:w="1000" w:type="pct"/>
            <w:tcBorders>
              <w:top w:val="single" w:sz="6" w:space="0" w:color="000000"/>
              <w:left w:val="single" w:sz="6" w:space="0" w:color="000000"/>
              <w:right w:val="single" w:sz="6" w:space="0" w:color="000000"/>
            </w:tcBorders>
            <w:shd w:val="clear" w:color="auto" w:fill="2E74B5"/>
            <w:tcMar>
              <w:top w:w="75" w:type="dxa"/>
              <w:left w:w="0" w:type="dxa"/>
              <w:bottom w:w="0" w:type="dxa"/>
              <w:right w:w="0" w:type="dxa"/>
            </w:tcMar>
            <w:hideMark/>
          </w:tcPr>
          <w:p w14:paraId="68519F74" w14:textId="77777777" w:rsidR="00DD6618" w:rsidRPr="00F20EDB" w:rsidRDefault="00DD6618" w:rsidP="00DD6618">
            <w:pPr>
              <w:pStyle w:val="NormalWeb"/>
              <w:spacing w:before="0" w:beforeAutospacing="0" w:after="0" w:afterAutospacing="0"/>
              <w:jc w:val="center"/>
              <w:rPr>
                <w:rFonts w:ascii="Calibri" w:hAnsi="Calibri"/>
                <w:b/>
                <w:bCs/>
                <w:color w:val="FFFFFF"/>
                <w:lang w:val="en-US"/>
              </w:rPr>
            </w:pPr>
            <w:r w:rsidRPr="00F20EDB">
              <w:rPr>
                <w:rFonts w:ascii="Calibri" w:hAnsi="Calibri"/>
                <w:b/>
                <w:bCs/>
                <w:color w:val="FFFFFF"/>
                <w:lang w:val="en-US"/>
              </w:rPr>
              <w:t>Can’t make a recommenda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1E5F01D4" w14:textId="77777777" w:rsidR="00DD6618" w:rsidRPr="00F20EDB" w:rsidRDefault="00DD6618" w:rsidP="00DD6618">
            <w:pPr>
              <w:pStyle w:val="NormalWeb"/>
              <w:spacing w:before="0" w:beforeAutospacing="0" w:after="0" w:afterAutospacing="0"/>
              <w:jc w:val="center"/>
              <w:rPr>
                <w:rFonts w:ascii="Calibri" w:hAnsi="Calibri"/>
                <w:color w:val="000000"/>
                <w:lang w:val="en-US"/>
              </w:rPr>
            </w:pPr>
            <w:r w:rsidRPr="00F20EDB">
              <w:rPr>
                <w:rFonts w:ascii="Calibri" w:hAnsi="Calibri"/>
                <w:color w:val="000000"/>
                <w:lang w:val="en-US"/>
              </w:rPr>
              <w:t>Conditional recommendation for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3DD5EFF1" w14:textId="77777777" w:rsidR="00DD6618" w:rsidRPr="00F20EDB" w:rsidRDefault="00DD6618" w:rsidP="00DD6618">
            <w:pPr>
              <w:pStyle w:val="NormalWeb"/>
              <w:spacing w:before="0" w:beforeAutospacing="0" w:after="0" w:afterAutospacing="0"/>
              <w:jc w:val="center"/>
              <w:rPr>
                <w:rFonts w:ascii="Calibri" w:hAnsi="Calibri"/>
                <w:color w:val="000000"/>
                <w:lang w:val="en-US"/>
              </w:rPr>
            </w:pPr>
            <w:r w:rsidRPr="00F20EDB">
              <w:rPr>
                <w:rFonts w:ascii="Calibri" w:hAnsi="Calibri"/>
                <w:color w:val="000000"/>
                <w:lang w:val="en-US"/>
              </w:rPr>
              <w:t>Strong recommendation for the intervention</w:t>
            </w:r>
          </w:p>
        </w:tc>
      </w:tr>
      <w:tr w:rsidR="00DD6618" w:rsidRPr="00F20EDB" w14:paraId="56FA0499" w14:textId="77777777" w:rsidTr="00DD6618">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0F713636" w14:textId="77777777" w:rsidR="00DD6618" w:rsidRPr="00F20EDB" w:rsidRDefault="00DD6618" w:rsidP="00DD6618">
            <w:pPr>
              <w:pStyle w:val="marker"/>
              <w:spacing w:before="0" w:beforeAutospacing="0" w:after="0" w:afterAutospacing="0"/>
              <w:jc w:val="center"/>
              <w:rPr>
                <w:color w:val="000000"/>
                <w:lang w:val="en-US"/>
              </w:rPr>
            </w:pPr>
            <w:r w:rsidRPr="00F20EDB">
              <w:rPr>
                <w:color w:val="000000"/>
                <w:lang w:val="en-US"/>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05396EA4" w14:textId="77777777" w:rsidR="00DD6618" w:rsidRPr="00F20EDB" w:rsidRDefault="00DD6618" w:rsidP="00DD6618">
            <w:pPr>
              <w:pStyle w:val="marker"/>
              <w:spacing w:before="0" w:beforeAutospacing="0" w:after="0" w:afterAutospacing="0"/>
              <w:jc w:val="center"/>
              <w:rPr>
                <w:color w:val="000000"/>
                <w:lang w:val="en-US"/>
              </w:rPr>
            </w:pPr>
            <w:r w:rsidRPr="00F20EDB">
              <w:rPr>
                <w:color w:val="000000"/>
                <w:lang w:val="en-US"/>
              </w:rPr>
              <w:t xml:space="preserve">○ </w:t>
            </w:r>
          </w:p>
        </w:tc>
        <w:tc>
          <w:tcPr>
            <w:tcW w:w="1000" w:type="pct"/>
            <w:tcBorders>
              <w:left w:val="single" w:sz="6" w:space="0" w:color="000000"/>
              <w:bottom w:val="single" w:sz="6" w:space="0" w:color="000000"/>
              <w:right w:val="single" w:sz="6" w:space="0" w:color="000000"/>
            </w:tcBorders>
            <w:shd w:val="clear" w:color="auto" w:fill="2E74B5"/>
            <w:tcMar>
              <w:top w:w="0" w:type="dxa"/>
              <w:left w:w="0" w:type="dxa"/>
              <w:bottom w:w="75" w:type="dxa"/>
              <w:right w:w="0" w:type="dxa"/>
            </w:tcMar>
            <w:hideMark/>
          </w:tcPr>
          <w:p w14:paraId="075645D3" w14:textId="77777777" w:rsidR="00DD6618" w:rsidRPr="00F20EDB" w:rsidRDefault="00DD6618" w:rsidP="00DD6618">
            <w:pPr>
              <w:pStyle w:val="marker"/>
              <w:spacing w:before="0" w:beforeAutospacing="0" w:after="0" w:afterAutospacing="0"/>
              <w:jc w:val="center"/>
              <w:rPr>
                <w:b/>
                <w:bCs/>
                <w:color w:val="FFFFFF"/>
                <w:lang w:val="en-US"/>
              </w:rPr>
            </w:pPr>
            <w:r w:rsidRPr="00F20EDB">
              <w:rPr>
                <w:b/>
                <w:bCs/>
                <w:color w:val="FFFFFF"/>
                <w:lang w:val="en-US"/>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13C164A1" w14:textId="77777777" w:rsidR="00DD6618" w:rsidRPr="00F20EDB" w:rsidRDefault="00DD6618" w:rsidP="00DD6618">
            <w:pPr>
              <w:pStyle w:val="marker"/>
              <w:spacing w:before="0" w:beforeAutospacing="0" w:after="0" w:afterAutospacing="0"/>
              <w:jc w:val="center"/>
              <w:rPr>
                <w:color w:val="000000"/>
                <w:lang w:val="en-US"/>
              </w:rPr>
            </w:pPr>
            <w:r w:rsidRPr="00F20EDB">
              <w:rPr>
                <w:color w:val="000000"/>
                <w:lang w:val="en-US"/>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7D3E3812" w14:textId="77777777" w:rsidR="00DD6618" w:rsidRPr="00F20EDB" w:rsidRDefault="00DD6618" w:rsidP="00DD6618">
            <w:pPr>
              <w:pStyle w:val="marker"/>
              <w:spacing w:before="0" w:beforeAutospacing="0" w:after="0" w:afterAutospacing="0"/>
              <w:jc w:val="center"/>
              <w:rPr>
                <w:color w:val="000000"/>
                <w:lang w:val="en-US"/>
              </w:rPr>
            </w:pPr>
            <w:r w:rsidRPr="00F20EDB">
              <w:rPr>
                <w:color w:val="000000"/>
                <w:lang w:val="en-US"/>
              </w:rPr>
              <w:t xml:space="preserve">○ </w:t>
            </w:r>
          </w:p>
        </w:tc>
      </w:tr>
    </w:tbl>
    <w:p w14:paraId="508F3760" w14:textId="77777777" w:rsidR="00DD6618" w:rsidRPr="00F20EDB" w:rsidRDefault="00DD6618" w:rsidP="00DD6618">
      <w:pPr>
        <w:pStyle w:val="Heading1"/>
        <w:spacing w:after="20"/>
        <w:rPr>
          <w:rFonts w:ascii="Calibri" w:eastAsia="Times New Roman" w:hAnsi="Calibri"/>
          <w:caps/>
          <w:color w:val="000000"/>
          <w:sz w:val="30"/>
          <w:szCs w:val="30"/>
          <w:lang w:val="en-US"/>
        </w:rPr>
      </w:pPr>
      <w:r w:rsidRPr="00F20EDB">
        <w:rPr>
          <w:rFonts w:ascii="Calibri" w:eastAsia="Times New Roman" w:hAnsi="Calibri"/>
          <w:caps/>
          <w:color w:val="000000"/>
          <w:sz w:val="30"/>
          <w:szCs w:val="30"/>
          <w:lang w:val="en-US"/>
        </w:rPr>
        <w:t>Conclusions</w:t>
      </w:r>
    </w:p>
    <w:tbl>
      <w:tblPr>
        <w:tblW w:w="5000" w:type="pct"/>
        <w:tblCellMar>
          <w:top w:w="15" w:type="dxa"/>
          <w:left w:w="15" w:type="dxa"/>
          <w:bottom w:w="15" w:type="dxa"/>
          <w:right w:w="15" w:type="dxa"/>
        </w:tblCellMar>
        <w:tblLook w:val="04A0" w:firstRow="1" w:lastRow="0" w:firstColumn="1" w:lastColumn="0" w:noHBand="0" w:noVBand="1"/>
      </w:tblPr>
      <w:tblGrid>
        <w:gridCol w:w="12960"/>
      </w:tblGrid>
      <w:tr w:rsidR="00DD6618" w:rsidRPr="00F20EDB" w14:paraId="03E29A94" w14:textId="77777777" w:rsidTr="00DD6618">
        <w:tc>
          <w:tcPr>
            <w:tcW w:w="0" w:type="auto"/>
            <w:shd w:val="clear" w:color="auto" w:fill="2E74B5"/>
            <w:tcMar>
              <w:top w:w="75" w:type="dxa"/>
              <w:left w:w="75" w:type="dxa"/>
              <w:bottom w:w="75" w:type="dxa"/>
              <w:right w:w="75" w:type="dxa"/>
            </w:tcMar>
            <w:hideMark/>
          </w:tcPr>
          <w:p w14:paraId="214C36E4" w14:textId="77777777" w:rsidR="00DD6618" w:rsidRPr="00F20EDB" w:rsidRDefault="00DD6618" w:rsidP="00DD6618">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Recommendation</w:t>
            </w:r>
          </w:p>
        </w:tc>
      </w:tr>
      <w:tr w:rsidR="00DD6618" w:rsidRPr="00F20EDB" w14:paraId="55B7E76B" w14:textId="77777777" w:rsidTr="00DD6618">
        <w:trPr>
          <w:trHeight w:val="1080"/>
        </w:trPr>
        <w:tc>
          <w:tcPr>
            <w:tcW w:w="0" w:type="auto"/>
            <w:tcMar>
              <w:top w:w="75" w:type="dxa"/>
              <w:left w:w="75" w:type="dxa"/>
              <w:bottom w:w="75" w:type="dxa"/>
              <w:right w:w="75" w:type="dxa"/>
            </w:tcMar>
            <w:hideMark/>
          </w:tcPr>
          <w:p w14:paraId="2750D9C3" w14:textId="77777777" w:rsidR="00DD6618" w:rsidRPr="00F20EDB" w:rsidRDefault="00DD6618" w:rsidP="00DD6618">
            <w:pPr>
              <w:rPr>
                <w:rFonts w:ascii="Calibri" w:hAnsi="Calibri"/>
                <w:lang w:val="en-US"/>
              </w:rPr>
            </w:pPr>
            <w:r w:rsidRPr="00F20EDB">
              <w:rPr>
                <w:rFonts w:ascii="Calibri" w:hAnsi="Calibri"/>
                <w:lang w:val="en-US"/>
              </w:rPr>
              <w:t>For adults with severe or critical CVODI-19, we recommend using pharmacologic venous thromboembolism (VTE) prophylaxis over not using prophylaxis.</w:t>
            </w:r>
          </w:p>
          <w:p w14:paraId="63BED7F1" w14:textId="77777777" w:rsidR="00DD6618" w:rsidRPr="00F20EDB" w:rsidRDefault="00DD6618" w:rsidP="00DD6618">
            <w:pPr>
              <w:rPr>
                <w:rFonts w:ascii="Calibri" w:hAnsi="Calibri"/>
                <w:lang w:val="en-US"/>
              </w:rPr>
            </w:pPr>
          </w:p>
          <w:p w14:paraId="2B6F2B0B" w14:textId="77777777" w:rsidR="00DD6618" w:rsidRPr="00F20EDB" w:rsidRDefault="00DD6618" w:rsidP="00DD6618">
            <w:pPr>
              <w:rPr>
                <w:rFonts w:ascii="Calibri" w:hAnsi="Calibri"/>
                <w:lang w:val="en-US"/>
              </w:rPr>
            </w:pPr>
            <w:r w:rsidRPr="00F20EDB">
              <w:rPr>
                <w:rFonts w:ascii="Calibri" w:hAnsi="Calibri"/>
                <w:lang w:val="en-US"/>
              </w:rPr>
              <w:t>Note:</w:t>
            </w:r>
          </w:p>
          <w:p w14:paraId="62D30D73" w14:textId="77777777" w:rsidR="00DD6618" w:rsidRPr="00F20EDB" w:rsidRDefault="00DD6618" w:rsidP="00DD6618">
            <w:pPr>
              <w:rPr>
                <w:rFonts w:ascii="Calibri" w:hAnsi="Calibri"/>
                <w:lang w:val="en-US"/>
              </w:rPr>
            </w:pPr>
            <w:r w:rsidRPr="00F20EDB">
              <w:rPr>
                <w:rFonts w:ascii="Calibri" w:hAnsi="Calibri"/>
                <w:lang w:val="en-US"/>
              </w:rPr>
              <w:t>Agreement was 100% on not making recommendation, the panel contemplated a conditional recommendation against therapeutic anticoagulation, but due to the huge uncertainty we were not able to issue an evidence-based  recommendation.</w:t>
            </w:r>
          </w:p>
        </w:tc>
      </w:tr>
      <w:tr w:rsidR="00DD6618" w:rsidRPr="00F20EDB" w14:paraId="299D56BD" w14:textId="77777777" w:rsidTr="00DD6618">
        <w:tc>
          <w:tcPr>
            <w:tcW w:w="0" w:type="auto"/>
            <w:tcMar>
              <w:top w:w="0" w:type="dxa"/>
              <w:left w:w="0" w:type="dxa"/>
              <w:bottom w:w="0" w:type="dxa"/>
              <w:right w:w="0" w:type="dxa"/>
            </w:tcMar>
            <w:hideMark/>
          </w:tcPr>
          <w:p w14:paraId="0B35CA44" w14:textId="77777777" w:rsidR="00DD6618" w:rsidRPr="00F20EDB" w:rsidRDefault="00DD6618" w:rsidP="00DD6618">
            <w:pPr>
              <w:rPr>
                <w:rFonts w:ascii="Calibri" w:hAnsi="Calibri"/>
                <w:lang w:val="en-US"/>
              </w:rPr>
            </w:pPr>
          </w:p>
        </w:tc>
      </w:tr>
      <w:tr w:rsidR="00DD6618" w:rsidRPr="00F20EDB" w14:paraId="143C06D5" w14:textId="77777777" w:rsidTr="00DD6618">
        <w:tc>
          <w:tcPr>
            <w:tcW w:w="0" w:type="auto"/>
            <w:shd w:val="clear" w:color="auto" w:fill="2E74B5"/>
            <w:tcMar>
              <w:top w:w="75" w:type="dxa"/>
              <w:left w:w="75" w:type="dxa"/>
              <w:bottom w:w="75" w:type="dxa"/>
              <w:right w:w="75" w:type="dxa"/>
            </w:tcMar>
            <w:hideMark/>
          </w:tcPr>
          <w:p w14:paraId="141567CE" w14:textId="77777777" w:rsidR="00DD6618" w:rsidRPr="00F20EDB" w:rsidRDefault="00DD6618" w:rsidP="00DD6618">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Justification</w:t>
            </w:r>
          </w:p>
        </w:tc>
      </w:tr>
      <w:tr w:rsidR="00DD6618" w:rsidRPr="00F20EDB" w14:paraId="469108CD" w14:textId="77777777" w:rsidTr="00DD6618">
        <w:trPr>
          <w:trHeight w:val="1080"/>
        </w:trPr>
        <w:tc>
          <w:tcPr>
            <w:tcW w:w="0" w:type="auto"/>
            <w:tcMar>
              <w:top w:w="75" w:type="dxa"/>
              <w:left w:w="75" w:type="dxa"/>
              <w:bottom w:w="75" w:type="dxa"/>
              <w:right w:w="75" w:type="dxa"/>
            </w:tcMar>
            <w:hideMark/>
          </w:tcPr>
          <w:p w14:paraId="5DDEC74F" w14:textId="77777777" w:rsidR="00DD6618" w:rsidRPr="00F20EDB" w:rsidRDefault="00DD6618" w:rsidP="00DD6618">
            <w:pPr>
              <w:rPr>
                <w:rFonts w:ascii="Calibri" w:hAnsi="Calibri"/>
                <w:lang w:val="en-US"/>
              </w:rPr>
            </w:pPr>
            <w:r w:rsidRPr="00F20EDB">
              <w:rPr>
                <w:rFonts w:ascii="Calibri" w:hAnsi="Calibri"/>
                <w:lang w:val="en-US"/>
              </w:rPr>
              <w:t>Although the event rate of VTE is reported to be higher in COVID-19 patients, there are no clinical trials to show that empiric therapeutic anticoagulation improve outcomes, in addition, there are risks with therapeutic anticoagulation. Therefore, the panel felt that there is insufficient evidence to support any recommendation on the use of systemic anticoagulation.</w:t>
            </w:r>
          </w:p>
        </w:tc>
      </w:tr>
    </w:tbl>
    <w:p w14:paraId="450B77EA" w14:textId="77777777" w:rsidR="00DD6618" w:rsidRPr="00F20EDB" w:rsidRDefault="00DD6618" w:rsidP="00DD6618">
      <w:pPr>
        <w:rPr>
          <w:rFonts w:ascii="Calibri" w:hAnsi="Calibri"/>
          <w:vanish/>
          <w:color w:val="000000"/>
          <w:lang w:val="en-US"/>
        </w:rPr>
      </w:pPr>
    </w:p>
    <w:p w14:paraId="640424DF" w14:textId="77777777" w:rsidR="00DD6618" w:rsidRPr="00F20EDB" w:rsidRDefault="00DD6618" w:rsidP="00DD6618">
      <w:pPr>
        <w:rPr>
          <w:rFonts w:ascii="Calibri" w:hAnsi="Calibri"/>
          <w:vanish/>
          <w:color w:val="000000"/>
          <w:lang w:val="en-US"/>
        </w:rPr>
      </w:pPr>
    </w:p>
    <w:tbl>
      <w:tblPr>
        <w:tblW w:w="5000" w:type="pct"/>
        <w:tblCellMar>
          <w:top w:w="15" w:type="dxa"/>
          <w:left w:w="15" w:type="dxa"/>
          <w:bottom w:w="15" w:type="dxa"/>
          <w:right w:w="15" w:type="dxa"/>
        </w:tblCellMar>
        <w:tblLook w:val="04A0" w:firstRow="1" w:lastRow="0" w:firstColumn="1" w:lastColumn="0" w:noHBand="0" w:noVBand="1"/>
      </w:tblPr>
      <w:tblGrid>
        <w:gridCol w:w="12960"/>
      </w:tblGrid>
      <w:tr w:rsidR="00DD6618" w:rsidRPr="00F20EDB" w14:paraId="4D5B18AC" w14:textId="77777777" w:rsidTr="00DD6618">
        <w:tc>
          <w:tcPr>
            <w:tcW w:w="0" w:type="auto"/>
            <w:shd w:val="clear" w:color="auto" w:fill="2E74B5"/>
            <w:tcMar>
              <w:top w:w="75" w:type="dxa"/>
              <w:left w:w="75" w:type="dxa"/>
              <w:bottom w:w="75" w:type="dxa"/>
              <w:right w:w="75" w:type="dxa"/>
            </w:tcMar>
            <w:hideMark/>
          </w:tcPr>
          <w:p w14:paraId="0E076930" w14:textId="77777777" w:rsidR="00DD6618" w:rsidRPr="00F20EDB" w:rsidRDefault="00DD6618" w:rsidP="00DD6618">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t>Monitoring and evaluation</w:t>
            </w:r>
          </w:p>
        </w:tc>
      </w:tr>
      <w:tr w:rsidR="00DD6618" w:rsidRPr="00F20EDB" w14:paraId="1C669410" w14:textId="77777777" w:rsidTr="00DD6618">
        <w:trPr>
          <w:trHeight w:val="1080"/>
        </w:trPr>
        <w:tc>
          <w:tcPr>
            <w:tcW w:w="0" w:type="auto"/>
            <w:tcMar>
              <w:top w:w="75" w:type="dxa"/>
              <w:left w:w="75" w:type="dxa"/>
              <w:bottom w:w="75" w:type="dxa"/>
              <w:right w:w="75" w:type="dxa"/>
            </w:tcMar>
            <w:hideMark/>
          </w:tcPr>
          <w:p w14:paraId="3ACE6E34" w14:textId="77777777" w:rsidR="00DD6618" w:rsidRPr="00F20EDB" w:rsidRDefault="00DD6618" w:rsidP="00DD6618">
            <w:pPr>
              <w:rPr>
                <w:rFonts w:ascii="Calibri" w:hAnsi="Calibri"/>
                <w:lang w:val="en-US"/>
              </w:rPr>
            </w:pPr>
            <w:r w:rsidRPr="00F20EDB">
              <w:rPr>
                <w:rFonts w:ascii="Calibri" w:hAnsi="Calibri"/>
                <w:lang w:val="en-US"/>
              </w:rPr>
              <w:t>Institutions should monitor the rate of VTE in COVID-19 patients</w:t>
            </w:r>
          </w:p>
        </w:tc>
      </w:tr>
      <w:tr w:rsidR="00DD6618" w:rsidRPr="00F20EDB" w14:paraId="24AA486E" w14:textId="77777777" w:rsidTr="00DD6618">
        <w:trPr>
          <w:trHeight w:val="270"/>
        </w:trPr>
        <w:tc>
          <w:tcPr>
            <w:tcW w:w="0" w:type="auto"/>
            <w:shd w:val="clear" w:color="auto" w:fill="2E74B5"/>
            <w:tcMar>
              <w:top w:w="75" w:type="dxa"/>
              <w:left w:w="75" w:type="dxa"/>
              <w:bottom w:w="75" w:type="dxa"/>
              <w:right w:w="75" w:type="dxa"/>
            </w:tcMar>
            <w:hideMark/>
          </w:tcPr>
          <w:p w14:paraId="264AF51E" w14:textId="77777777" w:rsidR="00DD6618" w:rsidRPr="00F20EDB" w:rsidRDefault="00DD6618" w:rsidP="00DD6618">
            <w:pPr>
              <w:pStyle w:val="Heading2"/>
              <w:spacing w:before="0"/>
              <w:rPr>
                <w:rFonts w:ascii="Calibri" w:eastAsia="Times New Roman" w:hAnsi="Calibri"/>
                <w:color w:val="FFFFFF"/>
                <w:sz w:val="24"/>
                <w:szCs w:val="24"/>
                <w:lang w:val="en-US"/>
              </w:rPr>
            </w:pPr>
            <w:r w:rsidRPr="00F20EDB">
              <w:rPr>
                <w:rFonts w:ascii="Calibri" w:eastAsia="Times New Roman" w:hAnsi="Calibri"/>
                <w:color w:val="FFFFFF"/>
                <w:sz w:val="24"/>
                <w:szCs w:val="24"/>
                <w:lang w:val="en-US"/>
              </w:rPr>
              <w:lastRenderedPageBreak/>
              <w:t>Research priorities</w:t>
            </w:r>
          </w:p>
        </w:tc>
      </w:tr>
      <w:tr w:rsidR="00DD6618" w:rsidRPr="00F20EDB" w14:paraId="074EFE87" w14:textId="77777777" w:rsidTr="00DD6618">
        <w:trPr>
          <w:trHeight w:val="970"/>
        </w:trPr>
        <w:tc>
          <w:tcPr>
            <w:tcW w:w="0" w:type="auto"/>
            <w:tcMar>
              <w:top w:w="75" w:type="dxa"/>
              <w:left w:w="75" w:type="dxa"/>
              <w:bottom w:w="75" w:type="dxa"/>
              <w:right w:w="75" w:type="dxa"/>
            </w:tcMar>
            <w:hideMark/>
          </w:tcPr>
          <w:p w14:paraId="33A97735" w14:textId="77777777" w:rsidR="00DD6618" w:rsidRPr="00F20EDB" w:rsidRDefault="00DD6618" w:rsidP="00DD6618">
            <w:pPr>
              <w:rPr>
                <w:rFonts w:ascii="Calibri" w:hAnsi="Calibri"/>
                <w:lang w:val="en-US"/>
              </w:rPr>
            </w:pPr>
            <w:r w:rsidRPr="00F20EDB">
              <w:rPr>
                <w:rFonts w:ascii="Calibri" w:hAnsi="Calibri"/>
                <w:lang w:val="en-US"/>
              </w:rPr>
              <w:t>There are ongoing clinical trials that will examine the efficacy and safety of anticoagulation in COVID-19 patients.</w:t>
            </w:r>
          </w:p>
        </w:tc>
      </w:tr>
    </w:tbl>
    <w:p w14:paraId="7C874573" w14:textId="77777777" w:rsidR="00DD6618" w:rsidRPr="00F20EDB" w:rsidRDefault="00DD6618" w:rsidP="00DD6618">
      <w:pPr>
        <w:rPr>
          <w:lang w:val="en-US"/>
        </w:rPr>
      </w:pPr>
    </w:p>
    <w:p w14:paraId="2D56C4E2" w14:textId="77777777" w:rsidR="001F60B1" w:rsidRPr="00F20EDB" w:rsidRDefault="001F60B1" w:rsidP="00DD6618">
      <w:pPr>
        <w:rPr>
          <w:rFonts w:ascii="Garamond" w:hAnsi="Garamond"/>
          <w:lang w:val="en-US"/>
        </w:rPr>
        <w:sectPr w:rsidR="001F60B1" w:rsidRPr="00F20EDB" w:rsidSect="00173CDC">
          <w:pgSz w:w="15840" w:h="12240" w:orient="landscape"/>
          <w:pgMar w:top="1440" w:right="1440" w:bottom="1440" w:left="1440" w:header="708" w:footer="708" w:gutter="0"/>
          <w:cols w:space="708"/>
          <w:docGrid w:linePitch="360"/>
        </w:sectPr>
      </w:pPr>
    </w:p>
    <w:p w14:paraId="40DB20DD" w14:textId="197B3043" w:rsidR="001F60B1" w:rsidRPr="00F20EDB" w:rsidRDefault="001F60B1" w:rsidP="00DD6618">
      <w:pPr>
        <w:rPr>
          <w:rFonts w:ascii="Garamond" w:hAnsi="Garamond"/>
          <w:b/>
          <w:bCs/>
          <w:lang w:val="en-US"/>
        </w:rPr>
      </w:pPr>
      <w:r w:rsidRPr="00F20EDB">
        <w:rPr>
          <w:rFonts w:ascii="Garamond" w:hAnsi="Garamond"/>
          <w:b/>
          <w:bCs/>
          <w:lang w:val="en-US"/>
        </w:rPr>
        <w:lastRenderedPageBreak/>
        <w:t>References</w:t>
      </w:r>
    </w:p>
    <w:p w14:paraId="5FF338C9" w14:textId="77777777" w:rsidR="001F60B1" w:rsidRPr="00F20EDB" w:rsidRDefault="001F60B1" w:rsidP="00DD6618">
      <w:pPr>
        <w:rPr>
          <w:rFonts w:ascii="Garamond" w:hAnsi="Garamond"/>
          <w:lang w:val="en-US"/>
        </w:rPr>
      </w:pPr>
    </w:p>
    <w:p w14:paraId="580AFE0E" w14:textId="77777777" w:rsidR="001F60B1" w:rsidRPr="00F20EDB" w:rsidRDefault="001F60B1" w:rsidP="001F60B1">
      <w:pPr>
        <w:pStyle w:val="EndNoteBibliography"/>
        <w:ind w:left="720" w:hanging="720"/>
        <w:rPr>
          <w:noProof/>
        </w:rPr>
      </w:pPr>
      <w:r w:rsidRPr="00F20EDB">
        <w:rPr>
          <w:rFonts w:ascii="Garamond" w:hAnsi="Garamond"/>
        </w:rPr>
        <w:fldChar w:fldCharType="begin"/>
      </w:r>
      <w:r w:rsidRPr="00F20EDB">
        <w:rPr>
          <w:rFonts w:ascii="Garamond" w:hAnsi="Garamond"/>
        </w:rPr>
        <w:instrText xml:space="preserve"> ADDIN EN.REFLIST </w:instrText>
      </w:r>
      <w:r w:rsidRPr="00F20EDB">
        <w:rPr>
          <w:rFonts w:ascii="Garamond" w:hAnsi="Garamond"/>
        </w:rPr>
        <w:fldChar w:fldCharType="separate"/>
      </w:r>
      <w:r w:rsidRPr="00F20EDB">
        <w:rPr>
          <w:noProof/>
        </w:rPr>
        <w:t>1.</w:t>
      </w:r>
      <w:r w:rsidRPr="00F20EDB">
        <w:rPr>
          <w:noProof/>
        </w:rPr>
        <w:tab/>
        <w:t>Alhazzani W, Lewis K, Jaeschke R, Rochwerg B, Moller MH, Evans L, Wilson KC, Patel S, Coopersmith CM, Cecconi M, Guyatt G, Akl EA, (2018) Conflicts of interest disclosure forms and management in critical care clinical practice guidelines. Intensive Care Med 44: 1691-1698</w:t>
      </w:r>
    </w:p>
    <w:p w14:paraId="6C017C1B" w14:textId="77777777" w:rsidR="001F60B1" w:rsidRPr="00F20EDB" w:rsidRDefault="001F60B1" w:rsidP="001F60B1">
      <w:pPr>
        <w:pStyle w:val="EndNoteBibliography"/>
        <w:ind w:left="720" w:hanging="720"/>
        <w:rPr>
          <w:noProof/>
        </w:rPr>
      </w:pPr>
      <w:r w:rsidRPr="00F20EDB">
        <w:rPr>
          <w:noProof/>
        </w:rPr>
        <w:t>2.</w:t>
      </w:r>
      <w:r w:rsidRPr="00F20EDB">
        <w:rPr>
          <w:noProof/>
        </w:rPr>
        <w:tab/>
        <w:t>Vandvik PO, Alhazzani W, Moller MH, (2018) Understanding conflicts of interest. Intensive Care Med 44: 1738-1740</w:t>
      </w:r>
    </w:p>
    <w:p w14:paraId="33CC7A61" w14:textId="77777777" w:rsidR="001F60B1" w:rsidRPr="00F20EDB" w:rsidRDefault="001F60B1" w:rsidP="001F60B1">
      <w:pPr>
        <w:pStyle w:val="EndNoteBibliography"/>
        <w:ind w:left="720" w:hanging="720"/>
        <w:rPr>
          <w:noProof/>
        </w:rPr>
      </w:pPr>
      <w:r w:rsidRPr="00F20EDB">
        <w:rPr>
          <w:noProof/>
        </w:rPr>
        <w:t>3.</w:t>
      </w:r>
      <w:r w:rsidRPr="00F20EDB">
        <w:rPr>
          <w:noProof/>
        </w:rPr>
        <w:tab/>
        <w:t>Schunemann HJ, Wiercioch W, Brozek J, Etxeandia-Ikobaltzeta I, Mustafa RA, Manja V, Brignardello-Petersen R, Neumann I, Falavigna M, Alhazzani W, Santesso N, Zhang Y, Meerpohl JJ, Morgan RL, Rochwerg B, Darzi A, Rojas MX, Carrasco-Labra A, Adi Y, AlRayees Z, Riva J, Bollig C, Moore A, Yepes-Nunez JJ, Cuello C, Waziry R, Akl EA, (2017) GRADE Evidence to Decision (EtD) frameworks for adoption, adaptation, and de novo development of trustworthy recommendations: GRADE-ADOLOPMENT. J Clin Epidemiol 81: 101-110</w:t>
      </w:r>
    </w:p>
    <w:p w14:paraId="4F469F50" w14:textId="77777777" w:rsidR="001F60B1" w:rsidRPr="00F20EDB" w:rsidRDefault="001F60B1" w:rsidP="001F60B1">
      <w:pPr>
        <w:pStyle w:val="EndNoteBibliography"/>
        <w:ind w:left="720" w:hanging="720"/>
        <w:rPr>
          <w:noProof/>
        </w:rPr>
      </w:pPr>
      <w:r w:rsidRPr="00F20EDB">
        <w:rPr>
          <w:noProof/>
        </w:rPr>
        <w:t>4.</w:t>
      </w:r>
      <w:r w:rsidRPr="00F20EDB">
        <w:rPr>
          <w:noProof/>
        </w:rPr>
        <w:tab/>
        <w:t xml:space="preserve">Alhazzani W, Moller MH, Arabi YM, Loeb M, Gong MN, Fan E, Oczkowski S, Levy MM, Derde L, Dzierba A, Du B, Aboodi M, Wunsch H, Cecconi M, Koh Y, Chertow DS, Maitland K, Alshamsi F, Belley-Cote E, Greco M, Laundy M, Morgan JS, Kesecioglu J, McGeer A, Mermel L, Mammen MJ, Alexander PE, Arrington A, Centofanti JE, Citerio G, Baw B, Memish ZA, Hammond N, Hayden FG, Evans L, Rhodes A, (2020) Surviving Sepsis Campaign: guidelines on the management of critically ill adults with Coronavirus Disease 2019 (COVID-19). Intensive Care Med </w:t>
      </w:r>
    </w:p>
    <w:p w14:paraId="13944A34" w14:textId="77777777" w:rsidR="001F60B1" w:rsidRPr="00F20EDB" w:rsidRDefault="001F60B1" w:rsidP="001F60B1">
      <w:pPr>
        <w:pStyle w:val="EndNoteBibliography"/>
        <w:ind w:left="720" w:hanging="720"/>
        <w:rPr>
          <w:noProof/>
        </w:rPr>
      </w:pPr>
      <w:r w:rsidRPr="00F20EDB">
        <w:rPr>
          <w:noProof/>
        </w:rPr>
        <w:t>5.</w:t>
      </w:r>
      <w:r w:rsidRPr="00F20EDB">
        <w:rPr>
          <w:noProof/>
        </w:rPr>
        <w:tab/>
        <w:t xml:space="preserve">Alhazzani W, Moller MH, Arabi YM, Loeb M, Gong MN, Fan E, Oczkowski S, Levy MM, Derde L, Dzierba A, Du B, Aboodi M, Wunsch H, Cecconi M, Koh Y, Chertow DS, Maitland K, Alshamsi F, Belley-Cote E, Greco M, Laundy M, Morgan JS, Kesecioglu J, McGeer A, Mermel L, Mammen MJ, Alexander PE, Arrington A, Centofanti JE, Citerio G, Baw B, Memish ZA, Hammond N, Hayden FG, Evans L, Rhodes A, (2020) Surviving Sepsis Campaign: Guidelines on the Management of Critically Ill Adults with Coronavirus Disease 2019 (COVID-19). Crit Care Med </w:t>
      </w:r>
    </w:p>
    <w:p w14:paraId="0628CFDF" w14:textId="77777777" w:rsidR="001F60B1" w:rsidRPr="00F20EDB" w:rsidRDefault="001F60B1" w:rsidP="001F60B1">
      <w:pPr>
        <w:pStyle w:val="EndNoteBibliography"/>
        <w:ind w:left="720" w:hanging="720"/>
        <w:rPr>
          <w:noProof/>
        </w:rPr>
      </w:pPr>
      <w:r w:rsidRPr="00F20EDB">
        <w:rPr>
          <w:noProof/>
        </w:rPr>
        <w:t>6.</w:t>
      </w:r>
      <w:r w:rsidRPr="00F20EDB">
        <w:rPr>
          <w:noProof/>
        </w:rPr>
        <w:tab/>
        <w:t>Guyatt GH, Oxman AD, Vist GE, Kunz R, Falck-Ytter Y, Alonso-Coello P, Schunemann HJ, Group GW, (2008) GRADE: an emerging consensus on rating quality of evidence and strength of recommendations. BMJ 336: 924-926</w:t>
      </w:r>
    </w:p>
    <w:p w14:paraId="6B67D1CD" w14:textId="0CCF4222" w:rsidR="00173CDC" w:rsidRPr="00F20EDB" w:rsidRDefault="001F60B1" w:rsidP="00DD6618">
      <w:pPr>
        <w:rPr>
          <w:rFonts w:ascii="Garamond" w:hAnsi="Garamond"/>
          <w:lang w:val="en-US"/>
        </w:rPr>
      </w:pPr>
      <w:r w:rsidRPr="00F20EDB">
        <w:rPr>
          <w:rFonts w:ascii="Garamond" w:hAnsi="Garamond"/>
          <w:lang w:val="en-US"/>
        </w:rPr>
        <w:fldChar w:fldCharType="end"/>
      </w:r>
    </w:p>
    <w:sectPr w:rsidR="00173CDC" w:rsidRPr="00F20EDB" w:rsidSect="00173CDC">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75AE96" w14:textId="77777777" w:rsidR="001701E6" w:rsidRDefault="001701E6" w:rsidP="00B01A60">
      <w:r>
        <w:separator/>
      </w:r>
    </w:p>
  </w:endnote>
  <w:endnote w:type="continuationSeparator" w:id="0">
    <w:p w14:paraId="3DA72084" w14:textId="77777777" w:rsidR="001701E6" w:rsidRDefault="001701E6" w:rsidP="00B01A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altName w:val="Helvetic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Verdana">
    <w:panose1 w:val="020B0604030504040204"/>
    <w:charset w:val="00"/>
    <w:family w:val="swiss"/>
    <w:pitch w:val="variable"/>
    <w:sig w:usb0="A10006FF" w:usb1="4000205B" w:usb2="00000010" w:usb3="00000000" w:csb0="0000019F" w:csb1="00000000"/>
  </w:font>
  <w:font w:name="Arial Narrow">
    <w:altName w:val="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19961832"/>
      <w:docPartObj>
        <w:docPartGallery w:val="Page Numbers (Bottom of Page)"/>
        <w:docPartUnique/>
      </w:docPartObj>
    </w:sdtPr>
    <w:sdtEndPr>
      <w:rPr>
        <w:rStyle w:val="PageNumber"/>
      </w:rPr>
    </w:sdtEndPr>
    <w:sdtContent>
      <w:p w14:paraId="37DB62A3" w14:textId="6F5937CB" w:rsidR="00DD6618" w:rsidRDefault="00DD6618" w:rsidP="00B70CD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97E93C" w14:textId="77777777" w:rsidR="00DD6618" w:rsidRDefault="00DD6618" w:rsidP="001B1F6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82334185"/>
      <w:docPartObj>
        <w:docPartGallery w:val="Page Numbers (Bottom of Page)"/>
        <w:docPartUnique/>
      </w:docPartObj>
    </w:sdtPr>
    <w:sdtEndPr>
      <w:rPr>
        <w:rStyle w:val="PageNumber"/>
      </w:rPr>
    </w:sdtEndPr>
    <w:sdtContent>
      <w:p w14:paraId="69364E66" w14:textId="24FD97D2" w:rsidR="00DD6618" w:rsidRDefault="00DD6618" w:rsidP="00B70CD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9F438DD" w14:textId="77777777" w:rsidR="00DD6618" w:rsidRDefault="00DD6618" w:rsidP="001B1F6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05E284" w14:textId="77777777" w:rsidR="001701E6" w:rsidRDefault="001701E6" w:rsidP="00B01A60">
      <w:r>
        <w:separator/>
      </w:r>
    </w:p>
  </w:footnote>
  <w:footnote w:type="continuationSeparator" w:id="0">
    <w:p w14:paraId="4270C7F5" w14:textId="77777777" w:rsidR="001701E6" w:rsidRDefault="001701E6" w:rsidP="00B01A6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F698D5" w14:textId="779D1839" w:rsidR="00DD6618" w:rsidRDefault="00DD6618">
    <w:pPr>
      <w:pStyle w:val="Header"/>
    </w:pPr>
    <w:r>
      <w:t>SSC COVID-19 Guidelines</w:t>
    </w:r>
  </w:p>
  <w:p w14:paraId="60B736C5" w14:textId="5EBF9DA2" w:rsidR="00DD6618" w:rsidRPr="00B01A60" w:rsidRDefault="00DD6618">
    <w:pPr>
      <w:pStyle w:val="Header"/>
    </w:pPr>
    <w:r>
      <w:t xml:space="preserve">Supplement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6D387D"/>
    <w:multiLevelType w:val="multilevel"/>
    <w:tmpl w:val="A58EB3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E1C0734"/>
    <w:multiLevelType w:val="hybridMultilevel"/>
    <w:tmpl w:val="9E76BAC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60C7377"/>
    <w:multiLevelType w:val="multilevel"/>
    <w:tmpl w:val="E5BE60A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 w15:restartNumberingAfterBreak="0">
    <w:nsid w:val="1A270569"/>
    <w:multiLevelType w:val="multilevel"/>
    <w:tmpl w:val="97203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AC77210"/>
    <w:multiLevelType w:val="hybridMultilevel"/>
    <w:tmpl w:val="C86C953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2194B66"/>
    <w:multiLevelType w:val="hybridMultilevel"/>
    <w:tmpl w:val="9E76BAC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6E00FD4"/>
    <w:multiLevelType w:val="multilevel"/>
    <w:tmpl w:val="EDE658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6F421C5"/>
    <w:multiLevelType w:val="hybridMultilevel"/>
    <w:tmpl w:val="78802D9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C091D2C"/>
    <w:multiLevelType w:val="multilevel"/>
    <w:tmpl w:val="A3D228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E5362FB"/>
    <w:multiLevelType w:val="hybridMultilevel"/>
    <w:tmpl w:val="7A987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FDD6049"/>
    <w:multiLevelType w:val="multilevel"/>
    <w:tmpl w:val="217037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0DA532E"/>
    <w:multiLevelType w:val="multilevel"/>
    <w:tmpl w:val="B0C61998"/>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2" w15:restartNumberingAfterBreak="0">
    <w:nsid w:val="3238405F"/>
    <w:multiLevelType w:val="hybridMultilevel"/>
    <w:tmpl w:val="78802D9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3992DB4"/>
    <w:multiLevelType w:val="hybridMultilevel"/>
    <w:tmpl w:val="9E76BA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284930"/>
    <w:multiLevelType w:val="multilevel"/>
    <w:tmpl w:val="023AC9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A2D0E14"/>
    <w:multiLevelType w:val="hybridMultilevel"/>
    <w:tmpl w:val="78802D96"/>
    <w:lvl w:ilvl="0" w:tplc="0409000F">
      <w:start w:val="1"/>
      <w:numFmt w:val="decimal"/>
      <w:lvlText w:val="%1."/>
      <w:lvlJc w:val="left"/>
      <w:pPr>
        <w:ind w:left="360" w:hanging="360"/>
      </w:pPr>
      <w:rPr>
        <w:rFonts w:hint="default"/>
      </w:rPr>
    </w:lvl>
    <w:lvl w:ilvl="1" w:tplc="04090019">
      <w:start w:val="1"/>
      <w:numFmt w:val="lowerLetter"/>
      <w:lvlText w:val="%2."/>
      <w:lvlJc w:val="left"/>
      <w:pPr>
        <w:ind w:left="88" w:hanging="360"/>
      </w:pPr>
    </w:lvl>
    <w:lvl w:ilvl="2" w:tplc="0409001B" w:tentative="1">
      <w:start w:val="1"/>
      <w:numFmt w:val="lowerRoman"/>
      <w:lvlText w:val="%3."/>
      <w:lvlJc w:val="right"/>
      <w:pPr>
        <w:ind w:left="808" w:hanging="180"/>
      </w:pPr>
    </w:lvl>
    <w:lvl w:ilvl="3" w:tplc="0409000F" w:tentative="1">
      <w:start w:val="1"/>
      <w:numFmt w:val="decimal"/>
      <w:lvlText w:val="%4."/>
      <w:lvlJc w:val="left"/>
      <w:pPr>
        <w:ind w:left="1528" w:hanging="360"/>
      </w:pPr>
    </w:lvl>
    <w:lvl w:ilvl="4" w:tplc="04090019" w:tentative="1">
      <w:start w:val="1"/>
      <w:numFmt w:val="lowerLetter"/>
      <w:lvlText w:val="%5."/>
      <w:lvlJc w:val="left"/>
      <w:pPr>
        <w:ind w:left="2248" w:hanging="360"/>
      </w:pPr>
    </w:lvl>
    <w:lvl w:ilvl="5" w:tplc="0409001B" w:tentative="1">
      <w:start w:val="1"/>
      <w:numFmt w:val="lowerRoman"/>
      <w:lvlText w:val="%6."/>
      <w:lvlJc w:val="right"/>
      <w:pPr>
        <w:ind w:left="2968" w:hanging="180"/>
      </w:pPr>
    </w:lvl>
    <w:lvl w:ilvl="6" w:tplc="0409000F" w:tentative="1">
      <w:start w:val="1"/>
      <w:numFmt w:val="decimal"/>
      <w:lvlText w:val="%7."/>
      <w:lvlJc w:val="left"/>
      <w:pPr>
        <w:ind w:left="3688" w:hanging="360"/>
      </w:pPr>
    </w:lvl>
    <w:lvl w:ilvl="7" w:tplc="04090019" w:tentative="1">
      <w:start w:val="1"/>
      <w:numFmt w:val="lowerLetter"/>
      <w:lvlText w:val="%8."/>
      <w:lvlJc w:val="left"/>
      <w:pPr>
        <w:ind w:left="4408" w:hanging="360"/>
      </w:pPr>
    </w:lvl>
    <w:lvl w:ilvl="8" w:tplc="0409001B" w:tentative="1">
      <w:start w:val="1"/>
      <w:numFmt w:val="lowerRoman"/>
      <w:lvlText w:val="%9."/>
      <w:lvlJc w:val="right"/>
      <w:pPr>
        <w:ind w:left="5128" w:hanging="180"/>
      </w:pPr>
    </w:lvl>
  </w:abstractNum>
  <w:abstractNum w:abstractNumId="16" w15:restartNumberingAfterBreak="0">
    <w:nsid w:val="470C55A6"/>
    <w:multiLevelType w:val="hybridMultilevel"/>
    <w:tmpl w:val="6D1C43EA"/>
    <w:lvl w:ilvl="0" w:tplc="FF84EF56">
      <w:start w:val="1"/>
      <w:numFmt w:val="decimal"/>
      <w:lvlText w:val="%1."/>
      <w:lvlJc w:val="left"/>
      <w:pPr>
        <w:ind w:left="300" w:hanging="360"/>
      </w:pPr>
      <w:rPr>
        <w:rFonts w:hint="default"/>
      </w:rPr>
    </w:lvl>
    <w:lvl w:ilvl="1" w:tplc="04090019" w:tentative="1">
      <w:start w:val="1"/>
      <w:numFmt w:val="lowerLetter"/>
      <w:lvlText w:val="%2."/>
      <w:lvlJc w:val="left"/>
      <w:pPr>
        <w:ind w:left="1020" w:hanging="360"/>
      </w:pPr>
    </w:lvl>
    <w:lvl w:ilvl="2" w:tplc="0409001B" w:tentative="1">
      <w:start w:val="1"/>
      <w:numFmt w:val="lowerRoman"/>
      <w:lvlText w:val="%3."/>
      <w:lvlJc w:val="right"/>
      <w:pPr>
        <w:ind w:left="1740" w:hanging="180"/>
      </w:pPr>
    </w:lvl>
    <w:lvl w:ilvl="3" w:tplc="0409000F" w:tentative="1">
      <w:start w:val="1"/>
      <w:numFmt w:val="decimal"/>
      <w:lvlText w:val="%4."/>
      <w:lvlJc w:val="left"/>
      <w:pPr>
        <w:ind w:left="2460" w:hanging="360"/>
      </w:pPr>
    </w:lvl>
    <w:lvl w:ilvl="4" w:tplc="04090019" w:tentative="1">
      <w:start w:val="1"/>
      <w:numFmt w:val="lowerLetter"/>
      <w:lvlText w:val="%5."/>
      <w:lvlJc w:val="left"/>
      <w:pPr>
        <w:ind w:left="3180" w:hanging="360"/>
      </w:pPr>
    </w:lvl>
    <w:lvl w:ilvl="5" w:tplc="0409001B" w:tentative="1">
      <w:start w:val="1"/>
      <w:numFmt w:val="lowerRoman"/>
      <w:lvlText w:val="%6."/>
      <w:lvlJc w:val="right"/>
      <w:pPr>
        <w:ind w:left="3900" w:hanging="180"/>
      </w:pPr>
    </w:lvl>
    <w:lvl w:ilvl="6" w:tplc="0409000F" w:tentative="1">
      <w:start w:val="1"/>
      <w:numFmt w:val="decimal"/>
      <w:lvlText w:val="%7."/>
      <w:lvlJc w:val="left"/>
      <w:pPr>
        <w:ind w:left="4620" w:hanging="360"/>
      </w:pPr>
    </w:lvl>
    <w:lvl w:ilvl="7" w:tplc="04090019" w:tentative="1">
      <w:start w:val="1"/>
      <w:numFmt w:val="lowerLetter"/>
      <w:lvlText w:val="%8."/>
      <w:lvlJc w:val="left"/>
      <w:pPr>
        <w:ind w:left="5340" w:hanging="360"/>
      </w:pPr>
    </w:lvl>
    <w:lvl w:ilvl="8" w:tplc="0409001B" w:tentative="1">
      <w:start w:val="1"/>
      <w:numFmt w:val="lowerRoman"/>
      <w:lvlText w:val="%9."/>
      <w:lvlJc w:val="right"/>
      <w:pPr>
        <w:ind w:left="6060" w:hanging="180"/>
      </w:pPr>
    </w:lvl>
  </w:abstractNum>
  <w:abstractNum w:abstractNumId="17" w15:restartNumberingAfterBreak="0">
    <w:nsid w:val="4B7924B3"/>
    <w:multiLevelType w:val="multilevel"/>
    <w:tmpl w:val="336C07A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8" w15:restartNumberingAfterBreak="0">
    <w:nsid w:val="5DB54250"/>
    <w:multiLevelType w:val="multilevel"/>
    <w:tmpl w:val="5EC4E506"/>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9" w15:restartNumberingAfterBreak="0">
    <w:nsid w:val="651D45AB"/>
    <w:multiLevelType w:val="multilevel"/>
    <w:tmpl w:val="FA8678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CA11F2D"/>
    <w:multiLevelType w:val="multilevel"/>
    <w:tmpl w:val="4E7094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D95BC1"/>
    <w:multiLevelType w:val="multilevel"/>
    <w:tmpl w:val="86EC7AA0"/>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2" w15:restartNumberingAfterBreak="0">
    <w:nsid w:val="705A75BE"/>
    <w:multiLevelType w:val="multilevel"/>
    <w:tmpl w:val="B86A68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16"/>
  </w:num>
  <w:num w:numId="3">
    <w:abstractNumId w:val="12"/>
  </w:num>
  <w:num w:numId="4">
    <w:abstractNumId w:val="15"/>
  </w:num>
  <w:num w:numId="5">
    <w:abstractNumId w:val="7"/>
  </w:num>
  <w:num w:numId="6">
    <w:abstractNumId w:val="21"/>
  </w:num>
  <w:num w:numId="7">
    <w:abstractNumId w:val="11"/>
  </w:num>
  <w:num w:numId="8">
    <w:abstractNumId w:val="9"/>
  </w:num>
  <w:num w:numId="9">
    <w:abstractNumId w:val="8"/>
  </w:num>
  <w:num w:numId="10">
    <w:abstractNumId w:val="3"/>
  </w:num>
  <w:num w:numId="11">
    <w:abstractNumId w:val="6"/>
  </w:num>
  <w:num w:numId="12">
    <w:abstractNumId w:val="18"/>
  </w:num>
  <w:num w:numId="13">
    <w:abstractNumId w:val="20"/>
  </w:num>
  <w:num w:numId="14">
    <w:abstractNumId w:val="10"/>
  </w:num>
  <w:num w:numId="15">
    <w:abstractNumId w:val="22"/>
  </w:num>
  <w:num w:numId="16">
    <w:abstractNumId w:val="14"/>
  </w:num>
  <w:num w:numId="17">
    <w:abstractNumId w:val="0"/>
  </w:num>
  <w:num w:numId="18">
    <w:abstractNumId w:val="19"/>
  </w:num>
  <w:num w:numId="19">
    <w:abstractNumId w:val="17"/>
  </w:num>
  <w:num w:numId="20">
    <w:abstractNumId w:val="2"/>
  </w:num>
  <w:num w:numId="21">
    <w:abstractNumId w:val="13"/>
  </w:num>
  <w:num w:numId="22">
    <w:abstractNumId w:val="1"/>
  </w:num>
  <w:num w:numId="23">
    <w:abstractNumId w:val="5"/>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doNotTrackMove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Intensive Care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01A60"/>
    <w:rsid w:val="000065DA"/>
    <w:rsid w:val="000172B3"/>
    <w:rsid w:val="00044FD5"/>
    <w:rsid w:val="000469E3"/>
    <w:rsid w:val="000473CB"/>
    <w:rsid w:val="0005380E"/>
    <w:rsid w:val="00075F9F"/>
    <w:rsid w:val="00082D79"/>
    <w:rsid w:val="000A17C5"/>
    <w:rsid w:val="000B0BF2"/>
    <w:rsid w:val="000B2313"/>
    <w:rsid w:val="000E56DC"/>
    <w:rsid w:val="000F257D"/>
    <w:rsid w:val="000F3E73"/>
    <w:rsid w:val="00104DEC"/>
    <w:rsid w:val="00120BAB"/>
    <w:rsid w:val="001247DE"/>
    <w:rsid w:val="00130FE8"/>
    <w:rsid w:val="0014252F"/>
    <w:rsid w:val="00155682"/>
    <w:rsid w:val="00163997"/>
    <w:rsid w:val="001701E6"/>
    <w:rsid w:val="00173CDC"/>
    <w:rsid w:val="001805D7"/>
    <w:rsid w:val="001953AE"/>
    <w:rsid w:val="00197D35"/>
    <w:rsid w:val="001A7B64"/>
    <w:rsid w:val="001B1F61"/>
    <w:rsid w:val="001D185B"/>
    <w:rsid w:val="001D1A53"/>
    <w:rsid w:val="001F29F3"/>
    <w:rsid w:val="001F60B1"/>
    <w:rsid w:val="00201AB0"/>
    <w:rsid w:val="002177EC"/>
    <w:rsid w:val="002774D8"/>
    <w:rsid w:val="002A7B32"/>
    <w:rsid w:val="002B0C05"/>
    <w:rsid w:val="002C102D"/>
    <w:rsid w:val="00316C0C"/>
    <w:rsid w:val="003342E1"/>
    <w:rsid w:val="003643BE"/>
    <w:rsid w:val="003909B9"/>
    <w:rsid w:val="003A6376"/>
    <w:rsid w:val="003A7DF6"/>
    <w:rsid w:val="003F322A"/>
    <w:rsid w:val="0041052D"/>
    <w:rsid w:val="0042797D"/>
    <w:rsid w:val="00431DEE"/>
    <w:rsid w:val="0043220B"/>
    <w:rsid w:val="00432F27"/>
    <w:rsid w:val="00444773"/>
    <w:rsid w:val="00463F75"/>
    <w:rsid w:val="0047082D"/>
    <w:rsid w:val="00471D48"/>
    <w:rsid w:val="004C6EA9"/>
    <w:rsid w:val="004E0ABA"/>
    <w:rsid w:val="004F04F2"/>
    <w:rsid w:val="005257A3"/>
    <w:rsid w:val="005340FB"/>
    <w:rsid w:val="00544468"/>
    <w:rsid w:val="005561AC"/>
    <w:rsid w:val="0057010C"/>
    <w:rsid w:val="005761BE"/>
    <w:rsid w:val="005876F0"/>
    <w:rsid w:val="005A5128"/>
    <w:rsid w:val="005B395A"/>
    <w:rsid w:val="005D1760"/>
    <w:rsid w:val="005F559D"/>
    <w:rsid w:val="006162B0"/>
    <w:rsid w:val="006473DF"/>
    <w:rsid w:val="00673CAD"/>
    <w:rsid w:val="00680558"/>
    <w:rsid w:val="006A23EA"/>
    <w:rsid w:val="006C7528"/>
    <w:rsid w:val="006E47DA"/>
    <w:rsid w:val="006F709A"/>
    <w:rsid w:val="007031A0"/>
    <w:rsid w:val="00704D6F"/>
    <w:rsid w:val="00711C6C"/>
    <w:rsid w:val="0071517C"/>
    <w:rsid w:val="0072575F"/>
    <w:rsid w:val="007572CE"/>
    <w:rsid w:val="007B3040"/>
    <w:rsid w:val="007F3E3F"/>
    <w:rsid w:val="007F515E"/>
    <w:rsid w:val="0080669A"/>
    <w:rsid w:val="00813ACF"/>
    <w:rsid w:val="008728D6"/>
    <w:rsid w:val="008E1645"/>
    <w:rsid w:val="008E55A0"/>
    <w:rsid w:val="008E7187"/>
    <w:rsid w:val="00901825"/>
    <w:rsid w:val="00906083"/>
    <w:rsid w:val="00911AA5"/>
    <w:rsid w:val="009502B4"/>
    <w:rsid w:val="009502C0"/>
    <w:rsid w:val="0096463F"/>
    <w:rsid w:val="00971955"/>
    <w:rsid w:val="009866E5"/>
    <w:rsid w:val="009874C2"/>
    <w:rsid w:val="009A07E4"/>
    <w:rsid w:val="00A26748"/>
    <w:rsid w:val="00A3287C"/>
    <w:rsid w:val="00A46698"/>
    <w:rsid w:val="00A57810"/>
    <w:rsid w:val="00A778BC"/>
    <w:rsid w:val="00A80924"/>
    <w:rsid w:val="00A83851"/>
    <w:rsid w:val="00AA7B3F"/>
    <w:rsid w:val="00AB5890"/>
    <w:rsid w:val="00AE6A8A"/>
    <w:rsid w:val="00B01A60"/>
    <w:rsid w:val="00B152EF"/>
    <w:rsid w:val="00B271FB"/>
    <w:rsid w:val="00B70CD5"/>
    <w:rsid w:val="00B80D16"/>
    <w:rsid w:val="00B94778"/>
    <w:rsid w:val="00BA029B"/>
    <w:rsid w:val="00BA5333"/>
    <w:rsid w:val="00BB436B"/>
    <w:rsid w:val="00BE7804"/>
    <w:rsid w:val="00BF5E4D"/>
    <w:rsid w:val="00C02D55"/>
    <w:rsid w:val="00C20EDB"/>
    <w:rsid w:val="00C578FE"/>
    <w:rsid w:val="00C767FB"/>
    <w:rsid w:val="00C81FE8"/>
    <w:rsid w:val="00C83959"/>
    <w:rsid w:val="00C8575A"/>
    <w:rsid w:val="00CA5F84"/>
    <w:rsid w:val="00CB215B"/>
    <w:rsid w:val="00CB5F13"/>
    <w:rsid w:val="00CE0A78"/>
    <w:rsid w:val="00CE7399"/>
    <w:rsid w:val="00CF2FA3"/>
    <w:rsid w:val="00CF3BFA"/>
    <w:rsid w:val="00D01485"/>
    <w:rsid w:val="00D05FFE"/>
    <w:rsid w:val="00D0772E"/>
    <w:rsid w:val="00D1268A"/>
    <w:rsid w:val="00D15EBD"/>
    <w:rsid w:val="00D4120C"/>
    <w:rsid w:val="00D41E15"/>
    <w:rsid w:val="00D41F7D"/>
    <w:rsid w:val="00D70B08"/>
    <w:rsid w:val="00D75CB8"/>
    <w:rsid w:val="00D86882"/>
    <w:rsid w:val="00D93FEF"/>
    <w:rsid w:val="00DB4E3A"/>
    <w:rsid w:val="00DB6341"/>
    <w:rsid w:val="00DB7A57"/>
    <w:rsid w:val="00DD6618"/>
    <w:rsid w:val="00E06854"/>
    <w:rsid w:val="00E30EA6"/>
    <w:rsid w:val="00E6007E"/>
    <w:rsid w:val="00E75A23"/>
    <w:rsid w:val="00EB6E75"/>
    <w:rsid w:val="00EC4F59"/>
    <w:rsid w:val="00ED2B9F"/>
    <w:rsid w:val="00ED42AA"/>
    <w:rsid w:val="00EF211B"/>
    <w:rsid w:val="00EF3C4F"/>
    <w:rsid w:val="00F07601"/>
    <w:rsid w:val="00F177A2"/>
    <w:rsid w:val="00F20EDB"/>
    <w:rsid w:val="00F47826"/>
    <w:rsid w:val="00F502F6"/>
    <w:rsid w:val="00F67705"/>
    <w:rsid w:val="00F76CAC"/>
    <w:rsid w:val="00F801C6"/>
    <w:rsid w:val="00F82165"/>
    <w:rsid w:val="00F824DF"/>
    <w:rsid w:val="00F8564D"/>
    <w:rsid w:val="00FA46DF"/>
    <w:rsid w:val="00FB5E49"/>
    <w:rsid w:val="00FD454B"/>
    <w:rsid w:val="00FD6866"/>
    <w:rsid w:val="00FF39B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80B3E2"/>
  <w15:chartTrackingRefBased/>
  <w15:docId w15:val="{55C3A92F-BCA7-B54B-A13F-F9FB71BA6E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316C0C"/>
    <w:rPr>
      <w:rFonts w:ascii="Times New Roman" w:eastAsia="Times New Roman" w:hAnsi="Times New Roman" w:cs="Times New Roman"/>
    </w:rPr>
  </w:style>
  <w:style w:type="paragraph" w:styleId="Heading1">
    <w:name w:val="heading 1"/>
    <w:basedOn w:val="Normal"/>
    <w:next w:val="Normal"/>
    <w:link w:val="Heading1Char"/>
    <w:uiPriority w:val="9"/>
    <w:qFormat/>
    <w:rsid w:val="002177E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41052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9A07E4"/>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7082D"/>
    <w:rPr>
      <w:rFonts w:eastAsiaTheme="minorEastAsia"/>
      <w:sz w:val="18"/>
      <w:szCs w:val="18"/>
      <w:lang w:val="en-US"/>
    </w:rPr>
  </w:style>
  <w:style w:type="character" w:customStyle="1" w:styleId="BalloonTextChar">
    <w:name w:val="Balloon Text Char"/>
    <w:basedOn w:val="DefaultParagraphFont"/>
    <w:link w:val="BalloonText"/>
    <w:uiPriority w:val="99"/>
    <w:semiHidden/>
    <w:rsid w:val="0047082D"/>
    <w:rPr>
      <w:rFonts w:ascii="Times New Roman" w:hAnsi="Times New Roman" w:cs="Times New Roman"/>
      <w:sz w:val="18"/>
      <w:szCs w:val="18"/>
    </w:rPr>
  </w:style>
  <w:style w:type="paragraph" w:styleId="Header">
    <w:name w:val="header"/>
    <w:basedOn w:val="Normal"/>
    <w:link w:val="HeaderChar"/>
    <w:uiPriority w:val="99"/>
    <w:unhideWhenUsed/>
    <w:rsid w:val="00B01A60"/>
    <w:pPr>
      <w:tabs>
        <w:tab w:val="center" w:pos="4680"/>
        <w:tab w:val="right" w:pos="9360"/>
      </w:tabs>
    </w:pPr>
    <w:rPr>
      <w:rFonts w:asciiTheme="minorHAnsi" w:eastAsiaTheme="minorEastAsia" w:hAnsiTheme="minorHAnsi" w:cstheme="minorBidi"/>
      <w:lang w:val="en-US"/>
    </w:rPr>
  </w:style>
  <w:style w:type="character" w:customStyle="1" w:styleId="HeaderChar">
    <w:name w:val="Header Char"/>
    <w:basedOn w:val="DefaultParagraphFont"/>
    <w:link w:val="Header"/>
    <w:uiPriority w:val="99"/>
    <w:rsid w:val="00B01A60"/>
  </w:style>
  <w:style w:type="paragraph" w:styleId="Footer">
    <w:name w:val="footer"/>
    <w:basedOn w:val="Normal"/>
    <w:link w:val="FooterChar"/>
    <w:uiPriority w:val="99"/>
    <w:unhideWhenUsed/>
    <w:rsid w:val="00B01A60"/>
    <w:pPr>
      <w:tabs>
        <w:tab w:val="center" w:pos="4680"/>
        <w:tab w:val="right" w:pos="9360"/>
      </w:tabs>
    </w:pPr>
    <w:rPr>
      <w:rFonts w:asciiTheme="minorHAnsi" w:eastAsiaTheme="minorEastAsia" w:hAnsiTheme="minorHAnsi" w:cstheme="minorBidi"/>
      <w:lang w:val="en-US"/>
    </w:rPr>
  </w:style>
  <w:style w:type="character" w:customStyle="1" w:styleId="FooterChar">
    <w:name w:val="Footer Char"/>
    <w:basedOn w:val="DefaultParagraphFont"/>
    <w:link w:val="Footer"/>
    <w:uiPriority w:val="99"/>
    <w:rsid w:val="00B01A60"/>
  </w:style>
  <w:style w:type="paragraph" w:styleId="ListParagraph">
    <w:name w:val="List Paragraph"/>
    <w:basedOn w:val="Normal"/>
    <w:qFormat/>
    <w:rsid w:val="00B01A60"/>
    <w:pPr>
      <w:ind w:left="720"/>
      <w:contextualSpacing/>
    </w:pPr>
    <w:rPr>
      <w:rFonts w:asciiTheme="minorHAnsi" w:eastAsiaTheme="minorEastAsia" w:hAnsiTheme="minorHAnsi" w:cstheme="minorBidi"/>
      <w:lang w:val="en-US"/>
    </w:rPr>
  </w:style>
  <w:style w:type="table" w:styleId="TableGrid">
    <w:name w:val="Table Grid"/>
    <w:basedOn w:val="TableNormal"/>
    <w:uiPriority w:val="39"/>
    <w:rsid w:val="00B01A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01A60"/>
    <w:rPr>
      <w:sz w:val="16"/>
      <w:szCs w:val="16"/>
    </w:rPr>
  </w:style>
  <w:style w:type="paragraph" w:styleId="CommentText">
    <w:name w:val="annotation text"/>
    <w:basedOn w:val="Normal"/>
    <w:link w:val="CommentTextChar"/>
    <w:uiPriority w:val="99"/>
    <w:semiHidden/>
    <w:unhideWhenUsed/>
    <w:rsid w:val="00B01A60"/>
    <w:rPr>
      <w:rFonts w:asciiTheme="minorHAnsi" w:eastAsiaTheme="minorEastAsia" w:hAnsiTheme="minorHAnsi" w:cstheme="minorBidi"/>
      <w:sz w:val="20"/>
      <w:szCs w:val="20"/>
      <w:lang w:val="en-US"/>
    </w:rPr>
  </w:style>
  <w:style w:type="character" w:customStyle="1" w:styleId="CommentTextChar">
    <w:name w:val="Comment Text Char"/>
    <w:basedOn w:val="DefaultParagraphFont"/>
    <w:link w:val="CommentText"/>
    <w:uiPriority w:val="99"/>
    <w:semiHidden/>
    <w:rsid w:val="00B01A60"/>
    <w:rPr>
      <w:rFonts w:eastAsiaTheme="minorEastAsia"/>
      <w:sz w:val="20"/>
      <w:szCs w:val="20"/>
      <w:lang w:val="en-US"/>
    </w:rPr>
  </w:style>
  <w:style w:type="character" w:styleId="Hyperlink">
    <w:name w:val="Hyperlink"/>
    <w:basedOn w:val="DefaultParagraphFont"/>
    <w:uiPriority w:val="99"/>
    <w:unhideWhenUsed/>
    <w:rsid w:val="008728D6"/>
    <w:rPr>
      <w:color w:val="0563C1" w:themeColor="hyperlink"/>
      <w:u w:val="single"/>
    </w:rPr>
  </w:style>
  <w:style w:type="character" w:styleId="FollowedHyperlink">
    <w:name w:val="FollowedHyperlink"/>
    <w:basedOn w:val="DefaultParagraphFont"/>
    <w:uiPriority w:val="99"/>
    <w:semiHidden/>
    <w:unhideWhenUsed/>
    <w:rsid w:val="00CE7399"/>
    <w:rPr>
      <w:color w:val="954F72" w:themeColor="followedHyperlink"/>
      <w:u w:val="single"/>
    </w:rPr>
  </w:style>
  <w:style w:type="paragraph" w:customStyle="1" w:styleId="Body">
    <w:name w:val="Body"/>
    <w:link w:val="BodyChar"/>
    <w:rsid w:val="005D1760"/>
    <w:pPr>
      <w:pBdr>
        <w:top w:val="nil"/>
        <w:left w:val="nil"/>
        <w:bottom w:val="nil"/>
        <w:right w:val="nil"/>
        <w:between w:val="nil"/>
        <w:bar w:val="nil"/>
      </w:pBdr>
    </w:pPr>
    <w:rPr>
      <w:rFonts w:ascii="Calibri" w:eastAsia="Calibri" w:hAnsi="Calibri" w:cs="Calibri"/>
      <w:color w:val="000000"/>
      <w:u w:color="000000"/>
      <w:bdr w:val="nil"/>
      <w:lang w:val="it-IT"/>
      <w14:textOutline w14:w="0" w14:cap="flat" w14:cmpd="sng" w14:algn="ctr">
        <w14:noFill/>
        <w14:prstDash w14:val="solid"/>
        <w14:bevel/>
      </w14:textOutline>
    </w:rPr>
  </w:style>
  <w:style w:type="character" w:customStyle="1" w:styleId="None">
    <w:name w:val="None"/>
    <w:rsid w:val="005D1760"/>
  </w:style>
  <w:style w:type="paragraph" w:styleId="NormalWeb">
    <w:name w:val="Normal (Web)"/>
    <w:basedOn w:val="Normal"/>
    <w:uiPriority w:val="99"/>
    <w:unhideWhenUsed/>
    <w:rsid w:val="003643BE"/>
    <w:pPr>
      <w:spacing w:before="100" w:beforeAutospacing="1" w:after="100" w:afterAutospacing="1"/>
    </w:pPr>
  </w:style>
  <w:style w:type="paragraph" w:customStyle="1" w:styleId="Default">
    <w:name w:val="Default"/>
    <w:link w:val="DefaultChar"/>
    <w:rsid w:val="003643BE"/>
    <w:pPr>
      <w:pBdr>
        <w:top w:val="nil"/>
        <w:left w:val="nil"/>
        <w:bottom w:val="nil"/>
        <w:right w:val="nil"/>
        <w:between w:val="nil"/>
        <w:bar w:val="nil"/>
      </w:pBdr>
    </w:pPr>
    <w:rPr>
      <w:rFonts w:ascii="Helvetica Neue" w:eastAsia="Helvetica Neue" w:hAnsi="Helvetica Neue" w:cs="Helvetica Neue"/>
      <w:color w:val="000000"/>
      <w:sz w:val="22"/>
      <w:szCs w:val="22"/>
      <w:bdr w:val="nil"/>
      <w:lang w:val="en-US"/>
      <w14:textOutline w14:w="0" w14:cap="flat" w14:cmpd="sng" w14:algn="ctr">
        <w14:noFill/>
        <w14:prstDash w14:val="solid"/>
        <w14:bevel/>
      </w14:textOutline>
    </w:rPr>
  </w:style>
  <w:style w:type="table" w:customStyle="1" w:styleId="TableNormal1">
    <w:name w:val="Table Normal1"/>
    <w:rsid w:val="003643BE"/>
    <w:pPr>
      <w:pBdr>
        <w:top w:val="nil"/>
        <w:left w:val="nil"/>
        <w:bottom w:val="nil"/>
        <w:right w:val="nil"/>
        <w:between w:val="nil"/>
        <w:bar w:val="nil"/>
      </w:pBdr>
    </w:pPr>
    <w:rPr>
      <w:rFonts w:ascii="Times New Roman" w:eastAsia="Arial Unicode MS" w:hAnsi="Times New Roman" w:cs="Times New Roman"/>
      <w:sz w:val="20"/>
      <w:szCs w:val="20"/>
      <w:bdr w:val="nil"/>
      <w:lang w:val="da-DK" w:eastAsia="da-DK"/>
    </w:rPr>
    <w:tblPr>
      <w:tblInd w:w="0" w:type="dxa"/>
      <w:tblCellMar>
        <w:top w:w="0" w:type="dxa"/>
        <w:left w:w="0" w:type="dxa"/>
        <w:bottom w:w="0" w:type="dxa"/>
        <w:right w:w="0" w:type="dxa"/>
      </w:tblCellMar>
    </w:tblPr>
  </w:style>
  <w:style w:type="character" w:customStyle="1" w:styleId="DefaultChar">
    <w:name w:val="Default Char"/>
    <w:basedOn w:val="DefaultParagraphFont"/>
    <w:link w:val="Default"/>
    <w:rsid w:val="003643BE"/>
    <w:rPr>
      <w:rFonts w:ascii="Helvetica Neue" w:eastAsia="Helvetica Neue" w:hAnsi="Helvetica Neue" w:cs="Helvetica Neue"/>
      <w:color w:val="000000"/>
      <w:sz w:val="22"/>
      <w:szCs w:val="22"/>
      <w:bdr w:val="nil"/>
      <w:lang w:val="en-US"/>
      <w14:textOutline w14:w="0" w14:cap="flat" w14:cmpd="sng" w14:algn="ctr">
        <w14:noFill/>
        <w14:prstDash w14:val="solid"/>
        <w14:bevel/>
      </w14:textOutline>
    </w:rPr>
  </w:style>
  <w:style w:type="paragraph" w:styleId="CommentSubject">
    <w:name w:val="annotation subject"/>
    <w:basedOn w:val="CommentText"/>
    <w:next w:val="CommentText"/>
    <w:link w:val="CommentSubjectChar"/>
    <w:uiPriority w:val="99"/>
    <w:semiHidden/>
    <w:unhideWhenUsed/>
    <w:rsid w:val="00155682"/>
    <w:rPr>
      <w:rFonts w:ascii="Times New Roman" w:eastAsia="Times New Roman" w:hAnsi="Times New Roman" w:cs="Times New Roman"/>
      <w:b/>
      <w:bCs/>
      <w:lang w:val="en-CA"/>
    </w:rPr>
  </w:style>
  <w:style w:type="character" w:customStyle="1" w:styleId="CommentSubjectChar">
    <w:name w:val="Comment Subject Char"/>
    <w:basedOn w:val="CommentTextChar"/>
    <w:link w:val="CommentSubject"/>
    <w:uiPriority w:val="99"/>
    <w:semiHidden/>
    <w:rsid w:val="00155682"/>
    <w:rPr>
      <w:rFonts w:ascii="Times New Roman" w:eastAsia="Times New Roman" w:hAnsi="Times New Roman" w:cs="Times New Roman"/>
      <w:b/>
      <w:bCs/>
      <w:sz w:val="20"/>
      <w:szCs w:val="20"/>
      <w:lang w:val="en-US"/>
    </w:rPr>
  </w:style>
  <w:style w:type="character" w:customStyle="1" w:styleId="label">
    <w:name w:val="label"/>
    <w:basedOn w:val="DefaultParagraphFont"/>
    <w:rsid w:val="00FA46DF"/>
  </w:style>
  <w:style w:type="character" w:customStyle="1" w:styleId="quality-text">
    <w:name w:val="quality-text"/>
    <w:basedOn w:val="DefaultParagraphFont"/>
    <w:rsid w:val="00FA46DF"/>
  </w:style>
  <w:style w:type="character" w:customStyle="1" w:styleId="cell">
    <w:name w:val="cell"/>
    <w:basedOn w:val="DefaultParagraphFont"/>
    <w:rsid w:val="00FA46DF"/>
  </w:style>
  <w:style w:type="character" w:customStyle="1" w:styleId="block">
    <w:name w:val="block"/>
    <w:basedOn w:val="DefaultParagraphFont"/>
    <w:rsid w:val="00FA46DF"/>
  </w:style>
  <w:style w:type="character" w:customStyle="1" w:styleId="quality-sign">
    <w:name w:val="quality-sign"/>
    <w:basedOn w:val="DefaultParagraphFont"/>
    <w:rsid w:val="005561AC"/>
  </w:style>
  <w:style w:type="character" w:customStyle="1" w:styleId="Heading1Char">
    <w:name w:val="Heading 1 Char"/>
    <w:basedOn w:val="DefaultParagraphFont"/>
    <w:link w:val="Heading1"/>
    <w:uiPriority w:val="9"/>
    <w:rsid w:val="002177E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B1F61"/>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1B1F61"/>
    <w:pPr>
      <w:spacing w:before="120"/>
    </w:pPr>
    <w:rPr>
      <w:rFonts w:asciiTheme="minorHAnsi" w:hAnsiTheme="minorHAnsi"/>
      <w:b/>
      <w:bCs/>
      <w:i/>
      <w:iCs/>
    </w:rPr>
  </w:style>
  <w:style w:type="paragraph" w:styleId="TOC2">
    <w:name w:val="toc 2"/>
    <w:basedOn w:val="Normal"/>
    <w:next w:val="Normal"/>
    <w:autoRedefine/>
    <w:uiPriority w:val="39"/>
    <w:unhideWhenUsed/>
    <w:rsid w:val="001B1F61"/>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1B1F61"/>
    <w:pPr>
      <w:ind w:left="480"/>
    </w:pPr>
    <w:rPr>
      <w:rFonts w:asciiTheme="minorHAnsi" w:hAnsiTheme="minorHAnsi"/>
      <w:sz w:val="20"/>
      <w:szCs w:val="20"/>
    </w:rPr>
  </w:style>
  <w:style w:type="paragraph" w:styleId="TOC4">
    <w:name w:val="toc 4"/>
    <w:basedOn w:val="Normal"/>
    <w:next w:val="Normal"/>
    <w:autoRedefine/>
    <w:uiPriority w:val="39"/>
    <w:unhideWhenUsed/>
    <w:rsid w:val="001B1F61"/>
    <w:pPr>
      <w:ind w:left="720"/>
    </w:pPr>
    <w:rPr>
      <w:rFonts w:asciiTheme="minorHAnsi" w:hAnsiTheme="minorHAnsi"/>
      <w:sz w:val="20"/>
      <w:szCs w:val="20"/>
    </w:rPr>
  </w:style>
  <w:style w:type="paragraph" w:styleId="TOC5">
    <w:name w:val="toc 5"/>
    <w:basedOn w:val="Normal"/>
    <w:next w:val="Normal"/>
    <w:autoRedefine/>
    <w:uiPriority w:val="39"/>
    <w:unhideWhenUsed/>
    <w:rsid w:val="001B1F61"/>
    <w:pPr>
      <w:ind w:left="960"/>
    </w:pPr>
    <w:rPr>
      <w:rFonts w:asciiTheme="minorHAnsi" w:hAnsiTheme="minorHAnsi"/>
      <w:sz w:val="20"/>
      <w:szCs w:val="20"/>
    </w:rPr>
  </w:style>
  <w:style w:type="paragraph" w:styleId="TOC6">
    <w:name w:val="toc 6"/>
    <w:basedOn w:val="Normal"/>
    <w:next w:val="Normal"/>
    <w:autoRedefine/>
    <w:uiPriority w:val="39"/>
    <w:unhideWhenUsed/>
    <w:rsid w:val="001B1F61"/>
    <w:pPr>
      <w:ind w:left="1200"/>
    </w:pPr>
    <w:rPr>
      <w:rFonts w:asciiTheme="minorHAnsi" w:hAnsiTheme="minorHAnsi"/>
      <w:sz w:val="20"/>
      <w:szCs w:val="20"/>
    </w:rPr>
  </w:style>
  <w:style w:type="paragraph" w:styleId="TOC7">
    <w:name w:val="toc 7"/>
    <w:basedOn w:val="Normal"/>
    <w:next w:val="Normal"/>
    <w:autoRedefine/>
    <w:uiPriority w:val="39"/>
    <w:unhideWhenUsed/>
    <w:rsid w:val="001B1F61"/>
    <w:pPr>
      <w:ind w:left="1440"/>
    </w:pPr>
    <w:rPr>
      <w:rFonts w:asciiTheme="minorHAnsi" w:hAnsiTheme="minorHAnsi"/>
      <w:sz w:val="20"/>
      <w:szCs w:val="20"/>
    </w:rPr>
  </w:style>
  <w:style w:type="paragraph" w:styleId="TOC8">
    <w:name w:val="toc 8"/>
    <w:basedOn w:val="Normal"/>
    <w:next w:val="Normal"/>
    <w:autoRedefine/>
    <w:uiPriority w:val="39"/>
    <w:unhideWhenUsed/>
    <w:rsid w:val="001B1F61"/>
    <w:pPr>
      <w:ind w:left="1680"/>
    </w:pPr>
    <w:rPr>
      <w:rFonts w:asciiTheme="minorHAnsi" w:hAnsiTheme="minorHAnsi"/>
      <w:sz w:val="20"/>
      <w:szCs w:val="20"/>
    </w:rPr>
  </w:style>
  <w:style w:type="paragraph" w:styleId="TOC9">
    <w:name w:val="toc 9"/>
    <w:basedOn w:val="Normal"/>
    <w:next w:val="Normal"/>
    <w:autoRedefine/>
    <w:uiPriority w:val="39"/>
    <w:unhideWhenUsed/>
    <w:rsid w:val="001B1F61"/>
    <w:pPr>
      <w:ind w:left="1920"/>
    </w:pPr>
    <w:rPr>
      <w:rFonts w:asciiTheme="minorHAnsi" w:hAnsiTheme="minorHAnsi"/>
      <w:sz w:val="20"/>
      <w:szCs w:val="20"/>
    </w:rPr>
  </w:style>
  <w:style w:type="character" w:styleId="PageNumber">
    <w:name w:val="page number"/>
    <w:basedOn w:val="DefaultParagraphFont"/>
    <w:unhideWhenUsed/>
    <w:rsid w:val="001B1F61"/>
  </w:style>
  <w:style w:type="paragraph" w:styleId="DocumentMap">
    <w:name w:val="Document Map"/>
    <w:basedOn w:val="Normal"/>
    <w:link w:val="DocumentMapChar"/>
    <w:uiPriority w:val="99"/>
    <w:semiHidden/>
    <w:unhideWhenUsed/>
    <w:rsid w:val="00432F27"/>
  </w:style>
  <w:style w:type="character" w:customStyle="1" w:styleId="DocumentMapChar">
    <w:name w:val="Document Map Char"/>
    <w:basedOn w:val="DefaultParagraphFont"/>
    <w:link w:val="DocumentMap"/>
    <w:uiPriority w:val="99"/>
    <w:semiHidden/>
    <w:rsid w:val="00432F27"/>
    <w:rPr>
      <w:rFonts w:ascii="Times New Roman" w:eastAsia="Times New Roman" w:hAnsi="Times New Roman" w:cs="Times New Roman"/>
    </w:rPr>
  </w:style>
  <w:style w:type="character" w:customStyle="1" w:styleId="Heading2Char">
    <w:name w:val="Heading 2 Char"/>
    <w:basedOn w:val="DefaultParagraphFont"/>
    <w:link w:val="Heading2"/>
    <w:uiPriority w:val="9"/>
    <w:semiHidden/>
    <w:rsid w:val="0041052D"/>
    <w:rPr>
      <w:rFonts w:asciiTheme="majorHAnsi" w:eastAsiaTheme="majorEastAsia" w:hAnsiTheme="majorHAnsi" w:cstheme="majorBidi"/>
      <w:color w:val="2F5496" w:themeColor="accent1" w:themeShade="BF"/>
      <w:sz w:val="26"/>
      <w:szCs w:val="26"/>
    </w:rPr>
  </w:style>
  <w:style w:type="paragraph" w:customStyle="1" w:styleId="section-name">
    <w:name w:val="section-name"/>
    <w:basedOn w:val="Normal"/>
    <w:rsid w:val="0041052D"/>
    <w:pPr>
      <w:spacing w:before="100" w:beforeAutospacing="1" w:after="100" w:afterAutospacing="1"/>
    </w:pPr>
    <w:rPr>
      <w:rFonts w:eastAsiaTheme="minorEastAsia"/>
    </w:rPr>
  </w:style>
  <w:style w:type="paragraph" w:customStyle="1" w:styleId="Subtitle1">
    <w:name w:val="Subtitle1"/>
    <w:basedOn w:val="Normal"/>
    <w:rsid w:val="0041052D"/>
    <w:pPr>
      <w:spacing w:before="100" w:beforeAutospacing="1" w:after="100" w:afterAutospacing="1"/>
    </w:pPr>
    <w:rPr>
      <w:rFonts w:eastAsiaTheme="minorEastAsia"/>
    </w:rPr>
  </w:style>
  <w:style w:type="character" w:customStyle="1" w:styleId="unchecked-marker">
    <w:name w:val="unchecked-marker"/>
    <w:basedOn w:val="DefaultParagraphFont"/>
    <w:rsid w:val="0041052D"/>
  </w:style>
  <w:style w:type="character" w:customStyle="1" w:styleId="ep-radiobuttonlabel">
    <w:name w:val="ep-radiobutton__label"/>
    <w:basedOn w:val="DefaultParagraphFont"/>
    <w:rsid w:val="0041052D"/>
  </w:style>
  <w:style w:type="character" w:customStyle="1" w:styleId="checked-marker">
    <w:name w:val="checked-marker"/>
    <w:basedOn w:val="DefaultParagraphFont"/>
    <w:rsid w:val="0041052D"/>
  </w:style>
  <w:style w:type="character" w:customStyle="1" w:styleId="cell-value">
    <w:name w:val="cell-value"/>
    <w:basedOn w:val="DefaultParagraphFont"/>
    <w:rsid w:val="0041052D"/>
  </w:style>
  <w:style w:type="paragraph" w:customStyle="1" w:styleId="marker">
    <w:name w:val="marker"/>
    <w:basedOn w:val="Normal"/>
    <w:rsid w:val="0041052D"/>
    <w:pPr>
      <w:spacing w:before="100" w:beforeAutospacing="1" w:after="100" w:afterAutospacing="1"/>
    </w:pPr>
    <w:rPr>
      <w:rFonts w:eastAsiaTheme="minorEastAsia"/>
    </w:rPr>
  </w:style>
  <w:style w:type="character" w:customStyle="1" w:styleId="Heading4Char">
    <w:name w:val="Heading 4 Char"/>
    <w:basedOn w:val="DefaultParagraphFont"/>
    <w:link w:val="Heading4"/>
    <w:uiPriority w:val="9"/>
    <w:semiHidden/>
    <w:rsid w:val="009A07E4"/>
    <w:rPr>
      <w:rFonts w:asciiTheme="majorHAnsi" w:eastAsiaTheme="majorEastAsia" w:hAnsiTheme="majorHAnsi" w:cstheme="majorBidi"/>
      <w:i/>
      <w:iCs/>
      <w:color w:val="2F5496" w:themeColor="accent1" w:themeShade="BF"/>
    </w:rPr>
  </w:style>
  <w:style w:type="paragraph" w:customStyle="1" w:styleId="Subtitle2">
    <w:name w:val="Subtitle2"/>
    <w:basedOn w:val="Normal"/>
    <w:rsid w:val="00D75CB8"/>
    <w:pPr>
      <w:spacing w:before="100" w:beforeAutospacing="1" w:after="100" w:afterAutospacing="1"/>
    </w:pPr>
    <w:rPr>
      <w:rFonts w:eastAsiaTheme="minorEastAsia"/>
    </w:rPr>
  </w:style>
  <w:style w:type="paragraph" w:customStyle="1" w:styleId="appendix-title-first">
    <w:name w:val="appendix-title-first"/>
    <w:basedOn w:val="Normal"/>
    <w:rsid w:val="00D75CB8"/>
    <w:pPr>
      <w:spacing w:before="100" w:beforeAutospacing="1" w:after="100" w:afterAutospacing="1"/>
    </w:pPr>
    <w:rPr>
      <w:rFonts w:eastAsiaTheme="minorEastAsia"/>
    </w:rPr>
  </w:style>
  <w:style w:type="paragraph" w:customStyle="1" w:styleId="appendix-title">
    <w:name w:val="appendix-title"/>
    <w:basedOn w:val="Normal"/>
    <w:rsid w:val="00D75CB8"/>
    <w:pPr>
      <w:spacing w:before="100" w:beforeAutospacing="1" w:after="100" w:afterAutospacing="1"/>
    </w:pPr>
    <w:rPr>
      <w:rFonts w:eastAsiaTheme="minorEastAsia"/>
    </w:rPr>
  </w:style>
  <w:style w:type="character" w:customStyle="1" w:styleId="BodyChar">
    <w:name w:val="Body Char"/>
    <w:basedOn w:val="DefaultParagraphFont"/>
    <w:link w:val="Body"/>
    <w:rsid w:val="002774D8"/>
    <w:rPr>
      <w:rFonts w:ascii="Calibri" w:eastAsia="Calibri" w:hAnsi="Calibri" w:cs="Calibri"/>
      <w:color w:val="000000"/>
      <w:u w:color="000000"/>
      <w:bdr w:val="nil"/>
      <w:lang w:val="it-IT"/>
      <w14:textOutline w14:w="0" w14:cap="flat" w14:cmpd="sng" w14:algn="ctr">
        <w14:noFill/>
        <w14:prstDash w14:val="solid"/>
        <w14:bevel/>
      </w14:textOutline>
    </w:rPr>
  </w:style>
  <w:style w:type="character" w:styleId="UnresolvedMention">
    <w:name w:val="Unresolved Mention"/>
    <w:basedOn w:val="DefaultParagraphFont"/>
    <w:uiPriority w:val="99"/>
    <w:unhideWhenUsed/>
    <w:rsid w:val="00ED42AA"/>
    <w:rPr>
      <w:color w:val="605E5C"/>
      <w:shd w:val="clear" w:color="auto" w:fill="E1DFDD"/>
    </w:rPr>
  </w:style>
  <w:style w:type="paragraph" w:customStyle="1" w:styleId="public-draftstyledefault-unorderedlistitem">
    <w:name w:val="public-draftstyledefault-unorderedlistitem"/>
    <w:basedOn w:val="Normal"/>
    <w:rsid w:val="00E75A23"/>
    <w:pPr>
      <w:spacing w:before="100" w:beforeAutospacing="1" w:after="100" w:afterAutospacing="1"/>
    </w:pPr>
    <w:rPr>
      <w:rFonts w:eastAsiaTheme="minorEastAsia"/>
    </w:rPr>
  </w:style>
  <w:style w:type="character" w:customStyle="1" w:styleId="Hyperlink0">
    <w:name w:val="Hyperlink.0"/>
    <w:basedOn w:val="DefaultParagraphFont"/>
    <w:rsid w:val="001F60B1"/>
    <w:rPr>
      <w:rFonts w:ascii="Garamond" w:eastAsia="Garamond" w:hAnsi="Garamond" w:cs="Garamond"/>
      <w:outline w:val="0"/>
      <w:color w:val="0563C1"/>
      <w:u w:val="single" w:color="0563C1"/>
    </w:rPr>
  </w:style>
  <w:style w:type="paragraph" w:customStyle="1" w:styleId="EndNoteBibliographyTitle">
    <w:name w:val="EndNote Bibliography Title"/>
    <w:basedOn w:val="Normal"/>
    <w:link w:val="EndNoteBibliographyTitleChar"/>
    <w:rsid w:val="001F60B1"/>
    <w:pPr>
      <w:jc w:val="center"/>
    </w:pPr>
    <w:rPr>
      <w:lang w:val="en-US"/>
    </w:rPr>
  </w:style>
  <w:style w:type="character" w:customStyle="1" w:styleId="EndNoteBibliographyTitleChar">
    <w:name w:val="EndNote Bibliography Title Char"/>
    <w:basedOn w:val="BodyChar"/>
    <w:link w:val="EndNoteBibliographyTitle"/>
    <w:rsid w:val="001F60B1"/>
    <w:rPr>
      <w:rFonts w:ascii="Times New Roman" w:eastAsia="Times New Roman" w:hAnsi="Times New Roman" w:cs="Times New Roman"/>
      <w:color w:val="000000"/>
      <w:u w:color="000000"/>
      <w:bdr w:val="nil"/>
      <w:lang w:val="en-US"/>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1F60B1"/>
    <w:rPr>
      <w:lang w:val="en-US"/>
    </w:rPr>
  </w:style>
  <w:style w:type="character" w:customStyle="1" w:styleId="EndNoteBibliographyChar">
    <w:name w:val="EndNote Bibliography Char"/>
    <w:basedOn w:val="BodyChar"/>
    <w:link w:val="EndNoteBibliography"/>
    <w:rsid w:val="001F60B1"/>
    <w:rPr>
      <w:rFonts w:ascii="Times New Roman" w:eastAsia="Times New Roman" w:hAnsi="Times New Roman" w:cs="Times New Roman"/>
      <w:color w:val="000000"/>
      <w:u w:color="000000"/>
      <w:bdr w:val="nil"/>
      <w:lang w:val="en-US"/>
      <w14:textOutline w14:w="0" w14:cap="flat" w14:cmpd="sng" w14:algn="ctr">
        <w14:noFill/>
        <w14:prstDash w14:val="solid"/>
        <w14:bevel/>
      </w14:textOut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8755447">
      <w:bodyDiv w:val="1"/>
      <w:marLeft w:val="0"/>
      <w:marRight w:val="0"/>
      <w:marTop w:val="0"/>
      <w:marBottom w:val="0"/>
      <w:divBdr>
        <w:top w:val="none" w:sz="0" w:space="0" w:color="auto"/>
        <w:left w:val="none" w:sz="0" w:space="0" w:color="auto"/>
        <w:bottom w:val="none" w:sz="0" w:space="0" w:color="auto"/>
        <w:right w:val="none" w:sz="0" w:space="0" w:color="auto"/>
      </w:divBdr>
    </w:div>
    <w:div w:id="1103261277">
      <w:bodyDiv w:val="1"/>
      <w:marLeft w:val="0"/>
      <w:marRight w:val="0"/>
      <w:marTop w:val="0"/>
      <w:marBottom w:val="0"/>
      <w:divBdr>
        <w:top w:val="none" w:sz="0" w:space="0" w:color="auto"/>
        <w:left w:val="none" w:sz="0" w:space="0" w:color="auto"/>
        <w:bottom w:val="none" w:sz="0" w:space="0" w:color="auto"/>
        <w:right w:val="none" w:sz="0" w:space="0" w:color="auto"/>
      </w:divBdr>
    </w:div>
    <w:div w:id="1330602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hyperlink" Target="https://www.gilead.com/news-and-press/press-room/press-releases/2020/6/an-open-letter-from-daniel-oday-chairman--ceo-gilead-sciences" TargetMode="External"/><Relationship Id="rId2" Type="http://schemas.openxmlformats.org/officeDocument/2006/relationships/numbering" Target="numbering.xml"/><Relationship Id="rId16" Type="http://schemas.openxmlformats.org/officeDocument/2006/relationships/hyperlink" Target="https://www.gilead.com/news-and-press/press-room/press-releases/2020/6/an-open-letter-from-daniel-oday-chairman--ceo-gilead-scienc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guidecanada.org/"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7089B6-4350-734E-B1E6-5CDC378560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133</Pages>
  <Words>17921</Words>
  <Characters>102151</Characters>
  <Application>Microsoft Office Word</Application>
  <DocSecurity>0</DocSecurity>
  <Lines>851</Lines>
  <Paragraphs>2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9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eed alhazzani</dc:creator>
  <cp:keywords/>
  <dc:description/>
  <cp:lastModifiedBy>waleed alhazzani</cp:lastModifiedBy>
  <cp:revision>32</cp:revision>
  <dcterms:created xsi:type="dcterms:W3CDTF">2020-11-24T16:29:00Z</dcterms:created>
  <dcterms:modified xsi:type="dcterms:W3CDTF">2020-12-15T18:19:00Z</dcterms:modified>
</cp:coreProperties>
</file>